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5309" w14:textId="77777777" w:rsidR="00572D0A" w:rsidRPr="00F23E32" w:rsidRDefault="00572D0A" w:rsidP="00C3236C"/>
    <w:p w14:paraId="353224E9" w14:textId="77777777" w:rsidR="00572D0A" w:rsidRPr="00F23E32" w:rsidRDefault="00572D0A" w:rsidP="00C3236C"/>
    <w:p w14:paraId="3A4656D7" w14:textId="77777777" w:rsidR="000D6B26" w:rsidRPr="00F23E32" w:rsidRDefault="000D6B26" w:rsidP="00C3236C">
      <w:pPr>
        <w:pStyle w:val="CoverPageDetails"/>
      </w:pPr>
    </w:p>
    <w:p w14:paraId="377E4C6C" w14:textId="77777777" w:rsidR="000D6B26" w:rsidRPr="00F23E32" w:rsidRDefault="000D6B26" w:rsidP="00C3236C">
      <w:pPr>
        <w:pStyle w:val="CoverPageDetails"/>
      </w:pPr>
    </w:p>
    <w:p w14:paraId="0346AEAB" w14:textId="77777777" w:rsidR="000D6B26" w:rsidRPr="00F23E32" w:rsidRDefault="000D6B26" w:rsidP="00C3236C">
      <w:r w:rsidRPr="00F23E32">
        <w:t>JAMES COOK UNIVERSITY</w:t>
      </w:r>
    </w:p>
    <w:p w14:paraId="49A78B05" w14:textId="77777777" w:rsidR="000D6B26" w:rsidRPr="00F23E32" w:rsidRDefault="000D6B26" w:rsidP="00C3236C"/>
    <w:p w14:paraId="3B8D21CD" w14:textId="77777777" w:rsidR="000D6B26" w:rsidRPr="00F23E32" w:rsidRDefault="000D6B26" w:rsidP="00C3236C"/>
    <w:p w14:paraId="30567DEE" w14:textId="77777777" w:rsidR="000D6B26" w:rsidRPr="00F23E32" w:rsidRDefault="000D6B26" w:rsidP="00C3236C"/>
    <w:p w14:paraId="0129DFBE" w14:textId="77777777" w:rsidR="000D6B26" w:rsidRPr="00F23E32" w:rsidRDefault="000D6B26" w:rsidP="00C3236C"/>
    <w:p w14:paraId="3E792C0E" w14:textId="77777777" w:rsidR="000D6B26" w:rsidRPr="00F23E32" w:rsidRDefault="000D6B26" w:rsidP="00C3236C">
      <w:r w:rsidRPr="00F23E32">
        <w:t>COLLEGE OF SCIENCE &amp; ENGINEERING</w:t>
      </w:r>
    </w:p>
    <w:p w14:paraId="499BD91F" w14:textId="77777777" w:rsidR="000D6B26" w:rsidRPr="00F23E32" w:rsidRDefault="000D6B26" w:rsidP="00C3236C"/>
    <w:p w14:paraId="7AE55CDD" w14:textId="77777777" w:rsidR="000D6B26" w:rsidRPr="00F23E32" w:rsidRDefault="000D6B26" w:rsidP="00C3236C"/>
    <w:p w14:paraId="4C288BFC" w14:textId="77777777" w:rsidR="000D6B26" w:rsidRPr="00F23E32" w:rsidRDefault="000D6B26" w:rsidP="00C3236C"/>
    <w:p w14:paraId="4A8F2C92" w14:textId="77777777" w:rsidR="000D6B26" w:rsidRPr="00F23E32" w:rsidRDefault="000D6B26" w:rsidP="00C3236C">
      <w:r w:rsidRPr="00F23E32">
        <w:t>EG4012</w:t>
      </w:r>
    </w:p>
    <w:p w14:paraId="71ADB7B3" w14:textId="77777777" w:rsidR="000D6B26" w:rsidRPr="00F23E32" w:rsidRDefault="000D6B26" w:rsidP="00C3236C">
      <w:r w:rsidRPr="00F23E32">
        <w:t>Electrical &amp; Electronic Engineering</w:t>
      </w:r>
    </w:p>
    <w:p w14:paraId="306D45FD" w14:textId="77777777" w:rsidR="000D6B26" w:rsidRPr="00F23E32" w:rsidRDefault="000D6B26" w:rsidP="00C3236C"/>
    <w:p w14:paraId="6B22CD67" w14:textId="77777777" w:rsidR="000D6B26" w:rsidRPr="00F23E32" w:rsidRDefault="000D6B26" w:rsidP="00C3236C"/>
    <w:p w14:paraId="312EE819" w14:textId="77777777" w:rsidR="000D6B26" w:rsidRPr="00F23E32" w:rsidRDefault="000D6B26" w:rsidP="00C3236C"/>
    <w:p w14:paraId="6F8ACE56" w14:textId="77777777" w:rsidR="000D6B26" w:rsidRPr="00F23E32" w:rsidRDefault="000D6B26" w:rsidP="00C3236C"/>
    <w:p w14:paraId="3B1AAF7B" w14:textId="77777777" w:rsidR="000D6B26" w:rsidRPr="00F23E32" w:rsidRDefault="000D6B26" w:rsidP="00C3236C">
      <w:r w:rsidRPr="00F23E32">
        <w:t xml:space="preserve">SOLAR PHOTOVOLTAIC AND STORAGE FOR DOMESTIC USE  </w:t>
      </w:r>
    </w:p>
    <w:p w14:paraId="09CACD71" w14:textId="77777777" w:rsidR="000D6B26" w:rsidRPr="00F23E32" w:rsidRDefault="000D6B26" w:rsidP="00C3236C"/>
    <w:p w14:paraId="44380DAA" w14:textId="77777777" w:rsidR="000D6B26" w:rsidRPr="00F23E32" w:rsidRDefault="000D6B26" w:rsidP="00C3236C"/>
    <w:p w14:paraId="357113A4" w14:textId="77777777" w:rsidR="000D6B26" w:rsidRPr="00F23E32" w:rsidRDefault="000D6B26" w:rsidP="00C3236C"/>
    <w:p w14:paraId="4E0B4F19" w14:textId="77777777" w:rsidR="000D6B26" w:rsidRPr="00F23E32" w:rsidRDefault="000D6B26" w:rsidP="00C3236C">
      <w:r w:rsidRPr="00F23E32">
        <w:t>Clinton Elliott</w:t>
      </w:r>
    </w:p>
    <w:p w14:paraId="22E647BA" w14:textId="77777777" w:rsidR="000D6B26" w:rsidRPr="00F23E32" w:rsidRDefault="000D6B26" w:rsidP="00C3236C"/>
    <w:p w14:paraId="775A75A5" w14:textId="77777777" w:rsidR="000D6B26" w:rsidRPr="00F23E32" w:rsidRDefault="000D6B26" w:rsidP="00C3236C"/>
    <w:p w14:paraId="64603B4B" w14:textId="77777777" w:rsidR="000D6B26" w:rsidRPr="00F23E32" w:rsidRDefault="000D6B26" w:rsidP="00C3236C"/>
    <w:p w14:paraId="5ACF8BEE" w14:textId="77777777" w:rsidR="000D6B26" w:rsidRPr="00F23E32" w:rsidRDefault="000D6B26" w:rsidP="00C3236C">
      <w:r w:rsidRPr="00F23E32">
        <w:t>Thesis submitted to the College of Science &amp; Engineering</w:t>
      </w:r>
    </w:p>
    <w:p w14:paraId="67380193" w14:textId="77777777" w:rsidR="000D6B26" w:rsidRPr="00F23E32" w:rsidRDefault="000D6B26" w:rsidP="00C3236C">
      <w:r w:rsidRPr="00F23E32">
        <w:t>in partial fulfilment of the requirements for the degree of</w:t>
      </w:r>
    </w:p>
    <w:p w14:paraId="6AA1559E" w14:textId="77777777" w:rsidR="000D6B26" w:rsidRPr="00F23E32" w:rsidRDefault="000D6B26" w:rsidP="00C3236C"/>
    <w:p w14:paraId="4A5E79D8" w14:textId="77777777" w:rsidR="000D6B26" w:rsidRPr="00F23E32" w:rsidRDefault="000D6B26" w:rsidP="00C3236C"/>
    <w:p w14:paraId="25753F71" w14:textId="77777777" w:rsidR="000D6B26" w:rsidRPr="00F23E32" w:rsidRDefault="000D6B26" w:rsidP="00C3236C"/>
    <w:p w14:paraId="1E0FA214" w14:textId="77777777" w:rsidR="000D6B26" w:rsidRPr="00F23E32" w:rsidRDefault="000D6B26" w:rsidP="00C3236C">
      <w:r w:rsidRPr="00F23E32">
        <w:t xml:space="preserve">Bachelor of Engineering </w:t>
      </w:r>
    </w:p>
    <w:p w14:paraId="58C98C71" w14:textId="77777777" w:rsidR="000D6B26" w:rsidRPr="00F23E32" w:rsidRDefault="000D6B26" w:rsidP="00C3236C">
      <w:r w:rsidRPr="00F23E32">
        <w:t>(Electrical &amp; Electronic Engineering)</w:t>
      </w:r>
    </w:p>
    <w:p w14:paraId="471DA736" w14:textId="77777777" w:rsidR="000D6B26" w:rsidRPr="00F23E32" w:rsidRDefault="000D6B26" w:rsidP="00C3236C"/>
    <w:p w14:paraId="57A4AC7D" w14:textId="77777777" w:rsidR="000D6B26" w:rsidRPr="00F23E32" w:rsidRDefault="000D6B26" w:rsidP="00C3236C"/>
    <w:p w14:paraId="637A2A80" w14:textId="77777777" w:rsidR="000D6B26" w:rsidRPr="00F23E32" w:rsidRDefault="000D6B26" w:rsidP="00C3236C"/>
    <w:p w14:paraId="60BD4A56" w14:textId="77777777" w:rsidR="000D6B26" w:rsidRPr="00F23E32" w:rsidRDefault="000D6B26" w:rsidP="00C3236C">
      <w:pPr>
        <w:rPr>
          <w:vertAlign w:val="superscript"/>
        </w:rPr>
      </w:pPr>
      <w:r w:rsidRPr="00F23E32">
        <w:t>7 October 2017</w:t>
      </w:r>
    </w:p>
    <w:p w14:paraId="408CB3B4" w14:textId="4CF6B901" w:rsidR="00907515" w:rsidRPr="00F23E32" w:rsidRDefault="00907515" w:rsidP="00C3236C">
      <w:pPr>
        <w:pStyle w:val="CoverPageDetails"/>
      </w:pPr>
    </w:p>
    <w:p w14:paraId="3024440A" w14:textId="7A5303F4" w:rsidR="00907515" w:rsidRPr="00F23E32" w:rsidRDefault="00907515" w:rsidP="00C3236C">
      <w:pPr>
        <w:pStyle w:val="CoverPageDetails"/>
      </w:pPr>
    </w:p>
    <w:p w14:paraId="5DCB9D0D" w14:textId="77777777" w:rsidR="00907515" w:rsidRPr="00F23E32" w:rsidRDefault="00907515" w:rsidP="00C3236C">
      <w:pPr>
        <w:pStyle w:val="CoverPageDetails"/>
        <w:sectPr w:rsidR="00907515" w:rsidRPr="00F23E3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23E32" w:rsidRDefault="003E249B" w:rsidP="00C3236C">
      <w:pPr>
        <w:pStyle w:val="CoverPageDetails"/>
      </w:pPr>
    </w:p>
    <w:p w14:paraId="42173777" w14:textId="3E7B6F37" w:rsidR="00CE4644" w:rsidRPr="00F23E32" w:rsidRDefault="00CE4644" w:rsidP="00C3236C"/>
    <w:p w14:paraId="2066625B" w14:textId="15C06E87" w:rsidR="00CE4644" w:rsidRPr="00F23E32" w:rsidRDefault="00CE4644" w:rsidP="00C3236C"/>
    <w:p w14:paraId="125CE040" w14:textId="199B11FE" w:rsidR="00CE4644" w:rsidRPr="00F23E32" w:rsidRDefault="00CE4644" w:rsidP="00C3236C"/>
    <w:p w14:paraId="6D0DF2B2" w14:textId="2548A6E8" w:rsidR="00CE4644" w:rsidRPr="00F23E32" w:rsidRDefault="00CE4644" w:rsidP="00C3236C"/>
    <w:p w14:paraId="6F37D9AF" w14:textId="407CF9E8" w:rsidR="00CE4644" w:rsidRPr="00F23E32" w:rsidRDefault="00CE4644" w:rsidP="00C3236C"/>
    <w:p w14:paraId="158C1C90" w14:textId="30147488" w:rsidR="00CE4644" w:rsidRPr="00F23E32" w:rsidRDefault="00CE4644" w:rsidP="00C3236C"/>
    <w:p w14:paraId="1BC74194" w14:textId="2BD0912A" w:rsidR="00CE4644" w:rsidRPr="00F23E32" w:rsidRDefault="00CE4644" w:rsidP="00C3236C"/>
    <w:p w14:paraId="7B5DBAF1" w14:textId="10BAD323" w:rsidR="00CE4644" w:rsidRPr="00F23E32" w:rsidRDefault="00CE4644" w:rsidP="00C3236C"/>
    <w:p w14:paraId="6A428FD3" w14:textId="40FE71FB" w:rsidR="00723EB3" w:rsidRPr="00F23E32" w:rsidRDefault="00723EB3" w:rsidP="00C3236C"/>
    <w:p w14:paraId="7C67939B" w14:textId="1ADC8B94" w:rsidR="00723EB3" w:rsidRPr="00F23E32" w:rsidRDefault="00723EB3" w:rsidP="00C3236C"/>
    <w:p w14:paraId="6046C0F3" w14:textId="1898496D" w:rsidR="00CE4644" w:rsidRPr="00F23E32" w:rsidRDefault="00CE4644" w:rsidP="00C3236C"/>
    <w:p w14:paraId="25458DED" w14:textId="61BFAAEC" w:rsidR="00CE4644" w:rsidRPr="00F23E32" w:rsidRDefault="00CE4644" w:rsidP="00C3236C"/>
    <w:p w14:paraId="110CF9BA" w14:textId="1F831E0E" w:rsidR="00CE4644" w:rsidRPr="00F23E32" w:rsidRDefault="00CE4644" w:rsidP="00C3236C"/>
    <w:p w14:paraId="0424B7D0" w14:textId="77777777" w:rsidR="00723EB3" w:rsidRPr="00F23E32" w:rsidRDefault="00723EB3" w:rsidP="00C3236C"/>
    <w:p w14:paraId="64FE3C19" w14:textId="6FA2EBCE" w:rsidR="00CE4644" w:rsidRPr="00F23E32" w:rsidRDefault="00CE4644" w:rsidP="00C3236C"/>
    <w:p w14:paraId="583D2BAE" w14:textId="48B57E76" w:rsidR="00CE4644" w:rsidRPr="00F23E32" w:rsidRDefault="00CE4644" w:rsidP="00C3236C"/>
    <w:p w14:paraId="75C145C9" w14:textId="4E0A4199" w:rsidR="00CE4644" w:rsidRPr="00F23E32" w:rsidRDefault="00CE4644" w:rsidP="00C3236C"/>
    <w:p w14:paraId="7A836AA3" w14:textId="11BC8017" w:rsidR="00CE4644" w:rsidRPr="00F23E32" w:rsidRDefault="00CE4644" w:rsidP="00C3236C"/>
    <w:p w14:paraId="078ABF63" w14:textId="14966048" w:rsidR="00CE4644" w:rsidRPr="00F23E32" w:rsidRDefault="00CE4644" w:rsidP="00C3236C"/>
    <w:p w14:paraId="67F8692B" w14:textId="4DAB3E11" w:rsidR="00CE4644" w:rsidRPr="00F23E32" w:rsidRDefault="00CE4644" w:rsidP="00C3236C"/>
    <w:p w14:paraId="19416A0F" w14:textId="77777777" w:rsidR="000D6B26" w:rsidRPr="00F23E32" w:rsidRDefault="000D6B26" w:rsidP="00C3236C">
      <w:r w:rsidRPr="00F23E32">
        <w:t>This page intentionally left blank</w:t>
      </w:r>
    </w:p>
    <w:p w14:paraId="20C584C0" w14:textId="0A6676BE" w:rsidR="00CE4644" w:rsidRPr="00F23E32" w:rsidRDefault="00CE4644" w:rsidP="00C3236C"/>
    <w:p w14:paraId="17E60602" w14:textId="1F2A4B88" w:rsidR="00CE4644" w:rsidRPr="00F23E32" w:rsidRDefault="00CE4644" w:rsidP="00C3236C"/>
    <w:p w14:paraId="34A05DB3" w14:textId="0A4B5F37" w:rsidR="00CE4644" w:rsidRPr="00F23E32" w:rsidRDefault="00CE4644" w:rsidP="00C3236C"/>
    <w:p w14:paraId="0890847F" w14:textId="0150A303" w:rsidR="00CE4644" w:rsidRPr="00F23E32" w:rsidRDefault="00CE4644" w:rsidP="00C3236C"/>
    <w:p w14:paraId="07EA2107" w14:textId="34DC5468" w:rsidR="00CE4644" w:rsidRPr="00F23E32" w:rsidRDefault="00CE4644" w:rsidP="00C3236C"/>
    <w:p w14:paraId="44DB32A9" w14:textId="0A41B347" w:rsidR="00CE4644" w:rsidRPr="00F23E32" w:rsidRDefault="00CE4644" w:rsidP="00C3236C"/>
    <w:p w14:paraId="158751AF" w14:textId="17746C91" w:rsidR="00CE4644" w:rsidRPr="00F23E32" w:rsidRDefault="00CE4644" w:rsidP="00C3236C"/>
    <w:p w14:paraId="6875C473" w14:textId="7817439C" w:rsidR="00CE4644" w:rsidRPr="00F23E32" w:rsidRDefault="00CE4644" w:rsidP="00C3236C"/>
    <w:p w14:paraId="2F89C1FE" w14:textId="77777777" w:rsidR="00CE4644" w:rsidRPr="00F23E32" w:rsidRDefault="00CE4644" w:rsidP="00C3236C">
      <w:pPr>
        <w:sectPr w:rsidR="00CE4644" w:rsidRPr="00F23E3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23E32" w:rsidRDefault="00CE4644" w:rsidP="00C3236C"/>
    <w:p w14:paraId="60043A0C" w14:textId="2091C0D0" w:rsidR="003E249B" w:rsidRPr="00F23E32" w:rsidRDefault="003E249B" w:rsidP="00C3236C"/>
    <w:p w14:paraId="48F97217" w14:textId="17DC25BC" w:rsidR="003E249B" w:rsidRPr="00F23E32" w:rsidRDefault="003E249B" w:rsidP="00C3236C"/>
    <w:p w14:paraId="73A0545E" w14:textId="2E1CF79B" w:rsidR="003E249B" w:rsidRPr="00F23E32" w:rsidRDefault="003E249B" w:rsidP="00C3236C"/>
    <w:p w14:paraId="73DA46D4" w14:textId="77777777" w:rsidR="003E249B" w:rsidRPr="00F23E32" w:rsidRDefault="003E249B" w:rsidP="00C3236C"/>
    <w:p w14:paraId="1AE4F406" w14:textId="4B9E97E0" w:rsidR="00E940E7" w:rsidRPr="00F23E32" w:rsidRDefault="00F54DA4" w:rsidP="00C3236C">
      <w:pPr>
        <w:pStyle w:val="CoverPageDetails"/>
      </w:pPr>
      <w:r w:rsidRPr="00F23E32">
        <w:tab/>
      </w:r>
      <w:r w:rsidRPr="00F23E32">
        <w:tab/>
      </w:r>
    </w:p>
    <w:p w14:paraId="19D567B7" w14:textId="096C0248" w:rsidR="008F200A" w:rsidRPr="00F23E32" w:rsidRDefault="008F200A" w:rsidP="00C3236C"/>
    <w:p w14:paraId="71029CF8" w14:textId="77777777" w:rsidR="008F200A" w:rsidRPr="00F23E32" w:rsidRDefault="008F200A" w:rsidP="00C3236C"/>
    <w:p w14:paraId="02C5A528" w14:textId="55A39294" w:rsidR="002A58B2" w:rsidRPr="00F23E32" w:rsidRDefault="002A58B2" w:rsidP="00C3236C"/>
    <w:p w14:paraId="7F3B11C0" w14:textId="79F0A3CC" w:rsidR="002A58B2" w:rsidRPr="00F23E32" w:rsidRDefault="002A58B2" w:rsidP="00C3236C"/>
    <w:p w14:paraId="1FC8B6BB" w14:textId="7A3592E1" w:rsidR="002A58B2" w:rsidRPr="00F23E32" w:rsidRDefault="002A58B2" w:rsidP="00C3236C"/>
    <w:p w14:paraId="7450C203" w14:textId="0942D7D9" w:rsidR="002A58B2" w:rsidRPr="00F23E32" w:rsidRDefault="002A58B2" w:rsidP="00C3236C"/>
    <w:p w14:paraId="1A032F1F" w14:textId="18FCF465" w:rsidR="002A58B2" w:rsidRPr="00F23E32" w:rsidRDefault="002A58B2" w:rsidP="00C3236C"/>
    <w:p w14:paraId="072108D2" w14:textId="3A25B1C5" w:rsidR="002A58B2" w:rsidRPr="00F23E32" w:rsidRDefault="002A58B2" w:rsidP="00C3236C"/>
    <w:p w14:paraId="61F4BDDA" w14:textId="6E8F262D" w:rsidR="008F200A" w:rsidRPr="00F23E32" w:rsidRDefault="008F200A" w:rsidP="00C3236C"/>
    <w:p w14:paraId="276E175F" w14:textId="797C3326" w:rsidR="00284052" w:rsidRPr="00F23E32" w:rsidRDefault="00284052" w:rsidP="00C3236C"/>
    <w:p w14:paraId="1D987E4A" w14:textId="281680B0" w:rsidR="009F363F" w:rsidRPr="00F23E32" w:rsidRDefault="009F363F" w:rsidP="00C3236C"/>
    <w:p w14:paraId="0253B55C" w14:textId="77777777" w:rsidR="009F363F" w:rsidRPr="00F23E32" w:rsidRDefault="009F363F" w:rsidP="00C3236C"/>
    <w:p w14:paraId="1ABAF5DB" w14:textId="5A1DC327" w:rsidR="00284052" w:rsidRPr="00F23E32" w:rsidRDefault="00284052" w:rsidP="00C3236C"/>
    <w:p w14:paraId="5BC6ECE7" w14:textId="3F8F8B03" w:rsidR="00DE3BC1" w:rsidRPr="00F23E32" w:rsidRDefault="00F06BA1" w:rsidP="00C3236C">
      <w:pPr>
        <w:pStyle w:val="Quote"/>
      </w:pPr>
      <w:r w:rsidRPr="00F23E32">
        <w:t>When Alternative energy is no longer</w:t>
      </w:r>
      <w:r w:rsidR="00B86563" w:rsidRPr="00F23E32">
        <w:t xml:space="preserve"> an</w:t>
      </w:r>
      <w:r w:rsidR="003E249B" w:rsidRPr="00F23E32">
        <w:t xml:space="preserve"> alternative</w:t>
      </w:r>
      <w:r w:rsidR="00DE3BC1" w:rsidRPr="00F23E32">
        <w:t>.</w:t>
      </w:r>
    </w:p>
    <w:p w14:paraId="5D784DF3" w14:textId="0AE26F4C" w:rsidR="00034B1B" w:rsidRPr="00F23E32" w:rsidRDefault="00056160" w:rsidP="00C3236C">
      <w:pPr>
        <w:pStyle w:val="Quote"/>
      </w:pPr>
      <w:r w:rsidRPr="00F23E32">
        <w:t>-Anonymous</w:t>
      </w:r>
    </w:p>
    <w:p w14:paraId="1BC67F8C" w14:textId="5B7EDD86" w:rsidR="00034B1B" w:rsidRPr="00F23E32" w:rsidRDefault="00034B1B" w:rsidP="00C3236C">
      <w:pPr>
        <w:pStyle w:val="Dedication"/>
      </w:pPr>
    </w:p>
    <w:p w14:paraId="2D05495A" w14:textId="1E09CDF1" w:rsidR="00242DBE" w:rsidRPr="00F23E32" w:rsidRDefault="00242DBE" w:rsidP="00C3236C">
      <w:pPr>
        <w:pStyle w:val="Dedication"/>
      </w:pPr>
    </w:p>
    <w:p w14:paraId="4F955F1A" w14:textId="7F690602" w:rsidR="00242DBE" w:rsidRPr="00F23E32" w:rsidRDefault="00242DBE" w:rsidP="00C3236C">
      <w:pPr>
        <w:pStyle w:val="Dedication"/>
      </w:pPr>
    </w:p>
    <w:p w14:paraId="3C7081D7" w14:textId="47C68971" w:rsidR="00242DBE" w:rsidRPr="00F23E32" w:rsidRDefault="00242DBE" w:rsidP="00C3236C">
      <w:pPr>
        <w:pStyle w:val="Dedication"/>
      </w:pPr>
    </w:p>
    <w:p w14:paraId="1BE5EE1C" w14:textId="71AFC76C" w:rsidR="00242DBE" w:rsidRPr="00F23E32" w:rsidRDefault="00242DBE" w:rsidP="00C3236C">
      <w:pPr>
        <w:pStyle w:val="Dedication"/>
      </w:pPr>
    </w:p>
    <w:p w14:paraId="7F32B6FE" w14:textId="44FB0E47" w:rsidR="00242DBE" w:rsidRPr="00F23E32" w:rsidRDefault="00242DBE" w:rsidP="00C3236C">
      <w:pPr>
        <w:pStyle w:val="Dedication"/>
      </w:pPr>
    </w:p>
    <w:p w14:paraId="76D62DB4" w14:textId="7978331C" w:rsidR="00907515" w:rsidRPr="00F23E32" w:rsidRDefault="00907515" w:rsidP="008F200A">
      <w:pPr>
        <w:pStyle w:val="Heading1-NoNumber"/>
      </w:pPr>
    </w:p>
    <w:p w14:paraId="6ACA6FAA" w14:textId="77777777" w:rsidR="00907515" w:rsidRPr="00F23E32" w:rsidRDefault="00907515" w:rsidP="00C3236C"/>
    <w:p w14:paraId="470F4447" w14:textId="77777777" w:rsidR="00907515" w:rsidRPr="00F23E32" w:rsidRDefault="00907515" w:rsidP="00C3236C"/>
    <w:p w14:paraId="396C3C8B" w14:textId="77777777" w:rsidR="00907515" w:rsidRPr="00F23E32" w:rsidRDefault="00907515" w:rsidP="00C3236C"/>
    <w:p w14:paraId="3911FFAC" w14:textId="77777777" w:rsidR="00907515" w:rsidRPr="00F23E32" w:rsidRDefault="00907515" w:rsidP="00C3236C"/>
    <w:p w14:paraId="0D1D5AA3" w14:textId="77777777" w:rsidR="00907515" w:rsidRPr="00F23E32" w:rsidRDefault="00907515" w:rsidP="00C3236C"/>
    <w:p w14:paraId="1AB61861" w14:textId="77777777" w:rsidR="00907515" w:rsidRPr="00F23E32" w:rsidRDefault="00907515" w:rsidP="00C3236C"/>
    <w:p w14:paraId="5146AF66" w14:textId="77777777" w:rsidR="00907515" w:rsidRPr="00F23E32" w:rsidRDefault="00907515" w:rsidP="00C3236C"/>
    <w:p w14:paraId="34846894" w14:textId="77777777" w:rsidR="00907515" w:rsidRPr="00F23E32" w:rsidRDefault="00907515" w:rsidP="00C3236C"/>
    <w:p w14:paraId="3ABFCBDB" w14:textId="77777777" w:rsidR="00907515" w:rsidRPr="00F23E32" w:rsidRDefault="00907515" w:rsidP="00C3236C"/>
    <w:p w14:paraId="720EAB44" w14:textId="77777777" w:rsidR="00907515" w:rsidRPr="00F23E32" w:rsidRDefault="00907515" w:rsidP="00C3236C"/>
    <w:p w14:paraId="578E2AE9" w14:textId="77777777" w:rsidR="00907515" w:rsidRPr="00F23E32" w:rsidRDefault="00907515" w:rsidP="00C3236C"/>
    <w:p w14:paraId="1E015FE6" w14:textId="77777777" w:rsidR="00907515" w:rsidRPr="00F23E32" w:rsidRDefault="00907515" w:rsidP="00C3236C"/>
    <w:p w14:paraId="134DBE66" w14:textId="35C8C8A2" w:rsidR="00907515" w:rsidRPr="00F23E32" w:rsidRDefault="00907515" w:rsidP="00C3236C"/>
    <w:p w14:paraId="71C0FDEE" w14:textId="77777777" w:rsidR="00907515" w:rsidRPr="00F23E32" w:rsidRDefault="00907515" w:rsidP="00C3236C"/>
    <w:p w14:paraId="72C5ACAA" w14:textId="13DA97A3" w:rsidR="00907515" w:rsidRPr="00F23E32" w:rsidRDefault="00907515" w:rsidP="00C3236C"/>
    <w:p w14:paraId="5EC35C08" w14:textId="1CB01E35" w:rsidR="00FE5482" w:rsidRPr="00F23E32" w:rsidRDefault="00FE5482" w:rsidP="00C3236C">
      <w:pPr>
        <w:sectPr w:rsidR="00FE5482" w:rsidRPr="00F23E3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23E32" w:rsidRDefault="00171858" w:rsidP="00C3236C">
      <w:r w:rsidRPr="00F23E32">
        <w:rPr>
          <w:noProof/>
          <w:lang w:eastAsia="en-AU"/>
        </w:rPr>
        <mc:AlternateContent>
          <mc:Choice Requires="wps">
            <w:drawing>
              <wp:anchor distT="0" distB="0" distL="114300" distR="114300" simplePos="0" relativeHeight="251802112"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E67436" w:rsidRDefault="00E67436" w:rsidP="00C3236C">
                            <w:pPr>
                              <w:pStyle w:val="Normal1"/>
                            </w:pPr>
                            <w:r>
                              <w:t>Statement of Access</w:t>
                            </w:r>
                          </w:p>
                          <w:p w14:paraId="1E4DEFBA" w14:textId="77777777" w:rsidR="00E67436" w:rsidRDefault="00E67436" w:rsidP="00C3236C">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67436" w:rsidRDefault="00E67436" w:rsidP="00C3236C">
                            <w:pPr>
                              <w:pStyle w:val="Normal1"/>
                            </w:pPr>
                            <w:r>
                              <w:t>I understand that, as an unpublished work, a thesis has significant protection under the Copyright Act and</w:t>
                            </w:r>
                          </w:p>
                          <w:p w14:paraId="27862666" w14:textId="77777777" w:rsidR="00E67436" w:rsidRDefault="00E67436" w:rsidP="00C3236C">
                            <w:pPr>
                              <w:pStyle w:val="Normal1"/>
                            </w:pPr>
                            <w:r>
                              <w:t>I do not wish to place any further restriction on access to this work.</w:t>
                            </w:r>
                          </w:p>
                          <w:p w14:paraId="607BE67A" w14:textId="77777777" w:rsidR="00E67436" w:rsidRDefault="00E67436" w:rsidP="00C3236C">
                            <w:pPr>
                              <w:pStyle w:val="Normal1"/>
                            </w:pPr>
                            <w:r>
                              <w:t>Or</w:t>
                            </w:r>
                          </w:p>
                          <w:p w14:paraId="0C45C4D8" w14:textId="71ACAD03" w:rsidR="00E67436" w:rsidRPr="00C45961" w:rsidRDefault="00E67436" w:rsidP="00C3236C">
                            <w:pPr>
                              <w:pStyle w:val="Normal1"/>
                              <w:rPr>
                                <w:i/>
                              </w:rPr>
                            </w:pPr>
                            <w:r>
                              <w:t xml:space="preserve">I wish this work to be embargoed until:  </w:t>
                            </w:r>
                          </w:p>
                          <w:p w14:paraId="6B9D42DF" w14:textId="77777777" w:rsidR="00E67436" w:rsidRDefault="00E67436" w:rsidP="00C3236C">
                            <w:pPr>
                              <w:pStyle w:val="Normal1"/>
                            </w:pPr>
                            <w:r>
                              <w:t>Or</w:t>
                            </w:r>
                          </w:p>
                          <w:p w14:paraId="0B1B4BE4" w14:textId="77777777" w:rsidR="00E67436" w:rsidRDefault="00E67436" w:rsidP="00C3236C">
                            <w:pPr>
                              <w:pStyle w:val="Normal1"/>
                            </w:pPr>
                            <w:r>
                              <w:t>I wish the following restrictions to be placed on this work:</w:t>
                            </w:r>
                          </w:p>
                          <w:p w14:paraId="313B2C71" w14:textId="77777777" w:rsidR="00E67436" w:rsidRPr="00C45961" w:rsidRDefault="00E67436" w:rsidP="00C3236C">
                            <w:pPr>
                              <w:pStyle w:val="Normal1"/>
                            </w:pPr>
                            <w:r>
                              <w:t>&lt;insert appropriate restrictions. These may be required for Intellectual Property protection or security issues.&gt;</w:t>
                            </w:r>
                          </w:p>
                          <w:p w14:paraId="4624B0E2" w14:textId="74FBE553" w:rsidR="00E67436" w:rsidRDefault="00E67436" w:rsidP="00C3236C">
                            <w:pPr>
                              <w:pStyle w:val="Normal1"/>
                            </w:pPr>
                            <w:r>
                              <w:t>_________________________</w:t>
                            </w:r>
                            <w:r>
                              <w:tab/>
                            </w:r>
                            <w:r>
                              <w:tab/>
                            </w:r>
                            <w:r>
                              <w:tab/>
                            </w:r>
                            <w:r>
                              <w:tab/>
                            </w:r>
                            <w:r>
                              <w:tab/>
                              <w:t xml:space="preserve">     ______________</w:t>
                            </w:r>
                          </w:p>
                          <w:p w14:paraId="08A2B309" w14:textId="172DBC73" w:rsidR="00E67436" w:rsidRDefault="00E67436" w:rsidP="00C3236C">
                            <w:pPr>
                              <w:pStyle w:val="Normal1"/>
                            </w:pPr>
                            <w:r>
                              <w:t xml:space="preserve">Signature </w:t>
                            </w:r>
                            <w:r>
                              <w:tab/>
                            </w:r>
                            <w:r>
                              <w:tab/>
                            </w:r>
                            <w:r>
                              <w:tab/>
                            </w:r>
                            <w:r>
                              <w:tab/>
                            </w:r>
                            <w:r>
                              <w:tab/>
                            </w:r>
                            <w:r>
                              <w:tab/>
                            </w:r>
                            <w:r>
                              <w:tab/>
                            </w:r>
                            <w:r>
                              <w:tab/>
                            </w:r>
                            <w:r>
                              <w:tab/>
                            </w:r>
                            <w:r>
                              <w:tab/>
                              <w:t>Date</w:t>
                            </w:r>
                          </w:p>
                          <w:p w14:paraId="64BB0715" w14:textId="77777777" w:rsidR="00E67436" w:rsidRDefault="00E67436" w:rsidP="00C3236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E67436" w:rsidRDefault="00E67436" w:rsidP="00C3236C">
                      <w:pPr>
                        <w:pStyle w:val="Normal1"/>
                      </w:pPr>
                      <w:r>
                        <w:t>Statement of Access</w:t>
                      </w:r>
                    </w:p>
                    <w:p w14:paraId="1E4DEFBA" w14:textId="77777777" w:rsidR="00E67436" w:rsidRDefault="00E67436" w:rsidP="00C3236C">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67436" w:rsidRDefault="00E67436" w:rsidP="00C3236C">
                      <w:pPr>
                        <w:pStyle w:val="Normal1"/>
                      </w:pPr>
                      <w:r>
                        <w:t>I understand that, as an unpublished work, a thesis has significant protection under the Copyright Act and</w:t>
                      </w:r>
                    </w:p>
                    <w:p w14:paraId="27862666" w14:textId="77777777" w:rsidR="00E67436" w:rsidRDefault="00E67436" w:rsidP="00C3236C">
                      <w:pPr>
                        <w:pStyle w:val="Normal1"/>
                      </w:pPr>
                      <w:r>
                        <w:t>I do not wish to place any further restriction on access to this work.</w:t>
                      </w:r>
                    </w:p>
                    <w:p w14:paraId="607BE67A" w14:textId="77777777" w:rsidR="00E67436" w:rsidRDefault="00E67436" w:rsidP="00C3236C">
                      <w:pPr>
                        <w:pStyle w:val="Normal1"/>
                      </w:pPr>
                      <w:r>
                        <w:t>Or</w:t>
                      </w:r>
                    </w:p>
                    <w:p w14:paraId="0C45C4D8" w14:textId="71ACAD03" w:rsidR="00E67436" w:rsidRPr="00C45961" w:rsidRDefault="00E67436" w:rsidP="00C3236C">
                      <w:pPr>
                        <w:pStyle w:val="Normal1"/>
                        <w:rPr>
                          <w:i/>
                        </w:rPr>
                      </w:pPr>
                      <w:r>
                        <w:t xml:space="preserve">I wish this work to be embargoed until:  </w:t>
                      </w:r>
                    </w:p>
                    <w:p w14:paraId="6B9D42DF" w14:textId="77777777" w:rsidR="00E67436" w:rsidRDefault="00E67436" w:rsidP="00C3236C">
                      <w:pPr>
                        <w:pStyle w:val="Normal1"/>
                      </w:pPr>
                      <w:r>
                        <w:t>Or</w:t>
                      </w:r>
                    </w:p>
                    <w:p w14:paraId="0B1B4BE4" w14:textId="77777777" w:rsidR="00E67436" w:rsidRDefault="00E67436" w:rsidP="00C3236C">
                      <w:pPr>
                        <w:pStyle w:val="Normal1"/>
                      </w:pPr>
                      <w:r>
                        <w:t>I wish the following restrictions to be placed on this work:</w:t>
                      </w:r>
                    </w:p>
                    <w:p w14:paraId="313B2C71" w14:textId="77777777" w:rsidR="00E67436" w:rsidRPr="00C45961" w:rsidRDefault="00E67436" w:rsidP="00C3236C">
                      <w:pPr>
                        <w:pStyle w:val="Normal1"/>
                      </w:pPr>
                      <w:r>
                        <w:t>&lt;insert appropriate restrictions. These may be required for Intellectual Property protection or security issues.&gt;</w:t>
                      </w:r>
                    </w:p>
                    <w:p w14:paraId="4624B0E2" w14:textId="74FBE553" w:rsidR="00E67436" w:rsidRDefault="00E67436" w:rsidP="00C3236C">
                      <w:pPr>
                        <w:pStyle w:val="Normal1"/>
                      </w:pPr>
                      <w:r>
                        <w:t>_________________________</w:t>
                      </w:r>
                      <w:r>
                        <w:tab/>
                      </w:r>
                      <w:r>
                        <w:tab/>
                      </w:r>
                      <w:r>
                        <w:tab/>
                      </w:r>
                      <w:r>
                        <w:tab/>
                      </w:r>
                      <w:r>
                        <w:tab/>
                        <w:t xml:space="preserve">     ______________</w:t>
                      </w:r>
                    </w:p>
                    <w:p w14:paraId="08A2B309" w14:textId="172DBC73" w:rsidR="00E67436" w:rsidRDefault="00E67436" w:rsidP="00C3236C">
                      <w:pPr>
                        <w:pStyle w:val="Normal1"/>
                      </w:pPr>
                      <w:r>
                        <w:t xml:space="preserve">Signature </w:t>
                      </w:r>
                      <w:r>
                        <w:tab/>
                      </w:r>
                      <w:r>
                        <w:tab/>
                      </w:r>
                      <w:r>
                        <w:tab/>
                      </w:r>
                      <w:r>
                        <w:tab/>
                      </w:r>
                      <w:r>
                        <w:tab/>
                      </w:r>
                      <w:r>
                        <w:tab/>
                      </w:r>
                      <w:r>
                        <w:tab/>
                      </w:r>
                      <w:r>
                        <w:tab/>
                      </w:r>
                      <w:r>
                        <w:tab/>
                      </w:r>
                      <w:r>
                        <w:tab/>
                        <w:t>Date</w:t>
                      </w:r>
                    </w:p>
                    <w:p w14:paraId="64BB0715" w14:textId="77777777" w:rsidR="00E67436" w:rsidRDefault="00E67436" w:rsidP="00C3236C"/>
                  </w:txbxContent>
                </v:textbox>
                <w10:wrap type="topAndBottom"/>
              </v:shape>
            </w:pict>
          </mc:Fallback>
        </mc:AlternateContent>
      </w:r>
    </w:p>
    <w:p w14:paraId="1AE4F421" w14:textId="76A94AA0" w:rsidR="00F67766" w:rsidRPr="00F23E32" w:rsidRDefault="00F67766" w:rsidP="00C3236C">
      <w:r w:rsidRPr="00F23E32">
        <w:br w:type="page"/>
      </w:r>
    </w:p>
    <w:p w14:paraId="1AE4F436" w14:textId="77777777" w:rsidR="00757724" w:rsidRPr="00F23E32" w:rsidRDefault="00757724" w:rsidP="00C3236C">
      <w:pPr>
        <w:sectPr w:rsidR="00757724" w:rsidRPr="00F23E3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58FE8481" w:rsidR="00085DFC" w:rsidRPr="00F23E32" w:rsidRDefault="00D344E4" w:rsidP="00764437">
      <w:pPr>
        <w:pStyle w:val="Heading1-NoNumber"/>
      </w:pPr>
      <w:bookmarkStart w:id="1" w:name="_Toc492808369"/>
      <w:r w:rsidRPr="00F23E32">
        <w:t>Acknowledgements</w:t>
      </w:r>
      <w:bookmarkEnd w:id="1"/>
    </w:p>
    <w:p w14:paraId="14DCF6F2" w14:textId="538A44F5" w:rsidR="00085DFC" w:rsidRPr="00F23E32" w:rsidRDefault="00085DFC" w:rsidP="00C3236C"/>
    <w:p w14:paraId="50C4A8A6" w14:textId="1EE57B1F" w:rsidR="005B2131" w:rsidRPr="00F23E32" w:rsidRDefault="00033D0F" w:rsidP="00C3236C">
      <w:r w:rsidRPr="00F23E32">
        <w:t>I would first</w:t>
      </w:r>
      <w:r w:rsidR="005B2131" w:rsidRPr="00F23E32">
        <w:t xml:space="preserve"> like to thank my thesis supervisor</w:t>
      </w:r>
      <w:r w:rsidRPr="00F23E3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Pr="00F23E32" w:rsidRDefault="00085DFC" w:rsidP="00C3236C"/>
    <w:p w14:paraId="0C3FF33C" w14:textId="3290346D" w:rsidR="00085DFC" w:rsidRPr="00F23E32" w:rsidRDefault="00033D0F" w:rsidP="00C3236C">
      <w:r w:rsidRPr="00F23E32">
        <w:t xml:space="preserve">Thanks to </w:t>
      </w:r>
      <w:r w:rsidR="005B2131" w:rsidRPr="00F23E32">
        <w:t>Kevin Smith from Kevin Smith Electrical for showing</w:t>
      </w:r>
      <w:r w:rsidR="008E46D2" w:rsidRPr="00F23E32">
        <w:t xml:space="preserve"> me</w:t>
      </w:r>
      <w:r w:rsidR="005B2131" w:rsidRPr="00F23E32">
        <w:t xml:space="preserve"> the current technology on the market and giving me the opportunity </w:t>
      </w:r>
      <w:r w:rsidR="008E46D2" w:rsidRPr="00F23E32">
        <w:t>to</w:t>
      </w:r>
      <w:r w:rsidR="005B2131" w:rsidRPr="00F23E32">
        <w:t xml:space="preserve"> install a</w:t>
      </w:r>
      <w:r w:rsidR="007E4190" w:rsidRPr="00F23E32">
        <w:t xml:space="preserve"> solar </w:t>
      </w:r>
      <w:r w:rsidR="005B2131" w:rsidRPr="00F23E32">
        <w:t>system.</w:t>
      </w:r>
    </w:p>
    <w:p w14:paraId="010BC871" w14:textId="3EE82FB5" w:rsidR="005B2131" w:rsidRPr="00F23E32" w:rsidRDefault="005B2131" w:rsidP="00C3236C"/>
    <w:p w14:paraId="58B49900" w14:textId="016B1E38" w:rsidR="00D344E4" w:rsidRPr="00F23E32" w:rsidRDefault="00033D0F" w:rsidP="00C3236C">
      <w:r w:rsidRPr="00F23E32">
        <w:t>With a special mention to my family</w:t>
      </w:r>
      <w:r w:rsidR="001128D3" w:rsidRPr="00F23E32">
        <w:t xml:space="preserve">, especially Susan Elliott and Jessica Zhuang for editing the draft. </w:t>
      </w:r>
    </w:p>
    <w:p w14:paraId="235E756F" w14:textId="5C1D88AA" w:rsidR="00D344E4" w:rsidRPr="00F23E32" w:rsidRDefault="00D344E4" w:rsidP="00C3236C"/>
    <w:p w14:paraId="7410B839" w14:textId="77777777" w:rsidR="005B2131" w:rsidRPr="00F23E32" w:rsidRDefault="005B2131" w:rsidP="00C3236C"/>
    <w:p w14:paraId="3014F5B8" w14:textId="44047486" w:rsidR="008E46D2" w:rsidRPr="00F23E32" w:rsidRDefault="008E46D2" w:rsidP="00C3236C"/>
    <w:p w14:paraId="79F70DF2" w14:textId="79C1713B" w:rsidR="008E46D2" w:rsidRPr="00F23E32" w:rsidRDefault="008E46D2" w:rsidP="00C3236C"/>
    <w:p w14:paraId="206BB510" w14:textId="02AC087A" w:rsidR="00D344E4" w:rsidRPr="00F23E32" w:rsidRDefault="00D344E4" w:rsidP="00C3236C">
      <w:r w:rsidRPr="00F23E32">
        <w:br w:type="page"/>
      </w:r>
    </w:p>
    <w:p w14:paraId="1AE4F437" w14:textId="1B563D1A" w:rsidR="000C451E" w:rsidRPr="00F23E32" w:rsidRDefault="000C451E" w:rsidP="004913BB">
      <w:pPr>
        <w:pStyle w:val="Heading1-NoNumber"/>
      </w:pPr>
      <w:bookmarkStart w:id="2" w:name="_Toc492808370"/>
      <w:r w:rsidRPr="00F23E32">
        <w:t>Abstract</w:t>
      </w:r>
      <w:bookmarkEnd w:id="2"/>
      <w:r w:rsidRPr="00F23E32">
        <w:t xml:space="preserve"> </w:t>
      </w:r>
    </w:p>
    <w:p w14:paraId="61614C08" w14:textId="29AA6038" w:rsidR="00085DFC" w:rsidRPr="00F23E32" w:rsidRDefault="00085DFC" w:rsidP="00C3236C"/>
    <w:p w14:paraId="083A0EAD" w14:textId="0963B268" w:rsidR="003A0EF7" w:rsidRPr="00F23E32" w:rsidRDefault="00B86563" w:rsidP="00C3236C">
      <w:r w:rsidRPr="00F23E32">
        <w:t>Currently</w:t>
      </w:r>
      <w:r w:rsidR="003A0EF7" w:rsidRPr="00F23E32">
        <w:t xml:space="preserve"> </w:t>
      </w:r>
      <w:r w:rsidRPr="00F23E32">
        <w:t xml:space="preserve">the </w:t>
      </w:r>
      <w:r w:rsidR="0044497D" w:rsidRPr="00F23E32">
        <w:t>large</w:t>
      </w:r>
      <w:r w:rsidRPr="00F23E32">
        <w:t>st</w:t>
      </w:r>
      <w:r w:rsidR="0044497D" w:rsidRPr="00F23E32">
        <w:t xml:space="preserve"> quantities of carbon emissions</w:t>
      </w:r>
      <w:r w:rsidRPr="00F23E32">
        <w:t xml:space="preserve"> produced by any sector worldwide; are from the generation of electrical energy</w:t>
      </w:r>
      <w:r w:rsidR="0044497D" w:rsidRPr="00F23E32">
        <w:t xml:space="preserve">. The </w:t>
      </w:r>
      <w:r w:rsidRPr="00F23E32">
        <w:t>call</w:t>
      </w:r>
      <w:r w:rsidR="0044497D" w:rsidRPr="00F23E32">
        <w:t xml:space="preserve"> for clean, environmentally friendly and sustainable energy has never been greater. This demand is steadily increasing</w:t>
      </w:r>
      <w:r w:rsidRPr="00F23E32">
        <w:t>,</w:t>
      </w:r>
      <w:r w:rsidR="0044497D" w:rsidRPr="00F23E32">
        <w:t xml:space="preserve"> which brings the world to the </w:t>
      </w:r>
      <w:r w:rsidRPr="00F23E32">
        <w:t>hope</w:t>
      </w:r>
      <w:r w:rsidR="0044497D" w:rsidRPr="00F23E32">
        <w:t xml:space="preserve"> and age of gre</w:t>
      </w:r>
      <w:r w:rsidRPr="00F23E32">
        <w:t>en renewable technologies. This is the</w:t>
      </w:r>
      <w:r w:rsidR="0044497D" w:rsidRPr="00F23E32">
        <w:t xml:space="preserve"> massive driving force behind the solar industry and the</w:t>
      </w:r>
      <w:r w:rsidRPr="00F23E32">
        <w:t xml:space="preserve"> cause of the</w:t>
      </w:r>
      <w:r w:rsidR="0044497D" w:rsidRPr="00F23E32">
        <w:t xml:space="preserve"> improvements over the la</w:t>
      </w:r>
      <w:r w:rsidRPr="00F23E32">
        <w:t>st 50 years which have been remarkable.</w:t>
      </w:r>
      <w:r w:rsidR="0044497D" w:rsidRPr="00F23E32">
        <w:t xml:space="preserve"> The efficiencies and improvements of solar cells, inverters, electronics and batteries</w:t>
      </w:r>
      <w:r w:rsidR="008E46D2" w:rsidRPr="00F23E32">
        <w:t xml:space="preserve"> have been</w:t>
      </w:r>
      <w:r w:rsidRPr="00F23E32">
        <w:t xml:space="preserve"> tremendous. This</w:t>
      </w:r>
      <w:r w:rsidR="0044497D" w:rsidRPr="00F23E32">
        <w:t xml:space="preserve"> wave of developments </w:t>
      </w:r>
      <w:r w:rsidR="00DA55B3" w:rsidRPr="00F23E32">
        <w:t>has</w:t>
      </w:r>
      <w:r w:rsidR="0044497D" w:rsidRPr="00F23E32">
        <w:t xml:space="preserve"> pushed </w:t>
      </w:r>
      <w:r w:rsidRPr="00F23E32">
        <w:t xml:space="preserve">the </w:t>
      </w:r>
      <w:r w:rsidR="0044497D" w:rsidRPr="00F23E32">
        <w:t xml:space="preserve">cost of electricity down to </w:t>
      </w:r>
      <w:r w:rsidR="00BA7378" w:rsidRPr="00F23E32">
        <w:t>parity</w:t>
      </w:r>
      <w:r w:rsidR="0044497D" w:rsidRPr="00F23E32">
        <w:t xml:space="preserve"> and </w:t>
      </w:r>
      <w:r w:rsidR="00DA55B3" w:rsidRPr="00F23E32">
        <w:t xml:space="preserve">even </w:t>
      </w:r>
      <w:r w:rsidR="0044497D" w:rsidRPr="00F23E32">
        <w:t xml:space="preserve">lower in </w:t>
      </w:r>
      <w:r w:rsidR="00BA7378" w:rsidRPr="00F23E32">
        <w:t>at least</w:t>
      </w:r>
      <w:r w:rsidR="0044497D" w:rsidRPr="00F23E32">
        <w:t xml:space="preserve"> 19 </w:t>
      </w:r>
      <w:r w:rsidR="00BA7378" w:rsidRPr="00F23E32">
        <w:t>countries</w:t>
      </w:r>
      <w:r w:rsidR="0044497D" w:rsidRPr="00F23E32">
        <w:t xml:space="preserve">. </w:t>
      </w:r>
      <w:r w:rsidR="008E46D2" w:rsidRPr="00F23E32">
        <w:t>We are in an</w:t>
      </w:r>
      <w:r w:rsidR="00BA7378" w:rsidRPr="00F23E32">
        <w:t xml:space="preserve"> era which the electrical i</w:t>
      </w:r>
      <w:r w:rsidR="00DA55B3" w:rsidRPr="00F23E32">
        <w:t>ndustry has never seen before;</w:t>
      </w:r>
      <w:r w:rsidR="00BA7378" w:rsidRPr="00F23E32">
        <w:t xml:space="preserve"> we are in the era of renewable technologies.</w:t>
      </w:r>
    </w:p>
    <w:p w14:paraId="79825AE3" w14:textId="66D1AEE8" w:rsidR="0044497D" w:rsidRPr="00F23E32" w:rsidRDefault="0044497D" w:rsidP="00C3236C"/>
    <w:p w14:paraId="152FEAC0" w14:textId="7069A123" w:rsidR="00BA7378" w:rsidRPr="00F23E32" w:rsidRDefault="00BA7378" w:rsidP="00C3236C">
      <w:r w:rsidRPr="00F23E32">
        <w:t xml:space="preserve">The increasing costs of electricity </w:t>
      </w:r>
      <w:r w:rsidR="00D933AC" w:rsidRPr="00F23E32">
        <w:t>combined with a greater awareness and exposure to</w:t>
      </w:r>
      <w:r w:rsidRPr="00F23E32">
        <w:t xml:space="preserve"> the effects of carbon dioxide emissio</w:t>
      </w:r>
      <w:r w:rsidR="00771A4C" w:rsidRPr="00F23E32">
        <w:t>ns have moved people towards a</w:t>
      </w:r>
      <w:r w:rsidRPr="00F23E32">
        <w:t xml:space="preserve"> sustainable energy future.</w:t>
      </w:r>
      <w:r w:rsidR="00771A4C" w:rsidRPr="00F23E32">
        <w:t xml:space="preserve"> Solar energy is agreeable as it has no security issues or military risk such as nuclear</w:t>
      </w:r>
      <w:r w:rsidR="008E46D2" w:rsidRPr="00F23E32">
        <w:t xml:space="preserve"> energy</w:t>
      </w:r>
      <w:r w:rsidR="00771A4C" w:rsidRPr="00F23E32">
        <w:t>. A spill of solar radiation is generally considered an agreeable day</w:t>
      </w:r>
      <w:r w:rsidR="00D933AC" w:rsidRPr="00F23E32">
        <w:t>. Solar power has the advantages</w:t>
      </w:r>
      <w:r w:rsidR="00771A4C" w:rsidRPr="00F23E32">
        <w:t xml:space="preserve"> of a long system life t</w:t>
      </w:r>
      <w:r w:rsidR="008E46D2" w:rsidRPr="00F23E32">
        <w:t>ime, generally 25 years with minimal</w:t>
      </w:r>
      <w:r w:rsidR="00771A4C" w:rsidRPr="00F23E32">
        <w:t xml:space="preserve"> maintenance</w:t>
      </w:r>
      <w:r w:rsidR="008E46D2" w:rsidRPr="00F23E32">
        <w:t>. A solar system is</w:t>
      </w:r>
      <w:r w:rsidR="00771A4C" w:rsidRPr="00F23E32">
        <w:t xml:space="preserve"> modular, silent, </w:t>
      </w:r>
      <w:r w:rsidR="008E46D2" w:rsidRPr="00F23E32">
        <w:t xml:space="preserve">has an </w:t>
      </w:r>
      <w:r w:rsidR="00771A4C" w:rsidRPr="00F23E32">
        <w:t>infinite fuel source and</w:t>
      </w:r>
      <w:r w:rsidR="00D933AC" w:rsidRPr="00F23E32">
        <w:t xml:space="preserve"> with</w:t>
      </w:r>
      <w:r w:rsidR="00771A4C" w:rsidRPr="00F23E32">
        <w:t xml:space="preserve"> no emissions. The fuel for solar </w:t>
      </w:r>
      <w:r w:rsidR="008E46D2" w:rsidRPr="00F23E32">
        <w:t xml:space="preserve">systems </w:t>
      </w:r>
      <w:r w:rsidR="00D933AC" w:rsidRPr="00F23E32">
        <w:t xml:space="preserve">does not need to be transported thus providing additional </w:t>
      </w:r>
      <w:r w:rsidR="00CA66D6" w:rsidRPr="00F23E32">
        <w:t>economic</w:t>
      </w:r>
      <w:r w:rsidR="00D933AC" w:rsidRPr="00F23E32">
        <w:t xml:space="preserve"> advantages.</w:t>
      </w:r>
    </w:p>
    <w:p w14:paraId="49EB0190" w14:textId="77777777" w:rsidR="002B27FB" w:rsidRPr="00F23E32" w:rsidRDefault="002B27FB" w:rsidP="00C3236C"/>
    <w:p w14:paraId="1AE4F43C" w14:textId="46D2CFB0" w:rsidR="00AF6E26" w:rsidRPr="00F23E32" w:rsidRDefault="00BA7378" w:rsidP="00C3236C">
      <w:r w:rsidRPr="00F23E32">
        <w:t>This project</w:t>
      </w:r>
      <w:r w:rsidR="00F2371F" w:rsidRPr="00F23E32">
        <w:t xml:space="preserve"> outlines the need, design, development and verification of a Matlab program, capable of receiving inputs for a solar system</w:t>
      </w:r>
      <w:r w:rsidR="00774246" w:rsidRPr="00F23E32">
        <w:t>’s</w:t>
      </w:r>
      <w:r w:rsidR="00F2371F" w:rsidRPr="00F23E32">
        <w:t xml:space="preserve"> </w:t>
      </w:r>
      <w:r w:rsidR="00774246" w:rsidRPr="00F23E32">
        <w:t>requirements</w:t>
      </w:r>
      <w:r w:rsidR="00F2371F" w:rsidRPr="00F23E32">
        <w:t xml:space="preserve"> and appropriately sizing and optimizing three selectable options for the user.</w:t>
      </w:r>
      <w:r w:rsidR="00774246" w:rsidRPr="00F23E32">
        <w:t xml:space="preserve"> This has </w:t>
      </w:r>
      <w:r w:rsidRPr="00F23E32">
        <w:t>the benefit</w:t>
      </w:r>
      <w:r w:rsidR="00774246" w:rsidRPr="00F23E32">
        <w:t xml:space="preserve"> at a household domestic le</w:t>
      </w:r>
      <w:r w:rsidRPr="00F23E32">
        <w:t>vel with electricity savings and the</w:t>
      </w:r>
      <w:r w:rsidR="00774246" w:rsidRPr="00F23E32">
        <w:t xml:space="preserve"> complimentary grid stabilization consequen</w:t>
      </w:r>
      <w:r w:rsidRPr="00F23E32">
        <w:t>ces for Ergon and other electricit</w:t>
      </w:r>
      <w:r w:rsidR="00774246" w:rsidRPr="00F23E32">
        <w:t>y suppliers.</w:t>
      </w:r>
      <w:r w:rsidR="00771A4C" w:rsidRPr="00F23E32">
        <w:t xml:space="preserve"> This is a suitable proposition towards the government</w:t>
      </w:r>
      <w:r w:rsidR="008E46D2" w:rsidRPr="00F23E32">
        <w:t>,</w:t>
      </w:r>
      <w:r w:rsidR="00771A4C" w:rsidRPr="00F23E32">
        <w:t xml:space="preserve"> as a margin from the budget each year is directed towards renewable technologies.</w:t>
      </w:r>
      <w:r w:rsidR="00774246" w:rsidRPr="00F23E32">
        <w:t xml:space="preserve"> This thesis is the original framework to put forward a proposal for a battery energy storage rebate scheme</w:t>
      </w:r>
      <w:r w:rsidR="00085DFC" w:rsidRPr="00F23E32">
        <w:t xml:space="preserve"> in Queensland</w:t>
      </w:r>
      <w:r w:rsidRPr="00F23E32">
        <w:t xml:space="preserve"> and principally Townsville. </w:t>
      </w:r>
      <w:r w:rsidR="00771A4C" w:rsidRPr="00F23E32">
        <w:t>The city of Townsville will be the focus of this project and is a very suita</w:t>
      </w:r>
      <w:r w:rsidR="00D933AC" w:rsidRPr="00F23E32">
        <w:t>ble place for solar production as i</w:t>
      </w:r>
      <w:r w:rsidR="00771A4C" w:rsidRPr="00F23E32">
        <w:t>t is situated with a high altitude and large levels of solar radiation.</w:t>
      </w:r>
    </w:p>
    <w:p w14:paraId="4ABD1C40" w14:textId="0F04D8EF" w:rsidR="00BA7378" w:rsidRPr="00F23E32" w:rsidRDefault="00BA7378" w:rsidP="00C3236C"/>
    <w:p w14:paraId="4802F016" w14:textId="37136ADE" w:rsidR="00BA7378" w:rsidRPr="00F23E32" w:rsidRDefault="00771A4C" w:rsidP="00C3236C">
      <w:r w:rsidRPr="00F23E32">
        <w:t>The need</w:t>
      </w:r>
      <w:r w:rsidR="00BA7378" w:rsidRPr="00F23E32">
        <w:t xml:space="preserve"> for the current up-to-date estimates and appropriate calculations for the cost and feasibility for solar installations has never been greater. This propos</w:t>
      </w:r>
      <w:r w:rsidR="008E46D2" w:rsidRPr="00F23E32">
        <w:t>ed program hopes to bring to</w:t>
      </w:r>
      <w:r w:rsidR="00BA7378" w:rsidRPr="00F23E32">
        <w:t xml:space="preserve"> light the availability and the indeed obvious decision to become a clean energy investor </w:t>
      </w:r>
      <w:r w:rsidR="00D933AC" w:rsidRPr="00F23E32">
        <w:t>and promoter. Recently there have</w:t>
      </w:r>
      <w:r w:rsidR="00BA7378" w:rsidRPr="00F23E32">
        <w:t xml:space="preserve"> been developments in the solar industry with improved battery energy storage systems coming onto the market.</w:t>
      </w:r>
      <w:r w:rsidRPr="00F23E32">
        <w:t xml:space="preserve"> The figures need to be revised and new calculations and modelling</w:t>
      </w:r>
      <w:r w:rsidR="00D933AC" w:rsidRPr="00F23E32">
        <w:t xml:space="preserve"> are required for the potential use of</w:t>
      </w:r>
      <w:r w:rsidRPr="00F23E32">
        <w:t xml:space="preserve"> solar energy in Townsville.</w:t>
      </w:r>
    </w:p>
    <w:p w14:paraId="4C823378" w14:textId="388090B6" w:rsidR="00771A4C" w:rsidRPr="00F23E32" w:rsidRDefault="00771A4C" w:rsidP="00C3236C"/>
    <w:p w14:paraId="373C62EB" w14:textId="662C3EDA" w:rsidR="00771A4C" w:rsidRPr="00F23E32" w:rsidRDefault="00771A4C" w:rsidP="00C3236C"/>
    <w:p w14:paraId="4A740F9B" w14:textId="03163EA7" w:rsidR="00771A4C" w:rsidRPr="00F23E32" w:rsidRDefault="00771A4C" w:rsidP="00C3236C"/>
    <w:p w14:paraId="076E4F95" w14:textId="1B5FC352" w:rsidR="00771A4C" w:rsidRPr="00F23E32" w:rsidRDefault="00771A4C" w:rsidP="00C3236C"/>
    <w:p w14:paraId="43D4EF50" w14:textId="3205A9E8" w:rsidR="00771A4C" w:rsidRPr="00F23E32" w:rsidRDefault="00771A4C" w:rsidP="00C3236C"/>
    <w:p w14:paraId="1E53F230" w14:textId="0264866B" w:rsidR="00771A4C" w:rsidRPr="00F23E32" w:rsidRDefault="00771A4C" w:rsidP="00C3236C"/>
    <w:p w14:paraId="65855A29" w14:textId="2C41F8DC" w:rsidR="00771A4C" w:rsidRPr="00F23E32" w:rsidRDefault="00771A4C" w:rsidP="00C3236C"/>
    <w:p w14:paraId="79F4C98A" w14:textId="627047AA" w:rsidR="00771A4C" w:rsidRPr="00F23E32" w:rsidRDefault="00771A4C" w:rsidP="00C3236C"/>
    <w:p w14:paraId="087A335B" w14:textId="77777777" w:rsidR="00771A4C" w:rsidRPr="00F23E32" w:rsidRDefault="00771A4C" w:rsidP="00C3236C"/>
    <w:p w14:paraId="4097B9B6" w14:textId="57288204" w:rsidR="003A0EF7" w:rsidRPr="00F23E32" w:rsidRDefault="003A0EF7" w:rsidP="00C3236C">
      <w:pPr>
        <w:sectPr w:rsidR="003A0EF7" w:rsidRPr="00F23E3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54FDC879" w:rsidR="00810CCA" w:rsidRPr="00F23E32" w:rsidRDefault="00810CCA" w:rsidP="00DA60A6">
      <w:pPr>
        <w:pStyle w:val="Heading1-NoNumber"/>
      </w:pPr>
      <w:bookmarkStart w:id="3" w:name="_Toc492808371"/>
      <w:r w:rsidRPr="00F23E32">
        <w:t>C</w:t>
      </w:r>
      <w:r w:rsidR="00877A21" w:rsidRPr="00F23E32">
        <w:t>ontents</w:t>
      </w:r>
      <w:bookmarkEnd w:id="3"/>
    </w:p>
    <w:p w14:paraId="40B7A440" w14:textId="2840C796" w:rsidR="00F23E32" w:rsidRPr="00F23E32" w:rsidRDefault="006408D0" w:rsidP="00C3236C">
      <w:pPr>
        <w:pStyle w:val="TOC1"/>
        <w:rPr>
          <w:rFonts w:asciiTheme="minorHAnsi" w:eastAsiaTheme="minorEastAsia" w:hAnsiTheme="minorHAnsi" w:cstheme="minorBidi"/>
          <w:sz w:val="22"/>
          <w:szCs w:val="22"/>
          <w:lang w:eastAsia="zh-CN"/>
        </w:rPr>
      </w:pPr>
      <w:r w:rsidRPr="00F23E32">
        <w:fldChar w:fldCharType="begin"/>
      </w:r>
      <w:r w:rsidRPr="00F23E32">
        <w:instrText xml:space="preserve"> TOC \o "1-3" \h \z \t "Heading 1 - No Number,1" </w:instrText>
      </w:r>
      <w:r w:rsidRPr="00F23E32">
        <w:fldChar w:fldCharType="separate"/>
      </w:r>
      <w:hyperlink w:anchor="_Toc492808369" w:history="1">
        <w:r w:rsidR="00F23E32" w:rsidRPr="00F23E32">
          <w:rPr>
            <w:rStyle w:val="Hyperlink"/>
          </w:rPr>
          <w:t>Acknowledgements</w:t>
        </w:r>
        <w:r w:rsidR="00F23E32" w:rsidRPr="00F23E32">
          <w:rPr>
            <w:webHidden/>
          </w:rPr>
          <w:tab/>
        </w:r>
        <w:r w:rsidR="00F23E32" w:rsidRPr="00F23E32">
          <w:rPr>
            <w:webHidden/>
          </w:rPr>
          <w:fldChar w:fldCharType="begin"/>
        </w:r>
        <w:r w:rsidR="00F23E32" w:rsidRPr="00F23E32">
          <w:rPr>
            <w:webHidden/>
          </w:rPr>
          <w:instrText xml:space="preserve"> PAGEREF _Toc492808369 \h </w:instrText>
        </w:r>
        <w:r w:rsidR="00F23E32" w:rsidRPr="00F23E32">
          <w:rPr>
            <w:webHidden/>
          </w:rPr>
        </w:r>
        <w:r w:rsidR="00F23E32" w:rsidRPr="00F23E32">
          <w:rPr>
            <w:webHidden/>
          </w:rPr>
          <w:fldChar w:fldCharType="separate"/>
        </w:r>
        <w:r w:rsidR="00F23E32" w:rsidRPr="00F23E32">
          <w:rPr>
            <w:webHidden/>
          </w:rPr>
          <w:t>ii</w:t>
        </w:r>
        <w:r w:rsidR="00F23E32" w:rsidRPr="00F23E32">
          <w:rPr>
            <w:webHidden/>
          </w:rPr>
          <w:fldChar w:fldCharType="end"/>
        </w:r>
      </w:hyperlink>
    </w:p>
    <w:p w14:paraId="6024FBB9" w14:textId="00BBCA34" w:rsidR="00F23E32" w:rsidRPr="00F23E32" w:rsidRDefault="00E810FC" w:rsidP="00C3236C">
      <w:pPr>
        <w:pStyle w:val="TOC1"/>
        <w:rPr>
          <w:rFonts w:asciiTheme="minorHAnsi" w:eastAsiaTheme="minorEastAsia" w:hAnsiTheme="minorHAnsi" w:cstheme="minorBidi"/>
          <w:sz w:val="22"/>
          <w:szCs w:val="22"/>
          <w:lang w:eastAsia="zh-CN"/>
        </w:rPr>
      </w:pPr>
      <w:hyperlink w:anchor="_Toc492808370" w:history="1">
        <w:r w:rsidR="00F23E32" w:rsidRPr="00F23E32">
          <w:rPr>
            <w:rStyle w:val="Hyperlink"/>
          </w:rPr>
          <w:t>Abstract</w:t>
        </w:r>
        <w:r w:rsidR="00F23E32" w:rsidRPr="00F23E32">
          <w:rPr>
            <w:webHidden/>
          </w:rPr>
          <w:tab/>
        </w:r>
        <w:r w:rsidR="00F23E32" w:rsidRPr="00F23E32">
          <w:rPr>
            <w:webHidden/>
          </w:rPr>
          <w:fldChar w:fldCharType="begin"/>
        </w:r>
        <w:r w:rsidR="00F23E32" w:rsidRPr="00F23E32">
          <w:rPr>
            <w:webHidden/>
          </w:rPr>
          <w:instrText xml:space="preserve"> PAGEREF _Toc492808370 \h </w:instrText>
        </w:r>
        <w:r w:rsidR="00F23E32" w:rsidRPr="00F23E32">
          <w:rPr>
            <w:webHidden/>
          </w:rPr>
        </w:r>
        <w:r w:rsidR="00F23E32" w:rsidRPr="00F23E32">
          <w:rPr>
            <w:webHidden/>
          </w:rPr>
          <w:fldChar w:fldCharType="separate"/>
        </w:r>
        <w:r w:rsidR="00F23E32" w:rsidRPr="00F23E32">
          <w:rPr>
            <w:webHidden/>
          </w:rPr>
          <w:t>iii</w:t>
        </w:r>
        <w:r w:rsidR="00F23E32" w:rsidRPr="00F23E32">
          <w:rPr>
            <w:webHidden/>
          </w:rPr>
          <w:fldChar w:fldCharType="end"/>
        </w:r>
      </w:hyperlink>
    </w:p>
    <w:p w14:paraId="05D9C532" w14:textId="7E68EAF9" w:rsidR="00F23E32" w:rsidRPr="00F23E32" w:rsidRDefault="00E810FC" w:rsidP="00C3236C">
      <w:pPr>
        <w:pStyle w:val="TOC1"/>
        <w:rPr>
          <w:rFonts w:asciiTheme="minorHAnsi" w:eastAsiaTheme="minorEastAsia" w:hAnsiTheme="minorHAnsi" w:cstheme="minorBidi"/>
          <w:sz w:val="22"/>
          <w:szCs w:val="22"/>
          <w:lang w:eastAsia="zh-CN"/>
        </w:rPr>
      </w:pPr>
      <w:hyperlink w:anchor="_Toc492808371" w:history="1">
        <w:r w:rsidR="00F23E32" w:rsidRPr="00F23E32">
          <w:rPr>
            <w:rStyle w:val="Hyperlink"/>
          </w:rPr>
          <w:t>Contents</w:t>
        </w:r>
        <w:r w:rsidR="00F23E32" w:rsidRPr="00F23E32">
          <w:rPr>
            <w:webHidden/>
          </w:rPr>
          <w:tab/>
        </w:r>
        <w:r w:rsidR="00F23E32" w:rsidRPr="00F23E32">
          <w:rPr>
            <w:webHidden/>
          </w:rPr>
          <w:fldChar w:fldCharType="begin"/>
        </w:r>
        <w:r w:rsidR="00F23E32" w:rsidRPr="00F23E32">
          <w:rPr>
            <w:webHidden/>
          </w:rPr>
          <w:instrText xml:space="preserve"> PAGEREF _Toc492808371 \h </w:instrText>
        </w:r>
        <w:r w:rsidR="00F23E32" w:rsidRPr="00F23E32">
          <w:rPr>
            <w:webHidden/>
          </w:rPr>
        </w:r>
        <w:r w:rsidR="00F23E32" w:rsidRPr="00F23E32">
          <w:rPr>
            <w:webHidden/>
          </w:rPr>
          <w:fldChar w:fldCharType="separate"/>
        </w:r>
        <w:r w:rsidR="00F23E32" w:rsidRPr="00F23E32">
          <w:rPr>
            <w:webHidden/>
          </w:rPr>
          <w:t>iv</w:t>
        </w:r>
        <w:r w:rsidR="00F23E32" w:rsidRPr="00F23E32">
          <w:rPr>
            <w:webHidden/>
          </w:rPr>
          <w:fldChar w:fldCharType="end"/>
        </w:r>
      </w:hyperlink>
    </w:p>
    <w:p w14:paraId="0E6ED29A" w14:textId="58079E80" w:rsidR="00F23E32" w:rsidRPr="00F23E32" w:rsidRDefault="00E810FC" w:rsidP="00C3236C">
      <w:pPr>
        <w:pStyle w:val="TOC1"/>
        <w:rPr>
          <w:rFonts w:asciiTheme="minorHAnsi" w:eastAsiaTheme="minorEastAsia" w:hAnsiTheme="minorHAnsi" w:cstheme="minorBidi"/>
          <w:sz w:val="22"/>
          <w:szCs w:val="22"/>
          <w:lang w:eastAsia="zh-CN"/>
        </w:rPr>
      </w:pPr>
      <w:hyperlink w:anchor="_Toc492808372" w:history="1">
        <w:r w:rsidR="00F23E32" w:rsidRPr="00F23E32">
          <w:rPr>
            <w:rStyle w:val="Hyperlink"/>
          </w:rPr>
          <w:t>List of Tables</w:t>
        </w:r>
        <w:r w:rsidR="00F23E32" w:rsidRPr="00F23E32">
          <w:rPr>
            <w:webHidden/>
          </w:rPr>
          <w:tab/>
        </w:r>
        <w:r w:rsidR="00F23E32" w:rsidRPr="00F23E32">
          <w:rPr>
            <w:webHidden/>
          </w:rPr>
          <w:fldChar w:fldCharType="begin"/>
        </w:r>
        <w:r w:rsidR="00F23E32" w:rsidRPr="00F23E32">
          <w:rPr>
            <w:webHidden/>
          </w:rPr>
          <w:instrText xml:space="preserve"> PAGEREF _Toc492808372 \h </w:instrText>
        </w:r>
        <w:r w:rsidR="00F23E32" w:rsidRPr="00F23E32">
          <w:rPr>
            <w:webHidden/>
          </w:rPr>
        </w:r>
        <w:r w:rsidR="00F23E32" w:rsidRPr="00F23E32">
          <w:rPr>
            <w:webHidden/>
          </w:rPr>
          <w:fldChar w:fldCharType="separate"/>
        </w:r>
        <w:r w:rsidR="00F23E32" w:rsidRPr="00F23E32">
          <w:rPr>
            <w:webHidden/>
          </w:rPr>
          <w:t>vii</w:t>
        </w:r>
        <w:r w:rsidR="00F23E32" w:rsidRPr="00F23E32">
          <w:rPr>
            <w:webHidden/>
          </w:rPr>
          <w:fldChar w:fldCharType="end"/>
        </w:r>
      </w:hyperlink>
    </w:p>
    <w:p w14:paraId="4C9223B4" w14:textId="51F9722C" w:rsidR="00F23E32" w:rsidRPr="00F23E32" w:rsidRDefault="00E810FC" w:rsidP="00C3236C">
      <w:pPr>
        <w:pStyle w:val="TOC1"/>
        <w:rPr>
          <w:rFonts w:asciiTheme="minorHAnsi" w:eastAsiaTheme="minorEastAsia" w:hAnsiTheme="minorHAnsi" w:cstheme="minorBidi"/>
          <w:sz w:val="22"/>
          <w:szCs w:val="22"/>
          <w:lang w:eastAsia="zh-CN"/>
        </w:rPr>
      </w:pPr>
      <w:hyperlink w:anchor="_Toc492808373" w:history="1">
        <w:r w:rsidR="00F23E32" w:rsidRPr="00F23E32">
          <w:rPr>
            <w:rStyle w:val="Hyperlink"/>
          </w:rPr>
          <w:t>List of Figures</w:t>
        </w:r>
        <w:r w:rsidR="00F23E32" w:rsidRPr="00F23E32">
          <w:rPr>
            <w:webHidden/>
          </w:rPr>
          <w:tab/>
        </w:r>
        <w:r w:rsidR="00F23E32" w:rsidRPr="00F23E32">
          <w:rPr>
            <w:webHidden/>
          </w:rPr>
          <w:fldChar w:fldCharType="begin"/>
        </w:r>
        <w:r w:rsidR="00F23E32" w:rsidRPr="00F23E32">
          <w:rPr>
            <w:webHidden/>
          </w:rPr>
          <w:instrText xml:space="preserve"> PAGEREF _Toc492808373 \h </w:instrText>
        </w:r>
        <w:r w:rsidR="00F23E32" w:rsidRPr="00F23E32">
          <w:rPr>
            <w:webHidden/>
          </w:rPr>
        </w:r>
        <w:r w:rsidR="00F23E32" w:rsidRPr="00F23E32">
          <w:rPr>
            <w:webHidden/>
          </w:rPr>
          <w:fldChar w:fldCharType="separate"/>
        </w:r>
        <w:r w:rsidR="00F23E32" w:rsidRPr="00F23E32">
          <w:rPr>
            <w:webHidden/>
          </w:rPr>
          <w:t>viii</w:t>
        </w:r>
        <w:r w:rsidR="00F23E32" w:rsidRPr="00F23E32">
          <w:rPr>
            <w:webHidden/>
          </w:rPr>
          <w:fldChar w:fldCharType="end"/>
        </w:r>
      </w:hyperlink>
    </w:p>
    <w:p w14:paraId="1D708E5A" w14:textId="0A6841C4" w:rsidR="00F23E32" w:rsidRPr="00F23E32" w:rsidRDefault="00E810FC" w:rsidP="00C3236C">
      <w:pPr>
        <w:pStyle w:val="TOC1"/>
        <w:rPr>
          <w:rFonts w:asciiTheme="minorHAnsi" w:eastAsiaTheme="minorEastAsia" w:hAnsiTheme="minorHAnsi" w:cstheme="minorBidi"/>
          <w:sz w:val="22"/>
          <w:szCs w:val="22"/>
          <w:lang w:eastAsia="zh-CN"/>
        </w:rPr>
      </w:pPr>
      <w:hyperlink w:anchor="_Toc492808374" w:history="1">
        <w:r w:rsidR="00F23E32" w:rsidRPr="00F23E32">
          <w:rPr>
            <w:rStyle w:val="Hyperlink"/>
          </w:rPr>
          <w:t>List of Abbreviations and Acronyms</w:t>
        </w:r>
        <w:r w:rsidR="00F23E32" w:rsidRPr="00F23E32">
          <w:rPr>
            <w:webHidden/>
          </w:rPr>
          <w:tab/>
        </w:r>
        <w:r w:rsidR="00F23E32" w:rsidRPr="00F23E32">
          <w:rPr>
            <w:webHidden/>
          </w:rPr>
          <w:fldChar w:fldCharType="begin"/>
        </w:r>
        <w:r w:rsidR="00F23E32" w:rsidRPr="00F23E32">
          <w:rPr>
            <w:webHidden/>
          </w:rPr>
          <w:instrText xml:space="preserve"> PAGEREF _Toc492808374 \h </w:instrText>
        </w:r>
        <w:r w:rsidR="00F23E32" w:rsidRPr="00F23E32">
          <w:rPr>
            <w:webHidden/>
          </w:rPr>
        </w:r>
        <w:r w:rsidR="00F23E32" w:rsidRPr="00F23E32">
          <w:rPr>
            <w:webHidden/>
          </w:rPr>
          <w:fldChar w:fldCharType="separate"/>
        </w:r>
        <w:r w:rsidR="00F23E32" w:rsidRPr="00F23E32">
          <w:rPr>
            <w:webHidden/>
          </w:rPr>
          <w:t>x</w:t>
        </w:r>
        <w:r w:rsidR="00F23E32" w:rsidRPr="00F23E32">
          <w:rPr>
            <w:webHidden/>
          </w:rPr>
          <w:fldChar w:fldCharType="end"/>
        </w:r>
      </w:hyperlink>
    </w:p>
    <w:p w14:paraId="0211E3FF" w14:textId="05A199EE" w:rsidR="00F23E32" w:rsidRPr="00F23E32" w:rsidRDefault="00E810FC" w:rsidP="00C3236C">
      <w:pPr>
        <w:pStyle w:val="TOC1"/>
        <w:rPr>
          <w:rFonts w:asciiTheme="minorHAnsi" w:eastAsiaTheme="minorEastAsia" w:hAnsiTheme="minorHAnsi" w:cstheme="minorBidi"/>
          <w:sz w:val="22"/>
          <w:szCs w:val="22"/>
          <w:lang w:eastAsia="zh-CN"/>
        </w:rPr>
      </w:pPr>
      <w:hyperlink w:anchor="_Toc492808375" w:history="1">
        <w:r w:rsidR="00F23E32" w:rsidRPr="00F23E32">
          <w:rPr>
            <w:rStyle w:val="Hyperlink"/>
          </w:rPr>
          <w:t>List of Appendices</w:t>
        </w:r>
        <w:r w:rsidR="00F23E32" w:rsidRPr="00F23E32">
          <w:rPr>
            <w:webHidden/>
          </w:rPr>
          <w:tab/>
        </w:r>
        <w:r w:rsidR="00F23E32" w:rsidRPr="00F23E32">
          <w:rPr>
            <w:webHidden/>
          </w:rPr>
          <w:fldChar w:fldCharType="begin"/>
        </w:r>
        <w:r w:rsidR="00F23E32" w:rsidRPr="00F23E32">
          <w:rPr>
            <w:webHidden/>
          </w:rPr>
          <w:instrText xml:space="preserve"> PAGEREF _Toc492808375 \h </w:instrText>
        </w:r>
        <w:r w:rsidR="00F23E32" w:rsidRPr="00F23E32">
          <w:rPr>
            <w:webHidden/>
          </w:rPr>
        </w:r>
        <w:r w:rsidR="00F23E32" w:rsidRPr="00F23E32">
          <w:rPr>
            <w:webHidden/>
          </w:rPr>
          <w:fldChar w:fldCharType="separate"/>
        </w:r>
        <w:r w:rsidR="00F23E32" w:rsidRPr="00F23E32">
          <w:rPr>
            <w:webHidden/>
          </w:rPr>
          <w:t>xi</w:t>
        </w:r>
        <w:r w:rsidR="00F23E32" w:rsidRPr="00F23E32">
          <w:rPr>
            <w:webHidden/>
          </w:rPr>
          <w:fldChar w:fldCharType="end"/>
        </w:r>
      </w:hyperlink>
    </w:p>
    <w:p w14:paraId="03646430" w14:textId="096844D8" w:rsidR="00F23E32" w:rsidRPr="00F23E32" w:rsidRDefault="00E810FC" w:rsidP="00C3236C">
      <w:pPr>
        <w:pStyle w:val="TOC1"/>
        <w:rPr>
          <w:rFonts w:asciiTheme="minorHAnsi" w:eastAsiaTheme="minorEastAsia" w:hAnsiTheme="minorHAnsi" w:cstheme="minorBidi"/>
          <w:sz w:val="22"/>
          <w:szCs w:val="22"/>
          <w:lang w:eastAsia="zh-CN"/>
        </w:rPr>
      </w:pPr>
      <w:hyperlink w:anchor="_Toc492808376" w:history="1">
        <w:r w:rsidR="00F23E32" w:rsidRPr="00F23E32">
          <w:rPr>
            <w:rStyle w:val="Hyperlink"/>
          </w:rPr>
          <w:t>1 INTRODUCTION</w:t>
        </w:r>
        <w:r w:rsidR="00F23E32" w:rsidRPr="00F23E32">
          <w:rPr>
            <w:webHidden/>
          </w:rPr>
          <w:tab/>
        </w:r>
        <w:r w:rsidR="00F23E32" w:rsidRPr="00F23E32">
          <w:rPr>
            <w:webHidden/>
          </w:rPr>
          <w:fldChar w:fldCharType="begin"/>
        </w:r>
        <w:r w:rsidR="00F23E32" w:rsidRPr="00F23E32">
          <w:rPr>
            <w:webHidden/>
          </w:rPr>
          <w:instrText xml:space="preserve"> PAGEREF _Toc492808376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3D6441E8" w14:textId="5553F8DA" w:rsidR="00F23E32" w:rsidRPr="00F23E32" w:rsidRDefault="00E810FC" w:rsidP="00C3236C">
      <w:pPr>
        <w:pStyle w:val="TOC2"/>
        <w:rPr>
          <w:rFonts w:asciiTheme="minorHAnsi" w:eastAsiaTheme="minorEastAsia" w:hAnsiTheme="minorHAnsi" w:cstheme="minorBidi"/>
          <w:sz w:val="22"/>
          <w:szCs w:val="22"/>
          <w:lang w:eastAsia="zh-CN"/>
        </w:rPr>
      </w:pPr>
      <w:hyperlink w:anchor="_Toc492808377" w:history="1">
        <w:r w:rsidR="00F23E32" w:rsidRPr="00F23E32">
          <w:rPr>
            <w:rStyle w:val="Hyperlink"/>
          </w:rPr>
          <w:t>1.1 Overview</w:t>
        </w:r>
        <w:r w:rsidR="00F23E32" w:rsidRPr="00F23E32">
          <w:rPr>
            <w:webHidden/>
          </w:rPr>
          <w:tab/>
        </w:r>
        <w:r w:rsidR="00F23E32" w:rsidRPr="00F23E32">
          <w:rPr>
            <w:webHidden/>
          </w:rPr>
          <w:fldChar w:fldCharType="begin"/>
        </w:r>
        <w:r w:rsidR="00F23E32" w:rsidRPr="00F23E32">
          <w:rPr>
            <w:webHidden/>
          </w:rPr>
          <w:instrText xml:space="preserve"> PAGEREF _Toc492808377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4A414227" w14:textId="29FCD545" w:rsidR="00F23E32" w:rsidRPr="00F23E32" w:rsidRDefault="00E810FC" w:rsidP="00C3236C">
      <w:pPr>
        <w:pStyle w:val="TOC2"/>
        <w:rPr>
          <w:rFonts w:asciiTheme="minorHAnsi" w:eastAsiaTheme="minorEastAsia" w:hAnsiTheme="minorHAnsi" w:cstheme="minorBidi"/>
          <w:sz w:val="22"/>
          <w:szCs w:val="22"/>
          <w:lang w:eastAsia="zh-CN"/>
        </w:rPr>
      </w:pPr>
      <w:hyperlink w:anchor="_Toc492808378" w:history="1">
        <w:r w:rsidR="00F23E32" w:rsidRPr="00F23E32">
          <w:rPr>
            <w:rStyle w:val="Hyperlink"/>
          </w:rPr>
          <w:t>1.2 Research Aims</w:t>
        </w:r>
        <w:r w:rsidR="00F23E32" w:rsidRPr="00F23E32">
          <w:rPr>
            <w:webHidden/>
          </w:rPr>
          <w:tab/>
        </w:r>
        <w:r w:rsidR="00F23E32" w:rsidRPr="00F23E32">
          <w:rPr>
            <w:webHidden/>
          </w:rPr>
          <w:fldChar w:fldCharType="begin"/>
        </w:r>
        <w:r w:rsidR="00F23E32" w:rsidRPr="00F23E32">
          <w:rPr>
            <w:webHidden/>
          </w:rPr>
          <w:instrText xml:space="preserve"> PAGEREF _Toc492808378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4493BDC4" w14:textId="31E769E4" w:rsidR="00F23E32" w:rsidRPr="00F23E32" w:rsidRDefault="00E810FC" w:rsidP="00C3236C">
      <w:pPr>
        <w:pStyle w:val="TOC2"/>
        <w:rPr>
          <w:rFonts w:asciiTheme="minorHAnsi" w:eastAsiaTheme="minorEastAsia" w:hAnsiTheme="minorHAnsi" w:cstheme="minorBidi"/>
          <w:sz w:val="22"/>
          <w:szCs w:val="22"/>
          <w:lang w:eastAsia="zh-CN"/>
        </w:rPr>
      </w:pPr>
      <w:hyperlink w:anchor="_Toc492808379" w:history="1">
        <w:r w:rsidR="00F23E32" w:rsidRPr="00F23E32">
          <w:rPr>
            <w:rStyle w:val="Hyperlink"/>
          </w:rPr>
          <w:t>1.3 Scope</w:t>
        </w:r>
        <w:r w:rsidR="00F23E32" w:rsidRPr="00F23E32">
          <w:rPr>
            <w:webHidden/>
          </w:rPr>
          <w:tab/>
        </w:r>
        <w:r w:rsidR="00F23E32" w:rsidRPr="00F23E32">
          <w:rPr>
            <w:webHidden/>
          </w:rPr>
          <w:fldChar w:fldCharType="begin"/>
        </w:r>
        <w:r w:rsidR="00F23E32" w:rsidRPr="00F23E32">
          <w:rPr>
            <w:webHidden/>
          </w:rPr>
          <w:instrText xml:space="preserve"> PAGEREF _Toc492808379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72E3DBBF" w14:textId="4DF2B65E" w:rsidR="00F23E32" w:rsidRPr="00F23E32" w:rsidRDefault="00E810FC" w:rsidP="00C3236C">
      <w:pPr>
        <w:pStyle w:val="TOC1"/>
        <w:rPr>
          <w:rFonts w:asciiTheme="minorHAnsi" w:eastAsiaTheme="minorEastAsia" w:hAnsiTheme="minorHAnsi" w:cstheme="minorBidi"/>
          <w:sz w:val="22"/>
          <w:szCs w:val="22"/>
          <w:lang w:eastAsia="zh-CN"/>
        </w:rPr>
      </w:pPr>
      <w:hyperlink w:anchor="_Toc492808380" w:history="1">
        <w:r w:rsidR="00F23E32" w:rsidRPr="00F23E32">
          <w:rPr>
            <w:rStyle w:val="Hyperlink"/>
          </w:rPr>
          <w:t>2 LITERATURE REVIEW</w:t>
        </w:r>
        <w:r w:rsidR="00F23E32" w:rsidRPr="00F23E32">
          <w:rPr>
            <w:webHidden/>
          </w:rPr>
          <w:tab/>
        </w:r>
        <w:r w:rsidR="00F23E32" w:rsidRPr="00F23E32">
          <w:rPr>
            <w:webHidden/>
          </w:rPr>
          <w:fldChar w:fldCharType="begin"/>
        </w:r>
        <w:r w:rsidR="00F23E32" w:rsidRPr="00F23E32">
          <w:rPr>
            <w:webHidden/>
          </w:rPr>
          <w:instrText xml:space="preserve"> PAGEREF _Toc492808380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2A721C88" w14:textId="4E2868FC" w:rsidR="00F23E32" w:rsidRPr="00F23E32" w:rsidRDefault="00E810FC" w:rsidP="00C3236C">
      <w:pPr>
        <w:pStyle w:val="TOC2"/>
        <w:rPr>
          <w:rFonts w:asciiTheme="minorHAnsi" w:eastAsiaTheme="minorEastAsia" w:hAnsiTheme="minorHAnsi" w:cstheme="minorBidi"/>
          <w:sz w:val="22"/>
          <w:szCs w:val="22"/>
          <w:lang w:eastAsia="zh-CN"/>
        </w:rPr>
      </w:pPr>
      <w:hyperlink w:anchor="_Toc492808381" w:history="1">
        <w:r w:rsidR="00F23E32" w:rsidRPr="00F23E32">
          <w:rPr>
            <w:rStyle w:val="Hyperlink"/>
          </w:rPr>
          <w:t>2.1 Background</w:t>
        </w:r>
        <w:r w:rsidR="00F23E32" w:rsidRPr="00F23E32">
          <w:rPr>
            <w:webHidden/>
          </w:rPr>
          <w:tab/>
        </w:r>
        <w:r w:rsidR="00F23E32" w:rsidRPr="00F23E32">
          <w:rPr>
            <w:webHidden/>
          </w:rPr>
          <w:fldChar w:fldCharType="begin"/>
        </w:r>
        <w:r w:rsidR="00F23E32" w:rsidRPr="00F23E32">
          <w:rPr>
            <w:webHidden/>
          </w:rPr>
          <w:instrText xml:space="preserve"> PAGEREF _Toc492808381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76BD67D7" w14:textId="55D670D1" w:rsidR="00F23E32" w:rsidRPr="00F23E32" w:rsidRDefault="00E810FC" w:rsidP="00C3236C">
      <w:pPr>
        <w:pStyle w:val="TOC2"/>
        <w:rPr>
          <w:rFonts w:asciiTheme="minorHAnsi" w:eastAsiaTheme="minorEastAsia" w:hAnsiTheme="minorHAnsi" w:cstheme="minorBidi"/>
          <w:sz w:val="22"/>
          <w:szCs w:val="22"/>
          <w:lang w:eastAsia="zh-CN"/>
        </w:rPr>
      </w:pPr>
      <w:hyperlink w:anchor="_Toc492808382" w:history="1">
        <w:r w:rsidR="00F23E32" w:rsidRPr="00F23E32">
          <w:rPr>
            <w:rStyle w:val="Hyperlink"/>
          </w:rPr>
          <w:t>2.2 Solar System Synopsis</w:t>
        </w:r>
        <w:r w:rsidR="00F23E32" w:rsidRPr="00F23E32">
          <w:rPr>
            <w:webHidden/>
          </w:rPr>
          <w:tab/>
        </w:r>
        <w:r w:rsidR="00F23E32" w:rsidRPr="00F23E32">
          <w:rPr>
            <w:webHidden/>
          </w:rPr>
          <w:fldChar w:fldCharType="begin"/>
        </w:r>
        <w:r w:rsidR="00F23E32" w:rsidRPr="00F23E32">
          <w:rPr>
            <w:webHidden/>
          </w:rPr>
          <w:instrText xml:space="preserve"> PAGEREF _Toc492808382 \h </w:instrText>
        </w:r>
        <w:r w:rsidR="00F23E32" w:rsidRPr="00F23E32">
          <w:rPr>
            <w:webHidden/>
          </w:rPr>
        </w:r>
        <w:r w:rsidR="00F23E32" w:rsidRPr="00F23E32">
          <w:rPr>
            <w:webHidden/>
          </w:rPr>
          <w:fldChar w:fldCharType="separate"/>
        </w:r>
        <w:r w:rsidR="00F23E32" w:rsidRPr="00F23E32">
          <w:rPr>
            <w:webHidden/>
          </w:rPr>
          <w:t>5</w:t>
        </w:r>
        <w:r w:rsidR="00F23E32" w:rsidRPr="00F23E32">
          <w:rPr>
            <w:webHidden/>
          </w:rPr>
          <w:fldChar w:fldCharType="end"/>
        </w:r>
      </w:hyperlink>
    </w:p>
    <w:p w14:paraId="5B45AC86" w14:textId="281ED2C9" w:rsidR="00F23E32" w:rsidRPr="00F23E32" w:rsidRDefault="00E810FC" w:rsidP="00C3236C">
      <w:pPr>
        <w:pStyle w:val="TOC2"/>
        <w:rPr>
          <w:rFonts w:asciiTheme="minorHAnsi" w:eastAsiaTheme="minorEastAsia" w:hAnsiTheme="minorHAnsi" w:cstheme="minorBidi"/>
          <w:sz w:val="22"/>
          <w:szCs w:val="22"/>
          <w:lang w:eastAsia="zh-CN"/>
        </w:rPr>
      </w:pPr>
      <w:hyperlink w:anchor="_Toc492808383" w:history="1">
        <w:r w:rsidR="00F23E32" w:rsidRPr="00F23E32">
          <w:rPr>
            <w:rStyle w:val="Hyperlink"/>
          </w:rPr>
          <w:t>2.3 Photovoltaic (PV) Systems</w:t>
        </w:r>
        <w:r w:rsidR="00F23E32" w:rsidRPr="00F23E32">
          <w:rPr>
            <w:webHidden/>
          </w:rPr>
          <w:tab/>
        </w:r>
        <w:r w:rsidR="00F23E32" w:rsidRPr="00F23E32">
          <w:rPr>
            <w:webHidden/>
          </w:rPr>
          <w:fldChar w:fldCharType="begin"/>
        </w:r>
        <w:r w:rsidR="00F23E32" w:rsidRPr="00F23E32">
          <w:rPr>
            <w:webHidden/>
          </w:rPr>
          <w:instrText xml:space="preserve"> PAGEREF _Toc492808383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1AF86F9E" w14:textId="7A1DF9A3" w:rsidR="00F23E32" w:rsidRPr="00F23E32" w:rsidRDefault="00E810FC" w:rsidP="00C3236C">
      <w:pPr>
        <w:pStyle w:val="TOC3"/>
        <w:rPr>
          <w:rFonts w:asciiTheme="minorHAnsi" w:eastAsiaTheme="minorEastAsia" w:hAnsiTheme="minorHAnsi" w:cstheme="minorBidi"/>
          <w:sz w:val="22"/>
          <w:szCs w:val="22"/>
          <w:lang w:eastAsia="zh-CN"/>
        </w:rPr>
      </w:pPr>
      <w:hyperlink w:anchor="_Toc492808384" w:history="1">
        <w:r w:rsidR="00F23E32" w:rsidRPr="00F23E32">
          <w:rPr>
            <w:rStyle w:val="Hyperlink"/>
          </w:rPr>
          <w:t>2.3.1 Review of PV</w:t>
        </w:r>
        <w:r w:rsidR="00F23E32" w:rsidRPr="00F23E32">
          <w:rPr>
            <w:webHidden/>
          </w:rPr>
          <w:tab/>
        </w:r>
        <w:r w:rsidR="00F23E32" w:rsidRPr="00F23E32">
          <w:rPr>
            <w:webHidden/>
          </w:rPr>
          <w:fldChar w:fldCharType="begin"/>
        </w:r>
        <w:r w:rsidR="00F23E32" w:rsidRPr="00F23E32">
          <w:rPr>
            <w:webHidden/>
          </w:rPr>
          <w:instrText xml:space="preserve"> PAGEREF _Toc492808384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47DEB932" w14:textId="163A3CD2" w:rsidR="00F23E32" w:rsidRPr="00F23E32" w:rsidRDefault="00E810FC" w:rsidP="00C3236C">
      <w:pPr>
        <w:pStyle w:val="TOC3"/>
        <w:rPr>
          <w:rFonts w:asciiTheme="minorHAnsi" w:eastAsiaTheme="minorEastAsia" w:hAnsiTheme="minorHAnsi" w:cstheme="minorBidi"/>
          <w:sz w:val="22"/>
          <w:szCs w:val="22"/>
          <w:lang w:eastAsia="zh-CN"/>
        </w:rPr>
      </w:pPr>
      <w:hyperlink w:anchor="_Toc492808385" w:history="1">
        <w:r w:rsidR="00F23E32" w:rsidRPr="00F23E32">
          <w:rPr>
            <w:rStyle w:val="Hyperlink"/>
          </w:rPr>
          <w:t>2.3.2 Types of PV</w:t>
        </w:r>
        <w:r w:rsidR="00F23E32" w:rsidRPr="00F23E32">
          <w:rPr>
            <w:webHidden/>
          </w:rPr>
          <w:tab/>
        </w:r>
        <w:r w:rsidR="00F23E32" w:rsidRPr="00F23E32">
          <w:rPr>
            <w:webHidden/>
          </w:rPr>
          <w:fldChar w:fldCharType="begin"/>
        </w:r>
        <w:r w:rsidR="00F23E32" w:rsidRPr="00F23E32">
          <w:rPr>
            <w:webHidden/>
          </w:rPr>
          <w:instrText xml:space="preserve"> PAGEREF _Toc492808385 \h </w:instrText>
        </w:r>
        <w:r w:rsidR="00F23E32" w:rsidRPr="00F23E32">
          <w:rPr>
            <w:webHidden/>
          </w:rPr>
        </w:r>
        <w:r w:rsidR="00F23E32" w:rsidRPr="00F23E32">
          <w:rPr>
            <w:webHidden/>
          </w:rPr>
          <w:fldChar w:fldCharType="separate"/>
        </w:r>
        <w:r w:rsidR="00F23E32" w:rsidRPr="00F23E32">
          <w:rPr>
            <w:webHidden/>
          </w:rPr>
          <w:t>8</w:t>
        </w:r>
        <w:r w:rsidR="00F23E32" w:rsidRPr="00F23E32">
          <w:rPr>
            <w:webHidden/>
          </w:rPr>
          <w:fldChar w:fldCharType="end"/>
        </w:r>
      </w:hyperlink>
    </w:p>
    <w:p w14:paraId="467380DD" w14:textId="49C4697D" w:rsidR="00F23E32" w:rsidRPr="00F23E32" w:rsidRDefault="00E810FC" w:rsidP="00C3236C">
      <w:pPr>
        <w:pStyle w:val="TOC3"/>
        <w:rPr>
          <w:rFonts w:asciiTheme="minorHAnsi" w:eastAsiaTheme="minorEastAsia" w:hAnsiTheme="minorHAnsi" w:cstheme="minorBidi"/>
          <w:sz w:val="22"/>
          <w:szCs w:val="22"/>
          <w:lang w:eastAsia="zh-CN"/>
        </w:rPr>
      </w:pPr>
      <w:hyperlink w:anchor="_Toc492808386" w:history="1">
        <w:r w:rsidR="00F23E32" w:rsidRPr="00F23E32">
          <w:rPr>
            <w:rStyle w:val="Hyperlink"/>
          </w:rPr>
          <w:t>2.3.3 Growth of PV</w:t>
        </w:r>
        <w:r w:rsidR="00F23E32" w:rsidRPr="00F23E32">
          <w:rPr>
            <w:webHidden/>
          </w:rPr>
          <w:tab/>
        </w:r>
        <w:r w:rsidR="00F23E32" w:rsidRPr="00F23E32">
          <w:rPr>
            <w:webHidden/>
          </w:rPr>
          <w:fldChar w:fldCharType="begin"/>
        </w:r>
        <w:r w:rsidR="00F23E32" w:rsidRPr="00F23E32">
          <w:rPr>
            <w:webHidden/>
          </w:rPr>
          <w:instrText xml:space="preserve"> PAGEREF _Toc492808386 \h </w:instrText>
        </w:r>
        <w:r w:rsidR="00F23E32" w:rsidRPr="00F23E32">
          <w:rPr>
            <w:webHidden/>
          </w:rPr>
        </w:r>
        <w:r w:rsidR="00F23E32" w:rsidRPr="00F23E32">
          <w:rPr>
            <w:webHidden/>
          </w:rPr>
          <w:fldChar w:fldCharType="separate"/>
        </w:r>
        <w:r w:rsidR="00F23E32" w:rsidRPr="00F23E32">
          <w:rPr>
            <w:webHidden/>
          </w:rPr>
          <w:t>9</w:t>
        </w:r>
        <w:r w:rsidR="00F23E32" w:rsidRPr="00F23E32">
          <w:rPr>
            <w:webHidden/>
          </w:rPr>
          <w:fldChar w:fldCharType="end"/>
        </w:r>
      </w:hyperlink>
    </w:p>
    <w:p w14:paraId="582385FC" w14:textId="0977B77F" w:rsidR="00F23E32" w:rsidRPr="00F23E32" w:rsidRDefault="00E810FC" w:rsidP="00C3236C">
      <w:pPr>
        <w:pStyle w:val="TOC3"/>
        <w:rPr>
          <w:rFonts w:asciiTheme="minorHAnsi" w:eastAsiaTheme="minorEastAsia" w:hAnsiTheme="minorHAnsi" w:cstheme="minorBidi"/>
          <w:sz w:val="22"/>
          <w:szCs w:val="22"/>
          <w:lang w:eastAsia="zh-CN"/>
        </w:rPr>
      </w:pPr>
      <w:hyperlink w:anchor="_Toc492808387" w:history="1">
        <w:r w:rsidR="00F23E32" w:rsidRPr="00F23E32">
          <w:rPr>
            <w:rStyle w:val="Hyperlink"/>
          </w:rPr>
          <w:t>2.3.4 Efficiency of PV</w:t>
        </w:r>
        <w:r w:rsidR="00F23E32" w:rsidRPr="00F23E32">
          <w:rPr>
            <w:webHidden/>
          </w:rPr>
          <w:tab/>
        </w:r>
        <w:r w:rsidR="00F23E32" w:rsidRPr="00F23E32">
          <w:rPr>
            <w:webHidden/>
          </w:rPr>
          <w:fldChar w:fldCharType="begin"/>
        </w:r>
        <w:r w:rsidR="00F23E32" w:rsidRPr="00F23E32">
          <w:rPr>
            <w:webHidden/>
          </w:rPr>
          <w:instrText xml:space="preserve"> PAGEREF _Toc492808387 \h </w:instrText>
        </w:r>
        <w:r w:rsidR="00F23E32" w:rsidRPr="00F23E32">
          <w:rPr>
            <w:webHidden/>
          </w:rPr>
        </w:r>
        <w:r w:rsidR="00F23E32" w:rsidRPr="00F23E32">
          <w:rPr>
            <w:webHidden/>
          </w:rPr>
          <w:fldChar w:fldCharType="separate"/>
        </w:r>
        <w:r w:rsidR="00F23E32" w:rsidRPr="00F23E32">
          <w:rPr>
            <w:webHidden/>
          </w:rPr>
          <w:t>13</w:t>
        </w:r>
        <w:r w:rsidR="00F23E32" w:rsidRPr="00F23E32">
          <w:rPr>
            <w:webHidden/>
          </w:rPr>
          <w:fldChar w:fldCharType="end"/>
        </w:r>
      </w:hyperlink>
    </w:p>
    <w:p w14:paraId="65D7FD5F" w14:textId="13536E18" w:rsidR="00F23E32" w:rsidRPr="00F23E32" w:rsidRDefault="00E810FC" w:rsidP="00C3236C">
      <w:pPr>
        <w:pStyle w:val="TOC3"/>
        <w:rPr>
          <w:rFonts w:asciiTheme="minorHAnsi" w:eastAsiaTheme="minorEastAsia" w:hAnsiTheme="minorHAnsi" w:cstheme="minorBidi"/>
          <w:sz w:val="22"/>
          <w:szCs w:val="22"/>
          <w:lang w:eastAsia="zh-CN"/>
        </w:rPr>
      </w:pPr>
      <w:hyperlink w:anchor="_Toc492808388" w:history="1">
        <w:r w:rsidR="00F23E32" w:rsidRPr="00F23E32">
          <w:rPr>
            <w:rStyle w:val="Hyperlink"/>
          </w:rPr>
          <w:t>2.3.5 Modelling of PV</w:t>
        </w:r>
        <w:r w:rsidR="00F23E32" w:rsidRPr="00F23E32">
          <w:rPr>
            <w:webHidden/>
          </w:rPr>
          <w:tab/>
        </w:r>
        <w:r w:rsidR="00F23E32" w:rsidRPr="00F23E32">
          <w:rPr>
            <w:webHidden/>
          </w:rPr>
          <w:fldChar w:fldCharType="begin"/>
        </w:r>
        <w:r w:rsidR="00F23E32" w:rsidRPr="00F23E32">
          <w:rPr>
            <w:webHidden/>
          </w:rPr>
          <w:instrText xml:space="preserve"> PAGEREF _Toc492808388 \h </w:instrText>
        </w:r>
        <w:r w:rsidR="00F23E32" w:rsidRPr="00F23E32">
          <w:rPr>
            <w:webHidden/>
          </w:rPr>
        </w:r>
        <w:r w:rsidR="00F23E32" w:rsidRPr="00F23E32">
          <w:rPr>
            <w:webHidden/>
          </w:rPr>
          <w:fldChar w:fldCharType="separate"/>
        </w:r>
        <w:r w:rsidR="00F23E32" w:rsidRPr="00F23E32">
          <w:rPr>
            <w:webHidden/>
          </w:rPr>
          <w:t>14</w:t>
        </w:r>
        <w:r w:rsidR="00F23E32" w:rsidRPr="00F23E32">
          <w:rPr>
            <w:webHidden/>
          </w:rPr>
          <w:fldChar w:fldCharType="end"/>
        </w:r>
      </w:hyperlink>
    </w:p>
    <w:p w14:paraId="2A2003C6" w14:textId="3777D777" w:rsidR="00F23E32" w:rsidRPr="00F23E32" w:rsidRDefault="00E810FC" w:rsidP="00C3236C">
      <w:pPr>
        <w:pStyle w:val="TOC3"/>
        <w:rPr>
          <w:rFonts w:asciiTheme="minorHAnsi" w:eastAsiaTheme="minorEastAsia" w:hAnsiTheme="minorHAnsi" w:cstheme="minorBidi"/>
          <w:sz w:val="22"/>
          <w:szCs w:val="22"/>
          <w:lang w:eastAsia="zh-CN"/>
        </w:rPr>
      </w:pPr>
      <w:hyperlink w:anchor="_Toc492808389" w:history="1">
        <w:r w:rsidR="00F23E32" w:rsidRPr="00F23E32">
          <w:rPr>
            <w:rStyle w:val="Hyperlink"/>
          </w:rPr>
          <w:t>2.3.6 Effects of Shadows on PV</w:t>
        </w:r>
        <w:r w:rsidR="00F23E32" w:rsidRPr="00F23E32">
          <w:rPr>
            <w:webHidden/>
          </w:rPr>
          <w:tab/>
        </w:r>
        <w:r w:rsidR="00F23E32" w:rsidRPr="00F23E32">
          <w:rPr>
            <w:webHidden/>
          </w:rPr>
          <w:fldChar w:fldCharType="begin"/>
        </w:r>
        <w:r w:rsidR="00F23E32" w:rsidRPr="00F23E32">
          <w:rPr>
            <w:webHidden/>
          </w:rPr>
          <w:instrText xml:space="preserve"> PAGEREF _Toc492808389 \h </w:instrText>
        </w:r>
        <w:r w:rsidR="00F23E32" w:rsidRPr="00F23E32">
          <w:rPr>
            <w:webHidden/>
          </w:rPr>
        </w:r>
        <w:r w:rsidR="00F23E32" w:rsidRPr="00F23E32">
          <w:rPr>
            <w:webHidden/>
          </w:rPr>
          <w:fldChar w:fldCharType="separate"/>
        </w:r>
        <w:r w:rsidR="00F23E32" w:rsidRPr="00F23E32">
          <w:rPr>
            <w:webHidden/>
          </w:rPr>
          <w:t>17</w:t>
        </w:r>
        <w:r w:rsidR="00F23E32" w:rsidRPr="00F23E32">
          <w:rPr>
            <w:webHidden/>
          </w:rPr>
          <w:fldChar w:fldCharType="end"/>
        </w:r>
      </w:hyperlink>
    </w:p>
    <w:p w14:paraId="293D89BD" w14:textId="429473C9" w:rsidR="00F23E32" w:rsidRPr="00F23E32" w:rsidRDefault="00E810FC" w:rsidP="00C3236C">
      <w:pPr>
        <w:pStyle w:val="TOC3"/>
        <w:rPr>
          <w:rFonts w:asciiTheme="minorHAnsi" w:eastAsiaTheme="minorEastAsia" w:hAnsiTheme="minorHAnsi" w:cstheme="minorBidi"/>
          <w:sz w:val="22"/>
          <w:szCs w:val="22"/>
          <w:lang w:eastAsia="zh-CN"/>
        </w:rPr>
      </w:pPr>
      <w:hyperlink w:anchor="_Toc492808390" w:history="1">
        <w:r w:rsidR="00F23E32" w:rsidRPr="00F23E32">
          <w:rPr>
            <w:rStyle w:val="Hyperlink"/>
          </w:rPr>
          <w:t>2.3.7 Cost of Installation for PV</w:t>
        </w:r>
        <w:r w:rsidR="00F23E32" w:rsidRPr="00F23E32">
          <w:rPr>
            <w:webHidden/>
          </w:rPr>
          <w:tab/>
        </w:r>
        <w:r w:rsidR="00F23E32" w:rsidRPr="00F23E32">
          <w:rPr>
            <w:webHidden/>
          </w:rPr>
          <w:fldChar w:fldCharType="begin"/>
        </w:r>
        <w:r w:rsidR="00F23E32" w:rsidRPr="00F23E32">
          <w:rPr>
            <w:webHidden/>
          </w:rPr>
          <w:instrText xml:space="preserve"> PAGEREF _Toc492808390 \h </w:instrText>
        </w:r>
        <w:r w:rsidR="00F23E32" w:rsidRPr="00F23E32">
          <w:rPr>
            <w:webHidden/>
          </w:rPr>
        </w:r>
        <w:r w:rsidR="00F23E32" w:rsidRPr="00F23E32">
          <w:rPr>
            <w:webHidden/>
          </w:rPr>
          <w:fldChar w:fldCharType="separate"/>
        </w:r>
        <w:r w:rsidR="00F23E32" w:rsidRPr="00F23E32">
          <w:rPr>
            <w:webHidden/>
          </w:rPr>
          <w:t>21</w:t>
        </w:r>
        <w:r w:rsidR="00F23E32" w:rsidRPr="00F23E32">
          <w:rPr>
            <w:webHidden/>
          </w:rPr>
          <w:fldChar w:fldCharType="end"/>
        </w:r>
      </w:hyperlink>
    </w:p>
    <w:p w14:paraId="38D9E416" w14:textId="4A9268D9" w:rsidR="00F23E32" w:rsidRPr="00F23E32" w:rsidRDefault="00E810FC" w:rsidP="00C3236C">
      <w:pPr>
        <w:pStyle w:val="TOC3"/>
        <w:rPr>
          <w:rFonts w:asciiTheme="minorHAnsi" w:eastAsiaTheme="minorEastAsia" w:hAnsiTheme="minorHAnsi" w:cstheme="minorBidi"/>
          <w:sz w:val="22"/>
          <w:szCs w:val="22"/>
          <w:lang w:eastAsia="zh-CN"/>
        </w:rPr>
      </w:pPr>
      <w:hyperlink w:anchor="_Toc492808391" w:history="1">
        <w:r w:rsidR="00F23E32" w:rsidRPr="00F23E32">
          <w:rPr>
            <w:rStyle w:val="Hyperlink"/>
          </w:rPr>
          <w:t>2.3.8 Payback of PV</w:t>
        </w:r>
        <w:r w:rsidR="00F23E32" w:rsidRPr="00F23E32">
          <w:rPr>
            <w:webHidden/>
          </w:rPr>
          <w:tab/>
        </w:r>
        <w:r w:rsidR="00F23E32" w:rsidRPr="00F23E32">
          <w:rPr>
            <w:webHidden/>
          </w:rPr>
          <w:fldChar w:fldCharType="begin"/>
        </w:r>
        <w:r w:rsidR="00F23E32" w:rsidRPr="00F23E32">
          <w:rPr>
            <w:webHidden/>
          </w:rPr>
          <w:instrText xml:space="preserve"> PAGEREF _Toc492808391 \h </w:instrText>
        </w:r>
        <w:r w:rsidR="00F23E32" w:rsidRPr="00F23E32">
          <w:rPr>
            <w:webHidden/>
          </w:rPr>
        </w:r>
        <w:r w:rsidR="00F23E32" w:rsidRPr="00F23E32">
          <w:rPr>
            <w:webHidden/>
          </w:rPr>
          <w:fldChar w:fldCharType="separate"/>
        </w:r>
        <w:r w:rsidR="00F23E32" w:rsidRPr="00F23E32">
          <w:rPr>
            <w:webHidden/>
          </w:rPr>
          <w:t>22</w:t>
        </w:r>
        <w:r w:rsidR="00F23E32" w:rsidRPr="00F23E32">
          <w:rPr>
            <w:webHidden/>
          </w:rPr>
          <w:fldChar w:fldCharType="end"/>
        </w:r>
      </w:hyperlink>
    </w:p>
    <w:p w14:paraId="1A100453" w14:textId="07EFE8B0" w:rsidR="00F23E32" w:rsidRPr="00F23E32" w:rsidRDefault="00E810FC" w:rsidP="00C3236C">
      <w:pPr>
        <w:pStyle w:val="TOC2"/>
        <w:rPr>
          <w:rFonts w:asciiTheme="minorHAnsi" w:eastAsiaTheme="minorEastAsia" w:hAnsiTheme="minorHAnsi" w:cstheme="minorBidi"/>
          <w:sz w:val="22"/>
          <w:szCs w:val="22"/>
          <w:lang w:eastAsia="zh-CN"/>
        </w:rPr>
      </w:pPr>
      <w:hyperlink w:anchor="_Toc492808392" w:history="1">
        <w:r w:rsidR="00F23E32" w:rsidRPr="00F23E32">
          <w:rPr>
            <w:rStyle w:val="Hyperlink"/>
          </w:rPr>
          <w:t>2.4 Inverter System Technologies</w:t>
        </w:r>
        <w:r w:rsidR="00F23E32" w:rsidRPr="00F23E32">
          <w:rPr>
            <w:webHidden/>
          </w:rPr>
          <w:tab/>
        </w:r>
        <w:r w:rsidR="00F23E32" w:rsidRPr="00F23E32">
          <w:rPr>
            <w:webHidden/>
          </w:rPr>
          <w:fldChar w:fldCharType="begin"/>
        </w:r>
        <w:r w:rsidR="00F23E32" w:rsidRPr="00F23E32">
          <w:rPr>
            <w:webHidden/>
          </w:rPr>
          <w:instrText xml:space="preserve"> PAGEREF _Toc492808392 \h </w:instrText>
        </w:r>
        <w:r w:rsidR="00F23E32" w:rsidRPr="00F23E32">
          <w:rPr>
            <w:webHidden/>
          </w:rPr>
        </w:r>
        <w:r w:rsidR="00F23E32" w:rsidRPr="00F23E32">
          <w:rPr>
            <w:webHidden/>
          </w:rPr>
          <w:fldChar w:fldCharType="separate"/>
        </w:r>
        <w:r w:rsidR="00F23E32" w:rsidRPr="00F23E32">
          <w:rPr>
            <w:webHidden/>
          </w:rPr>
          <w:t>23</w:t>
        </w:r>
        <w:r w:rsidR="00F23E32" w:rsidRPr="00F23E32">
          <w:rPr>
            <w:webHidden/>
          </w:rPr>
          <w:fldChar w:fldCharType="end"/>
        </w:r>
      </w:hyperlink>
    </w:p>
    <w:p w14:paraId="73829FF1" w14:textId="57570866" w:rsidR="00F23E32" w:rsidRPr="00F23E32" w:rsidRDefault="00E810FC" w:rsidP="00C3236C">
      <w:pPr>
        <w:pStyle w:val="TOC2"/>
        <w:rPr>
          <w:rFonts w:asciiTheme="minorHAnsi" w:eastAsiaTheme="minorEastAsia" w:hAnsiTheme="minorHAnsi" w:cstheme="minorBidi"/>
          <w:sz w:val="22"/>
          <w:szCs w:val="22"/>
          <w:lang w:eastAsia="zh-CN"/>
        </w:rPr>
      </w:pPr>
      <w:hyperlink w:anchor="_Toc492808393" w:history="1">
        <w:r w:rsidR="00F23E32" w:rsidRPr="00F23E32">
          <w:rPr>
            <w:rStyle w:val="Hyperlink"/>
          </w:rPr>
          <w:t>2.5 Battery Energy Storage (BES) Systems</w:t>
        </w:r>
        <w:r w:rsidR="00F23E32" w:rsidRPr="00F23E32">
          <w:rPr>
            <w:webHidden/>
          </w:rPr>
          <w:tab/>
        </w:r>
        <w:r w:rsidR="00F23E32" w:rsidRPr="00F23E32">
          <w:rPr>
            <w:webHidden/>
          </w:rPr>
          <w:fldChar w:fldCharType="begin"/>
        </w:r>
        <w:r w:rsidR="00F23E32" w:rsidRPr="00F23E32">
          <w:rPr>
            <w:webHidden/>
          </w:rPr>
          <w:instrText xml:space="preserve"> PAGEREF _Toc492808393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753EDECD" w14:textId="178FEDC5" w:rsidR="00F23E32" w:rsidRPr="00F23E32" w:rsidRDefault="00E810FC" w:rsidP="00C3236C">
      <w:pPr>
        <w:pStyle w:val="TOC3"/>
        <w:rPr>
          <w:rFonts w:asciiTheme="minorHAnsi" w:eastAsiaTheme="minorEastAsia" w:hAnsiTheme="minorHAnsi" w:cstheme="minorBidi"/>
          <w:sz w:val="22"/>
          <w:szCs w:val="22"/>
          <w:lang w:eastAsia="zh-CN"/>
        </w:rPr>
      </w:pPr>
      <w:hyperlink w:anchor="_Toc492808394" w:history="1">
        <w:r w:rsidR="00F23E32" w:rsidRPr="00F23E32">
          <w:rPr>
            <w:rStyle w:val="Hyperlink"/>
          </w:rPr>
          <w:t>2.5.1 BES Utility &amp; Capital</w:t>
        </w:r>
        <w:r w:rsidR="00F23E32" w:rsidRPr="00F23E32">
          <w:rPr>
            <w:webHidden/>
          </w:rPr>
          <w:tab/>
        </w:r>
        <w:r w:rsidR="00F23E32" w:rsidRPr="00F23E32">
          <w:rPr>
            <w:webHidden/>
          </w:rPr>
          <w:fldChar w:fldCharType="begin"/>
        </w:r>
        <w:r w:rsidR="00F23E32" w:rsidRPr="00F23E32">
          <w:rPr>
            <w:webHidden/>
          </w:rPr>
          <w:instrText xml:space="preserve"> PAGEREF _Toc492808394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07F6613A" w14:textId="1179EB48" w:rsidR="00F23E32" w:rsidRPr="00F23E32" w:rsidRDefault="00E810FC" w:rsidP="00C3236C">
      <w:pPr>
        <w:pStyle w:val="TOC3"/>
        <w:rPr>
          <w:rFonts w:asciiTheme="minorHAnsi" w:eastAsiaTheme="minorEastAsia" w:hAnsiTheme="minorHAnsi" w:cstheme="minorBidi"/>
          <w:sz w:val="22"/>
          <w:szCs w:val="22"/>
          <w:lang w:eastAsia="zh-CN"/>
        </w:rPr>
      </w:pPr>
      <w:hyperlink w:anchor="_Toc492808395" w:history="1">
        <w:r w:rsidR="00F23E32" w:rsidRPr="00F23E32">
          <w:rPr>
            <w:rStyle w:val="Hyperlink"/>
          </w:rPr>
          <w:t>2.5.2 Modelling of BES</w:t>
        </w:r>
        <w:r w:rsidR="00F23E32" w:rsidRPr="00F23E32">
          <w:rPr>
            <w:webHidden/>
          </w:rPr>
          <w:tab/>
        </w:r>
        <w:r w:rsidR="00F23E32" w:rsidRPr="00F23E32">
          <w:rPr>
            <w:webHidden/>
          </w:rPr>
          <w:fldChar w:fldCharType="begin"/>
        </w:r>
        <w:r w:rsidR="00F23E32" w:rsidRPr="00F23E32">
          <w:rPr>
            <w:webHidden/>
          </w:rPr>
          <w:instrText xml:space="preserve"> PAGEREF _Toc492808395 \h </w:instrText>
        </w:r>
        <w:r w:rsidR="00F23E32" w:rsidRPr="00F23E32">
          <w:rPr>
            <w:webHidden/>
          </w:rPr>
        </w:r>
        <w:r w:rsidR="00F23E32" w:rsidRPr="00F23E32">
          <w:rPr>
            <w:webHidden/>
          </w:rPr>
          <w:fldChar w:fldCharType="separate"/>
        </w:r>
        <w:r w:rsidR="00F23E32" w:rsidRPr="00F23E32">
          <w:rPr>
            <w:webHidden/>
          </w:rPr>
          <w:t>26</w:t>
        </w:r>
        <w:r w:rsidR="00F23E32" w:rsidRPr="00F23E32">
          <w:rPr>
            <w:webHidden/>
          </w:rPr>
          <w:fldChar w:fldCharType="end"/>
        </w:r>
      </w:hyperlink>
    </w:p>
    <w:p w14:paraId="11FCA033" w14:textId="128C5838" w:rsidR="00F23E32" w:rsidRPr="00F23E32" w:rsidRDefault="00E810FC" w:rsidP="00C3236C">
      <w:pPr>
        <w:pStyle w:val="TOC2"/>
        <w:rPr>
          <w:rFonts w:asciiTheme="minorHAnsi" w:eastAsiaTheme="minorEastAsia" w:hAnsiTheme="minorHAnsi" w:cstheme="minorBidi"/>
          <w:sz w:val="22"/>
          <w:szCs w:val="22"/>
          <w:lang w:eastAsia="zh-CN"/>
        </w:rPr>
      </w:pPr>
      <w:hyperlink w:anchor="_Toc492808396" w:history="1">
        <w:r w:rsidR="00F23E32" w:rsidRPr="00F23E32">
          <w:rPr>
            <w:rStyle w:val="Hyperlink"/>
          </w:rPr>
          <w:t>2.6 North Queensland Solar Radiation</w:t>
        </w:r>
        <w:r w:rsidR="00F23E32" w:rsidRPr="00F23E32">
          <w:rPr>
            <w:webHidden/>
          </w:rPr>
          <w:tab/>
        </w:r>
        <w:r w:rsidR="00F23E32" w:rsidRPr="00F23E32">
          <w:rPr>
            <w:webHidden/>
          </w:rPr>
          <w:fldChar w:fldCharType="begin"/>
        </w:r>
        <w:r w:rsidR="00F23E32" w:rsidRPr="00F23E32">
          <w:rPr>
            <w:webHidden/>
          </w:rPr>
          <w:instrText xml:space="preserve"> PAGEREF _Toc492808396 \h </w:instrText>
        </w:r>
        <w:r w:rsidR="00F23E32" w:rsidRPr="00F23E32">
          <w:rPr>
            <w:webHidden/>
          </w:rPr>
        </w:r>
        <w:r w:rsidR="00F23E32" w:rsidRPr="00F23E32">
          <w:rPr>
            <w:webHidden/>
          </w:rPr>
          <w:fldChar w:fldCharType="separate"/>
        </w:r>
        <w:r w:rsidR="00F23E32" w:rsidRPr="00F23E32">
          <w:rPr>
            <w:webHidden/>
          </w:rPr>
          <w:t>28</w:t>
        </w:r>
        <w:r w:rsidR="00F23E32" w:rsidRPr="00F23E32">
          <w:rPr>
            <w:webHidden/>
          </w:rPr>
          <w:fldChar w:fldCharType="end"/>
        </w:r>
      </w:hyperlink>
    </w:p>
    <w:p w14:paraId="239A8BDC" w14:textId="73024937" w:rsidR="00F23E32" w:rsidRPr="00F23E32" w:rsidRDefault="00E810FC" w:rsidP="00C3236C">
      <w:pPr>
        <w:pStyle w:val="TOC2"/>
        <w:rPr>
          <w:rFonts w:asciiTheme="minorHAnsi" w:eastAsiaTheme="minorEastAsia" w:hAnsiTheme="minorHAnsi" w:cstheme="minorBidi"/>
          <w:sz w:val="22"/>
          <w:szCs w:val="22"/>
          <w:lang w:eastAsia="zh-CN"/>
        </w:rPr>
      </w:pPr>
      <w:hyperlink w:anchor="_Toc492808397" w:history="1">
        <w:r w:rsidR="00F23E32" w:rsidRPr="00F23E32">
          <w:rPr>
            <w:rStyle w:val="Hyperlink"/>
          </w:rPr>
          <w:t>2.7 The Electricity Network (Grid)</w:t>
        </w:r>
        <w:r w:rsidR="00F23E32" w:rsidRPr="00F23E32">
          <w:rPr>
            <w:webHidden/>
          </w:rPr>
          <w:tab/>
        </w:r>
        <w:r w:rsidR="00F23E32" w:rsidRPr="00F23E32">
          <w:rPr>
            <w:webHidden/>
          </w:rPr>
          <w:fldChar w:fldCharType="begin"/>
        </w:r>
        <w:r w:rsidR="00F23E32" w:rsidRPr="00F23E32">
          <w:rPr>
            <w:webHidden/>
          </w:rPr>
          <w:instrText xml:space="preserve"> PAGEREF _Toc492808397 \h </w:instrText>
        </w:r>
        <w:r w:rsidR="00F23E32" w:rsidRPr="00F23E32">
          <w:rPr>
            <w:webHidden/>
          </w:rPr>
        </w:r>
        <w:r w:rsidR="00F23E32" w:rsidRPr="00F23E32">
          <w:rPr>
            <w:webHidden/>
          </w:rPr>
          <w:fldChar w:fldCharType="separate"/>
        </w:r>
        <w:r w:rsidR="00F23E32" w:rsidRPr="00F23E32">
          <w:rPr>
            <w:webHidden/>
          </w:rPr>
          <w:t>30</w:t>
        </w:r>
        <w:r w:rsidR="00F23E32" w:rsidRPr="00F23E32">
          <w:rPr>
            <w:webHidden/>
          </w:rPr>
          <w:fldChar w:fldCharType="end"/>
        </w:r>
      </w:hyperlink>
    </w:p>
    <w:p w14:paraId="7AF44DC3" w14:textId="15D09C9F" w:rsidR="00F23E32" w:rsidRPr="00F23E32" w:rsidRDefault="00E810FC" w:rsidP="00C3236C">
      <w:pPr>
        <w:pStyle w:val="TOC2"/>
        <w:rPr>
          <w:rFonts w:asciiTheme="minorHAnsi" w:eastAsiaTheme="minorEastAsia" w:hAnsiTheme="minorHAnsi" w:cstheme="minorBidi"/>
          <w:sz w:val="22"/>
          <w:szCs w:val="22"/>
          <w:lang w:eastAsia="zh-CN"/>
        </w:rPr>
      </w:pPr>
      <w:hyperlink w:anchor="_Toc492808398" w:history="1">
        <w:r w:rsidR="00F23E32" w:rsidRPr="00F23E32">
          <w:rPr>
            <w:rStyle w:val="Hyperlink"/>
          </w:rPr>
          <w:t>2.8 Load Profile</w:t>
        </w:r>
        <w:r w:rsidR="00F23E32" w:rsidRPr="00F23E32">
          <w:rPr>
            <w:webHidden/>
          </w:rPr>
          <w:tab/>
        </w:r>
        <w:r w:rsidR="00F23E32" w:rsidRPr="00F23E32">
          <w:rPr>
            <w:webHidden/>
          </w:rPr>
          <w:fldChar w:fldCharType="begin"/>
        </w:r>
        <w:r w:rsidR="00F23E32" w:rsidRPr="00F23E32">
          <w:rPr>
            <w:webHidden/>
          </w:rPr>
          <w:instrText xml:space="preserve"> PAGEREF _Toc492808398 \h </w:instrText>
        </w:r>
        <w:r w:rsidR="00F23E32" w:rsidRPr="00F23E32">
          <w:rPr>
            <w:webHidden/>
          </w:rPr>
        </w:r>
        <w:r w:rsidR="00F23E32" w:rsidRPr="00F23E32">
          <w:rPr>
            <w:webHidden/>
          </w:rPr>
          <w:fldChar w:fldCharType="separate"/>
        </w:r>
        <w:r w:rsidR="00F23E32" w:rsidRPr="00F23E32">
          <w:rPr>
            <w:webHidden/>
          </w:rPr>
          <w:t>31</w:t>
        </w:r>
        <w:r w:rsidR="00F23E32" w:rsidRPr="00F23E32">
          <w:rPr>
            <w:webHidden/>
          </w:rPr>
          <w:fldChar w:fldCharType="end"/>
        </w:r>
      </w:hyperlink>
    </w:p>
    <w:p w14:paraId="09581FB0" w14:textId="26D459C6" w:rsidR="00F23E32" w:rsidRPr="00F23E32" w:rsidRDefault="00E810FC" w:rsidP="00C3236C">
      <w:pPr>
        <w:pStyle w:val="TOC2"/>
        <w:rPr>
          <w:rFonts w:asciiTheme="minorHAnsi" w:eastAsiaTheme="minorEastAsia" w:hAnsiTheme="minorHAnsi" w:cstheme="minorBidi"/>
          <w:sz w:val="22"/>
          <w:szCs w:val="22"/>
          <w:lang w:eastAsia="zh-CN"/>
        </w:rPr>
      </w:pPr>
      <w:hyperlink w:anchor="_Toc492808399" w:history="1">
        <w:r w:rsidR="00F23E32" w:rsidRPr="00F23E32">
          <w:rPr>
            <w:rStyle w:val="Hyperlink"/>
          </w:rPr>
          <w:t>2.9 Network Demand Challenges</w:t>
        </w:r>
        <w:r w:rsidR="00F23E32" w:rsidRPr="00F23E32">
          <w:rPr>
            <w:webHidden/>
          </w:rPr>
          <w:tab/>
        </w:r>
        <w:r w:rsidR="00F23E32" w:rsidRPr="00F23E32">
          <w:rPr>
            <w:webHidden/>
          </w:rPr>
          <w:fldChar w:fldCharType="begin"/>
        </w:r>
        <w:r w:rsidR="00F23E32" w:rsidRPr="00F23E32">
          <w:rPr>
            <w:webHidden/>
          </w:rPr>
          <w:instrText xml:space="preserve"> PAGEREF _Toc492808399 \h </w:instrText>
        </w:r>
        <w:r w:rsidR="00F23E32" w:rsidRPr="00F23E32">
          <w:rPr>
            <w:webHidden/>
          </w:rPr>
        </w:r>
        <w:r w:rsidR="00F23E32" w:rsidRPr="00F23E32">
          <w:rPr>
            <w:webHidden/>
          </w:rPr>
          <w:fldChar w:fldCharType="separate"/>
        </w:r>
        <w:r w:rsidR="00F23E32" w:rsidRPr="00F23E32">
          <w:rPr>
            <w:webHidden/>
          </w:rPr>
          <w:t>33</w:t>
        </w:r>
        <w:r w:rsidR="00F23E32" w:rsidRPr="00F23E32">
          <w:rPr>
            <w:webHidden/>
          </w:rPr>
          <w:fldChar w:fldCharType="end"/>
        </w:r>
      </w:hyperlink>
    </w:p>
    <w:p w14:paraId="14C46181" w14:textId="23278510" w:rsidR="00F23E32" w:rsidRPr="00F23E32" w:rsidRDefault="00E810FC" w:rsidP="00C3236C">
      <w:pPr>
        <w:pStyle w:val="TOC2"/>
        <w:rPr>
          <w:rFonts w:asciiTheme="minorHAnsi" w:eastAsiaTheme="minorEastAsia" w:hAnsiTheme="minorHAnsi" w:cstheme="minorBidi"/>
          <w:sz w:val="22"/>
          <w:szCs w:val="22"/>
          <w:lang w:eastAsia="zh-CN"/>
        </w:rPr>
      </w:pPr>
      <w:hyperlink w:anchor="_Toc492808400" w:history="1">
        <w:r w:rsidR="00F23E32" w:rsidRPr="00F23E32">
          <w:rPr>
            <w:rStyle w:val="Hyperlink"/>
          </w:rPr>
          <w:t>2.10 Tariffs and Rebate Change</w:t>
        </w:r>
        <w:r w:rsidR="00F23E32" w:rsidRPr="00F23E32">
          <w:rPr>
            <w:webHidden/>
          </w:rPr>
          <w:tab/>
        </w:r>
        <w:r w:rsidR="00F23E32" w:rsidRPr="00F23E32">
          <w:rPr>
            <w:webHidden/>
          </w:rPr>
          <w:fldChar w:fldCharType="begin"/>
        </w:r>
        <w:r w:rsidR="00F23E32" w:rsidRPr="00F23E32">
          <w:rPr>
            <w:webHidden/>
          </w:rPr>
          <w:instrText xml:space="preserve"> PAGEREF _Toc492808400 \h </w:instrText>
        </w:r>
        <w:r w:rsidR="00F23E32" w:rsidRPr="00F23E32">
          <w:rPr>
            <w:webHidden/>
          </w:rPr>
        </w:r>
        <w:r w:rsidR="00F23E32" w:rsidRPr="00F23E32">
          <w:rPr>
            <w:webHidden/>
          </w:rPr>
          <w:fldChar w:fldCharType="separate"/>
        </w:r>
        <w:r w:rsidR="00F23E32" w:rsidRPr="00F23E32">
          <w:rPr>
            <w:webHidden/>
          </w:rPr>
          <w:t>34</w:t>
        </w:r>
        <w:r w:rsidR="00F23E32" w:rsidRPr="00F23E32">
          <w:rPr>
            <w:webHidden/>
          </w:rPr>
          <w:fldChar w:fldCharType="end"/>
        </w:r>
      </w:hyperlink>
    </w:p>
    <w:p w14:paraId="4CDD5F0A" w14:textId="6725DFFD" w:rsidR="00F23E32" w:rsidRPr="00F23E32" w:rsidRDefault="00E810FC" w:rsidP="00C3236C">
      <w:pPr>
        <w:pStyle w:val="TOC2"/>
        <w:rPr>
          <w:rFonts w:asciiTheme="minorHAnsi" w:eastAsiaTheme="minorEastAsia" w:hAnsiTheme="minorHAnsi" w:cstheme="minorBidi"/>
          <w:sz w:val="22"/>
          <w:szCs w:val="22"/>
          <w:lang w:eastAsia="zh-CN"/>
        </w:rPr>
      </w:pPr>
      <w:hyperlink w:anchor="_Toc492808401" w:history="1">
        <w:r w:rsidR="00F23E32" w:rsidRPr="00F23E32">
          <w:rPr>
            <w:rStyle w:val="Hyperlink"/>
          </w:rPr>
          <w:t>2.11 Economics of PV &amp; BES System</w:t>
        </w:r>
        <w:r w:rsidR="00F23E32" w:rsidRPr="00F23E32">
          <w:rPr>
            <w:webHidden/>
          </w:rPr>
          <w:tab/>
        </w:r>
        <w:r w:rsidR="00F23E32" w:rsidRPr="00F23E32">
          <w:rPr>
            <w:webHidden/>
          </w:rPr>
          <w:fldChar w:fldCharType="begin"/>
        </w:r>
        <w:r w:rsidR="00F23E32" w:rsidRPr="00F23E32">
          <w:rPr>
            <w:webHidden/>
          </w:rPr>
          <w:instrText xml:space="preserve"> PAGEREF _Toc492808401 \h </w:instrText>
        </w:r>
        <w:r w:rsidR="00F23E32" w:rsidRPr="00F23E32">
          <w:rPr>
            <w:webHidden/>
          </w:rPr>
        </w:r>
        <w:r w:rsidR="00F23E32" w:rsidRPr="00F23E32">
          <w:rPr>
            <w:webHidden/>
          </w:rPr>
          <w:fldChar w:fldCharType="separate"/>
        </w:r>
        <w:r w:rsidR="00F23E32" w:rsidRPr="00F23E32">
          <w:rPr>
            <w:webHidden/>
          </w:rPr>
          <w:t>36</w:t>
        </w:r>
        <w:r w:rsidR="00F23E32" w:rsidRPr="00F23E32">
          <w:rPr>
            <w:webHidden/>
          </w:rPr>
          <w:fldChar w:fldCharType="end"/>
        </w:r>
      </w:hyperlink>
    </w:p>
    <w:p w14:paraId="6393DFEB" w14:textId="2A667971" w:rsidR="00F23E32" w:rsidRPr="00F23E32" w:rsidRDefault="00E810FC" w:rsidP="00C3236C">
      <w:pPr>
        <w:pStyle w:val="TOC2"/>
        <w:rPr>
          <w:rFonts w:asciiTheme="minorHAnsi" w:eastAsiaTheme="minorEastAsia" w:hAnsiTheme="minorHAnsi" w:cstheme="minorBidi"/>
          <w:sz w:val="22"/>
          <w:szCs w:val="22"/>
          <w:lang w:eastAsia="zh-CN"/>
        </w:rPr>
      </w:pPr>
      <w:hyperlink w:anchor="_Toc492808402" w:history="1">
        <w:r w:rsidR="00F23E32" w:rsidRPr="00F23E32">
          <w:rPr>
            <w:rStyle w:val="Hyperlink"/>
          </w:rPr>
          <w:t>2.12 Market Software Competitors</w:t>
        </w:r>
        <w:r w:rsidR="00F23E32" w:rsidRPr="00F23E32">
          <w:rPr>
            <w:webHidden/>
          </w:rPr>
          <w:tab/>
        </w:r>
        <w:r w:rsidR="00F23E32" w:rsidRPr="00F23E32">
          <w:rPr>
            <w:webHidden/>
          </w:rPr>
          <w:fldChar w:fldCharType="begin"/>
        </w:r>
        <w:r w:rsidR="00F23E32" w:rsidRPr="00F23E32">
          <w:rPr>
            <w:webHidden/>
          </w:rPr>
          <w:instrText xml:space="preserve"> PAGEREF _Toc492808402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3B0219AE" w14:textId="7663ED32" w:rsidR="00F23E32" w:rsidRPr="00F23E32" w:rsidRDefault="00E810FC" w:rsidP="00C3236C">
      <w:pPr>
        <w:pStyle w:val="TOC3"/>
        <w:rPr>
          <w:rFonts w:asciiTheme="minorHAnsi" w:eastAsiaTheme="minorEastAsia" w:hAnsiTheme="minorHAnsi" w:cstheme="minorBidi"/>
          <w:sz w:val="22"/>
          <w:szCs w:val="22"/>
          <w:lang w:eastAsia="zh-CN"/>
        </w:rPr>
      </w:pPr>
      <w:hyperlink w:anchor="_Toc492808403" w:history="1">
        <w:r w:rsidR="00F23E32" w:rsidRPr="00F23E32">
          <w:rPr>
            <w:rStyle w:val="Hyperlink"/>
          </w:rPr>
          <w:t>2.12.1 Solar Power Calculator</w:t>
        </w:r>
        <w:r w:rsidR="00F23E32" w:rsidRPr="00F23E32">
          <w:rPr>
            <w:webHidden/>
          </w:rPr>
          <w:tab/>
        </w:r>
        <w:r w:rsidR="00F23E32" w:rsidRPr="00F23E32">
          <w:rPr>
            <w:webHidden/>
          </w:rPr>
          <w:fldChar w:fldCharType="begin"/>
        </w:r>
        <w:r w:rsidR="00F23E32" w:rsidRPr="00F23E32">
          <w:rPr>
            <w:webHidden/>
          </w:rPr>
          <w:instrText xml:space="preserve"> PAGEREF _Toc492808403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5AA003D9" w14:textId="15717657" w:rsidR="00F23E32" w:rsidRPr="00F23E32" w:rsidRDefault="00E810FC" w:rsidP="00C3236C">
      <w:pPr>
        <w:pStyle w:val="TOC3"/>
        <w:rPr>
          <w:rFonts w:asciiTheme="minorHAnsi" w:eastAsiaTheme="minorEastAsia" w:hAnsiTheme="minorHAnsi" w:cstheme="minorBidi"/>
          <w:sz w:val="22"/>
          <w:szCs w:val="22"/>
          <w:lang w:eastAsia="zh-CN"/>
        </w:rPr>
      </w:pPr>
      <w:hyperlink w:anchor="_Toc492808404" w:history="1">
        <w:r w:rsidR="00F23E32" w:rsidRPr="00F23E32">
          <w:rPr>
            <w:rStyle w:val="Hyperlink"/>
          </w:rPr>
          <w:t>2.12.2 Solar Choice Solar &amp; Battery Storage Sizing &amp; Payback Calculator</w:t>
        </w:r>
        <w:r w:rsidR="00F23E32" w:rsidRPr="00F23E32">
          <w:rPr>
            <w:webHidden/>
          </w:rPr>
          <w:tab/>
        </w:r>
        <w:r w:rsidR="00F23E32" w:rsidRPr="00F23E32">
          <w:rPr>
            <w:webHidden/>
          </w:rPr>
          <w:fldChar w:fldCharType="begin"/>
        </w:r>
        <w:r w:rsidR="00F23E32" w:rsidRPr="00F23E32">
          <w:rPr>
            <w:webHidden/>
          </w:rPr>
          <w:instrText xml:space="preserve"> PAGEREF _Toc492808404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47C07B4A" w14:textId="66EDED8A" w:rsidR="00F23E32" w:rsidRPr="00F23E32" w:rsidRDefault="00E810FC" w:rsidP="00C3236C">
      <w:pPr>
        <w:pStyle w:val="TOC3"/>
        <w:rPr>
          <w:rFonts w:asciiTheme="minorHAnsi" w:eastAsiaTheme="minorEastAsia" w:hAnsiTheme="minorHAnsi" w:cstheme="minorBidi"/>
          <w:sz w:val="22"/>
          <w:szCs w:val="22"/>
          <w:lang w:eastAsia="zh-CN"/>
        </w:rPr>
      </w:pPr>
      <w:hyperlink w:anchor="_Toc492808405" w:history="1">
        <w:r w:rsidR="00F23E32" w:rsidRPr="00F23E32">
          <w:rPr>
            <w:rStyle w:val="Hyperlink"/>
          </w:rPr>
          <w:t>2.12.3 Solar Savings Calculator</w:t>
        </w:r>
        <w:r w:rsidR="00F23E32" w:rsidRPr="00F23E32">
          <w:rPr>
            <w:webHidden/>
          </w:rPr>
          <w:tab/>
        </w:r>
        <w:r w:rsidR="00F23E32" w:rsidRPr="00F23E32">
          <w:rPr>
            <w:webHidden/>
          </w:rPr>
          <w:fldChar w:fldCharType="begin"/>
        </w:r>
        <w:r w:rsidR="00F23E32" w:rsidRPr="00F23E32">
          <w:rPr>
            <w:webHidden/>
          </w:rPr>
          <w:instrText xml:space="preserve"> PAGEREF _Toc492808405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3E46AF75" w14:textId="38611397" w:rsidR="00F23E32" w:rsidRPr="00F23E32" w:rsidRDefault="00E810FC" w:rsidP="00C3236C">
      <w:pPr>
        <w:pStyle w:val="TOC3"/>
        <w:rPr>
          <w:rFonts w:asciiTheme="minorHAnsi" w:eastAsiaTheme="minorEastAsia" w:hAnsiTheme="minorHAnsi" w:cstheme="minorBidi"/>
          <w:sz w:val="22"/>
          <w:szCs w:val="22"/>
          <w:lang w:eastAsia="zh-CN"/>
        </w:rPr>
      </w:pPr>
      <w:hyperlink w:anchor="_Toc492808406" w:history="1">
        <w:r w:rsidR="00F23E32" w:rsidRPr="00F23E32">
          <w:rPr>
            <w:rStyle w:val="Hyperlink"/>
          </w:rPr>
          <w:t>2.12.4 Hybrid Optimization Model for Multiple Energy Resources</w:t>
        </w:r>
        <w:r w:rsidR="00F23E32" w:rsidRPr="00F23E32">
          <w:rPr>
            <w:webHidden/>
          </w:rPr>
          <w:tab/>
        </w:r>
        <w:r w:rsidR="00F23E32" w:rsidRPr="00F23E32">
          <w:rPr>
            <w:webHidden/>
          </w:rPr>
          <w:fldChar w:fldCharType="begin"/>
        </w:r>
        <w:r w:rsidR="00F23E32" w:rsidRPr="00F23E32">
          <w:rPr>
            <w:webHidden/>
          </w:rPr>
          <w:instrText xml:space="preserve"> PAGEREF _Toc492808406 \h </w:instrText>
        </w:r>
        <w:r w:rsidR="00F23E32" w:rsidRPr="00F23E32">
          <w:rPr>
            <w:webHidden/>
          </w:rPr>
        </w:r>
        <w:r w:rsidR="00F23E32" w:rsidRPr="00F23E32">
          <w:rPr>
            <w:webHidden/>
          </w:rPr>
          <w:fldChar w:fldCharType="separate"/>
        </w:r>
        <w:r w:rsidR="00F23E32" w:rsidRPr="00F23E32">
          <w:rPr>
            <w:webHidden/>
          </w:rPr>
          <w:t>39</w:t>
        </w:r>
        <w:r w:rsidR="00F23E32" w:rsidRPr="00F23E32">
          <w:rPr>
            <w:webHidden/>
          </w:rPr>
          <w:fldChar w:fldCharType="end"/>
        </w:r>
      </w:hyperlink>
    </w:p>
    <w:p w14:paraId="38C5F2B9" w14:textId="56188963" w:rsidR="00F23E32" w:rsidRPr="00F23E32" w:rsidRDefault="00E810FC" w:rsidP="00C3236C">
      <w:pPr>
        <w:pStyle w:val="TOC2"/>
        <w:rPr>
          <w:rFonts w:asciiTheme="minorHAnsi" w:eastAsiaTheme="minorEastAsia" w:hAnsiTheme="minorHAnsi" w:cstheme="minorBidi"/>
          <w:sz w:val="22"/>
          <w:szCs w:val="22"/>
          <w:lang w:eastAsia="zh-CN"/>
        </w:rPr>
      </w:pPr>
      <w:hyperlink w:anchor="_Toc492808407" w:history="1">
        <w:r w:rsidR="00F23E32" w:rsidRPr="00F23E32">
          <w:rPr>
            <w:rStyle w:val="Hyperlink"/>
          </w:rPr>
          <w:t>2.13 Summary of Findings</w:t>
        </w:r>
        <w:r w:rsidR="00F23E32" w:rsidRPr="00F23E32">
          <w:rPr>
            <w:webHidden/>
          </w:rPr>
          <w:tab/>
        </w:r>
        <w:r w:rsidR="00F23E32" w:rsidRPr="00F23E32">
          <w:rPr>
            <w:webHidden/>
          </w:rPr>
          <w:fldChar w:fldCharType="begin"/>
        </w:r>
        <w:r w:rsidR="00F23E32" w:rsidRPr="00F23E32">
          <w:rPr>
            <w:webHidden/>
          </w:rPr>
          <w:instrText xml:space="preserve"> PAGEREF _Toc492808407 \h </w:instrText>
        </w:r>
        <w:r w:rsidR="00F23E32" w:rsidRPr="00F23E32">
          <w:rPr>
            <w:webHidden/>
          </w:rPr>
        </w:r>
        <w:r w:rsidR="00F23E32" w:rsidRPr="00F23E32">
          <w:rPr>
            <w:webHidden/>
          </w:rPr>
          <w:fldChar w:fldCharType="separate"/>
        </w:r>
        <w:r w:rsidR="00F23E32" w:rsidRPr="00F23E32">
          <w:rPr>
            <w:webHidden/>
          </w:rPr>
          <w:t>40</w:t>
        </w:r>
        <w:r w:rsidR="00F23E32" w:rsidRPr="00F23E32">
          <w:rPr>
            <w:webHidden/>
          </w:rPr>
          <w:fldChar w:fldCharType="end"/>
        </w:r>
      </w:hyperlink>
    </w:p>
    <w:p w14:paraId="1CFD672B" w14:textId="27791BBB" w:rsidR="00F23E32" w:rsidRPr="00F23E32" w:rsidRDefault="00E810FC" w:rsidP="00C3236C">
      <w:pPr>
        <w:pStyle w:val="TOC1"/>
        <w:rPr>
          <w:rFonts w:asciiTheme="minorHAnsi" w:eastAsiaTheme="minorEastAsia" w:hAnsiTheme="minorHAnsi" w:cstheme="minorBidi"/>
          <w:sz w:val="22"/>
          <w:szCs w:val="22"/>
          <w:lang w:eastAsia="zh-CN"/>
        </w:rPr>
      </w:pPr>
      <w:hyperlink w:anchor="_Toc492808408" w:history="1">
        <w:r w:rsidR="00F23E32" w:rsidRPr="00F23E32">
          <w:rPr>
            <w:rStyle w:val="Hyperlink"/>
          </w:rPr>
          <w:t>3 METHODOLOGY</w:t>
        </w:r>
        <w:r w:rsidR="00F23E32" w:rsidRPr="00F23E32">
          <w:rPr>
            <w:webHidden/>
          </w:rPr>
          <w:tab/>
        </w:r>
        <w:r w:rsidR="00F23E32" w:rsidRPr="00F23E32">
          <w:rPr>
            <w:webHidden/>
          </w:rPr>
          <w:fldChar w:fldCharType="begin"/>
        </w:r>
        <w:r w:rsidR="00F23E32" w:rsidRPr="00F23E32">
          <w:rPr>
            <w:webHidden/>
          </w:rPr>
          <w:instrText xml:space="preserve"> PAGEREF _Toc492808408 \h </w:instrText>
        </w:r>
        <w:r w:rsidR="00F23E32" w:rsidRPr="00F23E32">
          <w:rPr>
            <w:webHidden/>
          </w:rPr>
        </w:r>
        <w:r w:rsidR="00F23E32" w:rsidRPr="00F23E32">
          <w:rPr>
            <w:webHidden/>
          </w:rPr>
          <w:fldChar w:fldCharType="separate"/>
        </w:r>
        <w:r w:rsidR="00F23E32" w:rsidRPr="00F23E32">
          <w:rPr>
            <w:webHidden/>
          </w:rPr>
          <w:t>42</w:t>
        </w:r>
        <w:r w:rsidR="00F23E32" w:rsidRPr="00F23E32">
          <w:rPr>
            <w:webHidden/>
          </w:rPr>
          <w:fldChar w:fldCharType="end"/>
        </w:r>
      </w:hyperlink>
    </w:p>
    <w:p w14:paraId="406BACCB" w14:textId="68472C8F" w:rsidR="00F23E32" w:rsidRPr="00F23E32" w:rsidRDefault="00E810FC" w:rsidP="00C3236C">
      <w:pPr>
        <w:pStyle w:val="TOC2"/>
        <w:rPr>
          <w:rFonts w:asciiTheme="minorHAnsi" w:eastAsiaTheme="minorEastAsia" w:hAnsiTheme="minorHAnsi" w:cstheme="minorBidi"/>
          <w:sz w:val="22"/>
          <w:szCs w:val="22"/>
          <w:lang w:eastAsia="zh-CN"/>
        </w:rPr>
      </w:pPr>
      <w:hyperlink w:anchor="_Toc492808409" w:history="1">
        <w:r w:rsidR="00F23E32" w:rsidRPr="00F23E32">
          <w:rPr>
            <w:rStyle w:val="Hyperlink"/>
          </w:rPr>
          <w:t>3.1 Matrix Laboratory (MATLAB)</w:t>
        </w:r>
        <w:r w:rsidR="00F23E32" w:rsidRPr="00F23E32">
          <w:rPr>
            <w:webHidden/>
          </w:rPr>
          <w:tab/>
        </w:r>
        <w:r w:rsidR="00F23E32" w:rsidRPr="00F23E32">
          <w:rPr>
            <w:webHidden/>
          </w:rPr>
          <w:fldChar w:fldCharType="begin"/>
        </w:r>
        <w:r w:rsidR="00F23E32" w:rsidRPr="00F23E32">
          <w:rPr>
            <w:webHidden/>
          </w:rPr>
          <w:instrText xml:space="preserve"> PAGEREF _Toc492808409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7DD0CF38" w14:textId="1DB88F63" w:rsidR="00F23E32" w:rsidRPr="00F23E32" w:rsidRDefault="00E810FC" w:rsidP="00C3236C">
      <w:pPr>
        <w:pStyle w:val="TOC2"/>
        <w:rPr>
          <w:rFonts w:asciiTheme="minorHAnsi" w:eastAsiaTheme="minorEastAsia" w:hAnsiTheme="minorHAnsi" w:cstheme="minorBidi"/>
          <w:sz w:val="22"/>
          <w:szCs w:val="22"/>
          <w:lang w:eastAsia="zh-CN"/>
        </w:rPr>
      </w:pPr>
      <w:hyperlink w:anchor="_Toc492808410" w:history="1">
        <w:r w:rsidR="00F23E32" w:rsidRPr="00F23E32">
          <w:rPr>
            <w:rStyle w:val="Hyperlink"/>
          </w:rPr>
          <w:t>3.2 Description of Functionality</w:t>
        </w:r>
        <w:r w:rsidR="00F23E32" w:rsidRPr="00F23E32">
          <w:rPr>
            <w:webHidden/>
          </w:rPr>
          <w:tab/>
        </w:r>
        <w:r w:rsidR="00F23E32" w:rsidRPr="00F23E32">
          <w:rPr>
            <w:webHidden/>
          </w:rPr>
          <w:fldChar w:fldCharType="begin"/>
        </w:r>
        <w:r w:rsidR="00F23E32" w:rsidRPr="00F23E32">
          <w:rPr>
            <w:webHidden/>
          </w:rPr>
          <w:instrText xml:space="preserve"> PAGEREF _Toc492808410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4EAA91A0" w14:textId="67467E5B" w:rsidR="00F23E32" w:rsidRPr="00F23E32" w:rsidRDefault="00E810FC" w:rsidP="00C3236C">
      <w:pPr>
        <w:pStyle w:val="TOC3"/>
        <w:rPr>
          <w:rFonts w:asciiTheme="minorHAnsi" w:eastAsiaTheme="minorEastAsia" w:hAnsiTheme="minorHAnsi" w:cstheme="minorBidi"/>
          <w:sz w:val="22"/>
          <w:szCs w:val="22"/>
          <w:lang w:eastAsia="zh-CN"/>
        </w:rPr>
      </w:pPr>
      <w:hyperlink w:anchor="_Toc492808411" w:history="1">
        <w:r w:rsidR="00F23E32" w:rsidRPr="00F23E32">
          <w:rPr>
            <w:rStyle w:val="Hyperlink"/>
          </w:rPr>
          <w:t>3.2.1 Market Entry – Maximum Return</w:t>
        </w:r>
        <w:r w:rsidR="00F23E32" w:rsidRPr="00F23E32">
          <w:rPr>
            <w:webHidden/>
          </w:rPr>
          <w:tab/>
        </w:r>
        <w:r w:rsidR="00F23E32" w:rsidRPr="00F23E32">
          <w:rPr>
            <w:webHidden/>
          </w:rPr>
          <w:fldChar w:fldCharType="begin"/>
        </w:r>
        <w:r w:rsidR="00F23E32" w:rsidRPr="00F23E32">
          <w:rPr>
            <w:webHidden/>
          </w:rPr>
          <w:instrText xml:space="preserve"> PAGEREF _Toc492808411 \h </w:instrText>
        </w:r>
        <w:r w:rsidR="00F23E32" w:rsidRPr="00F23E32">
          <w:rPr>
            <w:webHidden/>
          </w:rPr>
        </w:r>
        <w:r w:rsidR="00F23E32" w:rsidRPr="00F23E32">
          <w:rPr>
            <w:webHidden/>
          </w:rPr>
          <w:fldChar w:fldCharType="separate"/>
        </w:r>
        <w:r w:rsidR="00F23E32" w:rsidRPr="00F23E32">
          <w:rPr>
            <w:webHidden/>
          </w:rPr>
          <w:t>44</w:t>
        </w:r>
        <w:r w:rsidR="00F23E32" w:rsidRPr="00F23E32">
          <w:rPr>
            <w:webHidden/>
          </w:rPr>
          <w:fldChar w:fldCharType="end"/>
        </w:r>
      </w:hyperlink>
    </w:p>
    <w:p w14:paraId="00A191C1" w14:textId="0DE36B7F" w:rsidR="00F23E32" w:rsidRPr="00F23E32" w:rsidRDefault="00E810FC" w:rsidP="00C3236C">
      <w:pPr>
        <w:pStyle w:val="TOC3"/>
        <w:rPr>
          <w:rFonts w:asciiTheme="minorHAnsi" w:eastAsiaTheme="minorEastAsia" w:hAnsiTheme="minorHAnsi" w:cstheme="minorBidi"/>
          <w:sz w:val="22"/>
          <w:szCs w:val="22"/>
          <w:lang w:eastAsia="zh-CN"/>
        </w:rPr>
      </w:pPr>
      <w:hyperlink w:anchor="_Toc492808412" w:history="1">
        <w:r w:rsidR="00F23E32" w:rsidRPr="00F23E32">
          <w:rPr>
            <w:rStyle w:val="Hyperlink"/>
          </w:rPr>
          <w:t>3.2.2 Incentivised Grid Stabilization Scheme</w:t>
        </w:r>
        <w:r w:rsidR="00F23E32" w:rsidRPr="00F23E32">
          <w:rPr>
            <w:webHidden/>
          </w:rPr>
          <w:tab/>
        </w:r>
        <w:r w:rsidR="00F23E32" w:rsidRPr="00F23E32">
          <w:rPr>
            <w:webHidden/>
          </w:rPr>
          <w:fldChar w:fldCharType="begin"/>
        </w:r>
        <w:r w:rsidR="00F23E32" w:rsidRPr="00F23E32">
          <w:rPr>
            <w:webHidden/>
          </w:rPr>
          <w:instrText xml:space="preserve"> PAGEREF _Toc492808412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5161386F" w14:textId="42695DE2" w:rsidR="00F23E32" w:rsidRPr="00F23E32" w:rsidRDefault="00E810FC" w:rsidP="00C3236C">
      <w:pPr>
        <w:pStyle w:val="TOC3"/>
        <w:rPr>
          <w:rFonts w:asciiTheme="minorHAnsi" w:eastAsiaTheme="minorEastAsia" w:hAnsiTheme="minorHAnsi" w:cstheme="minorBidi"/>
          <w:sz w:val="22"/>
          <w:szCs w:val="22"/>
          <w:lang w:eastAsia="zh-CN"/>
        </w:rPr>
      </w:pPr>
      <w:hyperlink w:anchor="_Toc492808413" w:history="1">
        <w:r w:rsidR="00F23E32" w:rsidRPr="00F23E32">
          <w:rPr>
            <w:rStyle w:val="Hyperlink"/>
          </w:rPr>
          <w:t>3.2.3 Three Day – Standalone Grid Autonomy</w:t>
        </w:r>
        <w:r w:rsidR="00F23E32" w:rsidRPr="00F23E32">
          <w:rPr>
            <w:webHidden/>
          </w:rPr>
          <w:tab/>
        </w:r>
        <w:r w:rsidR="00F23E32" w:rsidRPr="00F23E32">
          <w:rPr>
            <w:webHidden/>
          </w:rPr>
          <w:fldChar w:fldCharType="begin"/>
        </w:r>
        <w:r w:rsidR="00F23E32" w:rsidRPr="00F23E32">
          <w:rPr>
            <w:webHidden/>
          </w:rPr>
          <w:instrText xml:space="preserve"> PAGEREF _Toc492808413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19BED152" w14:textId="0F1ADB78" w:rsidR="00F23E32" w:rsidRPr="00F23E32" w:rsidRDefault="00E810FC" w:rsidP="00C3236C">
      <w:pPr>
        <w:pStyle w:val="TOC2"/>
        <w:rPr>
          <w:rFonts w:asciiTheme="minorHAnsi" w:eastAsiaTheme="minorEastAsia" w:hAnsiTheme="minorHAnsi" w:cstheme="minorBidi"/>
          <w:sz w:val="22"/>
          <w:szCs w:val="22"/>
          <w:lang w:eastAsia="zh-CN"/>
        </w:rPr>
      </w:pPr>
      <w:hyperlink w:anchor="_Toc492808414" w:history="1">
        <w:r w:rsidR="00F23E32" w:rsidRPr="00F23E32">
          <w:rPr>
            <w:rStyle w:val="Hyperlink"/>
          </w:rPr>
          <w:t>3.3 User Parameters</w:t>
        </w:r>
        <w:r w:rsidR="00F23E32" w:rsidRPr="00F23E32">
          <w:rPr>
            <w:webHidden/>
          </w:rPr>
          <w:tab/>
        </w:r>
        <w:r w:rsidR="00F23E32" w:rsidRPr="00F23E32">
          <w:rPr>
            <w:webHidden/>
          </w:rPr>
          <w:fldChar w:fldCharType="begin"/>
        </w:r>
        <w:r w:rsidR="00F23E32" w:rsidRPr="00F23E32">
          <w:rPr>
            <w:webHidden/>
          </w:rPr>
          <w:instrText xml:space="preserve"> PAGEREF _Toc492808414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4870F14F" w14:textId="13EF7775" w:rsidR="00F23E32" w:rsidRPr="00F23E32" w:rsidRDefault="00E810FC" w:rsidP="00C3236C">
      <w:pPr>
        <w:pStyle w:val="TOC3"/>
        <w:rPr>
          <w:rFonts w:asciiTheme="minorHAnsi" w:eastAsiaTheme="minorEastAsia" w:hAnsiTheme="minorHAnsi" w:cstheme="minorBidi"/>
          <w:sz w:val="22"/>
          <w:szCs w:val="22"/>
          <w:lang w:eastAsia="zh-CN"/>
        </w:rPr>
      </w:pPr>
      <w:hyperlink w:anchor="_Toc492808415" w:history="1">
        <w:r w:rsidR="00F23E32" w:rsidRPr="00F23E32">
          <w:rPr>
            <w:rStyle w:val="Hyperlink"/>
          </w:rPr>
          <w:t>3.3.1 Input Parameters</w:t>
        </w:r>
        <w:r w:rsidR="00F23E32" w:rsidRPr="00F23E32">
          <w:rPr>
            <w:webHidden/>
          </w:rPr>
          <w:tab/>
        </w:r>
        <w:r w:rsidR="00F23E32" w:rsidRPr="00F23E32">
          <w:rPr>
            <w:webHidden/>
          </w:rPr>
          <w:fldChar w:fldCharType="begin"/>
        </w:r>
        <w:r w:rsidR="00F23E32" w:rsidRPr="00F23E32">
          <w:rPr>
            <w:webHidden/>
          </w:rPr>
          <w:instrText xml:space="preserve"> PAGEREF _Toc492808415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2FE63838" w14:textId="2438D7D0" w:rsidR="00F23E32" w:rsidRPr="00F23E32" w:rsidRDefault="00E810FC" w:rsidP="00C3236C">
      <w:pPr>
        <w:pStyle w:val="TOC3"/>
        <w:rPr>
          <w:rFonts w:asciiTheme="minorHAnsi" w:eastAsiaTheme="minorEastAsia" w:hAnsiTheme="minorHAnsi" w:cstheme="minorBidi"/>
          <w:sz w:val="22"/>
          <w:szCs w:val="22"/>
          <w:lang w:eastAsia="zh-CN"/>
        </w:rPr>
      </w:pPr>
      <w:hyperlink w:anchor="_Toc492808416" w:history="1">
        <w:r w:rsidR="00F23E32" w:rsidRPr="00F23E32">
          <w:rPr>
            <w:rStyle w:val="Hyperlink"/>
          </w:rPr>
          <w:t>3.3.2 Output Parameters</w:t>
        </w:r>
        <w:r w:rsidR="00F23E32" w:rsidRPr="00F23E32">
          <w:rPr>
            <w:webHidden/>
          </w:rPr>
          <w:tab/>
        </w:r>
        <w:r w:rsidR="00F23E32" w:rsidRPr="00F23E32">
          <w:rPr>
            <w:webHidden/>
          </w:rPr>
          <w:fldChar w:fldCharType="begin"/>
        </w:r>
        <w:r w:rsidR="00F23E32" w:rsidRPr="00F23E32">
          <w:rPr>
            <w:webHidden/>
          </w:rPr>
          <w:instrText xml:space="preserve"> PAGEREF _Toc492808416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2E0791FD" w14:textId="361BCE16" w:rsidR="00F23E32" w:rsidRPr="00F23E32" w:rsidRDefault="00E810FC" w:rsidP="00C3236C">
      <w:pPr>
        <w:pStyle w:val="TOC2"/>
        <w:rPr>
          <w:rFonts w:asciiTheme="minorHAnsi" w:eastAsiaTheme="minorEastAsia" w:hAnsiTheme="minorHAnsi" w:cstheme="minorBidi"/>
          <w:sz w:val="22"/>
          <w:szCs w:val="22"/>
          <w:lang w:eastAsia="zh-CN"/>
        </w:rPr>
      </w:pPr>
      <w:hyperlink w:anchor="_Toc492808417" w:history="1">
        <w:r w:rsidR="00F23E32" w:rsidRPr="00F23E32">
          <w:rPr>
            <w:rStyle w:val="Hyperlink"/>
          </w:rPr>
          <w:t>3.4 Graphical User Interface</w:t>
        </w:r>
        <w:r w:rsidR="00F23E32" w:rsidRPr="00F23E32">
          <w:rPr>
            <w:webHidden/>
          </w:rPr>
          <w:tab/>
        </w:r>
        <w:r w:rsidR="00F23E32" w:rsidRPr="00F23E32">
          <w:rPr>
            <w:webHidden/>
          </w:rPr>
          <w:fldChar w:fldCharType="begin"/>
        </w:r>
        <w:r w:rsidR="00F23E32" w:rsidRPr="00F23E32">
          <w:rPr>
            <w:webHidden/>
          </w:rPr>
          <w:instrText xml:space="preserve"> PAGEREF _Toc492808417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737861FC" w14:textId="423FD3EC" w:rsidR="00F23E32" w:rsidRPr="00F23E32" w:rsidRDefault="00E810FC" w:rsidP="00C3236C">
      <w:pPr>
        <w:pStyle w:val="TOC2"/>
        <w:rPr>
          <w:rFonts w:asciiTheme="minorHAnsi" w:eastAsiaTheme="minorEastAsia" w:hAnsiTheme="minorHAnsi" w:cstheme="minorBidi"/>
          <w:sz w:val="22"/>
          <w:szCs w:val="22"/>
          <w:lang w:eastAsia="zh-CN"/>
        </w:rPr>
      </w:pPr>
      <w:hyperlink w:anchor="_Toc492808418" w:history="1">
        <w:r w:rsidR="00F23E32" w:rsidRPr="00F23E32">
          <w:rPr>
            <w:rStyle w:val="Hyperlink"/>
          </w:rPr>
          <w:t>3.5 Economic Analysis</w:t>
        </w:r>
        <w:r w:rsidR="00F23E32" w:rsidRPr="00F23E32">
          <w:rPr>
            <w:webHidden/>
          </w:rPr>
          <w:tab/>
        </w:r>
        <w:r w:rsidR="00F23E32" w:rsidRPr="00F23E32">
          <w:rPr>
            <w:webHidden/>
          </w:rPr>
          <w:fldChar w:fldCharType="begin"/>
        </w:r>
        <w:r w:rsidR="00F23E32" w:rsidRPr="00F23E32">
          <w:rPr>
            <w:webHidden/>
          </w:rPr>
          <w:instrText xml:space="preserve"> PAGEREF _Toc492808418 \h </w:instrText>
        </w:r>
        <w:r w:rsidR="00F23E32" w:rsidRPr="00F23E32">
          <w:rPr>
            <w:webHidden/>
          </w:rPr>
        </w:r>
        <w:r w:rsidR="00F23E32" w:rsidRPr="00F23E32">
          <w:rPr>
            <w:webHidden/>
          </w:rPr>
          <w:fldChar w:fldCharType="separate"/>
        </w:r>
        <w:r w:rsidR="00F23E32" w:rsidRPr="00F23E32">
          <w:rPr>
            <w:webHidden/>
          </w:rPr>
          <w:t>47</w:t>
        </w:r>
        <w:r w:rsidR="00F23E32" w:rsidRPr="00F23E32">
          <w:rPr>
            <w:webHidden/>
          </w:rPr>
          <w:fldChar w:fldCharType="end"/>
        </w:r>
      </w:hyperlink>
    </w:p>
    <w:p w14:paraId="6C5400E6" w14:textId="7E7938EC" w:rsidR="00F23E32" w:rsidRPr="00F23E32" w:rsidRDefault="00E810FC" w:rsidP="00C3236C">
      <w:pPr>
        <w:pStyle w:val="TOC3"/>
        <w:rPr>
          <w:rFonts w:asciiTheme="minorHAnsi" w:eastAsiaTheme="minorEastAsia" w:hAnsiTheme="minorHAnsi" w:cstheme="minorBidi"/>
          <w:sz w:val="22"/>
          <w:szCs w:val="22"/>
          <w:lang w:eastAsia="zh-CN"/>
        </w:rPr>
      </w:pPr>
      <w:hyperlink w:anchor="_Toc492808419" w:history="1">
        <w:r w:rsidR="00F23E32" w:rsidRPr="00F23E32">
          <w:rPr>
            <w:rStyle w:val="Hyperlink"/>
          </w:rPr>
          <w:t>3.5.1 Life Cycle Costing</w:t>
        </w:r>
        <w:r w:rsidR="00F23E32" w:rsidRPr="00F23E32">
          <w:rPr>
            <w:webHidden/>
          </w:rPr>
          <w:tab/>
        </w:r>
        <w:r w:rsidR="00F23E32" w:rsidRPr="00F23E32">
          <w:rPr>
            <w:webHidden/>
          </w:rPr>
          <w:fldChar w:fldCharType="begin"/>
        </w:r>
        <w:r w:rsidR="00F23E32" w:rsidRPr="00F23E32">
          <w:rPr>
            <w:webHidden/>
          </w:rPr>
          <w:instrText xml:space="preserve"> PAGEREF _Toc492808419 \h </w:instrText>
        </w:r>
        <w:r w:rsidR="00F23E32" w:rsidRPr="00F23E32">
          <w:rPr>
            <w:webHidden/>
          </w:rPr>
        </w:r>
        <w:r w:rsidR="00F23E32" w:rsidRPr="00F23E32">
          <w:rPr>
            <w:webHidden/>
          </w:rPr>
          <w:fldChar w:fldCharType="separate"/>
        </w:r>
        <w:r w:rsidR="00F23E32" w:rsidRPr="00F23E32">
          <w:rPr>
            <w:webHidden/>
          </w:rPr>
          <w:t>48</w:t>
        </w:r>
        <w:r w:rsidR="00F23E32" w:rsidRPr="00F23E32">
          <w:rPr>
            <w:webHidden/>
          </w:rPr>
          <w:fldChar w:fldCharType="end"/>
        </w:r>
      </w:hyperlink>
    </w:p>
    <w:p w14:paraId="6DB3573C" w14:textId="5DB79F69" w:rsidR="00F23E32" w:rsidRPr="00F23E32" w:rsidRDefault="00E810FC" w:rsidP="00C3236C">
      <w:pPr>
        <w:pStyle w:val="TOC3"/>
        <w:rPr>
          <w:rFonts w:asciiTheme="minorHAnsi" w:eastAsiaTheme="minorEastAsia" w:hAnsiTheme="minorHAnsi" w:cstheme="minorBidi"/>
          <w:sz w:val="22"/>
          <w:szCs w:val="22"/>
          <w:lang w:eastAsia="zh-CN"/>
        </w:rPr>
      </w:pPr>
      <w:hyperlink w:anchor="_Toc492808420" w:history="1">
        <w:r w:rsidR="00F23E32" w:rsidRPr="00F23E32">
          <w:rPr>
            <w:rStyle w:val="Hyperlink"/>
          </w:rPr>
          <w:t>3.5.2 Net Present Value</w:t>
        </w:r>
        <w:r w:rsidR="00F23E32" w:rsidRPr="00F23E32">
          <w:rPr>
            <w:webHidden/>
          </w:rPr>
          <w:tab/>
        </w:r>
        <w:r w:rsidR="00F23E32" w:rsidRPr="00F23E32">
          <w:rPr>
            <w:webHidden/>
          </w:rPr>
          <w:fldChar w:fldCharType="begin"/>
        </w:r>
        <w:r w:rsidR="00F23E32" w:rsidRPr="00F23E32">
          <w:rPr>
            <w:webHidden/>
          </w:rPr>
          <w:instrText xml:space="preserve"> PAGEREF _Toc492808420 \h </w:instrText>
        </w:r>
        <w:r w:rsidR="00F23E32" w:rsidRPr="00F23E32">
          <w:rPr>
            <w:webHidden/>
          </w:rPr>
        </w:r>
        <w:r w:rsidR="00F23E32" w:rsidRPr="00F23E32">
          <w:rPr>
            <w:webHidden/>
          </w:rPr>
          <w:fldChar w:fldCharType="separate"/>
        </w:r>
        <w:r w:rsidR="00F23E32" w:rsidRPr="00F23E32">
          <w:rPr>
            <w:webHidden/>
          </w:rPr>
          <w:t>50</w:t>
        </w:r>
        <w:r w:rsidR="00F23E32" w:rsidRPr="00F23E32">
          <w:rPr>
            <w:webHidden/>
          </w:rPr>
          <w:fldChar w:fldCharType="end"/>
        </w:r>
      </w:hyperlink>
    </w:p>
    <w:p w14:paraId="1426975B" w14:textId="33C4DAD4" w:rsidR="00F23E32" w:rsidRPr="00F23E32" w:rsidRDefault="00E810FC" w:rsidP="00C3236C">
      <w:pPr>
        <w:pStyle w:val="TOC2"/>
        <w:rPr>
          <w:rFonts w:asciiTheme="minorHAnsi" w:eastAsiaTheme="minorEastAsia" w:hAnsiTheme="minorHAnsi" w:cstheme="minorBidi"/>
          <w:sz w:val="22"/>
          <w:szCs w:val="22"/>
          <w:lang w:eastAsia="zh-CN"/>
        </w:rPr>
      </w:pPr>
      <w:hyperlink w:anchor="_Toc492808421" w:history="1">
        <w:r w:rsidR="00F23E32" w:rsidRPr="00F23E32">
          <w:rPr>
            <w:rStyle w:val="Hyperlink"/>
          </w:rPr>
          <w:t>3.6 Statistical Methods &amp; Limitations</w:t>
        </w:r>
        <w:r w:rsidR="00F23E32" w:rsidRPr="00F23E32">
          <w:rPr>
            <w:webHidden/>
          </w:rPr>
          <w:tab/>
        </w:r>
        <w:r w:rsidR="00F23E32" w:rsidRPr="00F23E32">
          <w:rPr>
            <w:webHidden/>
          </w:rPr>
          <w:fldChar w:fldCharType="begin"/>
        </w:r>
        <w:r w:rsidR="00F23E32" w:rsidRPr="00F23E32">
          <w:rPr>
            <w:webHidden/>
          </w:rPr>
          <w:instrText xml:space="preserve"> PAGEREF _Toc492808421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27892998" w14:textId="7ED7F5F9" w:rsidR="00F23E32" w:rsidRPr="00F23E32" w:rsidRDefault="00E810FC" w:rsidP="00C3236C">
      <w:pPr>
        <w:pStyle w:val="TOC2"/>
        <w:rPr>
          <w:rFonts w:asciiTheme="minorHAnsi" w:eastAsiaTheme="minorEastAsia" w:hAnsiTheme="minorHAnsi" w:cstheme="minorBidi"/>
          <w:sz w:val="22"/>
          <w:szCs w:val="22"/>
          <w:lang w:eastAsia="zh-CN"/>
        </w:rPr>
      </w:pPr>
      <w:hyperlink w:anchor="_Toc492808422" w:history="1">
        <w:r w:rsidR="00F23E32" w:rsidRPr="00F23E32">
          <w:rPr>
            <w:rStyle w:val="Hyperlink"/>
          </w:rPr>
          <w:t>3.7 Expected Results</w:t>
        </w:r>
        <w:r w:rsidR="00F23E32" w:rsidRPr="00F23E32">
          <w:rPr>
            <w:webHidden/>
          </w:rPr>
          <w:tab/>
        </w:r>
        <w:r w:rsidR="00F23E32" w:rsidRPr="00F23E32">
          <w:rPr>
            <w:webHidden/>
          </w:rPr>
          <w:fldChar w:fldCharType="begin"/>
        </w:r>
        <w:r w:rsidR="00F23E32" w:rsidRPr="00F23E32">
          <w:rPr>
            <w:webHidden/>
          </w:rPr>
          <w:instrText xml:space="preserve"> PAGEREF _Toc492808422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540D7426" w14:textId="4057FA0C" w:rsidR="00F23E32" w:rsidRPr="00F23E32" w:rsidRDefault="00E810FC" w:rsidP="00C3236C">
      <w:pPr>
        <w:pStyle w:val="TOC1"/>
        <w:rPr>
          <w:rFonts w:asciiTheme="minorHAnsi" w:eastAsiaTheme="minorEastAsia" w:hAnsiTheme="minorHAnsi" w:cstheme="minorBidi"/>
          <w:sz w:val="22"/>
          <w:szCs w:val="22"/>
          <w:lang w:eastAsia="zh-CN"/>
        </w:rPr>
      </w:pPr>
      <w:hyperlink w:anchor="_Toc492808423" w:history="1">
        <w:r w:rsidR="00F23E32" w:rsidRPr="00F23E32">
          <w:rPr>
            <w:rStyle w:val="Hyperlink"/>
          </w:rPr>
          <w:t>4 PROJECT MANAGEMENT PLAN</w:t>
        </w:r>
        <w:r w:rsidR="00F23E32" w:rsidRPr="00F23E32">
          <w:rPr>
            <w:webHidden/>
          </w:rPr>
          <w:tab/>
        </w:r>
        <w:r w:rsidR="00F23E32" w:rsidRPr="00F23E32">
          <w:rPr>
            <w:webHidden/>
          </w:rPr>
          <w:fldChar w:fldCharType="begin"/>
        </w:r>
        <w:r w:rsidR="00F23E32" w:rsidRPr="00F23E32">
          <w:rPr>
            <w:webHidden/>
          </w:rPr>
          <w:instrText xml:space="preserve"> PAGEREF _Toc492808423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32DBE08" w14:textId="5963B8C2" w:rsidR="00F23E32" w:rsidRPr="00F23E32" w:rsidRDefault="00E810FC" w:rsidP="00C3236C">
      <w:pPr>
        <w:pStyle w:val="TOC2"/>
        <w:rPr>
          <w:rFonts w:asciiTheme="minorHAnsi" w:eastAsiaTheme="minorEastAsia" w:hAnsiTheme="minorHAnsi" w:cstheme="minorBidi"/>
          <w:sz w:val="22"/>
          <w:szCs w:val="22"/>
          <w:lang w:eastAsia="zh-CN"/>
        </w:rPr>
      </w:pPr>
      <w:hyperlink w:anchor="_Toc492808424" w:history="1">
        <w:r w:rsidR="00F23E32" w:rsidRPr="00F23E32">
          <w:rPr>
            <w:rStyle w:val="Hyperlink"/>
          </w:rPr>
          <w:t>4.1 Project Timeline</w:t>
        </w:r>
        <w:r w:rsidR="00F23E32" w:rsidRPr="00F23E32">
          <w:rPr>
            <w:webHidden/>
          </w:rPr>
          <w:tab/>
        </w:r>
        <w:r w:rsidR="00F23E32" w:rsidRPr="00F23E32">
          <w:rPr>
            <w:webHidden/>
          </w:rPr>
          <w:fldChar w:fldCharType="begin"/>
        </w:r>
        <w:r w:rsidR="00F23E32" w:rsidRPr="00F23E32">
          <w:rPr>
            <w:webHidden/>
          </w:rPr>
          <w:instrText xml:space="preserve"> PAGEREF _Toc492808424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CE005C9" w14:textId="0534FB39" w:rsidR="00F23E32" w:rsidRPr="00F23E32" w:rsidRDefault="00E810FC" w:rsidP="00C3236C">
      <w:pPr>
        <w:pStyle w:val="TOC2"/>
        <w:rPr>
          <w:rFonts w:asciiTheme="minorHAnsi" w:eastAsiaTheme="minorEastAsia" w:hAnsiTheme="minorHAnsi" w:cstheme="minorBidi"/>
          <w:sz w:val="22"/>
          <w:szCs w:val="22"/>
          <w:lang w:eastAsia="zh-CN"/>
        </w:rPr>
      </w:pPr>
      <w:hyperlink w:anchor="_Toc492808425" w:history="1">
        <w:r w:rsidR="00F23E32" w:rsidRPr="00F23E32">
          <w:rPr>
            <w:rStyle w:val="Hyperlink"/>
          </w:rPr>
          <w:t>4.2 Gantt Chart</w:t>
        </w:r>
        <w:r w:rsidR="00F23E32" w:rsidRPr="00F23E32">
          <w:rPr>
            <w:webHidden/>
          </w:rPr>
          <w:tab/>
        </w:r>
        <w:r w:rsidR="00F23E32" w:rsidRPr="00F23E32">
          <w:rPr>
            <w:webHidden/>
          </w:rPr>
          <w:fldChar w:fldCharType="begin"/>
        </w:r>
        <w:r w:rsidR="00F23E32" w:rsidRPr="00F23E32">
          <w:rPr>
            <w:webHidden/>
          </w:rPr>
          <w:instrText xml:space="preserve"> PAGEREF _Toc492808425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94AB16F" w14:textId="4B2C6EC4" w:rsidR="00F23E32" w:rsidRPr="00F23E32" w:rsidRDefault="00E810FC" w:rsidP="00C3236C">
      <w:pPr>
        <w:pStyle w:val="TOC2"/>
        <w:rPr>
          <w:rFonts w:asciiTheme="minorHAnsi" w:eastAsiaTheme="minorEastAsia" w:hAnsiTheme="minorHAnsi" w:cstheme="minorBidi"/>
          <w:sz w:val="22"/>
          <w:szCs w:val="22"/>
          <w:lang w:eastAsia="zh-CN"/>
        </w:rPr>
      </w:pPr>
      <w:hyperlink w:anchor="_Toc492808426" w:history="1">
        <w:r w:rsidR="00F23E32" w:rsidRPr="00F23E32">
          <w:rPr>
            <w:rStyle w:val="Hyperlink"/>
          </w:rPr>
          <w:t>4.3 Risk Assessment</w:t>
        </w:r>
        <w:r w:rsidR="00F23E32" w:rsidRPr="00F23E32">
          <w:rPr>
            <w:webHidden/>
          </w:rPr>
          <w:tab/>
        </w:r>
        <w:r w:rsidR="00F23E32" w:rsidRPr="00F23E32">
          <w:rPr>
            <w:webHidden/>
          </w:rPr>
          <w:fldChar w:fldCharType="begin"/>
        </w:r>
        <w:r w:rsidR="00F23E32" w:rsidRPr="00F23E32">
          <w:rPr>
            <w:webHidden/>
          </w:rPr>
          <w:instrText xml:space="preserve"> PAGEREF _Toc492808426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3185B8C1" w14:textId="2174D1CF" w:rsidR="00F23E32" w:rsidRPr="00F23E32" w:rsidRDefault="00E810FC" w:rsidP="00C3236C">
      <w:pPr>
        <w:pStyle w:val="TOC2"/>
        <w:rPr>
          <w:rFonts w:asciiTheme="minorHAnsi" w:eastAsiaTheme="minorEastAsia" w:hAnsiTheme="minorHAnsi" w:cstheme="minorBidi"/>
          <w:sz w:val="22"/>
          <w:szCs w:val="22"/>
          <w:lang w:eastAsia="zh-CN"/>
        </w:rPr>
      </w:pPr>
      <w:hyperlink w:anchor="_Toc492808427" w:history="1">
        <w:r w:rsidR="00F23E32" w:rsidRPr="00F23E32">
          <w:rPr>
            <w:rStyle w:val="Hyperlink"/>
          </w:rPr>
          <w:t>4.4 Project Funding</w:t>
        </w:r>
        <w:r w:rsidR="00F23E32" w:rsidRPr="00F23E32">
          <w:rPr>
            <w:webHidden/>
          </w:rPr>
          <w:tab/>
        </w:r>
        <w:r w:rsidR="00F23E32" w:rsidRPr="00F23E32">
          <w:rPr>
            <w:webHidden/>
          </w:rPr>
          <w:fldChar w:fldCharType="begin"/>
        </w:r>
        <w:r w:rsidR="00F23E32" w:rsidRPr="00F23E32">
          <w:rPr>
            <w:webHidden/>
          </w:rPr>
          <w:instrText xml:space="preserve"> PAGEREF _Toc492808427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720D9E40" w14:textId="1D818AA6" w:rsidR="00F23E32" w:rsidRPr="00F23E32" w:rsidRDefault="00E810FC" w:rsidP="00C3236C">
      <w:pPr>
        <w:pStyle w:val="TOC1"/>
        <w:rPr>
          <w:rFonts w:asciiTheme="minorHAnsi" w:eastAsiaTheme="minorEastAsia" w:hAnsiTheme="minorHAnsi" w:cstheme="minorBidi"/>
          <w:sz w:val="22"/>
          <w:szCs w:val="22"/>
          <w:lang w:eastAsia="zh-CN"/>
        </w:rPr>
      </w:pPr>
      <w:hyperlink w:anchor="_Toc492808428" w:history="1">
        <w:r w:rsidR="00F23E32" w:rsidRPr="00F23E32">
          <w:rPr>
            <w:rStyle w:val="Hyperlink"/>
          </w:rPr>
          <w:t>5 MATLAB GUI PROGRAM</w:t>
        </w:r>
        <w:r w:rsidR="00F23E32" w:rsidRPr="00F23E32">
          <w:rPr>
            <w:webHidden/>
          </w:rPr>
          <w:tab/>
        </w:r>
        <w:r w:rsidR="00F23E32" w:rsidRPr="00F23E32">
          <w:rPr>
            <w:webHidden/>
          </w:rPr>
          <w:fldChar w:fldCharType="begin"/>
        </w:r>
        <w:r w:rsidR="00F23E32" w:rsidRPr="00F23E32">
          <w:rPr>
            <w:webHidden/>
          </w:rPr>
          <w:instrText xml:space="preserve"> PAGEREF _Toc492808428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0F7CEACC" w14:textId="407DBDCE" w:rsidR="00F23E32" w:rsidRPr="00F23E32" w:rsidRDefault="00E810FC" w:rsidP="00C3236C">
      <w:pPr>
        <w:pStyle w:val="TOC2"/>
        <w:rPr>
          <w:rFonts w:asciiTheme="minorHAnsi" w:eastAsiaTheme="minorEastAsia" w:hAnsiTheme="minorHAnsi" w:cstheme="minorBidi"/>
          <w:sz w:val="22"/>
          <w:szCs w:val="22"/>
          <w:lang w:eastAsia="zh-CN"/>
        </w:rPr>
      </w:pPr>
      <w:hyperlink w:anchor="_Toc492808429" w:history="1">
        <w:r w:rsidR="00F23E32" w:rsidRPr="00F23E32">
          <w:rPr>
            <w:rStyle w:val="Hyperlink"/>
          </w:rPr>
          <w:t>5.1 Data Acquisition</w:t>
        </w:r>
        <w:r w:rsidR="00F23E32" w:rsidRPr="00F23E32">
          <w:rPr>
            <w:webHidden/>
          </w:rPr>
          <w:tab/>
        </w:r>
        <w:r w:rsidR="00F23E32" w:rsidRPr="00F23E32">
          <w:rPr>
            <w:webHidden/>
          </w:rPr>
          <w:fldChar w:fldCharType="begin"/>
        </w:r>
        <w:r w:rsidR="00F23E32" w:rsidRPr="00F23E32">
          <w:rPr>
            <w:webHidden/>
          </w:rPr>
          <w:instrText xml:space="preserve"> PAGEREF _Toc492808429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46485D2A" w14:textId="092C984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0" w:history="1">
        <w:r w:rsidR="00F23E32" w:rsidRPr="00F23E32">
          <w:rPr>
            <w:rStyle w:val="Hyperlink"/>
          </w:rPr>
          <w:t>5.2 Input Data</w:t>
        </w:r>
        <w:r w:rsidR="00F23E32" w:rsidRPr="00F23E32">
          <w:rPr>
            <w:webHidden/>
          </w:rPr>
          <w:tab/>
        </w:r>
        <w:r w:rsidR="00F23E32" w:rsidRPr="00F23E32">
          <w:rPr>
            <w:webHidden/>
          </w:rPr>
          <w:fldChar w:fldCharType="begin"/>
        </w:r>
        <w:r w:rsidR="00F23E32" w:rsidRPr="00F23E32">
          <w:rPr>
            <w:webHidden/>
          </w:rPr>
          <w:instrText xml:space="preserve"> PAGEREF _Toc492808430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612AF1EB" w14:textId="63F417E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1" w:history="1">
        <w:r w:rsidR="00F23E32" w:rsidRPr="00F23E32">
          <w:rPr>
            <w:rStyle w:val="Hyperlink"/>
          </w:rPr>
          <w:t>5.3 Estimated Production</w:t>
        </w:r>
        <w:r w:rsidR="00F23E32" w:rsidRPr="00F23E32">
          <w:rPr>
            <w:webHidden/>
          </w:rPr>
          <w:tab/>
        </w:r>
        <w:r w:rsidR="00F23E32" w:rsidRPr="00F23E32">
          <w:rPr>
            <w:webHidden/>
          </w:rPr>
          <w:fldChar w:fldCharType="begin"/>
        </w:r>
        <w:r w:rsidR="00F23E32" w:rsidRPr="00F23E32">
          <w:rPr>
            <w:webHidden/>
          </w:rPr>
          <w:instrText xml:space="preserve"> PAGEREF _Toc492808431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478FA028" w14:textId="772E952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2" w:history="1">
        <w:r w:rsidR="00F23E32" w:rsidRPr="00F23E32">
          <w:rPr>
            <w:rStyle w:val="Hyperlink"/>
          </w:rPr>
          <w:t>5.4 Finance Options</w:t>
        </w:r>
        <w:r w:rsidR="00F23E32" w:rsidRPr="00F23E32">
          <w:rPr>
            <w:webHidden/>
          </w:rPr>
          <w:tab/>
        </w:r>
        <w:r w:rsidR="00F23E32" w:rsidRPr="00F23E32">
          <w:rPr>
            <w:webHidden/>
          </w:rPr>
          <w:fldChar w:fldCharType="begin"/>
        </w:r>
        <w:r w:rsidR="00F23E32" w:rsidRPr="00F23E32">
          <w:rPr>
            <w:webHidden/>
          </w:rPr>
          <w:instrText xml:space="preserve"> PAGEREF _Toc492808432 \h </w:instrText>
        </w:r>
        <w:r w:rsidR="00F23E32" w:rsidRPr="00F23E32">
          <w:rPr>
            <w:webHidden/>
          </w:rPr>
        </w:r>
        <w:r w:rsidR="00F23E32" w:rsidRPr="00F23E32">
          <w:rPr>
            <w:webHidden/>
          </w:rPr>
          <w:fldChar w:fldCharType="separate"/>
        </w:r>
        <w:r w:rsidR="00F23E32" w:rsidRPr="00F23E32">
          <w:rPr>
            <w:webHidden/>
          </w:rPr>
          <w:t>57</w:t>
        </w:r>
        <w:r w:rsidR="00F23E32" w:rsidRPr="00F23E32">
          <w:rPr>
            <w:webHidden/>
          </w:rPr>
          <w:fldChar w:fldCharType="end"/>
        </w:r>
      </w:hyperlink>
    </w:p>
    <w:p w14:paraId="6C000BED" w14:textId="17A68FA4" w:rsidR="00F23E32" w:rsidRPr="00F23E32" w:rsidRDefault="00E810FC" w:rsidP="00C3236C">
      <w:pPr>
        <w:pStyle w:val="TOC2"/>
        <w:rPr>
          <w:rFonts w:asciiTheme="minorHAnsi" w:eastAsiaTheme="minorEastAsia" w:hAnsiTheme="minorHAnsi" w:cstheme="minorBidi"/>
          <w:sz w:val="22"/>
          <w:szCs w:val="22"/>
          <w:lang w:eastAsia="zh-CN"/>
        </w:rPr>
      </w:pPr>
      <w:hyperlink w:anchor="_Toc492808433" w:history="1">
        <w:r w:rsidR="00F23E32" w:rsidRPr="00F23E32">
          <w:rPr>
            <w:rStyle w:val="Hyperlink"/>
          </w:rPr>
          <w:t>5.5 Display</w:t>
        </w:r>
        <w:r w:rsidR="00F23E32" w:rsidRPr="00F23E32">
          <w:rPr>
            <w:webHidden/>
          </w:rPr>
          <w:tab/>
        </w:r>
        <w:r w:rsidR="00F23E32" w:rsidRPr="00F23E32">
          <w:rPr>
            <w:webHidden/>
          </w:rPr>
          <w:fldChar w:fldCharType="begin"/>
        </w:r>
        <w:r w:rsidR="00F23E32" w:rsidRPr="00F23E32">
          <w:rPr>
            <w:webHidden/>
          </w:rPr>
          <w:instrText xml:space="preserve"> PAGEREF _Toc492808433 \h </w:instrText>
        </w:r>
        <w:r w:rsidR="00F23E32" w:rsidRPr="00F23E32">
          <w:rPr>
            <w:webHidden/>
          </w:rPr>
        </w:r>
        <w:r w:rsidR="00F23E32" w:rsidRPr="00F23E32">
          <w:rPr>
            <w:webHidden/>
          </w:rPr>
          <w:fldChar w:fldCharType="separate"/>
        </w:r>
        <w:r w:rsidR="00F23E32" w:rsidRPr="00F23E32">
          <w:rPr>
            <w:webHidden/>
          </w:rPr>
          <w:t>58</w:t>
        </w:r>
        <w:r w:rsidR="00F23E32" w:rsidRPr="00F23E32">
          <w:rPr>
            <w:webHidden/>
          </w:rPr>
          <w:fldChar w:fldCharType="end"/>
        </w:r>
      </w:hyperlink>
    </w:p>
    <w:p w14:paraId="58D6646E" w14:textId="616B9065" w:rsidR="00F23E32" w:rsidRPr="00F23E32" w:rsidRDefault="00E810FC" w:rsidP="00C3236C">
      <w:pPr>
        <w:pStyle w:val="TOC2"/>
        <w:rPr>
          <w:rFonts w:asciiTheme="minorHAnsi" w:eastAsiaTheme="minorEastAsia" w:hAnsiTheme="minorHAnsi" w:cstheme="minorBidi"/>
          <w:sz w:val="22"/>
          <w:szCs w:val="22"/>
          <w:lang w:eastAsia="zh-CN"/>
        </w:rPr>
      </w:pPr>
      <w:hyperlink w:anchor="_Toc492808434" w:history="1">
        <w:r w:rsidR="00F23E32" w:rsidRPr="00F23E32">
          <w:rPr>
            <w:rStyle w:val="Hyperlink"/>
          </w:rPr>
          <w:t>5.6 Additional Features</w:t>
        </w:r>
        <w:r w:rsidR="00F23E32" w:rsidRPr="00F23E32">
          <w:rPr>
            <w:webHidden/>
          </w:rPr>
          <w:tab/>
        </w:r>
        <w:r w:rsidR="00F23E32" w:rsidRPr="00F23E32">
          <w:rPr>
            <w:webHidden/>
          </w:rPr>
          <w:fldChar w:fldCharType="begin"/>
        </w:r>
        <w:r w:rsidR="00F23E32" w:rsidRPr="00F23E32">
          <w:rPr>
            <w:webHidden/>
          </w:rPr>
          <w:instrText xml:space="preserve"> PAGEREF _Toc492808434 \h </w:instrText>
        </w:r>
        <w:r w:rsidR="00F23E32" w:rsidRPr="00F23E32">
          <w:rPr>
            <w:webHidden/>
          </w:rPr>
        </w:r>
        <w:r w:rsidR="00F23E32" w:rsidRPr="00F23E32">
          <w:rPr>
            <w:webHidden/>
          </w:rPr>
          <w:fldChar w:fldCharType="separate"/>
        </w:r>
        <w:r w:rsidR="00F23E32" w:rsidRPr="00F23E32">
          <w:rPr>
            <w:webHidden/>
          </w:rPr>
          <w:t>59</w:t>
        </w:r>
        <w:r w:rsidR="00F23E32" w:rsidRPr="00F23E32">
          <w:rPr>
            <w:webHidden/>
          </w:rPr>
          <w:fldChar w:fldCharType="end"/>
        </w:r>
      </w:hyperlink>
    </w:p>
    <w:p w14:paraId="33D7A801" w14:textId="38DC628B" w:rsidR="00F23E32" w:rsidRPr="00F23E32" w:rsidRDefault="00E810FC" w:rsidP="00C3236C">
      <w:pPr>
        <w:pStyle w:val="TOC1"/>
        <w:rPr>
          <w:rFonts w:asciiTheme="minorHAnsi" w:eastAsiaTheme="minorEastAsia" w:hAnsiTheme="minorHAnsi" w:cstheme="minorBidi"/>
          <w:sz w:val="22"/>
          <w:szCs w:val="22"/>
          <w:lang w:eastAsia="zh-CN"/>
        </w:rPr>
      </w:pPr>
      <w:hyperlink w:anchor="_Toc492808435" w:history="1">
        <w:r w:rsidR="00F23E32" w:rsidRPr="00F23E32">
          <w:rPr>
            <w:rStyle w:val="Hyperlink"/>
          </w:rPr>
          <w:t>6 RESULTS</w:t>
        </w:r>
        <w:r w:rsidR="00F23E32" w:rsidRPr="00F23E32">
          <w:rPr>
            <w:webHidden/>
          </w:rPr>
          <w:tab/>
        </w:r>
        <w:r w:rsidR="00F23E32" w:rsidRPr="00F23E32">
          <w:rPr>
            <w:webHidden/>
          </w:rPr>
          <w:fldChar w:fldCharType="begin"/>
        </w:r>
        <w:r w:rsidR="00F23E32" w:rsidRPr="00F23E32">
          <w:rPr>
            <w:webHidden/>
          </w:rPr>
          <w:instrText xml:space="preserve"> PAGEREF _Toc492808435 \h </w:instrText>
        </w:r>
        <w:r w:rsidR="00F23E32" w:rsidRPr="00F23E32">
          <w:rPr>
            <w:webHidden/>
          </w:rPr>
        </w:r>
        <w:r w:rsidR="00F23E32" w:rsidRPr="00F23E32">
          <w:rPr>
            <w:webHidden/>
          </w:rPr>
          <w:fldChar w:fldCharType="separate"/>
        </w:r>
        <w:r w:rsidR="00F23E32" w:rsidRPr="00F23E32">
          <w:rPr>
            <w:webHidden/>
          </w:rPr>
          <w:t>60</w:t>
        </w:r>
        <w:r w:rsidR="00F23E32" w:rsidRPr="00F23E32">
          <w:rPr>
            <w:webHidden/>
          </w:rPr>
          <w:fldChar w:fldCharType="end"/>
        </w:r>
      </w:hyperlink>
    </w:p>
    <w:p w14:paraId="7354F23F" w14:textId="54C0AD0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6" w:history="1">
        <w:r w:rsidR="00F23E32" w:rsidRPr="00F23E32">
          <w:rPr>
            <w:rStyle w:val="Hyperlink"/>
          </w:rPr>
          <w:t>6.1 Constant Parameters</w:t>
        </w:r>
        <w:r w:rsidR="00F23E32" w:rsidRPr="00F23E32">
          <w:rPr>
            <w:webHidden/>
          </w:rPr>
          <w:tab/>
        </w:r>
        <w:r w:rsidR="00F23E32" w:rsidRPr="00F23E32">
          <w:rPr>
            <w:webHidden/>
          </w:rPr>
          <w:fldChar w:fldCharType="begin"/>
        </w:r>
        <w:r w:rsidR="00F23E32" w:rsidRPr="00F23E32">
          <w:rPr>
            <w:webHidden/>
          </w:rPr>
          <w:instrText xml:space="preserve"> PAGEREF _Toc492808436 \h </w:instrText>
        </w:r>
        <w:r w:rsidR="00F23E32" w:rsidRPr="00F23E32">
          <w:rPr>
            <w:webHidden/>
          </w:rPr>
        </w:r>
        <w:r w:rsidR="00F23E32" w:rsidRPr="00F23E32">
          <w:rPr>
            <w:webHidden/>
          </w:rPr>
          <w:fldChar w:fldCharType="separate"/>
        </w:r>
        <w:r w:rsidR="00F23E32" w:rsidRPr="00F23E32">
          <w:rPr>
            <w:webHidden/>
          </w:rPr>
          <w:t>61</w:t>
        </w:r>
        <w:r w:rsidR="00F23E32" w:rsidRPr="00F23E32">
          <w:rPr>
            <w:webHidden/>
          </w:rPr>
          <w:fldChar w:fldCharType="end"/>
        </w:r>
      </w:hyperlink>
    </w:p>
    <w:p w14:paraId="1CDE4A75" w14:textId="64A657EC" w:rsidR="00F23E32" w:rsidRPr="00F23E32" w:rsidRDefault="00E810FC" w:rsidP="00C3236C">
      <w:pPr>
        <w:pStyle w:val="TOC2"/>
        <w:rPr>
          <w:rFonts w:asciiTheme="minorHAnsi" w:eastAsiaTheme="minorEastAsia" w:hAnsiTheme="minorHAnsi" w:cstheme="minorBidi"/>
          <w:sz w:val="22"/>
          <w:szCs w:val="22"/>
          <w:lang w:eastAsia="zh-CN"/>
        </w:rPr>
      </w:pPr>
      <w:hyperlink w:anchor="_Toc492808437" w:history="1">
        <w:r w:rsidR="00F23E32" w:rsidRPr="00F23E32">
          <w:rPr>
            <w:rStyle w:val="Hyperlink"/>
          </w:rPr>
          <w:t>6.2 Output Production Figures</w:t>
        </w:r>
        <w:r w:rsidR="00F23E32" w:rsidRPr="00F23E32">
          <w:rPr>
            <w:webHidden/>
          </w:rPr>
          <w:tab/>
        </w:r>
        <w:r w:rsidR="00F23E32" w:rsidRPr="00F23E32">
          <w:rPr>
            <w:webHidden/>
          </w:rPr>
          <w:fldChar w:fldCharType="begin"/>
        </w:r>
        <w:r w:rsidR="00F23E32" w:rsidRPr="00F23E32">
          <w:rPr>
            <w:webHidden/>
          </w:rPr>
          <w:instrText xml:space="preserve"> PAGEREF _Toc492808437 \h </w:instrText>
        </w:r>
        <w:r w:rsidR="00F23E32" w:rsidRPr="00F23E32">
          <w:rPr>
            <w:webHidden/>
          </w:rPr>
        </w:r>
        <w:r w:rsidR="00F23E32" w:rsidRPr="00F23E32">
          <w:rPr>
            <w:webHidden/>
          </w:rPr>
          <w:fldChar w:fldCharType="separate"/>
        </w:r>
        <w:r w:rsidR="00F23E32" w:rsidRPr="00F23E32">
          <w:rPr>
            <w:webHidden/>
          </w:rPr>
          <w:t>62</w:t>
        </w:r>
        <w:r w:rsidR="00F23E32" w:rsidRPr="00F23E32">
          <w:rPr>
            <w:webHidden/>
          </w:rPr>
          <w:fldChar w:fldCharType="end"/>
        </w:r>
      </w:hyperlink>
    </w:p>
    <w:p w14:paraId="16DB2FD1" w14:textId="089E7324" w:rsidR="00F23E32" w:rsidRPr="00F23E32" w:rsidRDefault="00E810FC" w:rsidP="00C3236C">
      <w:pPr>
        <w:pStyle w:val="TOC2"/>
        <w:rPr>
          <w:rFonts w:asciiTheme="minorHAnsi" w:eastAsiaTheme="minorEastAsia" w:hAnsiTheme="minorHAnsi" w:cstheme="minorBidi"/>
          <w:sz w:val="22"/>
          <w:szCs w:val="22"/>
          <w:lang w:eastAsia="zh-CN"/>
        </w:rPr>
      </w:pPr>
      <w:hyperlink w:anchor="_Toc492808438" w:history="1">
        <w:r w:rsidR="00F23E32" w:rsidRPr="00F23E32">
          <w:rPr>
            <w:rStyle w:val="Hyperlink"/>
          </w:rPr>
          <w:t>6.3 Output Finance Figures</w:t>
        </w:r>
        <w:r w:rsidR="00F23E32" w:rsidRPr="00F23E32">
          <w:rPr>
            <w:webHidden/>
          </w:rPr>
          <w:tab/>
        </w:r>
        <w:r w:rsidR="00F23E32" w:rsidRPr="00F23E32">
          <w:rPr>
            <w:webHidden/>
          </w:rPr>
          <w:fldChar w:fldCharType="begin"/>
        </w:r>
        <w:r w:rsidR="00F23E32" w:rsidRPr="00F23E32">
          <w:rPr>
            <w:webHidden/>
          </w:rPr>
          <w:instrText xml:space="preserve"> PAGEREF _Toc492808438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71C61913" w14:textId="5B0378FE" w:rsidR="00F23E32" w:rsidRPr="00F23E32" w:rsidRDefault="00E810FC" w:rsidP="00C3236C">
      <w:pPr>
        <w:pStyle w:val="TOC2"/>
        <w:rPr>
          <w:rFonts w:asciiTheme="minorHAnsi" w:eastAsiaTheme="minorEastAsia" w:hAnsiTheme="minorHAnsi" w:cstheme="minorBidi"/>
          <w:sz w:val="22"/>
          <w:szCs w:val="22"/>
          <w:lang w:eastAsia="zh-CN"/>
        </w:rPr>
      </w:pPr>
      <w:hyperlink w:anchor="_Toc492808439" w:history="1">
        <w:r w:rsidR="00F23E32" w:rsidRPr="00F23E32">
          <w:rPr>
            <w:rStyle w:val="Hyperlink"/>
          </w:rPr>
          <w:t>6.4 Monthly kWhr Production Graphs</w:t>
        </w:r>
        <w:r w:rsidR="00F23E32" w:rsidRPr="00F23E32">
          <w:rPr>
            <w:webHidden/>
          </w:rPr>
          <w:tab/>
        </w:r>
        <w:r w:rsidR="00F23E32" w:rsidRPr="00F23E32">
          <w:rPr>
            <w:webHidden/>
          </w:rPr>
          <w:fldChar w:fldCharType="begin"/>
        </w:r>
        <w:r w:rsidR="00F23E32" w:rsidRPr="00F23E32">
          <w:rPr>
            <w:webHidden/>
          </w:rPr>
          <w:instrText xml:space="preserve"> PAGEREF _Toc492808439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57BCD7ED" w14:textId="65963C95" w:rsidR="00F23E32" w:rsidRPr="00F23E32" w:rsidRDefault="00E810FC" w:rsidP="00C3236C">
      <w:pPr>
        <w:pStyle w:val="TOC2"/>
        <w:rPr>
          <w:rFonts w:asciiTheme="minorHAnsi" w:eastAsiaTheme="minorEastAsia" w:hAnsiTheme="minorHAnsi" w:cstheme="minorBidi"/>
          <w:sz w:val="22"/>
          <w:szCs w:val="22"/>
          <w:lang w:eastAsia="zh-CN"/>
        </w:rPr>
      </w:pPr>
      <w:hyperlink w:anchor="_Toc492808440" w:history="1">
        <w:r w:rsidR="00F23E32" w:rsidRPr="00F23E32">
          <w:rPr>
            <w:rStyle w:val="Hyperlink"/>
          </w:rPr>
          <w:t>6.5 Yearly Saving Plots</w:t>
        </w:r>
        <w:r w:rsidR="00F23E32" w:rsidRPr="00F23E32">
          <w:rPr>
            <w:webHidden/>
          </w:rPr>
          <w:tab/>
        </w:r>
        <w:r w:rsidR="00F23E32" w:rsidRPr="00F23E32">
          <w:rPr>
            <w:webHidden/>
          </w:rPr>
          <w:fldChar w:fldCharType="begin"/>
        </w:r>
        <w:r w:rsidR="00F23E32" w:rsidRPr="00F23E32">
          <w:rPr>
            <w:webHidden/>
          </w:rPr>
          <w:instrText xml:space="preserve"> PAGEREF _Toc492808440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02B479D7" w14:textId="77235486" w:rsidR="00F23E32" w:rsidRPr="00F23E32" w:rsidRDefault="00E810FC" w:rsidP="00C3236C">
      <w:pPr>
        <w:pStyle w:val="TOC2"/>
        <w:rPr>
          <w:rFonts w:asciiTheme="minorHAnsi" w:eastAsiaTheme="minorEastAsia" w:hAnsiTheme="minorHAnsi" w:cstheme="minorBidi"/>
          <w:sz w:val="22"/>
          <w:szCs w:val="22"/>
          <w:lang w:eastAsia="zh-CN"/>
        </w:rPr>
      </w:pPr>
      <w:hyperlink w:anchor="_Toc492808441" w:history="1">
        <w:r w:rsidR="00F23E32" w:rsidRPr="00F23E32">
          <w:rPr>
            <w:rStyle w:val="Hyperlink"/>
          </w:rPr>
          <w:t>6.6 Daily Energy Sources Charts</w:t>
        </w:r>
        <w:r w:rsidR="00F23E32" w:rsidRPr="00F23E32">
          <w:rPr>
            <w:webHidden/>
          </w:rPr>
          <w:tab/>
        </w:r>
        <w:r w:rsidR="00F23E32" w:rsidRPr="00F23E32">
          <w:rPr>
            <w:webHidden/>
          </w:rPr>
          <w:fldChar w:fldCharType="begin"/>
        </w:r>
        <w:r w:rsidR="00F23E32" w:rsidRPr="00F23E32">
          <w:rPr>
            <w:webHidden/>
          </w:rPr>
          <w:instrText xml:space="preserve"> PAGEREF _Toc492808441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60B2DF4E" w14:textId="0B31B45C" w:rsidR="00F23E32" w:rsidRPr="00F23E32" w:rsidRDefault="00E810FC" w:rsidP="00C3236C">
      <w:pPr>
        <w:pStyle w:val="TOC1"/>
        <w:rPr>
          <w:rFonts w:asciiTheme="minorHAnsi" w:eastAsiaTheme="minorEastAsia" w:hAnsiTheme="minorHAnsi" w:cstheme="minorBidi"/>
          <w:sz w:val="22"/>
          <w:szCs w:val="22"/>
          <w:lang w:eastAsia="zh-CN"/>
        </w:rPr>
      </w:pPr>
      <w:hyperlink w:anchor="_Toc492808442" w:history="1">
        <w:r w:rsidR="00F23E32" w:rsidRPr="00F23E32">
          <w:rPr>
            <w:rStyle w:val="Hyperlink"/>
          </w:rPr>
          <w:t>7 DISCUSSION</w:t>
        </w:r>
        <w:r w:rsidR="00F23E32" w:rsidRPr="00F23E32">
          <w:rPr>
            <w:webHidden/>
          </w:rPr>
          <w:tab/>
        </w:r>
        <w:r w:rsidR="00F23E32" w:rsidRPr="00F23E32">
          <w:rPr>
            <w:webHidden/>
          </w:rPr>
          <w:fldChar w:fldCharType="begin"/>
        </w:r>
        <w:r w:rsidR="00F23E32" w:rsidRPr="00F23E32">
          <w:rPr>
            <w:webHidden/>
          </w:rPr>
          <w:instrText xml:space="preserve"> PAGEREF _Toc492808442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492DA800" w14:textId="77C002CD" w:rsidR="00F23E32" w:rsidRPr="00F23E32" w:rsidRDefault="00E810FC" w:rsidP="00C3236C">
      <w:pPr>
        <w:pStyle w:val="TOC2"/>
        <w:rPr>
          <w:rFonts w:asciiTheme="minorHAnsi" w:eastAsiaTheme="minorEastAsia" w:hAnsiTheme="minorHAnsi" w:cstheme="minorBidi"/>
          <w:sz w:val="22"/>
          <w:szCs w:val="22"/>
          <w:lang w:eastAsia="zh-CN"/>
        </w:rPr>
      </w:pPr>
      <w:hyperlink w:anchor="_Toc492808443" w:history="1">
        <w:r w:rsidR="00F23E32" w:rsidRPr="00F23E32">
          <w:rPr>
            <w:rStyle w:val="Hyperlink"/>
            <w:rFonts w:eastAsia="Times New Roman"/>
          </w:rPr>
          <w:t>7.1</w:t>
        </w:r>
        <w:r w:rsidR="00F23E32" w:rsidRPr="00F23E32">
          <w:rPr>
            <w:rStyle w:val="Hyperlink"/>
          </w:rPr>
          <w:t xml:space="preserve"> Effect of Selected Location &amp; Constant Parameters</w:t>
        </w:r>
        <w:r w:rsidR="00F23E32" w:rsidRPr="00F23E32">
          <w:rPr>
            <w:webHidden/>
          </w:rPr>
          <w:tab/>
        </w:r>
        <w:r w:rsidR="00F23E32" w:rsidRPr="00F23E32">
          <w:rPr>
            <w:webHidden/>
          </w:rPr>
          <w:fldChar w:fldCharType="begin"/>
        </w:r>
        <w:r w:rsidR="00F23E32" w:rsidRPr="00F23E32">
          <w:rPr>
            <w:webHidden/>
          </w:rPr>
          <w:instrText xml:space="preserve"> PAGEREF _Toc492808443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7792F1B9" w14:textId="7C79B2B2" w:rsidR="00F23E32" w:rsidRPr="00F23E32" w:rsidRDefault="00E810FC" w:rsidP="00C3236C">
      <w:pPr>
        <w:pStyle w:val="TOC2"/>
        <w:rPr>
          <w:rFonts w:asciiTheme="minorHAnsi" w:eastAsiaTheme="minorEastAsia" w:hAnsiTheme="minorHAnsi" w:cstheme="minorBidi"/>
          <w:sz w:val="22"/>
          <w:szCs w:val="22"/>
          <w:lang w:eastAsia="zh-CN"/>
        </w:rPr>
      </w:pPr>
      <w:hyperlink w:anchor="_Toc492808444" w:history="1">
        <w:r w:rsidR="00F23E32" w:rsidRPr="00F23E32">
          <w:rPr>
            <w:rStyle w:val="Hyperlink"/>
          </w:rPr>
          <w:t>7.2 Energy Production Feasibility Calculations</w:t>
        </w:r>
        <w:r w:rsidR="00F23E32" w:rsidRPr="00F23E32">
          <w:rPr>
            <w:webHidden/>
          </w:rPr>
          <w:tab/>
        </w:r>
        <w:r w:rsidR="00F23E32" w:rsidRPr="00F23E32">
          <w:rPr>
            <w:webHidden/>
          </w:rPr>
          <w:fldChar w:fldCharType="begin"/>
        </w:r>
        <w:r w:rsidR="00F23E32" w:rsidRPr="00F23E32">
          <w:rPr>
            <w:webHidden/>
          </w:rPr>
          <w:instrText xml:space="preserve"> PAGEREF _Toc492808444 \h </w:instrText>
        </w:r>
        <w:r w:rsidR="00F23E32" w:rsidRPr="00F23E32">
          <w:rPr>
            <w:webHidden/>
          </w:rPr>
        </w:r>
        <w:r w:rsidR="00F23E32" w:rsidRPr="00F23E32">
          <w:rPr>
            <w:webHidden/>
          </w:rPr>
          <w:fldChar w:fldCharType="separate"/>
        </w:r>
        <w:r w:rsidR="00F23E32" w:rsidRPr="00F23E32">
          <w:rPr>
            <w:webHidden/>
          </w:rPr>
          <w:t>68</w:t>
        </w:r>
        <w:r w:rsidR="00F23E32" w:rsidRPr="00F23E32">
          <w:rPr>
            <w:webHidden/>
          </w:rPr>
          <w:fldChar w:fldCharType="end"/>
        </w:r>
      </w:hyperlink>
    </w:p>
    <w:p w14:paraId="5B502B5C" w14:textId="6AF7698F" w:rsidR="00F23E32" w:rsidRPr="00F23E32" w:rsidRDefault="00E810FC" w:rsidP="00C3236C">
      <w:pPr>
        <w:pStyle w:val="TOC2"/>
        <w:rPr>
          <w:rFonts w:asciiTheme="minorHAnsi" w:eastAsiaTheme="minorEastAsia" w:hAnsiTheme="minorHAnsi" w:cstheme="minorBidi"/>
          <w:sz w:val="22"/>
          <w:szCs w:val="22"/>
          <w:lang w:eastAsia="zh-CN"/>
        </w:rPr>
      </w:pPr>
      <w:hyperlink w:anchor="_Toc492808445" w:history="1">
        <w:r w:rsidR="00F23E32" w:rsidRPr="00F23E32">
          <w:rPr>
            <w:rStyle w:val="Hyperlink"/>
          </w:rPr>
          <w:t>7.3 Economic Payback Potential</w:t>
        </w:r>
        <w:r w:rsidR="00F23E32" w:rsidRPr="00F23E32">
          <w:rPr>
            <w:webHidden/>
          </w:rPr>
          <w:tab/>
        </w:r>
        <w:r w:rsidR="00F23E32" w:rsidRPr="00F23E32">
          <w:rPr>
            <w:webHidden/>
          </w:rPr>
          <w:fldChar w:fldCharType="begin"/>
        </w:r>
        <w:r w:rsidR="00F23E32" w:rsidRPr="00F23E32">
          <w:rPr>
            <w:webHidden/>
          </w:rPr>
          <w:instrText xml:space="preserve"> PAGEREF _Toc492808445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2D9C4AA8" w14:textId="437BCD5D" w:rsidR="00F23E32" w:rsidRPr="00F23E32" w:rsidRDefault="00E810FC" w:rsidP="00C3236C">
      <w:pPr>
        <w:pStyle w:val="TOC2"/>
        <w:rPr>
          <w:rFonts w:asciiTheme="minorHAnsi" w:eastAsiaTheme="minorEastAsia" w:hAnsiTheme="minorHAnsi" w:cstheme="minorBidi"/>
          <w:sz w:val="22"/>
          <w:szCs w:val="22"/>
          <w:lang w:eastAsia="zh-CN"/>
        </w:rPr>
      </w:pPr>
      <w:hyperlink w:anchor="_Toc492808446" w:history="1">
        <w:r w:rsidR="00F23E32" w:rsidRPr="00F23E32">
          <w:rPr>
            <w:rStyle w:val="Hyperlink"/>
          </w:rPr>
          <w:t>7.4 Assumptions</w:t>
        </w:r>
        <w:r w:rsidR="00F23E32" w:rsidRPr="00F23E32">
          <w:rPr>
            <w:webHidden/>
          </w:rPr>
          <w:tab/>
        </w:r>
        <w:r w:rsidR="00F23E32" w:rsidRPr="00F23E32">
          <w:rPr>
            <w:webHidden/>
          </w:rPr>
          <w:fldChar w:fldCharType="begin"/>
        </w:r>
        <w:r w:rsidR="00F23E32" w:rsidRPr="00F23E32">
          <w:rPr>
            <w:webHidden/>
          </w:rPr>
          <w:instrText xml:space="preserve"> PAGEREF _Toc492808446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5FE8C787" w14:textId="1F1BC980" w:rsidR="00F23E32" w:rsidRPr="00F23E32" w:rsidRDefault="00E810FC" w:rsidP="00C3236C">
      <w:pPr>
        <w:pStyle w:val="TOC2"/>
        <w:rPr>
          <w:rFonts w:asciiTheme="minorHAnsi" w:eastAsiaTheme="minorEastAsia" w:hAnsiTheme="minorHAnsi" w:cstheme="minorBidi"/>
          <w:sz w:val="22"/>
          <w:szCs w:val="22"/>
          <w:lang w:eastAsia="zh-CN"/>
        </w:rPr>
      </w:pPr>
      <w:hyperlink w:anchor="_Toc492808447" w:history="1">
        <w:r w:rsidR="00F23E32" w:rsidRPr="00F23E32">
          <w:rPr>
            <w:rStyle w:val="Hyperlink"/>
          </w:rPr>
          <w:t>7.5 Limitations in Matlab GUI Modelling</w:t>
        </w:r>
        <w:r w:rsidR="00F23E32" w:rsidRPr="00F23E32">
          <w:rPr>
            <w:webHidden/>
          </w:rPr>
          <w:tab/>
        </w:r>
        <w:r w:rsidR="00F23E32" w:rsidRPr="00F23E32">
          <w:rPr>
            <w:webHidden/>
          </w:rPr>
          <w:fldChar w:fldCharType="begin"/>
        </w:r>
        <w:r w:rsidR="00F23E32" w:rsidRPr="00F23E32">
          <w:rPr>
            <w:webHidden/>
          </w:rPr>
          <w:instrText xml:space="preserve"> PAGEREF _Toc492808447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003B5E3D" w14:textId="2413AD60" w:rsidR="00F23E32" w:rsidRPr="00F23E32" w:rsidRDefault="00E810FC" w:rsidP="00C3236C">
      <w:pPr>
        <w:pStyle w:val="TOC2"/>
        <w:rPr>
          <w:rFonts w:asciiTheme="minorHAnsi" w:eastAsiaTheme="minorEastAsia" w:hAnsiTheme="minorHAnsi" w:cstheme="minorBidi"/>
          <w:sz w:val="22"/>
          <w:szCs w:val="22"/>
          <w:lang w:eastAsia="zh-CN"/>
        </w:rPr>
      </w:pPr>
      <w:hyperlink w:anchor="_Toc492808448" w:history="1">
        <w:r w:rsidR="00F23E32" w:rsidRPr="00F23E32">
          <w:rPr>
            <w:rStyle w:val="Hyperlink"/>
          </w:rPr>
          <w:t>7.6 Solar Solution Comparison Table</w:t>
        </w:r>
        <w:r w:rsidR="00F23E32" w:rsidRPr="00F23E32">
          <w:rPr>
            <w:webHidden/>
          </w:rPr>
          <w:tab/>
        </w:r>
        <w:r w:rsidR="00F23E32" w:rsidRPr="00F23E32">
          <w:rPr>
            <w:webHidden/>
          </w:rPr>
          <w:fldChar w:fldCharType="begin"/>
        </w:r>
        <w:r w:rsidR="00F23E32" w:rsidRPr="00F23E32">
          <w:rPr>
            <w:webHidden/>
          </w:rPr>
          <w:instrText xml:space="preserve"> PAGEREF _Toc492808448 \h </w:instrText>
        </w:r>
        <w:r w:rsidR="00F23E32" w:rsidRPr="00F23E32">
          <w:rPr>
            <w:webHidden/>
          </w:rPr>
        </w:r>
        <w:r w:rsidR="00F23E32" w:rsidRPr="00F23E32">
          <w:rPr>
            <w:webHidden/>
          </w:rPr>
          <w:fldChar w:fldCharType="separate"/>
        </w:r>
        <w:r w:rsidR="00F23E32" w:rsidRPr="00F23E32">
          <w:rPr>
            <w:webHidden/>
          </w:rPr>
          <w:t>71</w:t>
        </w:r>
        <w:r w:rsidR="00F23E32" w:rsidRPr="00F23E32">
          <w:rPr>
            <w:webHidden/>
          </w:rPr>
          <w:fldChar w:fldCharType="end"/>
        </w:r>
      </w:hyperlink>
    </w:p>
    <w:p w14:paraId="009AF59F" w14:textId="2938C8C8" w:rsidR="00F23E32" w:rsidRPr="00F23E32" w:rsidRDefault="00E810FC" w:rsidP="00C3236C">
      <w:pPr>
        <w:pStyle w:val="TOC1"/>
        <w:rPr>
          <w:rFonts w:asciiTheme="minorHAnsi" w:eastAsiaTheme="minorEastAsia" w:hAnsiTheme="minorHAnsi" w:cstheme="minorBidi"/>
          <w:sz w:val="22"/>
          <w:szCs w:val="22"/>
          <w:lang w:eastAsia="zh-CN"/>
        </w:rPr>
      </w:pPr>
      <w:hyperlink w:anchor="_Toc492808449" w:history="1">
        <w:r w:rsidR="00F23E32" w:rsidRPr="00F23E32">
          <w:rPr>
            <w:rStyle w:val="Hyperlink"/>
          </w:rPr>
          <w:t>8 CONCLUSION</w:t>
        </w:r>
        <w:r w:rsidR="00F23E32" w:rsidRPr="00F23E32">
          <w:rPr>
            <w:webHidden/>
          </w:rPr>
          <w:tab/>
        </w:r>
        <w:r w:rsidR="00F23E32" w:rsidRPr="00F23E32">
          <w:rPr>
            <w:webHidden/>
          </w:rPr>
          <w:fldChar w:fldCharType="begin"/>
        </w:r>
        <w:r w:rsidR="00F23E32" w:rsidRPr="00F23E32">
          <w:rPr>
            <w:webHidden/>
          </w:rPr>
          <w:instrText xml:space="preserve"> PAGEREF _Toc492808449 \h </w:instrText>
        </w:r>
        <w:r w:rsidR="00F23E32" w:rsidRPr="00F23E32">
          <w:rPr>
            <w:webHidden/>
          </w:rPr>
        </w:r>
        <w:r w:rsidR="00F23E32" w:rsidRPr="00F23E32">
          <w:rPr>
            <w:webHidden/>
          </w:rPr>
          <w:fldChar w:fldCharType="separate"/>
        </w:r>
        <w:r w:rsidR="00F23E32" w:rsidRPr="00F23E32">
          <w:rPr>
            <w:webHidden/>
          </w:rPr>
          <w:t>72</w:t>
        </w:r>
        <w:r w:rsidR="00F23E32" w:rsidRPr="00F23E32">
          <w:rPr>
            <w:webHidden/>
          </w:rPr>
          <w:fldChar w:fldCharType="end"/>
        </w:r>
      </w:hyperlink>
    </w:p>
    <w:p w14:paraId="53CD95BA" w14:textId="455A0D50" w:rsidR="00F23E32" w:rsidRPr="00F23E32" w:rsidRDefault="00E810FC" w:rsidP="00C3236C">
      <w:pPr>
        <w:pStyle w:val="TOC1"/>
        <w:rPr>
          <w:rFonts w:asciiTheme="minorHAnsi" w:eastAsiaTheme="minorEastAsia" w:hAnsiTheme="minorHAnsi" w:cstheme="minorBidi"/>
          <w:sz w:val="22"/>
          <w:szCs w:val="22"/>
          <w:lang w:eastAsia="zh-CN"/>
        </w:rPr>
      </w:pPr>
      <w:hyperlink w:anchor="_Toc492808450" w:history="1">
        <w:r w:rsidR="00F23E32" w:rsidRPr="00F23E32">
          <w:rPr>
            <w:rStyle w:val="Hyperlink"/>
          </w:rPr>
          <w:t>9 RECOMMENDATIONS</w:t>
        </w:r>
        <w:r w:rsidR="00F23E32" w:rsidRPr="00F23E32">
          <w:rPr>
            <w:webHidden/>
          </w:rPr>
          <w:tab/>
        </w:r>
        <w:r w:rsidR="00F23E32" w:rsidRPr="00F23E32">
          <w:rPr>
            <w:webHidden/>
          </w:rPr>
          <w:fldChar w:fldCharType="begin"/>
        </w:r>
        <w:r w:rsidR="00F23E32" w:rsidRPr="00F23E32">
          <w:rPr>
            <w:webHidden/>
          </w:rPr>
          <w:instrText xml:space="preserve"> PAGEREF _Toc492808450 \h </w:instrText>
        </w:r>
        <w:r w:rsidR="00F23E32" w:rsidRPr="00F23E32">
          <w:rPr>
            <w:webHidden/>
          </w:rPr>
        </w:r>
        <w:r w:rsidR="00F23E32" w:rsidRPr="00F23E32">
          <w:rPr>
            <w:webHidden/>
          </w:rPr>
          <w:fldChar w:fldCharType="separate"/>
        </w:r>
        <w:r w:rsidR="00F23E32" w:rsidRPr="00F23E32">
          <w:rPr>
            <w:webHidden/>
          </w:rPr>
          <w:t>73</w:t>
        </w:r>
        <w:r w:rsidR="00F23E32" w:rsidRPr="00F23E32">
          <w:rPr>
            <w:webHidden/>
          </w:rPr>
          <w:fldChar w:fldCharType="end"/>
        </w:r>
      </w:hyperlink>
    </w:p>
    <w:p w14:paraId="10F5D4EE" w14:textId="1F32BAF2" w:rsidR="00F23E32" w:rsidRPr="00F23E32" w:rsidRDefault="00E810FC" w:rsidP="00C3236C">
      <w:pPr>
        <w:pStyle w:val="TOC1"/>
        <w:rPr>
          <w:rFonts w:asciiTheme="minorHAnsi" w:eastAsiaTheme="minorEastAsia" w:hAnsiTheme="minorHAnsi" w:cstheme="minorBidi"/>
          <w:sz w:val="22"/>
          <w:szCs w:val="22"/>
          <w:lang w:eastAsia="zh-CN"/>
        </w:rPr>
      </w:pPr>
      <w:hyperlink w:anchor="_Toc492808451" w:history="1">
        <w:r w:rsidR="00F23E32" w:rsidRPr="00F23E32">
          <w:rPr>
            <w:rStyle w:val="Hyperlink"/>
          </w:rPr>
          <w:t>10 Appendices</w:t>
        </w:r>
        <w:r w:rsidR="00F23E32" w:rsidRPr="00F23E32">
          <w:rPr>
            <w:webHidden/>
          </w:rPr>
          <w:tab/>
        </w:r>
        <w:r w:rsidR="00F23E32" w:rsidRPr="00F23E32">
          <w:rPr>
            <w:webHidden/>
          </w:rPr>
          <w:fldChar w:fldCharType="begin"/>
        </w:r>
        <w:r w:rsidR="00F23E32" w:rsidRPr="00F23E32">
          <w:rPr>
            <w:webHidden/>
          </w:rPr>
          <w:instrText xml:space="preserve"> PAGEREF _Toc492808451 \h </w:instrText>
        </w:r>
        <w:r w:rsidR="00F23E32" w:rsidRPr="00F23E32">
          <w:rPr>
            <w:webHidden/>
          </w:rPr>
        </w:r>
        <w:r w:rsidR="00F23E32" w:rsidRPr="00F23E32">
          <w:rPr>
            <w:webHidden/>
          </w:rPr>
          <w:fldChar w:fldCharType="separate"/>
        </w:r>
        <w:r w:rsidR="00F23E32" w:rsidRPr="00F23E32">
          <w:rPr>
            <w:webHidden/>
          </w:rPr>
          <w:t>74</w:t>
        </w:r>
        <w:r w:rsidR="00F23E32" w:rsidRPr="00F23E32">
          <w:rPr>
            <w:webHidden/>
          </w:rPr>
          <w:fldChar w:fldCharType="end"/>
        </w:r>
      </w:hyperlink>
    </w:p>
    <w:p w14:paraId="41F66AC7" w14:textId="7E32EC23" w:rsidR="00F23E32" w:rsidRPr="00F23E32" w:rsidRDefault="00E810FC" w:rsidP="00C3236C">
      <w:pPr>
        <w:pStyle w:val="TOC1"/>
        <w:rPr>
          <w:rFonts w:asciiTheme="minorHAnsi" w:eastAsiaTheme="minorEastAsia" w:hAnsiTheme="minorHAnsi" w:cstheme="minorBidi"/>
          <w:sz w:val="22"/>
          <w:szCs w:val="22"/>
          <w:lang w:eastAsia="zh-CN"/>
        </w:rPr>
      </w:pPr>
      <w:hyperlink w:anchor="_Toc492808452"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452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256B369A" w14:textId="4264290C" w:rsidR="00F23E32" w:rsidRPr="00F23E32" w:rsidRDefault="00E810FC" w:rsidP="00C3236C">
      <w:pPr>
        <w:pStyle w:val="TOC1"/>
        <w:rPr>
          <w:rFonts w:asciiTheme="minorHAnsi" w:eastAsiaTheme="minorEastAsia" w:hAnsiTheme="minorHAnsi" w:cstheme="minorBidi"/>
          <w:sz w:val="22"/>
          <w:szCs w:val="22"/>
          <w:lang w:eastAsia="zh-CN"/>
        </w:rPr>
      </w:pPr>
      <w:hyperlink w:anchor="_Toc492808453" w:history="1">
        <w:r w:rsidR="00F23E32" w:rsidRPr="00F23E32">
          <w:rPr>
            <w:rStyle w:val="Hyperlink"/>
          </w:rPr>
          <w:t>Appendix 2 – Risk Assessment</w:t>
        </w:r>
        <w:r w:rsidR="00F23E32" w:rsidRPr="00F23E32">
          <w:rPr>
            <w:webHidden/>
          </w:rPr>
          <w:tab/>
        </w:r>
        <w:r w:rsidR="00F23E32" w:rsidRPr="00F23E32">
          <w:rPr>
            <w:webHidden/>
          </w:rPr>
          <w:fldChar w:fldCharType="begin"/>
        </w:r>
        <w:r w:rsidR="00F23E32" w:rsidRPr="00F23E32">
          <w:rPr>
            <w:webHidden/>
          </w:rPr>
          <w:instrText xml:space="preserve"> PAGEREF _Toc492808453 \h </w:instrText>
        </w:r>
        <w:r w:rsidR="00F23E32" w:rsidRPr="00F23E32">
          <w:rPr>
            <w:webHidden/>
          </w:rPr>
        </w:r>
        <w:r w:rsidR="00F23E32" w:rsidRPr="00F23E32">
          <w:rPr>
            <w:webHidden/>
          </w:rPr>
          <w:fldChar w:fldCharType="separate"/>
        </w:r>
        <w:r w:rsidR="00F23E32" w:rsidRPr="00F23E32">
          <w:rPr>
            <w:webHidden/>
          </w:rPr>
          <w:t>76</w:t>
        </w:r>
        <w:r w:rsidR="00F23E32" w:rsidRPr="00F23E32">
          <w:rPr>
            <w:webHidden/>
          </w:rPr>
          <w:fldChar w:fldCharType="end"/>
        </w:r>
      </w:hyperlink>
    </w:p>
    <w:p w14:paraId="1D1A7169" w14:textId="2200CE93" w:rsidR="00F23E32" w:rsidRPr="00F23E32" w:rsidRDefault="00E810FC" w:rsidP="00C3236C">
      <w:pPr>
        <w:pStyle w:val="TOC1"/>
        <w:rPr>
          <w:rFonts w:asciiTheme="minorHAnsi" w:eastAsiaTheme="minorEastAsia" w:hAnsiTheme="minorHAnsi" w:cstheme="minorBidi"/>
          <w:sz w:val="22"/>
          <w:szCs w:val="22"/>
          <w:lang w:eastAsia="zh-CN"/>
        </w:rPr>
      </w:pPr>
      <w:hyperlink w:anchor="_Toc492808454" w:history="1">
        <w:r w:rsidR="00F23E32" w:rsidRPr="00F23E32">
          <w:rPr>
            <w:rStyle w:val="Hyperlink"/>
          </w:rPr>
          <w:t>Appendix 3 – Program Overview</w:t>
        </w:r>
        <w:r w:rsidR="00F23E32" w:rsidRPr="00F23E32">
          <w:rPr>
            <w:webHidden/>
          </w:rPr>
          <w:tab/>
        </w:r>
        <w:r w:rsidR="00F23E32" w:rsidRPr="00F23E32">
          <w:rPr>
            <w:webHidden/>
          </w:rPr>
          <w:fldChar w:fldCharType="begin"/>
        </w:r>
        <w:r w:rsidR="00F23E32" w:rsidRPr="00F23E32">
          <w:rPr>
            <w:webHidden/>
          </w:rPr>
          <w:instrText xml:space="preserve"> PAGEREF _Toc492808454 \h </w:instrText>
        </w:r>
        <w:r w:rsidR="00F23E32" w:rsidRPr="00F23E32">
          <w:rPr>
            <w:webHidden/>
          </w:rPr>
        </w:r>
        <w:r w:rsidR="00F23E32" w:rsidRPr="00F23E32">
          <w:rPr>
            <w:webHidden/>
          </w:rPr>
          <w:fldChar w:fldCharType="separate"/>
        </w:r>
        <w:r w:rsidR="00F23E32" w:rsidRPr="00F23E32">
          <w:rPr>
            <w:webHidden/>
          </w:rPr>
          <w:t>77</w:t>
        </w:r>
        <w:r w:rsidR="00F23E32" w:rsidRPr="00F23E32">
          <w:rPr>
            <w:webHidden/>
          </w:rPr>
          <w:fldChar w:fldCharType="end"/>
        </w:r>
      </w:hyperlink>
    </w:p>
    <w:p w14:paraId="1A7D9D37" w14:textId="3DBA1666" w:rsidR="00F23E32" w:rsidRPr="00F23E32" w:rsidRDefault="00E810FC" w:rsidP="00C3236C">
      <w:pPr>
        <w:pStyle w:val="TOC1"/>
        <w:rPr>
          <w:rFonts w:asciiTheme="minorHAnsi" w:eastAsiaTheme="minorEastAsia" w:hAnsiTheme="minorHAnsi" w:cstheme="minorBidi"/>
          <w:sz w:val="22"/>
          <w:szCs w:val="22"/>
          <w:lang w:eastAsia="zh-CN"/>
        </w:rPr>
      </w:pPr>
      <w:hyperlink w:anchor="_Toc492808455" w:history="1">
        <w:r w:rsidR="00F23E32" w:rsidRPr="00F23E32">
          <w:rPr>
            <w:rStyle w:val="Hyperlink"/>
          </w:rPr>
          <w:t>Appendix 4 – Typical installation Wiring of Inverter</w:t>
        </w:r>
        <w:r w:rsidR="00F23E32" w:rsidRPr="00F23E32">
          <w:rPr>
            <w:webHidden/>
          </w:rPr>
          <w:tab/>
        </w:r>
        <w:r w:rsidR="00F23E32" w:rsidRPr="00F23E32">
          <w:rPr>
            <w:webHidden/>
          </w:rPr>
          <w:fldChar w:fldCharType="begin"/>
        </w:r>
        <w:r w:rsidR="00F23E32" w:rsidRPr="00F23E32">
          <w:rPr>
            <w:webHidden/>
          </w:rPr>
          <w:instrText xml:space="preserve"> PAGEREF _Toc492808455 \h </w:instrText>
        </w:r>
        <w:r w:rsidR="00F23E32" w:rsidRPr="00F23E32">
          <w:rPr>
            <w:webHidden/>
          </w:rPr>
        </w:r>
        <w:r w:rsidR="00F23E32" w:rsidRPr="00F23E32">
          <w:rPr>
            <w:webHidden/>
          </w:rPr>
          <w:fldChar w:fldCharType="separate"/>
        </w:r>
        <w:r w:rsidR="00F23E32" w:rsidRPr="00F23E32">
          <w:rPr>
            <w:webHidden/>
          </w:rPr>
          <w:t>78</w:t>
        </w:r>
        <w:r w:rsidR="00F23E32" w:rsidRPr="00F23E32">
          <w:rPr>
            <w:webHidden/>
          </w:rPr>
          <w:fldChar w:fldCharType="end"/>
        </w:r>
      </w:hyperlink>
    </w:p>
    <w:p w14:paraId="6005192D" w14:textId="7B504C7B" w:rsidR="00F23E32" w:rsidRPr="00F23E32" w:rsidRDefault="00E810FC" w:rsidP="00C3236C">
      <w:pPr>
        <w:pStyle w:val="TOC1"/>
        <w:rPr>
          <w:rFonts w:asciiTheme="minorHAnsi" w:eastAsiaTheme="minorEastAsia" w:hAnsiTheme="minorHAnsi" w:cstheme="minorBidi"/>
          <w:sz w:val="22"/>
          <w:szCs w:val="22"/>
          <w:lang w:eastAsia="zh-CN"/>
        </w:rPr>
      </w:pPr>
      <w:hyperlink w:anchor="_Toc492808456" w:history="1">
        <w:r w:rsidR="00F23E32" w:rsidRPr="00F23E32">
          <w:rPr>
            <w:rStyle w:val="Hyperlink"/>
          </w:rPr>
          <w:t>Appendix 5 – Project Code &amp; Title</w:t>
        </w:r>
        <w:r w:rsidR="00F23E32" w:rsidRPr="00F23E32">
          <w:rPr>
            <w:webHidden/>
          </w:rPr>
          <w:tab/>
        </w:r>
        <w:r w:rsidR="00F23E32" w:rsidRPr="00F23E32">
          <w:rPr>
            <w:webHidden/>
          </w:rPr>
          <w:fldChar w:fldCharType="begin"/>
        </w:r>
        <w:r w:rsidR="00F23E32" w:rsidRPr="00F23E32">
          <w:rPr>
            <w:webHidden/>
          </w:rPr>
          <w:instrText xml:space="preserve"> PAGEREF _Toc492808456 \h </w:instrText>
        </w:r>
        <w:r w:rsidR="00F23E32" w:rsidRPr="00F23E32">
          <w:rPr>
            <w:webHidden/>
          </w:rPr>
        </w:r>
        <w:r w:rsidR="00F23E32" w:rsidRPr="00F23E32">
          <w:rPr>
            <w:webHidden/>
          </w:rPr>
          <w:fldChar w:fldCharType="separate"/>
        </w:r>
        <w:r w:rsidR="00F23E32" w:rsidRPr="00F23E32">
          <w:rPr>
            <w:webHidden/>
          </w:rPr>
          <w:t>79</w:t>
        </w:r>
        <w:r w:rsidR="00F23E32" w:rsidRPr="00F23E32">
          <w:rPr>
            <w:webHidden/>
          </w:rPr>
          <w:fldChar w:fldCharType="end"/>
        </w:r>
      </w:hyperlink>
    </w:p>
    <w:p w14:paraId="3EA3B727" w14:textId="41B40D30" w:rsidR="00F23E32" w:rsidRPr="00F23E32" w:rsidRDefault="00E810FC" w:rsidP="00C3236C">
      <w:pPr>
        <w:pStyle w:val="TOC1"/>
        <w:rPr>
          <w:rFonts w:asciiTheme="minorHAnsi" w:eastAsiaTheme="minorEastAsia" w:hAnsiTheme="minorHAnsi" w:cstheme="minorBidi"/>
          <w:sz w:val="22"/>
          <w:szCs w:val="22"/>
          <w:lang w:eastAsia="zh-CN"/>
        </w:rPr>
      </w:pPr>
      <w:hyperlink w:anchor="_Toc492808457" w:history="1">
        <w:r w:rsidR="00F23E32" w:rsidRPr="00F23E32">
          <w:rPr>
            <w:rStyle w:val="Hyperlink"/>
          </w:rPr>
          <w:t>Appendix 6 – NASA Peak Sun Hour Data</w:t>
        </w:r>
        <w:r w:rsidR="00F23E32" w:rsidRPr="00F23E32">
          <w:rPr>
            <w:webHidden/>
          </w:rPr>
          <w:tab/>
        </w:r>
        <w:r w:rsidR="00F23E32" w:rsidRPr="00F23E32">
          <w:rPr>
            <w:webHidden/>
          </w:rPr>
          <w:fldChar w:fldCharType="begin"/>
        </w:r>
        <w:r w:rsidR="00F23E32" w:rsidRPr="00F23E32">
          <w:rPr>
            <w:webHidden/>
          </w:rPr>
          <w:instrText xml:space="preserve"> PAGEREF _Toc492808457 \h </w:instrText>
        </w:r>
        <w:r w:rsidR="00F23E32" w:rsidRPr="00F23E32">
          <w:rPr>
            <w:webHidden/>
          </w:rPr>
        </w:r>
        <w:r w:rsidR="00F23E32" w:rsidRPr="00F23E32">
          <w:rPr>
            <w:webHidden/>
          </w:rPr>
          <w:fldChar w:fldCharType="separate"/>
        </w:r>
        <w:r w:rsidR="00F23E32" w:rsidRPr="00F23E32">
          <w:rPr>
            <w:webHidden/>
          </w:rPr>
          <w:t>80</w:t>
        </w:r>
        <w:r w:rsidR="00F23E32" w:rsidRPr="00F23E32">
          <w:rPr>
            <w:webHidden/>
          </w:rPr>
          <w:fldChar w:fldCharType="end"/>
        </w:r>
      </w:hyperlink>
    </w:p>
    <w:p w14:paraId="29B62AE9" w14:textId="6E4B26A0" w:rsidR="00F23E32" w:rsidRPr="00F23E32" w:rsidRDefault="00E810FC" w:rsidP="00C3236C">
      <w:pPr>
        <w:pStyle w:val="TOC1"/>
        <w:rPr>
          <w:rFonts w:asciiTheme="minorHAnsi" w:eastAsiaTheme="minorEastAsia" w:hAnsiTheme="minorHAnsi" w:cstheme="minorBidi"/>
          <w:sz w:val="22"/>
          <w:szCs w:val="22"/>
          <w:lang w:eastAsia="zh-CN"/>
        </w:rPr>
      </w:pPr>
      <w:hyperlink w:anchor="_Toc492808458" w:history="1">
        <w:r w:rsidR="00F23E32" w:rsidRPr="00F23E32">
          <w:rPr>
            <w:rStyle w:val="Hyperlink"/>
          </w:rPr>
          <w:t>Appendix 7 – Australian Government Energy Consumption Data</w:t>
        </w:r>
        <w:r w:rsidR="00F23E32" w:rsidRPr="00F23E32">
          <w:rPr>
            <w:webHidden/>
          </w:rPr>
          <w:tab/>
        </w:r>
        <w:r w:rsidR="00F23E32" w:rsidRPr="00F23E32">
          <w:rPr>
            <w:webHidden/>
          </w:rPr>
          <w:fldChar w:fldCharType="begin"/>
        </w:r>
        <w:r w:rsidR="00F23E32" w:rsidRPr="00F23E32">
          <w:rPr>
            <w:webHidden/>
          </w:rPr>
          <w:instrText xml:space="preserve"> PAGEREF _Toc492808458 \h </w:instrText>
        </w:r>
        <w:r w:rsidR="00F23E32" w:rsidRPr="00F23E32">
          <w:rPr>
            <w:webHidden/>
          </w:rPr>
        </w:r>
        <w:r w:rsidR="00F23E32" w:rsidRPr="00F23E32">
          <w:rPr>
            <w:webHidden/>
          </w:rPr>
          <w:fldChar w:fldCharType="separate"/>
        </w:r>
        <w:r w:rsidR="00F23E32" w:rsidRPr="00F23E32">
          <w:rPr>
            <w:webHidden/>
          </w:rPr>
          <w:t>82</w:t>
        </w:r>
        <w:r w:rsidR="00F23E32" w:rsidRPr="00F23E32">
          <w:rPr>
            <w:webHidden/>
          </w:rPr>
          <w:fldChar w:fldCharType="end"/>
        </w:r>
      </w:hyperlink>
    </w:p>
    <w:p w14:paraId="4C98FB05" w14:textId="1AD44116" w:rsidR="00F23E32" w:rsidRPr="00F23E32" w:rsidRDefault="00E810FC" w:rsidP="00C3236C">
      <w:pPr>
        <w:pStyle w:val="TOC1"/>
        <w:rPr>
          <w:rFonts w:asciiTheme="minorHAnsi" w:eastAsiaTheme="minorEastAsia" w:hAnsiTheme="minorHAnsi" w:cstheme="minorBidi"/>
          <w:sz w:val="22"/>
          <w:szCs w:val="22"/>
          <w:lang w:eastAsia="zh-CN"/>
        </w:rPr>
      </w:pPr>
      <w:hyperlink w:anchor="_Toc492808459" w:history="1">
        <w:r w:rsidR="00F23E32" w:rsidRPr="00F23E32">
          <w:rPr>
            <w:rStyle w:val="Hyperlink"/>
          </w:rPr>
          <w:t>Appendix 8 – Matlab Source Code</w:t>
        </w:r>
        <w:r w:rsidR="00F23E32" w:rsidRPr="00F23E32">
          <w:rPr>
            <w:webHidden/>
          </w:rPr>
          <w:tab/>
        </w:r>
        <w:r w:rsidR="00F23E32" w:rsidRPr="00F23E32">
          <w:rPr>
            <w:webHidden/>
          </w:rPr>
          <w:fldChar w:fldCharType="begin"/>
        </w:r>
        <w:r w:rsidR="00F23E32" w:rsidRPr="00F23E32">
          <w:rPr>
            <w:webHidden/>
          </w:rPr>
          <w:instrText xml:space="preserve"> PAGEREF _Toc492808459 \h </w:instrText>
        </w:r>
        <w:r w:rsidR="00F23E32" w:rsidRPr="00F23E32">
          <w:rPr>
            <w:webHidden/>
          </w:rPr>
        </w:r>
        <w:r w:rsidR="00F23E32" w:rsidRPr="00F23E32">
          <w:rPr>
            <w:webHidden/>
          </w:rPr>
          <w:fldChar w:fldCharType="separate"/>
        </w:r>
        <w:r w:rsidR="00F23E32" w:rsidRPr="00F23E32">
          <w:rPr>
            <w:webHidden/>
          </w:rPr>
          <w:t>85</w:t>
        </w:r>
        <w:r w:rsidR="00F23E32" w:rsidRPr="00F23E32">
          <w:rPr>
            <w:webHidden/>
          </w:rPr>
          <w:fldChar w:fldCharType="end"/>
        </w:r>
      </w:hyperlink>
    </w:p>
    <w:p w14:paraId="23E2C882" w14:textId="043A3802" w:rsidR="00F23E32" w:rsidRPr="00F23E32" w:rsidRDefault="00E810FC" w:rsidP="00C3236C">
      <w:pPr>
        <w:pStyle w:val="TOC1"/>
        <w:rPr>
          <w:rFonts w:asciiTheme="minorHAnsi" w:eastAsiaTheme="minorEastAsia" w:hAnsiTheme="minorHAnsi" w:cstheme="minorBidi"/>
          <w:sz w:val="22"/>
          <w:szCs w:val="22"/>
          <w:lang w:eastAsia="zh-CN"/>
        </w:rPr>
      </w:pPr>
      <w:hyperlink w:anchor="_Toc492808460" w:history="1">
        <w:r w:rsidR="00F23E32" w:rsidRPr="00F23E32">
          <w:rPr>
            <w:rStyle w:val="Hyperlink"/>
          </w:rPr>
          <w:t>11 References</w:t>
        </w:r>
        <w:r w:rsidR="00F23E32" w:rsidRPr="00F23E32">
          <w:rPr>
            <w:webHidden/>
          </w:rPr>
          <w:tab/>
        </w:r>
        <w:r w:rsidR="00F23E32" w:rsidRPr="00F23E32">
          <w:rPr>
            <w:webHidden/>
          </w:rPr>
          <w:fldChar w:fldCharType="begin"/>
        </w:r>
        <w:r w:rsidR="00F23E32" w:rsidRPr="00F23E32">
          <w:rPr>
            <w:webHidden/>
          </w:rPr>
          <w:instrText xml:space="preserve"> PAGEREF _Toc492808460 \h </w:instrText>
        </w:r>
        <w:r w:rsidR="00F23E32" w:rsidRPr="00F23E32">
          <w:rPr>
            <w:webHidden/>
          </w:rPr>
        </w:r>
        <w:r w:rsidR="00F23E32" w:rsidRPr="00F23E32">
          <w:rPr>
            <w:webHidden/>
          </w:rPr>
          <w:fldChar w:fldCharType="separate"/>
        </w:r>
        <w:r w:rsidR="00F23E32" w:rsidRPr="00F23E32">
          <w:rPr>
            <w:webHidden/>
          </w:rPr>
          <w:t>86</w:t>
        </w:r>
        <w:r w:rsidR="00F23E32" w:rsidRPr="00F23E32">
          <w:rPr>
            <w:webHidden/>
          </w:rPr>
          <w:fldChar w:fldCharType="end"/>
        </w:r>
      </w:hyperlink>
    </w:p>
    <w:p w14:paraId="1AE4F473" w14:textId="4FEDE1B8" w:rsidR="00F67766" w:rsidRPr="00F23E32" w:rsidRDefault="006408D0" w:rsidP="00A46DFA">
      <w:pPr>
        <w:pStyle w:val="Heading3"/>
        <w:numPr>
          <w:ilvl w:val="0"/>
          <w:numId w:val="0"/>
        </w:numPr>
      </w:pPr>
      <w:r w:rsidRPr="00F23E32">
        <w:fldChar w:fldCharType="end"/>
      </w:r>
    </w:p>
    <w:p w14:paraId="1BDB7F87" w14:textId="5A000C62" w:rsidR="000600E8" w:rsidRPr="00F23E32" w:rsidRDefault="000600E8" w:rsidP="00C3236C"/>
    <w:p w14:paraId="0D370B9D" w14:textId="2616DB55" w:rsidR="00462DEF" w:rsidRPr="00F23E32" w:rsidRDefault="00462DEF" w:rsidP="00C3236C">
      <w:r w:rsidRPr="00F23E32">
        <w:br w:type="page"/>
      </w:r>
    </w:p>
    <w:p w14:paraId="1AE4F474" w14:textId="41BE96AB" w:rsidR="00877A21" w:rsidRPr="00F23E32" w:rsidRDefault="00877A21" w:rsidP="00DA60A6">
      <w:pPr>
        <w:pStyle w:val="Heading1-NoNumber"/>
      </w:pPr>
      <w:bookmarkStart w:id="4" w:name="_Toc492808372"/>
      <w:r w:rsidRPr="00F23E32">
        <w:t>List of Tables</w:t>
      </w:r>
      <w:bookmarkEnd w:id="4"/>
    </w:p>
    <w:p w14:paraId="74D6EF0C" w14:textId="02DD1F0D" w:rsidR="0087131A"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rPr>
          <w:bCs/>
        </w:rPr>
        <w:fldChar w:fldCharType="begin"/>
      </w:r>
      <w:r w:rsidRPr="00F23E32">
        <w:instrText xml:space="preserve"> TOC \h \z \c "Table" </w:instrText>
      </w:r>
      <w:r w:rsidRPr="00F23E32">
        <w:rPr>
          <w:bCs/>
        </w:rPr>
        <w:fldChar w:fldCharType="separate"/>
      </w:r>
      <w:hyperlink w:anchor="_Toc492977982" w:history="1">
        <w:r w:rsidR="0087131A" w:rsidRPr="00792D35">
          <w:rPr>
            <w:rStyle w:val="Hyperlink"/>
            <w:noProof/>
          </w:rPr>
          <w:t>Table 2</w:t>
        </w:r>
        <w:r w:rsidR="0087131A" w:rsidRPr="00792D35">
          <w:rPr>
            <w:rStyle w:val="Hyperlink"/>
            <w:noProof/>
          </w:rPr>
          <w:noBreakHyphen/>
          <w:t>1- Advantages and Disadvantages of PV Systems [26]</w:t>
        </w:r>
        <w:r w:rsidR="0087131A">
          <w:rPr>
            <w:noProof/>
            <w:webHidden/>
          </w:rPr>
          <w:tab/>
        </w:r>
        <w:r w:rsidR="0087131A">
          <w:rPr>
            <w:noProof/>
            <w:webHidden/>
          </w:rPr>
          <w:fldChar w:fldCharType="begin"/>
        </w:r>
        <w:r w:rsidR="0087131A">
          <w:rPr>
            <w:noProof/>
            <w:webHidden/>
          </w:rPr>
          <w:instrText xml:space="preserve"> PAGEREF _Toc492977982 \h </w:instrText>
        </w:r>
        <w:r w:rsidR="0087131A">
          <w:rPr>
            <w:noProof/>
            <w:webHidden/>
          </w:rPr>
        </w:r>
        <w:r w:rsidR="0087131A">
          <w:rPr>
            <w:noProof/>
            <w:webHidden/>
          </w:rPr>
          <w:fldChar w:fldCharType="separate"/>
        </w:r>
        <w:r w:rsidR="0087131A">
          <w:rPr>
            <w:noProof/>
            <w:webHidden/>
          </w:rPr>
          <w:t>13</w:t>
        </w:r>
        <w:r w:rsidR="0087131A">
          <w:rPr>
            <w:noProof/>
            <w:webHidden/>
          </w:rPr>
          <w:fldChar w:fldCharType="end"/>
        </w:r>
      </w:hyperlink>
    </w:p>
    <w:p w14:paraId="749D9A8A" w14:textId="70D4A86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3" w:history="1">
        <w:r w:rsidRPr="00792D35">
          <w:rPr>
            <w:rStyle w:val="Hyperlink"/>
            <w:noProof/>
          </w:rPr>
          <w:t>Table 2</w:t>
        </w:r>
        <w:r w:rsidRPr="00792D35">
          <w:rPr>
            <w:rStyle w:val="Hyperlink"/>
            <w:noProof/>
          </w:rPr>
          <w:noBreakHyphen/>
          <w:t>2 - Approximate Cost of Solar Systems After Rebate in QLD [42]</w:t>
        </w:r>
        <w:r>
          <w:rPr>
            <w:noProof/>
            <w:webHidden/>
          </w:rPr>
          <w:tab/>
        </w:r>
        <w:r>
          <w:rPr>
            <w:noProof/>
            <w:webHidden/>
          </w:rPr>
          <w:fldChar w:fldCharType="begin"/>
        </w:r>
        <w:r>
          <w:rPr>
            <w:noProof/>
            <w:webHidden/>
          </w:rPr>
          <w:instrText xml:space="preserve"> PAGEREF _Toc492977983 \h </w:instrText>
        </w:r>
        <w:r>
          <w:rPr>
            <w:noProof/>
            <w:webHidden/>
          </w:rPr>
        </w:r>
        <w:r>
          <w:rPr>
            <w:noProof/>
            <w:webHidden/>
          </w:rPr>
          <w:fldChar w:fldCharType="separate"/>
        </w:r>
        <w:r>
          <w:rPr>
            <w:noProof/>
            <w:webHidden/>
          </w:rPr>
          <w:t>22</w:t>
        </w:r>
        <w:r>
          <w:rPr>
            <w:noProof/>
            <w:webHidden/>
          </w:rPr>
          <w:fldChar w:fldCharType="end"/>
        </w:r>
      </w:hyperlink>
    </w:p>
    <w:p w14:paraId="5D3E91A6" w14:textId="3BF60E11"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2977984" w:history="1">
        <w:r w:rsidRPr="00792D35">
          <w:rPr>
            <w:rStyle w:val="Hyperlink"/>
            <w:noProof/>
          </w:rPr>
          <w:t>Table 2</w:t>
        </w:r>
        <w:r w:rsidRPr="00792D35">
          <w:rPr>
            <w:rStyle w:val="Hyperlink"/>
            <w:noProof/>
          </w:rPr>
          <w:noBreakHyphen/>
          <w:t>3 - Passive Anti-Islanding Set-point values [51]</w:t>
        </w:r>
        <w:r>
          <w:rPr>
            <w:noProof/>
            <w:webHidden/>
          </w:rPr>
          <w:tab/>
        </w:r>
        <w:r>
          <w:rPr>
            <w:noProof/>
            <w:webHidden/>
          </w:rPr>
          <w:fldChar w:fldCharType="begin"/>
        </w:r>
        <w:r>
          <w:rPr>
            <w:noProof/>
            <w:webHidden/>
          </w:rPr>
          <w:instrText xml:space="preserve"> PAGEREF _Toc492977984 \h </w:instrText>
        </w:r>
        <w:r>
          <w:rPr>
            <w:noProof/>
            <w:webHidden/>
          </w:rPr>
        </w:r>
        <w:r>
          <w:rPr>
            <w:noProof/>
            <w:webHidden/>
          </w:rPr>
          <w:fldChar w:fldCharType="separate"/>
        </w:r>
        <w:r>
          <w:rPr>
            <w:noProof/>
            <w:webHidden/>
          </w:rPr>
          <w:t>25</w:t>
        </w:r>
        <w:r>
          <w:rPr>
            <w:noProof/>
            <w:webHidden/>
          </w:rPr>
          <w:fldChar w:fldCharType="end"/>
        </w:r>
      </w:hyperlink>
    </w:p>
    <w:p w14:paraId="44666E56" w14:textId="28F1C88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2977985" w:history="1">
        <w:r w:rsidRPr="00792D35">
          <w:rPr>
            <w:rStyle w:val="Hyperlink"/>
            <w:noProof/>
          </w:rPr>
          <w:t>Table 2</w:t>
        </w:r>
        <w:r w:rsidRPr="00792D35">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2977985 \h </w:instrText>
        </w:r>
        <w:r>
          <w:rPr>
            <w:noProof/>
            <w:webHidden/>
          </w:rPr>
        </w:r>
        <w:r>
          <w:rPr>
            <w:noProof/>
            <w:webHidden/>
          </w:rPr>
          <w:fldChar w:fldCharType="separate"/>
        </w:r>
        <w:r>
          <w:rPr>
            <w:noProof/>
            <w:webHidden/>
          </w:rPr>
          <w:t>37</w:t>
        </w:r>
        <w:r>
          <w:rPr>
            <w:noProof/>
            <w:webHidden/>
          </w:rPr>
          <w:fldChar w:fldCharType="end"/>
        </w:r>
      </w:hyperlink>
    </w:p>
    <w:p w14:paraId="28A3BBB3" w14:textId="63783DC2"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2977986" w:history="1">
        <w:r w:rsidRPr="00792D35">
          <w:rPr>
            <w:rStyle w:val="Hyperlink"/>
            <w:noProof/>
          </w:rPr>
          <w:t>Table 3</w:t>
        </w:r>
        <w:r w:rsidRPr="00792D35">
          <w:rPr>
            <w:rStyle w:val="Hyperlink"/>
            <w:noProof/>
          </w:rPr>
          <w:noBreakHyphen/>
          <w:t>1 - Merits and Limitations of main economic tools for calculation of LCC [76]</w:t>
        </w:r>
        <w:r>
          <w:rPr>
            <w:noProof/>
            <w:webHidden/>
          </w:rPr>
          <w:tab/>
        </w:r>
        <w:r>
          <w:rPr>
            <w:noProof/>
            <w:webHidden/>
          </w:rPr>
          <w:fldChar w:fldCharType="begin"/>
        </w:r>
        <w:r>
          <w:rPr>
            <w:noProof/>
            <w:webHidden/>
          </w:rPr>
          <w:instrText xml:space="preserve"> PAGEREF _Toc492977986 \h </w:instrText>
        </w:r>
        <w:r>
          <w:rPr>
            <w:noProof/>
            <w:webHidden/>
          </w:rPr>
        </w:r>
        <w:r>
          <w:rPr>
            <w:noProof/>
            <w:webHidden/>
          </w:rPr>
          <w:fldChar w:fldCharType="separate"/>
        </w:r>
        <w:r>
          <w:rPr>
            <w:noProof/>
            <w:webHidden/>
          </w:rPr>
          <w:t>50</w:t>
        </w:r>
        <w:r>
          <w:rPr>
            <w:noProof/>
            <w:webHidden/>
          </w:rPr>
          <w:fldChar w:fldCharType="end"/>
        </w:r>
      </w:hyperlink>
    </w:p>
    <w:p w14:paraId="2C648F6E" w14:textId="7FF9296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7" w:history="1">
        <w:r w:rsidRPr="00792D35">
          <w:rPr>
            <w:rStyle w:val="Hyperlink"/>
            <w:noProof/>
          </w:rPr>
          <w:t>Table 6</w:t>
        </w:r>
        <w:r w:rsidRPr="00792D35">
          <w:rPr>
            <w:rStyle w:val="Hyperlink"/>
            <w:noProof/>
          </w:rPr>
          <w:noBreakHyphen/>
          <w:t>1 - Locations Selected</w:t>
        </w:r>
        <w:r>
          <w:rPr>
            <w:noProof/>
            <w:webHidden/>
          </w:rPr>
          <w:tab/>
        </w:r>
        <w:r>
          <w:rPr>
            <w:noProof/>
            <w:webHidden/>
          </w:rPr>
          <w:fldChar w:fldCharType="begin"/>
        </w:r>
        <w:r>
          <w:rPr>
            <w:noProof/>
            <w:webHidden/>
          </w:rPr>
          <w:instrText xml:space="preserve"> PAGEREF _Toc492977987 \h </w:instrText>
        </w:r>
        <w:r>
          <w:rPr>
            <w:noProof/>
            <w:webHidden/>
          </w:rPr>
        </w:r>
        <w:r>
          <w:rPr>
            <w:noProof/>
            <w:webHidden/>
          </w:rPr>
          <w:fldChar w:fldCharType="separate"/>
        </w:r>
        <w:r>
          <w:rPr>
            <w:noProof/>
            <w:webHidden/>
          </w:rPr>
          <w:t>63</w:t>
        </w:r>
        <w:r>
          <w:rPr>
            <w:noProof/>
            <w:webHidden/>
          </w:rPr>
          <w:fldChar w:fldCharType="end"/>
        </w:r>
      </w:hyperlink>
    </w:p>
    <w:p w14:paraId="28DF3ACA" w14:textId="06A65EB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8" w:history="1">
        <w:r w:rsidRPr="00792D35">
          <w:rPr>
            <w:rStyle w:val="Hyperlink"/>
            <w:noProof/>
          </w:rPr>
          <w:t>Table 6</w:t>
        </w:r>
        <w:r w:rsidRPr="00792D35">
          <w:rPr>
            <w:rStyle w:val="Hyperlink"/>
            <w:noProof/>
          </w:rPr>
          <w:noBreakHyphen/>
          <w:t>2 - Constant Parameters</w:t>
        </w:r>
        <w:r>
          <w:rPr>
            <w:noProof/>
            <w:webHidden/>
          </w:rPr>
          <w:tab/>
        </w:r>
        <w:r>
          <w:rPr>
            <w:noProof/>
            <w:webHidden/>
          </w:rPr>
          <w:fldChar w:fldCharType="begin"/>
        </w:r>
        <w:r>
          <w:rPr>
            <w:noProof/>
            <w:webHidden/>
          </w:rPr>
          <w:instrText xml:space="preserve"> PAGEREF _Toc492977988 \h </w:instrText>
        </w:r>
        <w:r>
          <w:rPr>
            <w:noProof/>
            <w:webHidden/>
          </w:rPr>
        </w:r>
        <w:r>
          <w:rPr>
            <w:noProof/>
            <w:webHidden/>
          </w:rPr>
          <w:fldChar w:fldCharType="separate"/>
        </w:r>
        <w:r>
          <w:rPr>
            <w:noProof/>
            <w:webHidden/>
          </w:rPr>
          <w:t>64</w:t>
        </w:r>
        <w:r>
          <w:rPr>
            <w:noProof/>
            <w:webHidden/>
          </w:rPr>
          <w:fldChar w:fldCharType="end"/>
        </w:r>
      </w:hyperlink>
    </w:p>
    <w:p w14:paraId="16DF2A55" w14:textId="7D8AFDC5"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9" w:history="1">
        <w:r w:rsidRPr="00792D35">
          <w:rPr>
            <w:rStyle w:val="Hyperlink"/>
            <w:noProof/>
          </w:rPr>
          <w:t>Table 6</w:t>
        </w:r>
        <w:r w:rsidRPr="00792D35">
          <w:rPr>
            <w:rStyle w:val="Hyperlink"/>
            <w:noProof/>
          </w:rPr>
          <w:noBreakHyphen/>
          <w:t>3 - Output Production Figures</w:t>
        </w:r>
        <w:r>
          <w:rPr>
            <w:noProof/>
            <w:webHidden/>
          </w:rPr>
          <w:tab/>
        </w:r>
        <w:r>
          <w:rPr>
            <w:noProof/>
            <w:webHidden/>
          </w:rPr>
          <w:fldChar w:fldCharType="begin"/>
        </w:r>
        <w:r>
          <w:rPr>
            <w:noProof/>
            <w:webHidden/>
          </w:rPr>
          <w:instrText xml:space="preserve"> PAGEREF _Toc492977989 \h </w:instrText>
        </w:r>
        <w:r>
          <w:rPr>
            <w:noProof/>
            <w:webHidden/>
          </w:rPr>
        </w:r>
        <w:r>
          <w:rPr>
            <w:noProof/>
            <w:webHidden/>
          </w:rPr>
          <w:fldChar w:fldCharType="separate"/>
        </w:r>
        <w:r>
          <w:rPr>
            <w:noProof/>
            <w:webHidden/>
          </w:rPr>
          <w:t>65</w:t>
        </w:r>
        <w:r>
          <w:rPr>
            <w:noProof/>
            <w:webHidden/>
          </w:rPr>
          <w:fldChar w:fldCharType="end"/>
        </w:r>
      </w:hyperlink>
    </w:p>
    <w:p w14:paraId="0A67B548" w14:textId="7996B17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90" w:history="1">
        <w:r w:rsidRPr="00792D35">
          <w:rPr>
            <w:rStyle w:val="Hyperlink"/>
            <w:noProof/>
          </w:rPr>
          <w:t>Table 6</w:t>
        </w:r>
        <w:r w:rsidRPr="00792D35">
          <w:rPr>
            <w:rStyle w:val="Hyperlink"/>
            <w:noProof/>
          </w:rPr>
          <w:noBreakHyphen/>
          <w:t>4 - Output Finance Figures</w:t>
        </w:r>
        <w:r>
          <w:rPr>
            <w:noProof/>
            <w:webHidden/>
          </w:rPr>
          <w:tab/>
        </w:r>
        <w:r>
          <w:rPr>
            <w:noProof/>
            <w:webHidden/>
          </w:rPr>
          <w:fldChar w:fldCharType="begin"/>
        </w:r>
        <w:r>
          <w:rPr>
            <w:noProof/>
            <w:webHidden/>
          </w:rPr>
          <w:instrText xml:space="preserve"> PAGEREF _Toc492977990 \h </w:instrText>
        </w:r>
        <w:r>
          <w:rPr>
            <w:noProof/>
            <w:webHidden/>
          </w:rPr>
        </w:r>
        <w:r>
          <w:rPr>
            <w:noProof/>
            <w:webHidden/>
          </w:rPr>
          <w:fldChar w:fldCharType="separate"/>
        </w:r>
        <w:r>
          <w:rPr>
            <w:noProof/>
            <w:webHidden/>
          </w:rPr>
          <w:t>66</w:t>
        </w:r>
        <w:r>
          <w:rPr>
            <w:noProof/>
            <w:webHidden/>
          </w:rPr>
          <w:fldChar w:fldCharType="end"/>
        </w:r>
      </w:hyperlink>
    </w:p>
    <w:p w14:paraId="47A239B0" w14:textId="4E30A7F5"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2977991" w:history="1">
        <w:r w:rsidRPr="00792D35">
          <w:rPr>
            <w:rStyle w:val="Hyperlink"/>
            <w:noProof/>
          </w:rPr>
          <w:t>Table 7</w:t>
        </w:r>
        <w:r w:rsidRPr="00792D35">
          <w:rPr>
            <w:rStyle w:val="Hyperlink"/>
            <w:noProof/>
          </w:rPr>
          <w:noBreakHyphen/>
          <w:t>1 - Solar Solution GUI Comparison</w:t>
        </w:r>
        <w:r>
          <w:rPr>
            <w:noProof/>
            <w:webHidden/>
          </w:rPr>
          <w:tab/>
        </w:r>
        <w:r>
          <w:rPr>
            <w:noProof/>
            <w:webHidden/>
          </w:rPr>
          <w:fldChar w:fldCharType="begin"/>
        </w:r>
        <w:r>
          <w:rPr>
            <w:noProof/>
            <w:webHidden/>
          </w:rPr>
          <w:instrText xml:space="preserve"> PAGEREF _Toc492977991 \h </w:instrText>
        </w:r>
        <w:r>
          <w:rPr>
            <w:noProof/>
            <w:webHidden/>
          </w:rPr>
        </w:r>
        <w:r>
          <w:rPr>
            <w:noProof/>
            <w:webHidden/>
          </w:rPr>
          <w:fldChar w:fldCharType="separate"/>
        </w:r>
        <w:r>
          <w:rPr>
            <w:noProof/>
            <w:webHidden/>
          </w:rPr>
          <w:t>79</w:t>
        </w:r>
        <w:r>
          <w:rPr>
            <w:noProof/>
            <w:webHidden/>
          </w:rPr>
          <w:fldChar w:fldCharType="end"/>
        </w:r>
      </w:hyperlink>
    </w:p>
    <w:p w14:paraId="1AE4F477" w14:textId="4E0D71E3" w:rsidR="00F67766" w:rsidRPr="00F23E32" w:rsidRDefault="00AB5968" w:rsidP="00C3236C">
      <w:pPr>
        <w:pStyle w:val="ContentsTable"/>
      </w:pPr>
      <w:r w:rsidRPr="00F23E32">
        <w:fldChar w:fldCharType="end"/>
      </w:r>
      <w:r w:rsidR="00F67766" w:rsidRPr="00F23E32">
        <w:br w:type="page"/>
      </w:r>
    </w:p>
    <w:p w14:paraId="1AE4F478" w14:textId="73795A7B" w:rsidR="00877A21" w:rsidRPr="00F23E32" w:rsidRDefault="00877A21" w:rsidP="00DA60A6">
      <w:pPr>
        <w:pStyle w:val="Heading1-NoNumber"/>
      </w:pPr>
      <w:bookmarkStart w:id="5" w:name="_Toc492808373"/>
      <w:r w:rsidRPr="00F23E32">
        <w:t>List of Figures</w:t>
      </w:r>
      <w:bookmarkEnd w:id="5"/>
    </w:p>
    <w:p w14:paraId="32D082ED" w14:textId="235C55EF" w:rsidR="0087131A"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fldChar w:fldCharType="begin"/>
      </w:r>
      <w:r w:rsidRPr="00F23E32">
        <w:instrText xml:space="preserve"> TOC \h \z \c "Figure" </w:instrText>
      </w:r>
      <w:r w:rsidRPr="00F23E32">
        <w:fldChar w:fldCharType="separate"/>
      </w:r>
      <w:hyperlink r:id="rId26" w:anchor="_Toc492977992" w:history="1">
        <w:r w:rsidR="0087131A" w:rsidRPr="0076671C">
          <w:rPr>
            <w:rStyle w:val="Hyperlink"/>
            <w:noProof/>
          </w:rPr>
          <w:t>Figure 1</w:t>
        </w:r>
        <w:r w:rsidR="0087131A" w:rsidRPr="0076671C">
          <w:rPr>
            <w:rStyle w:val="Hyperlink"/>
            <w:noProof/>
          </w:rPr>
          <w:noBreakHyphen/>
          <w:t>1 - Worlds Energy Consumption By Source (Million Tons Vs. Year) [7]</w:t>
        </w:r>
        <w:r w:rsidR="0087131A">
          <w:rPr>
            <w:noProof/>
            <w:webHidden/>
          </w:rPr>
          <w:tab/>
        </w:r>
        <w:r w:rsidR="0087131A">
          <w:rPr>
            <w:noProof/>
            <w:webHidden/>
          </w:rPr>
          <w:fldChar w:fldCharType="begin"/>
        </w:r>
        <w:r w:rsidR="0087131A">
          <w:rPr>
            <w:noProof/>
            <w:webHidden/>
          </w:rPr>
          <w:instrText xml:space="preserve"> PAGEREF _Toc492977992 \h </w:instrText>
        </w:r>
        <w:r w:rsidR="0087131A">
          <w:rPr>
            <w:noProof/>
            <w:webHidden/>
          </w:rPr>
        </w:r>
        <w:r w:rsidR="0087131A">
          <w:rPr>
            <w:noProof/>
            <w:webHidden/>
          </w:rPr>
          <w:fldChar w:fldCharType="separate"/>
        </w:r>
        <w:r w:rsidR="0087131A">
          <w:rPr>
            <w:noProof/>
            <w:webHidden/>
          </w:rPr>
          <w:t>2</w:t>
        </w:r>
        <w:r w:rsidR="0087131A">
          <w:rPr>
            <w:noProof/>
            <w:webHidden/>
          </w:rPr>
          <w:fldChar w:fldCharType="end"/>
        </w:r>
      </w:hyperlink>
    </w:p>
    <w:p w14:paraId="043B98C4" w14:textId="49BF13B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2977993" w:history="1">
        <w:r w:rsidRPr="0076671C">
          <w:rPr>
            <w:rStyle w:val="Hyperlink"/>
            <w:noProof/>
          </w:rPr>
          <w:t>Figure 2</w:t>
        </w:r>
        <w:r w:rsidRPr="0076671C">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2977993 \h </w:instrText>
        </w:r>
        <w:r>
          <w:rPr>
            <w:noProof/>
            <w:webHidden/>
          </w:rPr>
        </w:r>
        <w:r>
          <w:rPr>
            <w:noProof/>
            <w:webHidden/>
          </w:rPr>
          <w:fldChar w:fldCharType="separate"/>
        </w:r>
        <w:r>
          <w:rPr>
            <w:noProof/>
            <w:webHidden/>
          </w:rPr>
          <w:t>5</w:t>
        </w:r>
        <w:r>
          <w:rPr>
            <w:noProof/>
            <w:webHidden/>
          </w:rPr>
          <w:fldChar w:fldCharType="end"/>
        </w:r>
      </w:hyperlink>
    </w:p>
    <w:p w14:paraId="7D60426F" w14:textId="0C3A83A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2977994" w:history="1">
        <w:r w:rsidRPr="0076671C">
          <w:rPr>
            <w:rStyle w:val="Hyperlink"/>
            <w:noProof/>
          </w:rPr>
          <w:t>Figure 2</w:t>
        </w:r>
        <w:r w:rsidRPr="0076671C">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2977994 \h </w:instrText>
        </w:r>
        <w:r>
          <w:rPr>
            <w:noProof/>
            <w:webHidden/>
          </w:rPr>
        </w:r>
        <w:r>
          <w:rPr>
            <w:noProof/>
            <w:webHidden/>
          </w:rPr>
          <w:fldChar w:fldCharType="separate"/>
        </w:r>
        <w:r>
          <w:rPr>
            <w:noProof/>
            <w:webHidden/>
          </w:rPr>
          <w:t>6</w:t>
        </w:r>
        <w:r>
          <w:rPr>
            <w:noProof/>
            <w:webHidden/>
          </w:rPr>
          <w:fldChar w:fldCharType="end"/>
        </w:r>
      </w:hyperlink>
    </w:p>
    <w:p w14:paraId="70E1951B" w14:textId="3FD951E6"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2977995" w:history="1">
        <w:r w:rsidRPr="0076671C">
          <w:rPr>
            <w:rStyle w:val="Hyperlink"/>
            <w:noProof/>
          </w:rPr>
          <w:t>Figure 2</w:t>
        </w:r>
        <w:r w:rsidRPr="0076671C">
          <w:rPr>
            <w:rStyle w:val="Hyperlink"/>
            <w:noProof/>
          </w:rPr>
          <w:noBreakHyphen/>
          <w:t>3 - Photovoltaic Panel Types [21]</w:t>
        </w:r>
        <w:r>
          <w:rPr>
            <w:noProof/>
            <w:webHidden/>
          </w:rPr>
          <w:tab/>
        </w:r>
        <w:r>
          <w:rPr>
            <w:noProof/>
            <w:webHidden/>
          </w:rPr>
          <w:fldChar w:fldCharType="begin"/>
        </w:r>
        <w:r>
          <w:rPr>
            <w:noProof/>
            <w:webHidden/>
          </w:rPr>
          <w:instrText xml:space="preserve"> PAGEREF _Toc492977995 \h </w:instrText>
        </w:r>
        <w:r>
          <w:rPr>
            <w:noProof/>
            <w:webHidden/>
          </w:rPr>
        </w:r>
        <w:r>
          <w:rPr>
            <w:noProof/>
            <w:webHidden/>
          </w:rPr>
          <w:fldChar w:fldCharType="separate"/>
        </w:r>
        <w:r>
          <w:rPr>
            <w:noProof/>
            <w:webHidden/>
          </w:rPr>
          <w:t>8</w:t>
        </w:r>
        <w:r>
          <w:rPr>
            <w:noProof/>
            <w:webHidden/>
          </w:rPr>
          <w:fldChar w:fldCharType="end"/>
        </w:r>
      </w:hyperlink>
    </w:p>
    <w:p w14:paraId="19222585" w14:textId="512EF40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2977996" w:history="1">
        <w:r w:rsidRPr="0076671C">
          <w:rPr>
            <w:rStyle w:val="Hyperlink"/>
            <w:noProof/>
          </w:rPr>
          <w:t>Figure 2</w:t>
        </w:r>
        <w:r w:rsidRPr="0076671C">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2977996 \h </w:instrText>
        </w:r>
        <w:r>
          <w:rPr>
            <w:noProof/>
            <w:webHidden/>
          </w:rPr>
        </w:r>
        <w:r>
          <w:rPr>
            <w:noProof/>
            <w:webHidden/>
          </w:rPr>
          <w:fldChar w:fldCharType="separate"/>
        </w:r>
        <w:r>
          <w:rPr>
            <w:noProof/>
            <w:webHidden/>
          </w:rPr>
          <w:t>9</w:t>
        </w:r>
        <w:r>
          <w:rPr>
            <w:noProof/>
            <w:webHidden/>
          </w:rPr>
          <w:fldChar w:fldCharType="end"/>
        </w:r>
      </w:hyperlink>
    </w:p>
    <w:p w14:paraId="4E062AC5" w14:textId="488A240E"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2977997" w:history="1">
        <w:r w:rsidRPr="0076671C">
          <w:rPr>
            <w:rStyle w:val="Hyperlink"/>
            <w:noProof/>
          </w:rPr>
          <w:t>Figure 2</w:t>
        </w:r>
        <w:r w:rsidRPr="0076671C">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2977997 \h </w:instrText>
        </w:r>
        <w:r>
          <w:rPr>
            <w:noProof/>
            <w:webHidden/>
          </w:rPr>
        </w:r>
        <w:r>
          <w:rPr>
            <w:noProof/>
            <w:webHidden/>
          </w:rPr>
          <w:fldChar w:fldCharType="separate"/>
        </w:r>
        <w:r>
          <w:rPr>
            <w:noProof/>
            <w:webHidden/>
          </w:rPr>
          <w:t>10</w:t>
        </w:r>
        <w:r>
          <w:rPr>
            <w:noProof/>
            <w:webHidden/>
          </w:rPr>
          <w:fldChar w:fldCharType="end"/>
        </w:r>
      </w:hyperlink>
    </w:p>
    <w:p w14:paraId="5DA39E08" w14:textId="7248768D"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2977998" w:history="1">
        <w:r w:rsidRPr="0076671C">
          <w:rPr>
            <w:rStyle w:val="Hyperlink"/>
            <w:noProof/>
          </w:rPr>
          <w:t>Figure 2</w:t>
        </w:r>
        <w:r w:rsidRPr="0076671C">
          <w:rPr>
            <w:rStyle w:val="Hyperlink"/>
            <w:noProof/>
          </w:rPr>
          <w:noBreakHyphen/>
          <w:t>6- Changes in Electricity Generation by Fuel type [24]</w:t>
        </w:r>
        <w:r>
          <w:rPr>
            <w:noProof/>
            <w:webHidden/>
          </w:rPr>
          <w:tab/>
        </w:r>
        <w:r>
          <w:rPr>
            <w:noProof/>
            <w:webHidden/>
          </w:rPr>
          <w:fldChar w:fldCharType="begin"/>
        </w:r>
        <w:r>
          <w:rPr>
            <w:noProof/>
            <w:webHidden/>
          </w:rPr>
          <w:instrText xml:space="preserve"> PAGEREF _Toc492977998 \h </w:instrText>
        </w:r>
        <w:r>
          <w:rPr>
            <w:noProof/>
            <w:webHidden/>
          </w:rPr>
        </w:r>
        <w:r>
          <w:rPr>
            <w:noProof/>
            <w:webHidden/>
          </w:rPr>
          <w:fldChar w:fldCharType="separate"/>
        </w:r>
        <w:r>
          <w:rPr>
            <w:noProof/>
            <w:webHidden/>
          </w:rPr>
          <w:t>11</w:t>
        </w:r>
        <w:r>
          <w:rPr>
            <w:noProof/>
            <w:webHidden/>
          </w:rPr>
          <w:fldChar w:fldCharType="end"/>
        </w:r>
      </w:hyperlink>
    </w:p>
    <w:p w14:paraId="68F28A45" w14:textId="037F1D1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2977999" w:history="1">
        <w:r w:rsidRPr="0076671C">
          <w:rPr>
            <w:rStyle w:val="Hyperlink"/>
            <w:noProof/>
          </w:rPr>
          <w:t>Figure 2</w:t>
        </w:r>
        <w:r w:rsidRPr="0076671C">
          <w:rPr>
            <w:rStyle w:val="Hyperlink"/>
            <w:noProof/>
          </w:rPr>
          <w:noBreakHyphen/>
          <w:t>7- Solar PV Global Capacity, by Country/Region, 2005-2015 [25]</w:t>
        </w:r>
        <w:r>
          <w:rPr>
            <w:noProof/>
            <w:webHidden/>
          </w:rPr>
          <w:tab/>
        </w:r>
        <w:r>
          <w:rPr>
            <w:noProof/>
            <w:webHidden/>
          </w:rPr>
          <w:fldChar w:fldCharType="begin"/>
        </w:r>
        <w:r>
          <w:rPr>
            <w:noProof/>
            <w:webHidden/>
          </w:rPr>
          <w:instrText xml:space="preserve"> PAGEREF _Toc492977999 \h </w:instrText>
        </w:r>
        <w:r>
          <w:rPr>
            <w:noProof/>
            <w:webHidden/>
          </w:rPr>
        </w:r>
        <w:r>
          <w:rPr>
            <w:noProof/>
            <w:webHidden/>
          </w:rPr>
          <w:fldChar w:fldCharType="separate"/>
        </w:r>
        <w:r>
          <w:rPr>
            <w:noProof/>
            <w:webHidden/>
          </w:rPr>
          <w:t>11</w:t>
        </w:r>
        <w:r>
          <w:rPr>
            <w:noProof/>
            <w:webHidden/>
          </w:rPr>
          <w:fldChar w:fldCharType="end"/>
        </w:r>
      </w:hyperlink>
    </w:p>
    <w:p w14:paraId="3BAF7273" w14:textId="2DB3597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2978000" w:history="1">
        <w:r w:rsidRPr="0076671C">
          <w:rPr>
            <w:rStyle w:val="Hyperlink"/>
            <w:noProof/>
          </w:rPr>
          <w:t>Figure 2</w:t>
        </w:r>
        <w:r w:rsidRPr="0076671C">
          <w:rPr>
            <w:rStyle w:val="Hyperlink"/>
            <w:noProof/>
          </w:rPr>
          <w:noBreakHyphen/>
          <w:t>8- Annual Solar PV Installations in Australia [24]</w:t>
        </w:r>
        <w:r>
          <w:rPr>
            <w:noProof/>
            <w:webHidden/>
          </w:rPr>
          <w:tab/>
        </w:r>
        <w:r>
          <w:rPr>
            <w:noProof/>
            <w:webHidden/>
          </w:rPr>
          <w:fldChar w:fldCharType="begin"/>
        </w:r>
        <w:r>
          <w:rPr>
            <w:noProof/>
            <w:webHidden/>
          </w:rPr>
          <w:instrText xml:space="preserve"> PAGEREF _Toc492978000 \h </w:instrText>
        </w:r>
        <w:r>
          <w:rPr>
            <w:noProof/>
            <w:webHidden/>
          </w:rPr>
        </w:r>
        <w:r>
          <w:rPr>
            <w:noProof/>
            <w:webHidden/>
          </w:rPr>
          <w:fldChar w:fldCharType="separate"/>
        </w:r>
        <w:r>
          <w:rPr>
            <w:noProof/>
            <w:webHidden/>
          </w:rPr>
          <w:t>12</w:t>
        </w:r>
        <w:r>
          <w:rPr>
            <w:noProof/>
            <w:webHidden/>
          </w:rPr>
          <w:fldChar w:fldCharType="end"/>
        </w:r>
      </w:hyperlink>
    </w:p>
    <w:p w14:paraId="54C68982" w14:textId="68CDFDF2"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2978001" w:history="1">
        <w:r w:rsidRPr="0076671C">
          <w:rPr>
            <w:rStyle w:val="Hyperlink"/>
            <w:noProof/>
          </w:rPr>
          <w:t>Figure 2</w:t>
        </w:r>
        <w:r w:rsidRPr="0076671C">
          <w:rPr>
            <w:rStyle w:val="Hyperlink"/>
            <w:noProof/>
          </w:rPr>
          <w:noBreakHyphen/>
          <w:t>9- State Average Solar PV System Size (kW) [24]</w:t>
        </w:r>
        <w:r>
          <w:rPr>
            <w:noProof/>
            <w:webHidden/>
          </w:rPr>
          <w:tab/>
        </w:r>
        <w:r>
          <w:rPr>
            <w:noProof/>
            <w:webHidden/>
          </w:rPr>
          <w:fldChar w:fldCharType="begin"/>
        </w:r>
        <w:r>
          <w:rPr>
            <w:noProof/>
            <w:webHidden/>
          </w:rPr>
          <w:instrText xml:space="preserve"> PAGEREF _Toc492978001 \h </w:instrText>
        </w:r>
        <w:r>
          <w:rPr>
            <w:noProof/>
            <w:webHidden/>
          </w:rPr>
        </w:r>
        <w:r>
          <w:rPr>
            <w:noProof/>
            <w:webHidden/>
          </w:rPr>
          <w:fldChar w:fldCharType="separate"/>
        </w:r>
        <w:r>
          <w:rPr>
            <w:noProof/>
            <w:webHidden/>
          </w:rPr>
          <w:t>12</w:t>
        </w:r>
        <w:r>
          <w:rPr>
            <w:noProof/>
            <w:webHidden/>
          </w:rPr>
          <w:fldChar w:fldCharType="end"/>
        </w:r>
      </w:hyperlink>
    </w:p>
    <w:p w14:paraId="5F9610FF" w14:textId="73B6E42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2978002" w:history="1">
        <w:r w:rsidRPr="0076671C">
          <w:rPr>
            <w:rStyle w:val="Hyperlink"/>
            <w:noProof/>
          </w:rPr>
          <w:t>Figure 2</w:t>
        </w:r>
        <w:r w:rsidRPr="0076671C">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2978002 \h </w:instrText>
        </w:r>
        <w:r>
          <w:rPr>
            <w:noProof/>
            <w:webHidden/>
          </w:rPr>
        </w:r>
        <w:r>
          <w:rPr>
            <w:noProof/>
            <w:webHidden/>
          </w:rPr>
          <w:fldChar w:fldCharType="separate"/>
        </w:r>
        <w:r>
          <w:rPr>
            <w:noProof/>
            <w:webHidden/>
          </w:rPr>
          <w:t>14</w:t>
        </w:r>
        <w:r>
          <w:rPr>
            <w:noProof/>
            <w:webHidden/>
          </w:rPr>
          <w:fldChar w:fldCharType="end"/>
        </w:r>
      </w:hyperlink>
    </w:p>
    <w:p w14:paraId="1B16FF80" w14:textId="74CA1FB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2978003" w:history="1">
        <w:r w:rsidRPr="0076671C">
          <w:rPr>
            <w:rStyle w:val="Hyperlink"/>
            <w:noProof/>
          </w:rPr>
          <w:t>Figure 2</w:t>
        </w:r>
        <w:r w:rsidRPr="0076671C">
          <w:rPr>
            <w:rStyle w:val="Hyperlink"/>
            <w:noProof/>
          </w:rPr>
          <w:noBreakHyphen/>
          <w:t>11 - Solar Cell efficiency [19]</w:t>
        </w:r>
        <w:r>
          <w:rPr>
            <w:noProof/>
            <w:webHidden/>
          </w:rPr>
          <w:tab/>
        </w:r>
        <w:r>
          <w:rPr>
            <w:noProof/>
            <w:webHidden/>
          </w:rPr>
          <w:fldChar w:fldCharType="begin"/>
        </w:r>
        <w:r>
          <w:rPr>
            <w:noProof/>
            <w:webHidden/>
          </w:rPr>
          <w:instrText xml:space="preserve"> PAGEREF _Toc492978003 \h </w:instrText>
        </w:r>
        <w:r>
          <w:rPr>
            <w:noProof/>
            <w:webHidden/>
          </w:rPr>
        </w:r>
        <w:r>
          <w:rPr>
            <w:noProof/>
            <w:webHidden/>
          </w:rPr>
          <w:fldChar w:fldCharType="separate"/>
        </w:r>
        <w:r>
          <w:rPr>
            <w:noProof/>
            <w:webHidden/>
          </w:rPr>
          <w:t>15</w:t>
        </w:r>
        <w:r>
          <w:rPr>
            <w:noProof/>
            <w:webHidden/>
          </w:rPr>
          <w:fldChar w:fldCharType="end"/>
        </w:r>
      </w:hyperlink>
    </w:p>
    <w:p w14:paraId="5C548473" w14:textId="79719E1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2978004" w:history="1">
        <w:r w:rsidRPr="0076671C">
          <w:rPr>
            <w:rStyle w:val="Hyperlink"/>
            <w:noProof/>
          </w:rPr>
          <w:t>Figure 2</w:t>
        </w:r>
        <w:r w:rsidRPr="0076671C">
          <w:rPr>
            <w:rStyle w:val="Hyperlink"/>
            <w:noProof/>
          </w:rPr>
          <w:noBreakHyphen/>
          <w:t>12- Equivalent Circuit of a solar cell [28]</w:t>
        </w:r>
        <w:r>
          <w:rPr>
            <w:noProof/>
            <w:webHidden/>
          </w:rPr>
          <w:tab/>
        </w:r>
        <w:r>
          <w:rPr>
            <w:noProof/>
            <w:webHidden/>
          </w:rPr>
          <w:fldChar w:fldCharType="begin"/>
        </w:r>
        <w:r>
          <w:rPr>
            <w:noProof/>
            <w:webHidden/>
          </w:rPr>
          <w:instrText xml:space="preserve"> PAGEREF _Toc492978004 \h </w:instrText>
        </w:r>
        <w:r>
          <w:rPr>
            <w:noProof/>
            <w:webHidden/>
          </w:rPr>
        </w:r>
        <w:r>
          <w:rPr>
            <w:noProof/>
            <w:webHidden/>
          </w:rPr>
          <w:fldChar w:fldCharType="separate"/>
        </w:r>
        <w:r>
          <w:rPr>
            <w:noProof/>
            <w:webHidden/>
          </w:rPr>
          <w:t>15</w:t>
        </w:r>
        <w:r>
          <w:rPr>
            <w:noProof/>
            <w:webHidden/>
          </w:rPr>
          <w:fldChar w:fldCharType="end"/>
        </w:r>
      </w:hyperlink>
    </w:p>
    <w:p w14:paraId="316A1D66" w14:textId="311E6BB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2978005" w:history="1">
        <w:r w:rsidRPr="0076671C">
          <w:rPr>
            <w:rStyle w:val="Hyperlink"/>
            <w:noProof/>
          </w:rPr>
          <w:t>Figure 2</w:t>
        </w:r>
        <w:r w:rsidRPr="0076671C">
          <w:rPr>
            <w:rStyle w:val="Hyperlink"/>
            <w:noProof/>
          </w:rPr>
          <w:noBreakHyphen/>
          <w:t>13 – I-V Characteristic for Silicone 33 cells tested without Irradiance (a) reverse bias and (b) forward bias, at 22 degrees Celsius [37]</w:t>
        </w:r>
        <w:r>
          <w:rPr>
            <w:noProof/>
            <w:webHidden/>
          </w:rPr>
          <w:tab/>
        </w:r>
        <w:r>
          <w:rPr>
            <w:noProof/>
            <w:webHidden/>
          </w:rPr>
          <w:fldChar w:fldCharType="begin"/>
        </w:r>
        <w:r>
          <w:rPr>
            <w:noProof/>
            <w:webHidden/>
          </w:rPr>
          <w:instrText xml:space="preserve"> PAGEREF _Toc492978005 \h </w:instrText>
        </w:r>
        <w:r>
          <w:rPr>
            <w:noProof/>
            <w:webHidden/>
          </w:rPr>
        </w:r>
        <w:r>
          <w:rPr>
            <w:noProof/>
            <w:webHidden/>
          </w:rPr>
          <w:fldChar w:fldCharType="separate"/>
        </w:r>
        <w:r>
          <w:rPr>
            <w:noProof/>
            <w:webHidden/>
          </w:rPr>
          <w:t>19</w:t>
        </w:r>
        <w:r>
          <w:rPr>
            <w:noProof/>
            <w:webHidden/>
          </w:rPr>
          <w:fldChar w:fldCharType="end"/>
        </w:r>
      </w:hyperlink>
    </w:p>
    <w:p w14:paraId="4EF6A1ED" w14:textId="6412928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2978006" w:history="1">
        <w:r w:rsidRPr="0076671C">
          <w:rPr>
            <w:rStyle w:val="Hyperlink"/>
            <w:noProof/>
          </w:rPr>
          <w:t>Figure 2</w:t>
        </w:r>
        <w:r w:rsidRPr="0076671C">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2978006 \h </w:instrText>
        </w:r>
        <w:r>
          <w:rPr>
            <w:noProof/>
            <w:webHidden/>
          </w:rPr>
        </w:r>
        <w:r>
          <w:rPr>
            <w:noProof/>
            <w:webHidden/>
          </w:rPr>
          <w:fldChar w:fldCharType="separate"/>
        </w:r>
        <w:r>
          <w:rPr>
            <w:noProof/>
            <w:webHidden/>
          </w:rPr>
          <w:t>19</w:t>
        </w:r>
        <w:r>
          <w:rPr>
            <w:noProof/>
            <w:webHidden/>
          </w:rPr>
          <w:fldChar w:fldCharType="end"/>
        </w:r>
      </w:hyperlink>
    </w:p>
    <w:p w14:paraId="66AEF310" w14:textId="388FA87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2978007" w:history="1">
        <w:r w:rsidRPr="0076671C">
          <w:rPr>
            <w:rStyle w:val="Hyperlink"/>
            <w:noProof/>
          </w:rPr>
          <w:t>Figure 2</w:t>
        </w:r>
        <w:r w:rsidRPr="0076671C">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2978007 \h </w:instrText>
        </w:r>
        <w:r>
          <w:rPr>
            <w:noProof/>
            <w:webHidden/>
          </w:rPr>
        </w:r>
        <w:r>
          <w:rPr>
            <w:noProof/>
            <w:webHidden/>
          </w:rPr>
          <w:fldChar w:fldCharType="separate"/>
        </w:r>
        <w:r>
          <w:rPr>
            <w:noProof/>
            <w:webHidden/>
          </w:rPr>
          <w:t>19</w:t>
        </w:r>
        <w:r>
          <w:rPr>
            <w:noProof/>
            <w:webHidden/>
          </w:rPr>
          <w:fldChar w:fldCharType="end"/>
        </w:r>
      </w:hyperlink>
    </w:p>
    <w:p w14:paraId="60AF9137" w14:textId="4C80382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2978008" w:history="1">
        <w:r w:rsidRPr="0076671C">
          <w:rPr>
            <w:rStyle w:val="Hyperlink"/>
            <w:noProof/>
          </w:rPr>
          <w:t>Figure 2</w:t>
        </w:r>
        <w:r w:rsidRPr="0076671C">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2978008 \h </w:instrText>
        </w:r>
        <w:r>
          <w:rPr>
            <w:noProof/>
            <w:webHidden/>
          </w:rPr>
        </w:r>
        <w:r>
          <w:rPr>
            <w:noProof/>
            <w:webHidden/>
          </w:rPr>
          <w:fldChar w:fldCharType="separate"/>
        </w:r>
        <w:r>
          <w:rPr>
            <w:noProof/>
            <w:webHidden/>
          </w:rPr>
          <w:t>20</w:t>
        </w:r>
        <w:r>
          <w:rPr>
            <w:noProof/>
            <w:webHidden/>
          </w:rPr>
          <w:fldChar w:fldCharType="end"/>
        </w:r>
      </w:hyperlink>
    </w:p>
    <w:p w14:paraId="4A62D41B" w14:textId="0193F0F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2978009" w:history="1">
        <w:r w:rsidRPr="0076671C">
          <w:rPr>
            <w:rStyle w:val="Hyperlink"/>
            <w:noProof/>
          </w:rPr>
          <w:t>Figure 2</w:t>
        </w:r>
        <w:r w:rsidRPr="0076671C">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2978009 \h </w:instrText>
        </w:r>
        <w:r>
          <w:rPr>
            <w:noProof/>
            <w:webHidden/>
          </w:rPr>
        </w:r>
        <w:r>
          <w:rPr>
            <w:noProof/>
            <w:webHidden/>
          </w:rPr>
          <w:fldChar w:fldCharType="separate"/>
        </w:r>
        <w:r>
          <w:rPr>
            <w:noProof/>
            <w:webHidden/>
          </w:rPr>
          <w:t>21</w:t>
        </w:r>
        <w:r>
          <w:rPr>
            <w:noProof/>
            <w:webHidden/>
          </w:rPr>
          <w:fldChar w:fldCharType="end"/>
        </w:r>
      </w:hyperlink>
    </w:p>
    <w:p w14:paraId="4C6FE394" w14:textId="771B0C7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2978010" w:history="1">
        <w:r w:rsidRPr="0076671C">
          <w:rPr>
            <w:rStyle w:val="Hyperlink"/>
            <w:noProof/>
          </w:rPr>
          <w:t>Figure 2</w:t>
        </w:r>
        <w:r w:rsidRPr="0076671C">
          <w:rPr>
            <w:rStyle w:val="Hyperlink"/>
            <w:noProof/>
          </w:rPr>
          <w:noBreakHyphen/>
          <w:t>18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2978010 \h </w:instrText>
        </w:r>
        <w:r>
          <w:rPr>
            <w:noProof/>
            <w:webHidden/>
          </w:rPr>
        </w:r>
        <w:r>
          <w:rPr>
            <w:noProof/>
            <w:webHidden/>
          </w:rPr>
          <w:fldChar w:fldCharType="separate"/>
        </w:r>
        <w:r>
          <w:rPr>
            <w:noProof/>
            <w:webHidden/>
          </w:rPr>
          <w:t>23</w:t>
        </w:r>
        <w:r>
          <w:rPr>
            <w:noProof/>
            <w:webHidden/>
          </w:rPr>
          <w:fldChar w:fldCharType="end"/>
        </w:r>
      </w:hyperlink>
    </w:p>
    <w:p w14:paraId="7B7A8173" w14:textId="2432D96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2978011" w:history="1">
        <w:r w:rsidRPr="0076671C">
          <w:rPr>
            <w:rStyle w:val="Hyperlink"/>
            <w:noProof/>
          </w:rPr>
          <w:t>Figure 2</w:t>
        </w:r>
        <w:r w:rsidRPr="0076671C">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2978011 \h </w:instrText>
        </w:r>
        <w:r>
          <w:rPr>
            <w:noProof/>
            <w:webHidden/>
          </w:rPr>
        </w:r>
        <w:r>
          <w:rPr>
            <w:noProof/>
            <w:webHidden/>
          </w:rPr>
          <w:fldChar w:fldCharType="separate"/>
        </w:r>
        <w:r>
          <w:rPr>
            <w:noProof/>
            <w:webHidden/>
          </w:rPr>
          <w:t>26</w:t>
        </w:r>
        <w:r>
          <w:rPr>
            <w:noProof/>
            <w:webHidden/>
          </w:rPr>
          <w:fldChar w:fldCharType="end"/>
        </w:r>
      </w:hyperlink>
    </w:p>
    <w:p w14:paraId="25C50D11" w14:textId="537E814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2978012" w:history="1">
        <w:r w:rsidRPr="0076671C">
          <w:rPr>
            <w:rStyle w:val="Hyperlink"/>
            <w:noProof/>
          </w:rPr>
          <w:t>Figure 2</w:t>
        </w:r>
        <w:r w:rsidRPr="0076671C">
          <w:rPr>
            <w:rStyle w:val="Hyperlink"/>
            <w:noProof/>
          </w:rPr>
          <w:noBreakHyphen/>
          <w:t>20 - Australian Solar Irradiance [61]</w:t>
        </w:r>
        <w:r>
          <w:rPr>
            <w:noProof/>
            <w:webHidden/>
          </w:rPr>
          <w:tab/>
        </w:r>
        <w:r>
          <w:rPr>
            <w:noProof/>
            <w:webHidden/>
          </w:rPr>
          <w:fldChar w:fldCharType="begin"/>
        </w:r>
        <w:r>
          <w:rPr>
            <w:noProof/>
            <w:webHidden/>
          </w:rPr>
          <w:instrText xml:space="preserve"> PAGEREF _Toc492978012 \h </w:instrText>
        </w:r>
        <w:r>
          <w:rPr>
            <w:noProof/>
            <w:webHidden/>
          </w:rPr>
        </w:r>
        <w:r>
          <w:rPr>
            <w:noProof/>
            <w:webHidden/>
          </w:rPr>
          <w:fldChar w:fldCharType="separate"/>
        </w:r>
        <w:r>
          <w:rPr>
            <w:noProof/>
            <w:webHidden/>
          </w:rPr>
          <w:t>29</w:t>
        </w:r>
        <w:r>
          <w:rPr>
            <w:noProof/>
            <w:webHidden/>
          </w:rPr>
          <w:fldChar w:fldCharType="end"/>
        </w:r>
      </w:hyperlink>
    </w:p>
    <w:p w14:paraId="13931B6C" w14:textId="54F371F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2978013" w:history="1">
        <w:r w:rsidRPr="0076671C">
          <w:rPr>
            <w:rStyle w:val="Hyperlink"/>
            <w:noProof/>
          </w:rPr>
          <w:t>Figure 2</w:t>
        </w:r>
        <w:r w:rsidRPr="0076671C">
          <w:rPr>
            <w:rStyle w:val="Hyperlink"/>
            <w:noProof/>
          </w:rPr>
          <w:noBreakHyphen/>
          <w:t>21- Average hourly total solar radiation on horizontal surface (measured) [63]</w:t>
        </w:r>
        <w:r>
          <w:rPr>
            <w:noProof/>
            <w:webHidden/>
          </w:rPr>
          <w:tab/>
        </w:r>
        <w:r>
          <w:rPr>
            <w:noProof/>
            <w:webHidden/>
          </w:rPr>
          <w:fldChar w:fldCharType="begin"/>
        </w:r>
        <w:r>
          <w:rPr>
            <w:noProof/>
            <w:webHidden/>
          </w:rPr>
          <w:instrText xml:space="preserve"> PAGEREF _Toc492978013 \h </w:instrText>
        </w:r>
        <w:r>
          <w:rPr>
            <w:noProof/>
            <w:webHidden/>
          </w:rPr>
        </w:r>
        <w:r>
          <w:rPr>
            <w:noProof/>
            <w:webHidden/>
          </w:rPr>
          <w:fldChar w:fldCharType="separate"/>
        </w:r>
        <w:r>
          <w:rPr>
            <w:noProof/>
            <w:webHidden/>
          </w:rPr>
          <w:t>30</w:t>
        </w:r>
        <w:r>
          <w:rPr>
            <w:noProof/>
            <w:webHidden/>
          </w:rPr>
          <w:fldChar w:fldCharType="end"/>
        </w:r>
      </w:hyperlink>
    </w:p>
    <w:p w14:paraId="0D8FB456" w14:textId="59032449"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2978014" w:history="1">
        <w:r w:rsidRPr="0076671C">
          <w:rPr>
            <w:rStyle w:val="Hyperlink"/>
            <w:noProof/>
          </w:rPr>
          <w:t>Figure 2</w:t>
        </w:r>
        <w:r w:rsidRPr="0076671C">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2978014 \h </w:instrText>
        </w:r>
        <w:r>
          <w:rPr>
            <w:noProof/>
            <w:webHidden/>
          </w:rPr>
        </w:r>
        <w:r>
          <w:rPr>
            <w:noProof/>
            <w:webHidden/>
          </w:rPr>
          <w:fldChar w:fldCharType="separate"/>
        </w:r>
        <w:r>
          <w:rPr>
            <w:noProof/>
            <w:webHidden/>
          </w:rPr>
          <w:t>31</w:t>
        </w:r>
        <w:r>
          <w:rPr>
            <w:noProof/>
            <w:webHidden/>
          </w:rPr>
          <w:fldChar w:fldCharType="end"/>
        </w:r>
      </w:hyperlink>
    </w:p>
    <w:p w14:paraId="5D060043" w14:textId="2DC7F8B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2978015" w:history="1">
        <w:r w:rsidRPr="0076671C">
          <w:rPr>
            <w:rStyle w:val="Hyperlink"/>
            <w:noProof/>
          </w:rPr>
          <w:t>Figure 2</w:t>
        </w:r>
        <w:r w:rsidRPr="0076671C">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2978015 \h </w:instrText>
        </w:r>
        <w:r>
          <w:rPr>
            <w:noProof/>
            <w:webHidden/>
          </w:rPr>
        </w:r>
        <w:r>
          <w:rPr>
            <w:noProof/>
            <w:webHidden/>
          </w:rPr>
          <w:fldChar w:fldCharType="separate"/>
        </w:r>
        <w:r>
          <w:rPr>
            <w:noProof/>
            <w:webHidden/>
          </w:rPr>
          <w:t>31</w:t>
        </w:r>
        <w:r>
          <w:rPr>
            <w:noProof/>
            <w:webHidden/>
          </w:rPr>
          <w:fldChar w:fldCharType="end"/>
        </w:r>
      </w:hyperlink>
    </w:p>
    <w:p w14:paraId="4A44ECF2" w14:textId="0478942D"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2978016" w:history="1">
        <w:r w:rsidRPr="0076671C">
          <w:rPr>
            <w:rStyle w:val="Hyperlink"/>
            <w:noProof/>
          </w:rPr>
          <w:t>Figure 2</w:t>
        </w:r>
        <w:r w:rsidRPr="0076671C">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2978016 \h </w:instrText>
        </w:r>
        <w:r>
          <w:rPr>
            <w:noProof/>
            <w:webHidden/>
          </w:rPr>
        </w:r>
        <w:r>
          <w:rPr>
            <w:noProof/>
            <w:webHidden/>
          </w:rPr>
          <w:fldChar w:fldCharType="separate"/>
        </w:r>
        <w:r>
          <w:rPr>
            <w:noProof/>
            <w:webHidden/>
          </w:rPr>
          <w:t>32</w:t>
        </w:r>
        <w:r>
          <w:rPr>
            <w:noProof/>
            <w:webHidden/>
          </w:rPr>
          <w:fldChar w:fldCharType="end"/>
        </w:r>
      </w:hyperlink>
    </w:p>
    <w:p w14:paraId="5142DB40" w14:textId="0AA99A9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2978017" w:history="1">
        <w:r w:rsidRPr="0076671C">
          <w:rPr>
            <w:rStyle w:val="Hyperlink"/>
            <w:noProof/>
          </w:rPr>
          <w:t>Figure 2</w:t>
        </w:r>
        <w:r w:rsidRPr="0076671C">
          <w:rPr>
            <w:rStyle w:val="Hyperlink"/>
            <w:noProof/>
          </w:rPr>
          <w:noBreakHyphen/>
          <w:t>25- Ergon Energy Service Area [65]</w:t>
        </w:r>
        <w:r>
          <w:rPr>
            <w:noProof/>
            <w:webHidden/>
          </w:rPr>
          <w:tab/>
        </w:r>
        <w:r>
          <w:rPr>
            <w:noProof/>
            <w:webHidden/>
          </w:rPr>
          <w:fldChar w:fldCharType="begin"/>
        </w:r>
        <w:r>
          <w:rPr>
            <w:noProof/>
            <w:webHidden/>
          </w:rPr>
          <w:instrText xml:space="preserve"> PAGEREF _Toc492978017 \h </w:instrText>
        </w:r>
        <w:r>
          <w:rPr>
            <w:noProof/>
            <w:webHidden/>
          </w:rPr>
        </w:r>
        <w:r>
          <w:rPr>
            <w:noProof/>
            <w:webHidden/>
          </w:rPr>
          <w:fldChar w:fldCharType="separate"/>
        </w:r>
        <w:r>
          <w:rPr>
            <w:noProof/>
            <w:webHidden/>
          </w:rPr>
          <w:t>33</w:t>
        </w:r>
        <w:r>
          <w:rPr>
            <w:noProof/>
            <w:webHidden/>
          </w:rPr>
          <w:fldChar w:fldCharType="end"/>
        </w:r>
      </w:hyperlink>
    </w:p>
    <w:p w14:paraId="0CE21034" w14:textId="44195A5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2978018" w:history="1">
        <w:r w:rsidRPr="0076671C">
          <w:rPr>
            <w:rStyle w:val="Hyperlink"/>
            <w:noProof/>
          </w:rPr>
          <w:t>Figure 2</w:t>
        </w:r>
        <w:r w:rsidRPr="0076671C">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2978018 \h </w:instrText>
        </w:r>
        <w:r>
          <w:rPr>
            <w:noProof/>
            <w:webHidden/>
          </w:rPr>
        </w:r>
        <w:r>
          <w:rPr>
            <w:noProof/>
            <w:webHidden/>
          </w:rPr>
          <w:fldChar w:fldCharType="separate"/>
        </w:r>
        <w:r>
          <w:rPr>
            <w:noProof/>
            <w:webHidden/>
          </w:rPr>
          <w:t>34</w:t>
        </w:r>
        <w:r>
          <w:rPr>
            <w:noProof/>
            <w:webHidden/>
          </w:rPr>
          <w:fldChar w:fldCharType="end"/>
        </w:r>
      </w:hyperlink>
    </w:p>
    <w:p w14:paraId="57944839" w14:textId="56D9D30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2978019" w:history="1">
        <w:r w:rsidRPr="0076671C">
          <w:rPr>
            <w:rStyle w:val="Hyperlink"/>
            <w:noProof/>
          </w:rPr>
          <w:t>Figure 2</w:t>
        </w:r>
        <w:r w:rsidRPr="0076671C">
          <w:rPr>
            <w:rStyle w:val="Hyperlink"/>
            <w:noProof/>
          </w:rPr>
          <w:noBreakHyphen/>
          <w:t>27 - 24hr Energy Profile [67]</w:t>
        </w:r>
        <w:r>
          <w:rPr>
            <w:noProof/>
            <w:webHidden/>
          </w:rPr>
          <w:tab/>
        </w:r>
        <w:r>
          <w:rPr>
            <w:noProof/>
            <w:webHidden/>
          </w:rPr>
          <w:fldChar w:fldCharType="begin"/>
        </w:r>
        <w:r>
          <w:rPr>
            <w:noProof/>
            <w:webHidden/>
          </w:rPr>
          <w:instrText xml:space="preserve"> PAGEREF _Toc492978019 \h </w:instrText>
        </w:r>
        <w:r>
          <w:rPr>
            <w:noProof/>
            <w:webHidden/>
          </w:rPr>
        </w:r>
        <w:r>
          <w:rPr>
            <w:noProof/>
            <w:webHidden/>
          </w:rPr>
          <w:fldChar w:fldCharType="separate"/>
        </w:r>
        <w:r>
          <w:rPr>
            <w:noProof/>
            <w:webHidden/>
          </w:rPr>
          <w:t>35</w:t>
        </w:r>
        <w:r>
          <w:rPr>
            <w:noProof/>
            <w:webHidden/>
          </w:rPr>
          <w:fldChar w:fldCharType="end"/>
        </w:r>
      </w:hyperlink>
    </w:p>
    <w:p w14:paraId="6EA3886C" w14:textId="17734E6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2978020" w:history="1">
        <w:r w:rsidRPr="0076671C">
          <w:rPr>
            <w:rStyle w:val="Hyperlink"/>
            <w:noProof/>
          </w:rPr>
          <w:t>Figure 2</w:t>
        </w:r>
        <w:r w:rsidRPr="0076671C">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2978020 \h </w:instrText>
        </w:r>
        <w:r>
          <w:rPr>
            <w:noProof/>
            <w:webHidden/>
          </w:rPr>
        </w:r>
        <w:r>
          <w:rPr>
            <w:noProof/>
            <w:webHidden/>
          </w:rPr>
          <w:fldChar w:fldCharType="separate"/>
        </w:r>
        <w:r>
          <w:rPr>
            <w:noProof/>
            <w:webHidden/>
          </w:rPr>
          <w:t>35</w:t>
        </w:r>
        <w:r>
          <w:rPr>
            <w:noProof/>
            <w:webHidden/>
          </w:rPr>
          <w:fldChar w:fldCharType="end"/>
        </w:r>
      </w:hyperlink>
    </w:p>
    <w:p w14:paraId="12B58FA6" w14:textId="38F58B2E"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2978021" w:history="1">
        <w:r w:rsidRPr="0076671C">
          <w:rPr>
            <w:rStyle w:val="Hyperlink"/>
            <w:noProof/>
          </w:rPr>
          <w:t>Figure 2</w:t>
        </w:r>
        <w:r w:rsidRPr="0076671C">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2978021 \h </w:instrText>
        </w:r>
        <w:r>
          <w:rPr>
            <w:noProof/>
            <w:webHidden/>
          </w:rPr>
        </w:r>
        <w:r>
          <w:rPr>
            <w:noProof/>
            <w:webHidden/>
          </w:rPr>
          <w:fldChar w:fldCharType="separate"/>
        </w:r>
        <w:r>
          <w:rPr>
            <w:noProof/>
            <w:webHidden/>
          </w:rPr>
          <w:t>36</w:t>
        </w:r>
        <w:r>
          <w:rPr>
            <w:noProof/>
            <w:webHidden/>
          </w:rPr>
          <w:fldChar w:fldCharType="end"/>
        </w:r>
      </w:hyperlink>
    </w:p>
    <w:p w14:paraId="5A5482E2" w14:textId="03C1B30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2978022" w:history="1">
        <w:r w:rsidRPr="0076671C">
          <w:rPr>
            <w:rStyle w:val="Hyperlink"/>
            <w:noProof/>
          </w:rPr>
          <w:t>Figure 2</w:t>
        </w:r>
        <w:r w:rsidRPr="0076671C">
          <w:rPr>
            <w:rStyle w:val="Hyperlink"/>
            <w:noProof/>
          </w:rPr>
          <w:noBreakHyphen/>
          <w:t>30- Tariff 11 kWh/day - Summer Vs Winter [73]</w:t>
        </w:r>
        <w:r>
          <w:rPr>
            <w:noProof/>
            <w:webHidden/>
          </w:rPr>
          <w:tab/>
        </w:r>
        <w:r>
          <w:rPr>
            <w:noProof/>
            <w:webHidden/>
          </w:rPr>
          <w:fldChar w:fldCharType="begin"/>
        </w:r>
        <w:r>
          <w:rPr>
            <w:noProof/>
            <w:webHidden/>
          </w:rPr>
          <w:instrText xml:space="preserve"> PAGEREF _Toc492978022 \h </w:instrText>
        </w:r>
        <w:r>
          <w:rPr>
            <w:noProof/>
            <w:webHidden/>
          </w:rPr>
        </w:r>
        <w:r>
          <w:rPr>
            <w:noProof/>
            <w:webHidden/>
          </w:rPr>
          <w:fldChar w:fldCharType="separate"/>
        </w:r>
        <w:r>
          <w:rPr>
            <w:noProof/>
            <w:webHidden/>
          </w:rPr>
          <w:t>38</w:t>
        </w:r>
        <w:r>
          <w:rPr>
            <w:noProof/>
            <w:webHidden/>
          </w:rPr>
          <w:fldChar w:fldCharType="end"/>
        </w:r>
      </w:hyperlink>
    </w:p>
    <w:p w14:paraId="772DFF0D" w14:textId="56C3736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2978023" w:history="1">
        <w:r w:rsidRPr="0076671C">
          <w:rPr>
            <w:rStyle w:val="Hyperlink"/>
            <w:noProof/>
          </w:rPr>
          <w:t>Figure 2</w:t>
        </w:r>
        <w:r w:rsidRPr="0076671C">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2978023 \h </w:instrText>
        </w:r>
        <w:r>
          <w:rPr>
            <w:noProof/>
            <w:webHidden/>
          </w:rPr>
        </w:r>
        <w:r>
          <w:rPr>
            <w:noProof/>
            <w:webHidden/>
          </w:rPr>
          <w:fldChar w:fldCharType="separate"/>
        </w:r>
        <w:r>
          <w:rPr>
            <w:noProof/>
            <w:webHidden/>
          </w:rPr>
          <w:t>39</w:t>
        </w:r>
        <w:r>
          <w:rPr>
            <w:noProof/>
            <w:webHidden/>
          </w:rPr>
          <w:fldChar w:fldCharType="end"/>
        </w:r>
      </w:hyperlink>
    </w:p>
    <w:p w14:paraId="3A9E8597" w14:textId="2FE082B1"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2978024" w:history="1">
        <w:r w:rsidRPr="0076671C">
          <w:rPr>
            <w:rStyle w:val="Hyperlink"/>
            <w:noProof/>
          </w:rPr>
          <w:t>Figure 2</w:t>
        </w:r>
        <w:r w:rsidRPr="0076671C">
          <w:rPr>
            <w:rStyle w:val="Hyperlink"/>
            <w:noProof/>
          </w:rPr>
          <w:noBreakHyphen/>
          <w:t>32 - Solar Power Calculate GUI</w:t>
        </w:r>
        <w:r>
          <w:rPr>
            <w:noProof/>
            <w:webHidden/>
          </w:rPr>
          <w:tab/>
        </w:r>
        <w:r>
          <w:rPr>
            <w:noProof/>
            <w:webHidden/>
          </w:rPr>
          <w:fldChar w:fldCharType="begin"/>
        </w:r>
        <w:r>
          <w:rPr>
            <w:noProof/>
            <w:webHidden/>
          </w:rPr>
          <w:instrText xml:space="preserve"> PAGEREF _Toc492978024 \h </w:instrText>
        </w:r>
        <w:r>
          <w:rPr>
            <w:noProof/>
            <w:webHidden/>
          </w:rPr>
        </w:r>
        <w:r>
          <w:rPr>
            <w:noProof/>
            <w:webHidden/>
          </w:rPr>
          <w:fldChar w:fldCharType="separate"/>
        </w:r>
        <w:r>
          <w:rPr>
            <w:noProof/>
            <w:webHidden/>
          </w:rPr>
          <w:t>40</w:t>
        </w:r>
        <w:r>
          <w:rPr>
            <w:noProof/>
            <w:webHidden/>
          </w:rPr>
          <w:fldChar w:fldCharType="end"/>
        </w:r>
      </w:hyperlink>
    </w:p>
    <w:p w14:paraId="6E77D309" w14:textId="4759A95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2978025" w:history="1">
        <w:r w:rsidRPr="0076671C">
          <w:rPr>
            <w:rStyle w:val="Hyperlink"/>
            <w:noProof/>
          </w:rPr>
          <w:t>Figure 2</w:t>
        </w:r>
        <w:r w:rsidRPr="0076671C">
          <w:rPr>
            <w:rStyle w:val="Hyperlink"/>
            <w:noProof/>
          </w:rPr>
          <w:noBreakHyphen/>
          <w:t>33- Solar Choice GUI</w:t>
        </w:r>
        <w:r>
          <w:rPr>
            <w:noProof/>
            <w:webHidden/>
          </w:rPr>
          <w:tab/>
        </w:r>
        <w:r>
          <w:rPr>
            <w:noProof/>
            <w:webHidden/>
          </w:rPr>
          <w:fldChar w:fldCharType="begin"/>
        </w:r>
        <w:r>
          <w:rPr>
            <w:noProof/>
            <w:webHidden/>
          </w:rPr>
          <w:instrText xml:space="preserve"> PAGEREF _Toc492978025 \h </w:instrText>
        </w:r>
        <w:r>
          <w:rPr>
            <w:noProof/>
            <w:webHidden/>
          </w:rPr>
        </w:r>
        <w:r>
          <w:rPr>
            <w:noProof/>
            <w:webHidden/>
          </w:rPr>
          <w:fldChar w:fldCharType="separate"/>
        </w:r>
        <w:r>
          <w:rPr>
            <w:noProof/>
            <w:webHidden/>
          </w:rPr>
          <w:t>41</w:t>
        </w:r>
        <w:r>
          <w:rPr>
            <w:noProof/>
            <w:webHidden/>
          </w:rPr>
          <w:fldChar w:fldCharType="end"/>
        </w:r>
      </w:hyperlink>
    </w:p>
    <w:p w14:paraId="05E7F0AA" w14:textId="348EA856"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2978026" w:history="1">
        <w:r w:rsidRPr="0076671C">
          <w:rPr>
            <w:rStyle w:val="Hyperlink"/>
            <w:noProof/>
          </w:rPr>
          <w:t>Figure 2</w:t>
        </w:r>
        <w:r w:rsidRPr="0076671C">
          <w:rPr>
            <w:rStyle w:val="Hyperlink"/>
            <w:noProof/>
          </w:rPr>
          <w:noBreakHyphen/>
          <w:t>34 – Solar Savings GUI</w:t>
        </w:r>
        <w:r>
          <w:rPr>
            <w:noProof/>
            <w:webHidden/>
          </w:rPr>
          <w:tab/>
        </w:r>
        <w:r>
          <w:rPr>
            <w:noProof/>
            <w:webHidden/>
          </w:rPr>
          <w:fldChar w:fldCharType="begin"/>
        </w:r>
        <w:r>
          <w:rPr>
            <w:noProof/>
            <w:webHidden/>
          </w:rPr>
          <w:instrText xml:space="preserve"> PAGEREF _Toc492978026 \h </w:instrText>
        </w:r>
        <w:r>
          <w:rPr>
            <w:noProof/>
            <w:webHidden/>
          </w:rPr>
        </w:r>
        <w:r>
          <w:rPr>
            <w:noProof/>
            <w:webHidden/>
          </w:rPr>
          <w:fldChar w:fldCharType="separate"/>
        </w:r>
        <w:r>
          <w:rPr>
            <w:noProof/>
            <w:webHidden/>
          </w:rPr>
          <w:t>41</w:t>
        </w:r>
        <w:r>
          <w:rPr>
            <w:noProof/>
            <w:webHidden/>
          </w:rPr>
          <w:fldChar w:fldCharType="end"/>
        </w:r>
      </w:hyperlink>
    </w:p>
    <w:p w14:paraId="2E086EEB" w14:textId="36479F9E"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2978027" w:history="1">
        <w:r w:rsidRPr="0076671C">
          <w:rPr>
            <w:rStyle w:val="Hyperlink"/>
            <w:noProof/>
          </w:rPr>
          <w:t>Figure 2</w:t>
        </w:r>
        <w:r w:rsidRPr="0076671C">
          <w:rPr>
            <w:rStyle w:val="Hyperlink"/>
            <w:noProof/>
          </w:rPr>
          <w:noBreakHyphen/>
          <w:t>35- HOMER GUI [77]</w:t>
        </w:r>
        <w:r>
          <w:rPr>
            <w:noProof/>
            <w:webHidden/>
          </w:rPr>
          <w:tab/>
        </w:r>
        <w:r>
          <w:rPr>
            <w:noProof/>
            <w:webHidden/>
          </w:rPr>
          <w:fldChar w:fldCharType="begin"/>
        </w:r>
        <w:r>
          <w:rPr>
            <w:noProof/>
            <w:webHidden/>
          </w:rPr>
          <w:instrText xml:space="preserve"> PAGEREF _Toc492978027 \h </w:instrText>
        </w:r>
        <w:r>
          <w:rPr>
            <w:noProof/>
            <w:webHidden/>
          </w:rPr>
        </w:r>
        <w:r>
          <w:rPr>
            <w:noProof/>
            <w:webHidden/>
          </w:rPr>
          <w:fldChar w:fldCharType="separate"/>
        </w:r>
        <w:r>
          <w:rPr>
            <w:noProof/>
            <w:webHidden/>
          </w:rPr>
          <w:t>42</w:t>
        </w:r>
        <w:r>
          <w:rPr>
            <w:noProof/>
            <w:webHidden/>
          </w:rPr>
          <w:fldChar w:fldCharType="end"/>
        </w:r>
      </w:hyperlink>
    </w:p>
    <w:p w14:paraId="1493F9F3" w14:textId="061F103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2978028" w:history="1">
        <w:r w:rsidRPr="0076671C">
          <w:rPr>
            <w:rStyle w:val="Hyperlink"/>
            <w:noProof/>
          </w:rPr>
          <w:t>Figure 3</w:t>
        </w:r>
        <w:r w:rsidRPr="0076671C">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2978028 \h </w:instrText>
        </w:r>
        <w:r>
          <w:rPr>
            <w:noProof/>
            <w:webHidden/>
          </w:rPr>
        </w:r>
        <w:r>
          <w:rPr>
            <w:noProof/>
            <w:webHidden/>
          </w:rPr>
          <w:fldChar w:fldCharType="separate"/>
        </w:r>
        <w:r>
          <w:rPr>
            <w:noProof/>
            <w:webHidden/>
          </w:rPr>
          <w:t>45</w:t>
        </w:r>
        <w:r>
          <w:rPr>
            <w:noProof/>
            <w:webHidden/>
          </w:rPr>
          <w:fldChar w:fldCharType="end"/>
        </w:r>
      </w:hyperlink>
    </w:p>
    <w:p w14:paraId="0BE8AB2F" w14:textId="5B30E45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2978029" w:history="1">
        <w:r w:rsidRPr="0076671C">
          <w:rPr>
            <w:rStyle w:val="Hyperlink"/>
            <w:noProof/>
          </w:rPr>
          <w:t>Figure 3</w:t>
        </w:r>
        <w:r w:rsidRPr="0076671C">
          <w:rPr>
            <w:rStyle w:val="Hyperlink"/>
            <w:noProof/>
          </w:rPr>
          <w:noBreakHyphen/>
          <w:t>2 - Program Overview</w:t>
        </w:r>
        <w:r>
          <w:rPr>
            <w:noProof/>
            <w:webHidden/>
          </w:rPr>
          <w:tab/>
        </w:r>
        <w:r>
          <w:rPr>
            <w:noProof/>
            <w:webHidden/>
          </w:rPr>
          <w:fldChar w:fldCharType="begin"/>
        </w:r>
        <w:r>
          <w:rPr>
            <w:noProof/>
            <w:webHidden/>
          </w:rPr>
          <w:instrText xml:space="preserve"> PAGEREF _Toc492978029 \h </w:instrText>
        </w:r>
        <w:r>
          <w:rPr>
            <w:noProof/>
            <w:webHidden/>
          </w:rPr>
        </w:r>
        <w:r>
          <w:rPr>
            <w:noProof/>
            <w:webHidden/>
          </w:rPr>
          <w:fldChar w:fldCharType="separate"/>
        </w:r>
        <w:r>
          <w:rPr>
            <w:noProof/>
            <w:webHidden/>
          </w:rPr>
          <w:t>47</w:t>
        </w:r>
        <w:r>
          <w:rPr>
            <w:noProof/>
            <w:webHidden/>
          </w:rPr>
          <w:fldChar w:fldCharType="end"/>
        </w:r>
      </w:hyperlink>
    </w:p>
    <w:p w14:paraId="77FBDD9F" w14:textId="142B50C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2978030" w:history="1">
        <w:r w:rsidRPr="0076671C">
          <w:rPr>
            <w:rStyle w:val="Hyperlink"/>
            <w:noProof/>
          </w:rPr>
          <w:t>Figure 5</w:t>
        </w:r>
        <w:r w:rsidRPr="0076671C">
          <w:rPr>
            <w:rStyle w:val="Hyperlink"/>
            <w:noProof/>
          </w:rPr>
          <w:noBreakHyphen/>
          <w:t>1 – Entry Screen to GUI prompt</w:t>
        </w:r>
        <w:r>
          <w:rPr>
            <w:noProof/>
            <w:webHidden/>
          </w:rPr>
          <w:tab/>
        </w:r>
        <w:r>
          <w:rPr>
            <w:noProof/>
            <w:webHidden/>
          </w:rPr>
          <w:fldChar w:fldCharType="begin"/>
        </w:r>
        <w:r>
          <w:rPr>
            <w:noProof/>
            <w:webHidden/>
          </w:rPr>
          <w:instrText xml:space="preserve"> PAGEREF _Toc492978030 \h </w:instrText>
        </w:r>
        <w:r>
          <w:rPr>
            <w:noProof/>
            <w:webHidden/>
          </w:rPr>
        </w:r>
        <w:r>
          <w:rPr>
            <w:noProof/>
            <w:webHidden/>
          </w:rPr>
          <w:fldChar w:fldCharType="separate"/>
        </w:r>
        <w:r>
          <w:rPr>
            <w:noProof/>
            <w:webHidden/>
          </w:rPr>
          <w:t>56</w:t>
        </w:r>
        <w:r>
          <w:rPr>
            <w:noProof/>
            <w:webHidden/>
          </w:rPr>
          <w:fldChar w:fldCharType="end"/>
        </w:r>
      </w:hyperlink>
    </w:p>
    <w:p w14:paraId="14721BC5" w14:textId="5FDDC28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31" w:history="1">
        <w:r w:rsidRPr="0076671C">
          <w:rPr>
            <w:rStyle w:val="Hyperlink"/>
            <w:noProof/>
          </w:rPr>
          <w:t>Figure 5</w:t>
        </w:r>
        <w:r w:rsidRPr="0076671C">
          <w:rPr>
            <w:rStyle w:val="Hyperlink"/>
            <w:noProof/>
          </w:rPr>
          <w:noBreakHyphen/>
          <w:t>2 - Data Aquisiton phase of GUI prompting</w:t>
        </w:r>
        <w:r>
          <w:rPr>
            <w:noProof/>
            <w:webHidden/>
          </w:rPr>
          <w:tab/>
        </w:r>
        <w:r>
          <w:rPr>
            <w:noProof/>
            <w:webHidden/>
          </w:rPr>
          <w:fldChar w:fldCharType="begin"/>
        </w:r>
        <w:r>
          <w:rPr>
            <w:noProof/>
            <w:webHidden/>
          </w:rPr>
          <w:instrText xml:space="preserve"> PAGEREF _Toc492978031 \h </w:instrText>
        </w:r>
        <w:r>
          <w:rPr>
            <w:noProof/>
            <w:webHidden/>
          </w:rPr>
        </w:r>
        <w:r>
          <w:rPr>
            <w:noProof/>
            <w:webHidden/>
          </w:rPr>
          <w:fldChar w:fldCharType="separate"/>
        </w:r>
        <w:r>
          <w:rPr>
            <w:noProof/>
            <w:webHidden/>
          </w:rPr>
          <w:t>57</w:t>
        </w:r>
        <w:r>
          <w:rPr>
            <w:noProof/>
            <w:webHidden/>
          </w:rPr>
          <w:fldChar w:fldCharType="end"/>
        </w:r>
      </w:hyperlink>
    </w:p>
    <w:p w14:paraId="78A0038B" w14:textId="720CEAC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2978032" w:history="1">
        <w:r w:rsidRPr="0076671C">
          <w:rPr>
            <w:rStyle w:val="Hyperlink"/>
            <w:noProof/>
          </w:rPr>
          <w:t>Figure 5</w:t>
        </w:r>
        <w:r w:rsidRPr="0076671C">
          <w:rPr>
            <w:rStyle w:val="Hyperlink"/>
            <w:noProof/>
          </w:rPr>
          <w:noBreakHyphen/>
          <w:t>3 - Data Aquisition phase of GUI prompting</w:t>
        </w:r>
        <w:r>
          <w:rPr>
            <w:noProof/>
            <w:webHidden/>
          </w:rPr>
          <w:tab/>
        </w:r>
        <w:r>
          <w:rPr>
            <w:noProof/>
            <w:webHidden/>
          </w:rPr>
          <w:fldChar w:fldCharType="begin"/>
        </w:r>
        <w:r>
          <w:rPr>
            <w:noProof/>
            <w:webHidden/>
          </w:rPr>
          <w:instrText xml:space="preserve"> PAGEREF _Toc492978032 \h </w:instrText>
        </w:r>
        <w:r>
          <w:rPr>
            <w:noProof/>
            <w:webHidden/>
          </w:rPr>
        </w:r>
        <w:r>
          <w:rPr>
            <w:noProof/>
            <w:webHidden/>
          </w:rPr>
          <w:fldChar w:fldCharType="separate"/>
        </w:r>
        <w:r>
          <w:rPr>
            <w:noProof/>
            <w:webHidden/>
          </w:rPr>
          <w:t>58</w:t>
        </w:r>
        <w:r>
          <w:rPr>
            <w:noProof/>
            <w:webHidden/>
          </w:rPr>
          <w:fldChar w:fldCharType="end"/>
        </w:r>
      </w:hyperlink>
    </w:p>
    <w:p w14:paraId="2DB4E76E" w14:textId="53738C0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2978033" w:history="1">
        <w:r w:rsidRPr="0076671C">
          <w:rPr>
            <w:rStyle w:val="Hyperlink"/>
            <w:noProof/>
          </w:rPr>
          <w:t>Figure 5</w:t>
        </w:r>
        <w:r w:rsidRPr="0076671C">
          <w:rPr>
            <w:rStyle w:val="Hyperlink"/>
            <w:noProof/>
          </w:rPr>
          <w:noBreakHyphen/>
          <w:t>4 - Input Data tab</w:t>
        </w:r>
        <w:r>
          <w:rPr>
            <w:noProof/>
            <w:webHidden/>
          </w:rPr>
          <w:tab/>
        </w:r>
        <w:r>
          <w:rPr>
            <w:noProof/>
            <w:webHidden/>
          </w:rPr>
          <w:fldChar w:fldCharType="begin"/>
        </w:r>
        <w:r>
          <w:rPr>
            <w:noProof/>
            <w:webHidden/>
          </w:rPr>
          <w:instrText xml:space="preserve"> PAGEREF _Toc492978033 \h </w:instrText>
        </w:r>
        <w:r>
          <w:rPr>
            <w:noProof/>
            <w:webHidden/>
          </w:rPr>
        </w:r>
        <w:r>
          <w:rPr>
            <w:noProof/>
            <w:webHidden/>
          </w:rPr>
          <w:fldChar w:fldCharType="separate"/>
        </w:r>
        <w:r>
          <w:rPr>
            <w:noProof/>
            <w:webHidden/>
          </w:rPr>
          <w:t>59</w:t>
        </w:r>
        <w:r>
          <w:rPr>
            <w:noProof/>
            <w:webHidden/>
          </w:rPr>
          <w:fldChar w:fldCharType="end"/>
        </w:r>
      </w:hyperlink>
    </w:p>
    <w:p w14:paraId="101F2B39" w14:textId="0AE1236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2978034" w:history="1">
        <w:r w:rsidRPr="0076671C">
          <w:rPr>
            <w:rStyle w:val="Hyperlink"/>
            <w:noProof/>
          </w:rPr>
          <w:t>Figure 5</w:t>
        </w:r>
        <w:r w:rsidRPr="0076671C">
          <w:rPr>
            <w:rStyle w:val="Hyperlink"/>
            <w:noProof/>
          </w:rPr>
          <w:noBreakHyphen/>
          <w:t>5 - Estimated Production tab</w:t>
        </w:r>
        <w:r>
          <w:rPr>
            <w:noProof/>
            <w:webHidden/>
          </w:rPr>
          <w:tab/>
        </w:r>
        <w:r>
          <w:rPr>
            <w:noProof/>
            <w:webHidden/>
          </w:rPr>
          <w:fldChar w:fldCharType="begin"/>
        </w:r>
        <w:r>
          <w:rPr>
            <w:noProof/>
            <w:webHidden/>
          </w:rPr>
          <w:instrText xml:space="preserve"> PAGEREF _Toc492978034 \h </w:instrText>
        </w:r>
        <w:r>
          <w:rPr>
            <w:noProof/>
            <w:webHidden/>
          </w:rPr>
        </w:r>
        <w:r>
          <w:rPr>
            <w:noProof/>
            <w:webHidden/>
          </w:rPr>
          <w:fldChar w:fldCharType="separate"/>
        </w:r>
        <w:r>
          <w:rPr>
            <w:noProof/>
            <w:webHidden/>
          </w:rPr>
          <w:t>60</w:t>
        </w:r>
        <w:r>
          <w:rPr>
            <w:noProof/>
            <w:webHidden/>
          </w:rPr>
          <w:fldChar w:fldCharType="end"/>
        </w:r>
      </w:hyperlink>
    </w:p>
    <w:p w14:paraId="16C9EF65" w14:textId="5209BDB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2978035" w:history="1">
        <w:r w:rsidRPr="0076671C">
          <w:rPr>
            <w:rStyle w:val="Hyperlink"/>
            <w:noProof/>
          </w:rPr>
          <w:t>Figure 5</w:t>
        </w:r>
        <w:r w:rsidRPr="0076671C">
          <w:rPr>
            <w:rStyle w:val="Hyperlink"/>
            <w:noProof/>
          </w:rPr>
          <w:noBreakHyphen/>
          <w:t>6 - Finance Options tab</w:t>
        </w:r>
        <w:r>
          <w:rPr>
            <w:noProof/>
            <w:webHidden/>
          </w:rPr>
          <w:tab/>
        </w:r>
        <w:r>
          <w:rPr>
            <w:noProof/>
            <w:webHidden/>
          </w:rPr>
          <w:fldChar w:fldCharType="begin"/>
        </w:r>
        <w:r>
          <w:rPr>
            <w:noProof/>
            <w:webHidden/>
          </w:rPr>
          <w:instrText xml:space="preserve"> PAGEREF _Toc492978035 \h </w:instrText>
        </w:r>
        <w:r>
          <w:rPr>
            <w:noProof/>
            <w:webHidden/>
          </w:rPr>
        </w:r>
        <w:r>
          <w:rPr>
            <w:noProof/>
            <w:webHidden/>
          </w:rPr>
          <w:fldChar w:fldCharType="separate"/>
        </w:r>
        <w:r>
          <w:rPr>
            <w:noProof/>
            <w:webHidden/>
          </w:rPr>
          <w:t>61</w:t>
        </w:r>
        <w:r>
          <w:rPr>
            <w:noProof/>
            <w:webHidden/>
          </w:rPr>
          <w:fldChar w:fldCharType="end"/>
        </w:r>
      </w:hyperlink>
    </w:p>
    <w:p w14:paraId="5BF1A652" w14:textId="24A5EEB6"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2978036" w:history="1">
        <w:r w:rsidRPr="0076671C">
          <w:rPr>
            <w:rStyle w:val="Hyperlink"/>
            <w:noProof/>
          </w:rPr>
          <w:t>Figure 5</w:t>
        </w:r>
        <w:r w:rsidRPr="0076671C">
          <w:rPr>
            <w:rStyle w:val="Hyperlink"/>
            <w:noProof/>
          </w:rPr>
          <w:noBreakHyphen/>
          <w:t>7 - Display tab</w:t>
        </w:r>
        <w:r>
          <w:rPr>
            <w:noProof/>
            <w:webHidden/>
          </w:rPr>
          <w:tab/>
        </w:r>
        <w:r>
          <w:rPr>
            <w:noProof/>
            <w:webHidden/>
          </w:rPr>
          <w:fldChar w:fldCharType="begin"/>
        </w:r>
        <w:r>
          <w:rPr>
            <w:noProof/>
            <w:webHidden/>
          </w:rPr>
          <w:instrText xml:space="preserve"> PAGEREF _Toc492978036 \h </w:instrText>
        </w:r>
        <w:r>
          <w:rPr>
            <w:noProof/>
            <w:webHidden/>
          </w:rPr>
        </w:r>
        <w:r>
          <w:rPr>
            <w:noProof/>
            <w:webHidden/>
          </w:rPr>
          <w:fldChar w:fldCharType="separate"/>
        </w:r>
        <w:r>
          <w:rPr>
            <w:noProof/>
            <w:webHidden/>
          </w:rPr>
          <w:t>61</w:t>
        </w:r>
        <w:r>
          <w:rPr>
            <w:noProof/>
            <w:webHidden/>
          </w:rPr>
          <w:fldChar w:fldCharType="end"/>
        </w:r>
      </w:hyperlink>
    </w:p>
    <w:p w14:paraId="60866D35" w14:textId="2C7E6AC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2978037" w:history="1">
        <w:r w:rsidRPr="0076671C">
          <w:rPr>
            <w:rStyle w:val="Hyperlink"/>
            <w:noProof/>
          </w:rPr>
          <w:t>Figure 6</w:t>
        </w:r>
        <w:r w:rsidRPr="0076671C">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2978037 \h </w:instrText>
        </w:r>
        <w:r>
          <w:rPr>
            <w:noProof/>
            <w:webHidden/>
          </w:rPr>
        </w:r>
        <w:r>
          <w:rPr>
            <w:noProof/>
            <w:webHidden/>
          </w:rPr>
          <w:fldChar w:fldCharType="separate"/>
        </w:r>
        <w:r>
          <w:rPr>
            <w:noProof/>
            <w:webHidden/>
          </w:rPr>
          <w:t>63</w:t>
        </w:r>
        <w:r>
          <w:rPr>
            <w:noProof/>
            <w:webHidden/>
          </w:rPr>
          <w:fldChar w:fldCharType="end"/>
        </w:r>
      </w:hyperlink>
    </w:p>
    <w:p w14:paraId="201866CB" w14:textId="71C56BC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2978038" w:history="1">
        <w:r w:rsidRPr="0076671C">
          <w:rPr>
            <w:rStyle w:val="Hyperlink"/>
            <w:noProof/>
          </w:rPr>
          <w:t>Figure 6</w:t>
        </w:r>
        <w:r w:rsidRPr="0076671C">
          <w:rPr>
            <w:rStyle w:val="Hyperlink"/>
            <w:noProof/>
          </w:rPr>
          <w:noBreakHyphen/>
          <w:t>2 - Townsville</w:t>
        </w:r>
        <w:r>
          <w:rPr>
            <w:noProof/>
            <w:webHidden/>
          </w:rPr>
          <w:tab/>
        </w:r>
        <w:r>
          <w:rPr>
            <w:noProof/>
            <w:webHidden/>
          </w:rPr>
          <w:fldChar w:fldCharType="begin"/>
        </w:r>
        <w:r>
          <w:rPr>
            <w:noProof/>
            <w:webHidden/>
          </w:rPr>
          <w:instrText xml:space="preserve"> PAGEREF _Toc492978038 \h </w:instrText>
        </w:r>
        <w:r>
          <w:rPr>
            <w:noProof/>
            <w:webHidden/>
          </w:rPr>
        </w:r>
        <w:r>
          <w:rPr>
            <w:noProof/>
            <w:webHidden/>
          </w:rPr>
          <w:fldChar w:fldCharType="separate"/>
        </w:r>
        <w:r>
          <w:rPr>
            <w:noProof/>
            <w:webHidden/>
          </w:rPr>
          <w:t>67</w:t>
        </w:r>
        <w:r>
          <w:rPr>
            <w:noProof/>
            <w:webHidden/>
          </w:rPr>
          <w:fldChar w:fldCharType="end"/>
        </w:r>
      </w:hyperlink>
    </w:p>
    <w:p w14:paraId="632C39BC" w14:textId="70CEE4F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2978039" w:history="1">
        <w:r w:rsidRPr="0076671C">
          <w:rPr>
            <w:rStyle w:val="Hyperlink"/>
            <w:noProof/>
          </w:rPr>
          <w:t>Figure 6</w:t>
        </w:r>
        <w:r w:rsidRPr="0076671C">
          <w:rPr>
            <w:rStyle w:val="Hyperlink"/>
            <w:noProof/>
          </w:rPr>
          <w:noBreakHyphen/>
          <w:t>3 - Darwin</w:t>
        </w:r>
        <w:r>
          <w:rPr>
            <w:noProof/>
            <w:webHidden/>
          </w:rPr>
          <w:tab/>
        </w:r>
        <w:r>
          <w:rPr>
            <w:noProof/>
            <w:webHidden/>
          </w:rPr>
          <w:fldChar w:fldCharType="begin"/>
        </w:r>
        <w:r>
          <w:rPr>
            <w:noProof/>
            <w:webHidden/>
          </w:rPr>
          <w:instrText xml:space="preserve"> PAGEREF _Toc492978039 \h </w:instrText>
        </w:r>
        <w:r>
          <w:rPr>
            <w:noProof/>
            <w:webHidden/>
          </w:rPr>
        </w:r>
        <w:r>
          <w:rPr>
            <w:noProof/>
            <w:webHidden/>
          </w:rPr>
          <w:fldChar w:fldCharType="separate"/>
        </w:r>
        <w:r>
          <w:rPr>
            <w:noProof/>
            <w:webHidden/>
          </w:rPr>
          <w:t>67</w:t>
        </w:r>
        <w:r>
          <w:rPr>
            <w:noProof/>
            <w:webHidden/>
          </w:rPr>
          <w:fldChar w:fldCharType="end"/>
        </w:r>
      </w:hyperlink>
    </w:p>
    <w:p w14:paraId="32AFBFC8" w14:textId="68F2C6F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2978040" w:history="1">
        <w:r w:rsidRPr="0076671C">
          <w:rPr>
            <w:rStyle w:val="Hyperlink"/>
            <w:noProof/>
          </w:rPr>
          <w:t>Figure 6</w:t>
        </w:r>
        <w:r w:rsidRPr="0076671C">
          <w:rPr>
            <w:rStyle w:val="Hyperlink"/>
            <w:noProof/>
          </w:rPr>
          <w:noBreakHyphen/>
          <w:t>4 - Hobart</w:t>
        </w:r>
        <w:r>
          <w:rPr>
            <w:noProof/>
            <w:webHidden/>
          </w:rPr>
          <w:tab/>
        </w:r>
        <w:r>
          <w:rPr>
            <w:noProof/>
            <w:webHidden/>
          </w:rPr>
          <w:fldChar w:fldCharType="begin"/>
        </w:r>
        <w:r>
          <w:rPr>
            <w:noProof/>
            <w:webHidden/>
          </w:rPr>
          <w:instrText xml:space="preserve"> PAGEREF _Toc492978040 \h </w:instrText>
        </w:r>
        <w:r>
          <w:rPr>
            <w:noProof/>
            <w:webHidden/>
          </w:rPr>
        </w:r>
        <w:r>
          <w:rPr>
            <w:noProof/>
            <w:webHidden/>
          </w:rPr>
          <w:fldChar w:fldCharType="separate"/>
        </w:r>
        <w:r>
          <w:rPr>
            <w:noProof/>
            <w:webHidden/>
          </w:rPr>
          <w:t>67</w:t>
        </w:r>
        <w:r>
          <w:rPr>
            <w:noProof/>
            <w:webHidden/>
          </w:rPr>
          <w:fldChar w:fldCharType="end"/>
        </w:r>
      </w:hyperlink>
    </w:p>
    <w:p w14:paraId="1B5D375F" w14:textId="2742DFA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2978041" w:history="1">
        <w:r w:rsidRPr="0076671C">
          <w:rPr>
            <w:rStyle w:val="Hyperlink"/>
            <w:noProof/>
          </w:rPr>
          <w:t>Figure 6</w:t>
        </w:r>
        <w:r w:rsidRPr="0076671C">
          <w:rPr>
            <w:rStyle w:val="Hyperlink"/>
            <w:noProof/>
          </w:rPr>
          <w:noBreakHyphen/>
          <w:t>5 - Darwin</w:t>
        </w:r>
        <w:r>
          <w:rPr>
            <w:noProof/>
            <w:webHidden/>
          </w:rPr>
          <w:tab/>
        </w:r>
        <w:r>
          <w:rPr>
            <w:noProof/>
            <w:webHidden/>
          </w:rPr>
          <w:fldChar w:fldCharType="begin"/>
        </w:r>
        <w:r>
          <w:rPr>
            <w:noProof/>
            <w:webHidden/>
          </w:rPr>
          <w:instrText xml:space="preserve"> PAGEREF _Toc492978041 \h </w:instrText>
        </w:r>
        <w:r>
          <w:rPr>
            <w:noProof/>
            <w:webHidden/>
          </w:rPr>
        </w:r>
        <w:r>
          <w:rPr>
            <w:noProof/>
            <w:webHidden/>
          </w:rPr>
          <w:fldChar w:fldCharType="separate"/>
        </w:r>
        <w:r>
          <w:rPr>
            <w:noProof/>
            <w:webHidden/>
          </w:rPr>
          <w:t>68</w:t>
        </w:r>
        <w:r>
          <w:rPr>
            <w:noProof/>
            <w:webHidden/>
          </w:rPr>
          <w:fldChar w:fldCharType="end"/>
        </w:r>
      </w:hyperlink>
    </w:p>
    <w:p w14:paraId="6221F793" w14:textId="590447B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2978042" w:history="1">
        <w:r w:rsidRPr="0076671C">
          <w:rPr>
            <w:rStyle w:val="Hyperlink"/>
            <w:noProof/>
          </w:rPr>
          <w:t>Figure 6</w:t>
        </w:r>
        <w:r w:rsidRPr="0076671C">
          <w:rPr>
            <w:rStyle w:val="Hyperlink"/>
            <w:noProof/>
          </w:rPr>
          <w:noBreakHyphen/>
          <w:t>6 - Townsville</w:t>
        </w:r>
        <w:r>
          <w:rPr>
            <w:noProof/>
            <w:webHidden/>
          </w:rPr>
          <w:tab/>
        </w:r>
        <w:r>
          <w:rPr>
            <w:noProof/>
            <w:webHidden/>
          </w:rPr>
          <w:fldChar w:fldCharType="begin"/>
        </w:r>
        <w:r>
          <w:rPr>
            <w:noProof/>
            <w:webHidden/>
          </w:rPr>
          <w:instrText xml:space="preserve"> PAGEREF _Toc492978042 \h </w:instrText>
        </w:r>
        <w:r>
          <w:rPr>
            <w:noProof/>
            <w:webHidden/>
          </w:rPr>
        </w:r>
        <w:r>
          <w:rPr>
            <w:noProof/>
            <w:webHidden/>
          </w:rPr>
          <w:fldChar w:fldCharType="separate"/>
        </w:r>
        <w:r>
          <w:rPr>
            <w:noProof/>
            <w:webHidden/>
          </w:rPr>
          <w:t>68</w:t>
        </w:r>
        <w:r>
          <w:rPr>
            <w:noProof/>
            <w:webHidden/>
          </w:rPr>
          <w:fldChar w:fldCharType="end"/>
        </w:r>
      </w:hyperlink>
    </w:p>
    <w:p w14:paraId="4C23A7DB" w14:textId="63EFB0A1"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2978043" w:history="1">
        <w:r w:rsidRPr="0076671C">
          <w:rPr>
            <w:rStyle w:val="Hyperlink"/>
            <w:noProof/>
          </w:rPr>
          <w:t>Figure 6</w:t>
        </w:r>
        <w:r w:rsidRPr="0076671C">
          <w:rPr>
            <w:rStyle w:val="Hyperlink"/>
            <w:noProof/>
          </w:rPr>
          <w:noBreakHyphen/>
          <w:t>7 - Tasmania</w:t>
        </w:r>
        <w:r>
          <w:rPr>
            <w:noProof/>
            <w:webHidden/>
          </w:rPr>
          <w:tab/>
        </w:r>
        <w:r>
          <w:rPr>
            <w:noProof/>
            <w:webHidden/>
          </w:rPr>
          <w:fldChar w:fldCharType="begin"/>
        </w:r>
        <w:r>
          <w:rPr>
            <w:noProof/>
            <w:webHidden/>
          </w:rPr>
          <w:instrText xml:space="preserve"> PAGEREF _Toc492978043 \h </w:instrText>
        </w:r>
        <w:r>
          <w:rPr>
            <w:noProof/>
            <w:webHidden/>
          </w:rPr>
        </w:r>
        <w:r>
          <w:rPr>
            <w:noProof/>
            <w:webHidden/>
          </w:rPr>
          <w:fldChar w:fldCharType="separate"/>
        </w:r>
        <w:r>
          <w:rPr>
            <w:noProof/>
            <w:webHidden/>
          </w:rPr>
          <w:t>68</w:t>
        </w:r>
        <w:r>
          <w:rPr>
            <w:noProof/>
            <w:webHidden/>
          </w:rPr>
          <w:fldChar w:fldCharType="end"/>
        </w:r>
      </w:hyperlink>
    </w:p>
    <w:p w14:paraId="0EEB5427" w14:textId="69E1676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2978044" w:history="1">
        <w:r w:rsidRPr="0076671C">
          <w:rPr>
            <w:rStyle w:val="Hyperlink"/>
            <w:noProof/>
          </w:rPr>
          <w:t>Figure 6</w:t>
        </w:r>
        <w:r w:rsidRPr="0076671C">
          <w:rPr>
            <w:rStyle w:val="Hyperlink"/>
            <w:noProof/>
          </w:rPr>
          <w:noBreakHyphen/>
          <w:t>8 - Townsville</w:t>
        </w:r>
        <w:r>
          <w:rPr>
            <w:noProof/>
            <w:webHidden/>
          </w:rPr>
          <w:tab/>
        </w:r>
        <w:r>
          <w:rPr>
            <w:noProof/>
            <w:webHidden/>
          </w:rPr>
          <w:fldChar w:fldCharType="begin"/>
        </w:r>
        <w:r>
          <w:rPr>
            <w:noProof/>
            <w:webHidden/>
          </w:rPr>
          <w:instrText xml:space="preserve"> PAGEREF _Toc492978044 \h </w:instrText>
        </w:r>
        <w:r>
          <w:rPr>
            <w:noProof/>
            <w:webHidden/>
          </w:rPr>
        </w:r>
        <w:r>
          <w:rPr>
            <w:noProof/>
            <w:webHidden/>
          </w:rPr>
          <w:fldChar w:fldCharType="separate"/>
        </w:r>
        <w:r>
          <w:rPr>
            <w:noProof/>
            <w:webHidden/>
          </w:rPr>
          <w:t>69</w:t>
        </w:r>
        <w:r>
          <w:rPr>
            <w:noProof/>
            <w:webHidden/>
          </w:rPr>
          <w:fldChar w:fldCharType="end"/>
        </w:r>
      </w:hyperlink>
    </w:p>
    <w:p w14:paraId="75081C9A" w14:textId="51B06AC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2978045" w:history="1">
        <w:r w:rsidRPr="0076671C">
          <w:rPr>
            <w:rStyle w:val="Hyperlink"/>
            <w:noProof/>
          </w:rPr>
          <w:t>Figure 6</w:t>
        </w:r>
        <w:r w:rsidRPr="0076671C">
          <w:rPr>
            <w:rStyle w:val="Hyperlink"/>
            <w:noProof/>
          </w:rPr>
          <w:noBreakHyphen/>
          <w:t>9 - Darwin</w:t>
        </w:r>
        <w:r>
          <w:rPr>
            <w:noProof/>
            <w:webHidden/>
          </w:rPr>
          <w:tab/>
        </w:r>
        <w:r>
          <w:rPr>
            <w:noProof/>
            <w:webHidden/>
          </w:rPr>
          <w:fldChar w:fldCharType="begin"/>
        </w:r>
        <w:r>
          <w:rPr>
            <w:noProof/>
            <w:webHidden/>
          </w:rPr>
          <w:instrText xml:space="preserve"> PAGEREF _Toc492978045 \h </w:instrText>
        </w:r>
        <w:r>
          <w:rPr>
            <w:noProof/>
            <w:webHidden/>
          </w:rPr>
        </w:r>
        <w:r>
          <w:rPr>
            <w:noProof/>
            <w:webHidden/>
          </w:rPr>
          <w:fldChar w:fldCharType="separate"/>
        </w:r>
        <w:r>
          <w:rPr>
            <w:noProof/>
            <w:webHidden/>
          </w:rPr>
          <w:t>69</w:t>
        </w:r>
        <w:r>
          <w:rPr>
            <w:noProof/>
            <w:webHidden/>
          </w:rPr>
          <w:fldChar w:fldCharType="end"/>
        </w:r>
      </w:hyperlink>
    </w:p>
    <w:p w14:paraId="533E483D" w14:textId="138D0C4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2978046" w:history="1">
        <w:r w:rsidRPr="0076671C">
          <w:rPr>
            <w:rStyle w:val="Hyperlink"/>
            <w:noProof/>
          </w:rPr>
          <w:t>Figure 6</w:t>
        </w:r>
        <w:r w:rsidRPr="0076671C">
          <w:rPr>
            <w:rStyle w:val="Hyperlink"/>
            <w:noProof/>
          </w:rPr>
          <w:noBreakHyphen/>
          <w:t>10 - Hobart</w:t>
        </w:r>
        <w:r>
          <w:rPr>
            <w:noProof/>
            <w:webHidden/>
          </w:rPr>
          <w:tab/>
        </w:r>
        <w:r>
          <w:rPr>
            <w:noProof/>
            <w:webHidden/>
          </w:rPr>
          <w:fldChar w:fldCharType="begin"/>
        </w:r>
        <w:r>
          <w:rPr>
            <w:noProof/>
            <w:webHidden/>
          </w:rPr>
          <w:instrText xml:space="preserve"> PAGEREF _Toc492978046 \h </w:instrText>
        </w:r>
        <w:r>
          <w:rPr>
            <w:noProof/>
            <w:webHidden/>
          </w:rPr>
        </w:r>
        <w:r>
          <w:rPr>
            <w:noProof/>
            <w:webHidden/>
          </w:rPr>
          <w:fldChar w:fldCharType="separate"/>
        </w:r>
        <w:r>
          <w:rPr>
            <w:noProof/>
            <w:webHidden/>
          </w:rPr>
          <w:t>70</w:t>
        </w:r>
        <w:r>
          <w:rPr>
            <w:noProof/>
            <w:webHidden/>
          </w:rPr>
          <w:fldChar w:fldCharType="end"/>
        </w:r>
      </w:hyperlink>
    </w:p>
    <w:p w14:paraId="1AE4F481" w14:textId="7FA111E0" w:rsidR="00F67766" w:rsidRPr="00F23E32" w:rsidRDefault="00CC6886" w:rsidP="00C3236C">
      <w:r w:rsidRPr="00F23E32">
        <w:fldChar w:fldCharType="end"/>
      </w:r>
      <w:r w:rsidR="00F67766" w:rsidRPr="00F23E32">
        <w:br w:type="page"/>
      </w:r>
    </w:p>
    <w:p w14:paraId="1AE4F482" w14:textId="35AD0A3F" w:rsidR="00C0691B" w:rsidRPr="00F23E32" w:rsidRDefault="00C0691B" w:rsidP="00DE1AB6">
      <w:pPr>
        <w:pStyle w:val="Heading1-NoNumber"/>
      </w:pPr>
      <w:bookmarkStart w:id="6" w:name="_Toc492808374"/>
      <w:r w:rsidRPr="00F23E32">
        <w:t>List of Abbreviations and Acronyms</w:t>
      </w:r>
      <w:bookmarkEnd w:id="6"/>
    </w:p>
    <w:p w14:paraId="5EBD42A7" w14:textId="6339AD7F" w:rsidR="003467A5" w:rsidRPr="00F23E32" w:rsidRDefault="003467A5" w:rsidP="00C3236C">
      <w:r w:rsidRPr="00F23E32">
        <w:t>A</w:t>
      </w:r>
      <w:r w:rsidR="00550DCE" w:rsidRPr="00F23E32">
        <w:t>C</w:t>
      </w:r>
      <w:r w:rsidR="00550DCE" w:rsidRPr="00F23E32">
        <w:tab/>
      </w:r>
      <w:r w:rsidR="00550DCE" w:rsidRPr="00F23E32">
        <w:tab/>
        <w:t>Alternating Current</w:t>
      </w:r>
    </w:p>
    <w:p w14:paraId="36C1D98C" w14:textId="7CCFFDC2" w:rsidR="003A16B3" w:rsidRPr="00F23E32" w:rsidRDefault="003A16B3" w:rsidP="00C3236C">
      <w:r w:rsidRPr="00F23E32">
        <w:t>AEMO</w:t>
      </w:r>
      <w:r w:rsidRPr="00F23E32">
        <w:tab/>
      </w:r>
      <w:r w:rsidRPr="00F23E32">
        <w:tab/>
        <w:t>Australian Energy Market Operator</w:t>
      </w:r>
    </w:p>
    <w:p w14:paraId="52470365" w14:textId="7B569010" w:rsidR="00173817" w:rsidRPr="00F23E32" w:rsidRDefault="00173817" w:rsidP="00C3236C">
      <w:r w:rsidRPr="00F23E32">
        <w:t>ALCC</w:t>
      </w:r>
      <w:r w:rsidRPr="00F23E32">
        <w:tab/>
      </w:r>
      <w:r w:rsidRPr="00F23E32">
        <w:tab/>
        <w:t>Annualized Life Cycle Cost</w:t>
      </w:r>
    </w:p>
    <w:p w14:paraId="3904CEEB" w14:textId="6D8BB288" w:rsidR="000249A7" w:rsidRPr="00F23E32" w:rsidRDefault="000249A7" w:rsidP="00C3236C">
      <w:r w:rsidRPr="00F23E32">
        <w:t>BES</w:t>
      </w:r>
      <w:r w:rsidRPr="00F23E32">
        <w:tab/>
      </w:r>
      <w:r w:rsidRPr="00F23E32">
        <w:tab/>
        <w:t>Battery Energy Storage</w:t>
      </w:r>
    </w:p>
    <w:p w14:paraId="234D0F95" w14:textId="0619DE73" w:rsidR="003467A5" w:rsidRPr="00F23E32" w:rsidRDefault="003467A5" w:rsidP="00C3236C">
      <w:r w:rsidRPr="00F23E32">
        <w:t>C</w:t>
      </w:r>
      <w:r w:rsidR="00635160" w:rsidRPr="00F23E32">
        <w:t>O2</w:t>
      </w:r>
      <w:r w:rsidR="00635160" w:rsidRPr="00F23E32">
        <w:tab/>
      </w:r>
      <w:r w:rsidR="00635160" w:rsidRPr="00F23E32">
        <w:tab/>
        <w:t>Carbon Dioxide</w:t>
      </w:r>
    </w:p>
    <w:p w14:paraId="1F50B704" w14:textId="18120037" w:rsidR="003467A5" w:rsidRPr="00F23E32" w:rsidRDefault="003467A5" w:rsidP="00C3236C">
      <w:r w:rsidRPr="00F23E32">
        <w:t>D</w:t>
      </w:r>
      <w:r w:rsidR="00550DCE" w:rsidRPr="00F23E32">
        <w:t>C</w:t>
      </w:r>
      <w:r w:rsidR="00550DCE" w:rsidRPr="00F23E32">
        <w:tab/>
      </w:r>
      <w:r w:rsidR="00550DCE" w:rsidRPr="00F23E32">
        <w:tab/>
        <w:t>Direct Current</w:t>
      </w:r>
    </w:p>
    <w:p w14:paraId="059F06E4" w14:textId="4047E9AA" w:rsidR="00ED74ED" w:rsidRPr="00F23E32" w:rsidRDefault="00ED74ED" w:rsidP="00C3236C">
      <w:r w:rsidRPr="00F23E32">
        <w:t>DER</w:t>
      </w:r>
      <w:r w:rsidRPr="00F23E32">
        <w:tab/>
      </w:r>
      <w:r w:rsidRPr="00F23E32">
        <w:tab/>
        <w:t>Distributed Energy Resource</w:t>
      </w:r>
    </w:p>
    <w:p w14:paraId="21DBEAD0" w14:textId="34CDBA1A" w:rsidR="00B01FB4" w:rsidRPr="00F23E32" w:rsidRDefault="00B01FB4" w:rsidP="00C3236C">
      <w:r w:rsidRPr="00F23E32">
        <w:t>DOD</w:t>
      </w:r>
      <w:r w:rsidRPr="00F23E32">
        <w:tab/>
      </w:r>
      <w:r w:rsidRPr="00F23E32">
        <w:tab/>
        <w:t>Depth of Discharge</w:t>
      </w:r>
    </w:p>
    <w:p w14:paraId="3AE6706A" w14:textId="52664454" w:rsidR="003467A5" w:rsidRPr="00F23E32" w:rsidRDefault="003467A5" w:rsidP="00C3236C">
      <w:r w:rsidRPr="00F23E32">
        <w:t>E</w:t>
      </w:r>
      <w:r w:rsidR="00726178" w:rsidRPr="00F23E32">
        <w:t>PS</w:t>
      </w:r>
      <w:r w:rsidR="00726178" w:rsidRPr="00F23E32">
        <w:tab/>
      </w:r>
      <w:r w:rsidR="00726178" w:rsidRPr="00F23E32">
        <w:tab/>
        <w:t>Emergency Power Supply</w:t>
      </w:r>
    </w:p>
    <w:p w14:paraId="38582973" w14:textId="44192893" w:rsidR="0093660F" w:rsidRPr="00F23E32" w:rsidRDefault="0093660F" w:rsidP="00C3236C">
      <w:r w:rsidRPr="00F23E32">
        <w:t>EPBT</w:t>
      </w:r>
      <w:r w:rsidRPr="00F23E32">
        <w:tab/>
      </w:r>
      <w:r w:rsidRPr="00F23E32">
        <w:tab/>
        <w:t>Energy Payback Time</w:t>
      </w:r>
    </w:p>
    <w:p w14:paraId="7CD227C9" w14:textId="62C2D346" w:rsidR="003467A5" w:rsidRPr="00F23E32" w:rsidRDefault="003467A5" w:rsidP="00C3236C">
      <w:r w:rsidRPr="00F23E32">
        <w:t>F</w:t>
      </w:r>
      <w:r w:rsidR="00B01FB4" w:rsidRPr="00F23E32">
        <w:tab/>
      </w:r>
      <w:r w:rsidR="00B01FB4" w:rsidRPr="00F23E32">
        <w:tab/>
        <w:t>Frequency</w:t>
      </w:r>
    </w:p>
    <w:p w14:paraId="28576E39" w14:textId="2F40253A" w:rsidR="003467A5" w:rsidRPr="00F23E32" w:rsidRDefault="003467A5" w:rsidP="00C3236C">
      <w:r w:rsidRPr="00F23E32">
        <w:t>G</w:t>
      </w:r>
      <w:r w:rsidR="002742CC" w:rsidRPr="00F23E32">
        <w:t>UI</w:t>
      </w:r>
      <w:r w:rsidR="002742CC" w:rsidRPr="00F23E32">
        <w:tab/>
      </w:r>
      <w:r w:rsidR="002742CC" w:rsidRPr="00F23E32">
        <w:tab/>
        <w:t>Graphical User Interface</w:t>
      </w:r>
    </w:p>
    <w:p w14:paraId="4AE0E5E1" w14:textId="5EC597EE" w:rsidR="00E6024A" w:rsidRPr="00F23E32" w:rsidRDefault="00E6024A" w:rsidP="00C3236C">
      <w:r w:rsidRPr="00F23E32">
        <w:t>GHI</w:t>
      </w:r>
      <w:r w:rsidRPr="00F23E32">
        <w:tab/>
      </w:r>
      <w:r w:rsidRPr="00F23E32">
        <w:tab/>
        <w:t>Global Horizontal Irradiance</w:t>
      </w:r>
    </w:p>
    <w:p w14:paraId="10B22CB0" w14:textId="757DA036" w:rsidR="003467A5" w:rsidRPr="00F23E32" w:rsidRDefault="003467A5" w:rsidP="00C3236C">
      <w:r w:rsidRPr="00F23E32">
        <w:t>H</w:t>
      </w:r>
      <w:r w:rsidR="00635160" w:rsidRPr="00F23E32">
        <w:t>EV</w:t>
      </w:r>
      <w:r w:rsidR="00635160" w:rsidRPr="00F23E32">
        <w:tab/>
      </w:r>
      <w:r w:rsidR="00635160" w:rsidRPr="00F23E32">
        <w:tab/>
        <w:t>Hybrid Electric Vehicle</w:t>
      </w:r>
    </w:p>
    <w:p w14:paraId="1C166186" w14:textId="6CDDDB7C" w:rsidR="003467A5" w:rsidRPr="00F23E32" w:rsidRDefault="003467A5" w:rsidP="00C3236C">
      <w:r w:rsidRPr="00F23E32">
        <w:t>IC</w:t>
      </w:r>
      <w:r w:rsidRPr="00F23E32">
        <w:tab/>
      </w:r>
      <w:r w:rsidRPr="00F23E32">
        <w:tab/>
        <w:t>Integrated Circuit</w:t>
      </w:r>
    </w:p>
    <w:p w14:paraId="163A1EA2" w14:textId="51E12874" w:rsidR="00173817" w:rsidRPr="00F23E32" w:rsidRDefault="00173817" w:rsidP="00C3236C">
      <w:r w:rsidRPr="00F23E32">
        <w:t>IRR</w:t>
      </w:r>
      <w:r w:rsidRPr="00F23E32">
        <w:tab/>
      </w:r>
      <w:r w:rsidRPr="00F23E32">
        <w:tab/>
        <w:t>Internal Rate of Return</w:t>
      </w:r>
    </w:p>
    <w:p w14:paraId="065B16E7" w14:textId="11063BFC" w:rsidR="003467A5" w:rsidRPr="00F23E32" w:rsidRDefault="003467A5" w:rsidP="00C3236C">
      <w:r w:rsidRPr="00F23E32">
        <w:t>J</w:t>
      </w:r>
      <w:r w:rsidR="00B01FB4" w:rsidRPr="00F23E32">
        <w:tab/>
      </w:r>
      <w:r w:rsidR="00B01FB4" w:rsidRPr="00F23E32">
        <w:tab/>
        <w:t>Joules</w:t>
      </w:r>
    </w:p>
    <w:p w14:paraId="50ED9B7A" w14:textId="238CF474" w:rsidR="003467A5" w:rsidRPr="00F23E32" w:rsidRDefault="003467A5" w:rsidP="00C3236C">
      <w:r w:rsidRPr="00F23E32">
        <w:t>K</w:t>
      </w:r>
      <w:r w:rsidR="00635160" w:rsidRPr="00F23E32">
        <w:t>WHR</w:t>
      </w:r>
      <w:r w:rsidR="00635160" w:rsidRPr="00F23E32">
        <w:tab/>
        <w:t>Kilowatt Hour</w:t>
      </w:r>
    </w:p>
    <w:p w14:paraId="6A771113" w14:textId="5C5369C1" w:rsidR="00805F78" w:rsidRPr="00F23E32" w:rsidRDefault="00805F78" w:rsidP="00C3236C">
      <w:r w:rsidRPr="00F23E32">
        <w:t>LV</w:t>
      </w:r>
      <w:r w:rsidRPr="00F23E32">
        <w:tab/>
      </w:r>
      <w:r w:rsidRPr="00F23E32">
        <w:tab/>
        <w:t>Low Voltage</w:t>
      </w:r>
    </w:p>
    <w:p w14:paraId="070D05B5" w14:textId="1BC33E7D" w:rsidR="00173817" w:rsidRPr="00F23E32" w:rsidRDefault="00173817" w:rsidP="00C3236C">
      <w:r w:rsidRPr="00F23E32">
        <w:t>LCC</w:t>
      </w:r>
      <w:r w:rsidRPr="00F23E32">
        <w:tab/>
      </w:r>
      <w:r w:rsidRPr="00F23E32">
        <w:tab/>
        <w:t>Life Cycle Cost</w:t>
      </w:r>
    </w:p>
    <w:p w14:paraId="1ACD282E" w14:textId="12073616" w:rsidR="003467A5" w:rsidRPr="00F23E32" w:rsidRDefault="003467A5" w:rsidP="00C3236C">
      <w:r w:rsidRPr="00F23E32">
        <w:t>M</w:t>
      </w:r>
      <w:r w:rsidR="002742CC" w:rsidRPr="00F23E32">
        <w:t>ATLAB</w:t>
      </w:r>
      <w:r w:rsidR="002742CC" w:rsidRPr="00F23E32">
        <w:tab/>
        <w:t>Matrix Laboratory</w:t>
      </w:r>
    </w:p>
    <w:p w14:paraId="2938ECCC" w14:textId="6E8D2521" w:rsidR="000249A7" w:rsidRPr="00F23E32" w:rsidRDefault="000249A7" w:rsidP="00C3236C">
      <w:r w:rsidRPr="00F23E32">
        <w:t>NEM</w:t>
      </w:r>
      <w:r w:rsidRPr="00F23E32">
        <w:tab/>
      </w:r>
      <w:r w:rsidRPr="00F23E32">
        <w:tab/>
        <w:t>National Electricity Market</w:t>
      </w:r>
    </w:p>
    <w:p w14:paraId="37D642AC" w14:textId="3296C2D1" w:rsidR="00173817" w:rsidRPr="00F23E32" w:rsidRDefault="00173817" w:rsidP="00C3236C">
      <w:r w:rsidRPr="00F23E32">
        <w:t>NPV</w:t>
      </w:r>
      <w:r w:rsidRPr="00F23E32">
        <w:tab/>
      </w:r>
      <w:r w:rsidRPr="00F23E32">
        <w:tab/>
        <w:t>Net Present Value</w:t>
      </w:r>
    </w:p>
    <w:p w14:paraId="1396895F" w14:textId="1B1AEA82" w:rsidR="003467A5" w:rsidRPr="00F23E32" w:rsidRDefault="003467A5" w:rsidP="00C3236C">
      <w:r w:rsidRPr="00F23E32">
        <w:t>O</w:t>
      </w:r>
      <w:r w:rsidR="00B01FB4" w:rsidRPr="00F23E32">
        <w:tab/>
      </w:r>
      <w:r w:rsidR="00B01FB4" w:rsidRPr="00F23E32">
        <w:tab/>
        <w:t>Outdoor</w:t>
      </w:r>
    </w:p>
    <w:p w14:paraId="3391BD01" w14:textId="1EB359AA" w:rsidR="00805F78" w:rsidRPr="00F23E32" w:rsidRDefault="00805F78" w:rsidP="00C3236C">
      <w:r w:rsidRPr="00F23E32">
        <w:t>PV</w:t>
      </w:r>
      <w:r w:rsidRPr="00F23E32">
        <w:tab/>
      </w:r>
      <w:r w:rsidRPr="00F23E32">
        <w:tab/>
        <w:t>Photovoltaic</w:t>
      </w:r>
    </w:p>
    <w:p w14:paraId="1AE4F484" w14:textId="34A4D1EC" w:rsidR="00C0691B" w:rsidRPr="00F23E32" w:rsidRDefault="00B01FB4" w:rsidP="00C3236C">
      <w:r w:rsidRPr="00F23E32">
        <w:t>PDF</w:t>
      </w:r>
      <w:r w:rsidRPr="00F23E32">
        <w:tab/>
      </w:r>
      <w:r w:rsidRPr="00F23E32">
        <w:tab/>
        <w:t>Probability Density Function</w:t>
      </w:r>
    </w:p>
    <w:p w14:paraId="4D90CE1F" w14:textId="458F3639" w:rsidR="003467A5" w:rsidRPr="00F23E32" w:rsidRDefault="003467A5" w:rsidP="00C3236C">
      <w:r w:rsidRPr="00F23E32">
        <w:t>R</w:t>
      </w:r>
      <w:r w:rsidR="00B01FB4" w:rsidRPr="00F23E32">
        <w:t>TP</w:t>
      </w:r>
      <w:r w:rsidR="00B01FB4" w:rsidRPr="00F23E32">
        <w:tab/>
      </w:r>
      <w:r w:rsidR="00B01FB4" w:rsidRPr="00F23E32">
        <w:tab/>
        <w:t>Real Time Pricing</w:t>
      </w:r>
    </w:p>
    <w:p w14:paraId="387998E2" w14:textId="5D0D0770" w:rsidR="003467A5" w:rsidRPr="00F23E32" w:rsidRDefault="003467A5" w:rsidP="00C3236C">
      <w:r w:rsidRPr="00F23E32">
        <w:t>S</w:t>
      </w:r>
      <w:r w:rsidR="00635160" w:rsidRPr="00F23E32">
        <w:t xml:space="preserve">OC </w:t>
      </w:r>
      <w:r w:rsidR="00635160" w:rsidRPr="00F23E32">
        <w:tab/>
      </w:r>
      <w:r w:rsidR="00635160" w:rsidRPr="00F23E32">
        <w:tab/>
        <w:t>State of Charge</w:t>
      </w:r>
    </w:p>
    <w:p w14:paraId="3670347E" w14:textId="1124CB98" w:rsidR="003467A5" w:rsidRPr="00F23E32" w:rsidRDefault="00635160" w:rsidP="00C3236C">
      <w:r w:rsidRPr="00F23E32">
        <w:t>SOH</w:t>
      </w:r>
      <w:r w:rsidRPr="00F23E32">
        <w:tab/>
      </w:r>
      <w:r w:rsidRPr="00F23E32">
        <w:tab/>
        <w:t>State of Health</w:t>
      </w:r>
    </w:p>
    <w:p w14:paraId="215A690A" w14:textId="4875AD52" w:rsidR="003467A5" w:rsidRPr="00F23E32" w:rsidRDefault="003467A5" w:rsidP="00C3236C">
      <w:r w:rsidRPr="00F23E32">
        <w:t>V</w:t>
      </w:r>
      <w:r w:rsidR="00B01FB4" w:rsidRPr="00F23E32">
        <w:tab/>
      </w:r>
      <w:r w:rsidR="00B01FB4" w:rsidRPr="00F23E32">
        <w:tab/>
        <w:t>Volts</w:t>
      </w:r>
    </w:p>
    <w:p w14:paraId="6FF4216B" w14:textId="7E4E9F6D" w:rsidR="00173817" w:rsidRPr="00F23E32" w:rsidRDefault="003467A5" w:rsidP="00C3236C">
      <w:r w:rsidRPr="00F23E32">
        <w:t>W</w:t>
      </w:r>
      <w:r w:rsidR="00635160" w:rsidRPr="00F23E32">
        <w:t>AN</w:t>
      </w:r>
      <w:r w:rsidR="00635160" w:rsidRPr="00F23E32">
        <w:tab/>
      </w:r>
      <w:r w:rsidR="00635160" w:rsidRPr="00F23E32">
        <w:tab/>
        <w:t>Wireless Area Network</w:t>
      </w:r>
    </w:p>
    <w:p w14:paraId="1AE4F487" w14:textId="585F0043" w:rsidR="00F67766" w:rsidRPr="00F23E32" w:rsidRDefault="00F67766" w:rsidP="00C3236C">
      <w:r w:rsidRPr="00F23E32">
        <w:br w:type="page"/>
      </w:r>
    </w:p>
    <w:p w14:paraId="1AE4F488" w14:textId="427938DD" w:rsidR="00C0691B" w:rsidRPr="00F23E32" w:rsidRDefault="00C0691B" w:rsidP="00DA60A6">
      <w:pPr>
        <w:pStyle w:val="Heading1-NoNumber"/>
      </w:pPr>
      <w:bookmarkStart w:id="7" w:name="_Toc492808375"/>
      <w:r w:rsidRPr="00F23E32">
        <w:t>List of Appendices</w:t>
      </w:r>
      <w:bookmarkEnd w:id="7"/>
    </w:p>
    <w:p w14:paraId="2688EC5A" w14:textId="3EF27733" w:rsidR="0087131A"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fldChar w:fldCharType="begin"/>
      </w:r>
      <w:r w:rsidRPr="00F23E32">
        <w:instrText xml:space="preserve"> TOC \h \z \t "Appendix Heading 1" \c </w:instrText>
      </w:r>
      <w:r w:rsidRPr="00F23E32">
        <w:fldChar w:fldCharType="separate"/>
      </w:r>
      <w:hyperlink w:anchor="_Toc492978047" w:history="1">
        <w:r w:rsidR="0087131A" w:rsidRPr="00C304CC">
          <w:rPr>
            <w:rStyle w:val="Hyperlink"/>
            <w:noProof/>
          </w:rPr>
          <w:t>Appendix 1 – Progress Gantt Chart</w:t>
        </w:r>
        <w:r w:rsidR="0087131A">
          <w:rPr>
            <w:noProof/>
            <w:webHidden/>
          </w:rPr>
          <w:tab/>
        </w:r>
        <w:r w:rsidR="0087131A">
          <w:rPr>
            <w:noProof/>
            <w:webHidden/>
          </w:rPr>
          <w:fldChar w:fldCharType="begin"/>
        </w:r>
        <w:r w:rsidR="0087131A">
          <w:rPr>
            <w:noProof/>
            <w:webHidden/>
          </w:rPr>
          <w:instrText xml:space="preserve"> PAGEREF _Toc492978047 \h </w:instrText>
        </w:r>
        <w:r w:rsidR="0087131A">
          <w:rPr>
            <w:noProof/>
            <w:webHidden/>
          </w:rPr>
        </w:r>
        <w:r w:rsidR="0087131A">
          <w:rPr>
            <w:noProof/>
            <w:webHidden/>
          </w:rPr>
          <w:fldChar w:fldCharType="separate"/>
        </w:r>
        <w:r w:rsidR="0087131A">
          <w:rPr>
            <w:noProof/>
            <w:webHidden/>
          </w:rPr>
          <w:t>84</w:t>
        </w:r>
        <w:r w:rsidR="0087131A">
          <w:rPr>
            <w:noProof/>
            <w:webHidden/>
          </w:rPr>
          <w:fldChar w:fldCharType="end"/>
        </w:r>
      </w:hyperlink>
    </w:p>
    <w:p w14:paraId="6DDFFC6E" w14:textId="60CC201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48" w:history="1">
        <w:r w:rsidRPr="00C304CC">
          <w:rPr>
            <w:rStyle w:val="Hyperlink"/>
            <w:noProof/>
          </w:rPr>
          <w:t>Appendix 2 – Risk Assessment</w:t>
        </w:r>
        <w:r>
          <w:rPr>
            <w:noProof/>
            <w:webHidden/>
          </w:rPr>
          <w:tab/>
        </w:r>
        <w:r>
          <w:rPr>
            <w:noProof/>
            <w:webHidden/>
          </w:rPr>
          <w:fldChar w:fldCharType="begin"/>
        </w:r>
        <w:r>
          <w:rPr>
            <w:noProof/>
            <w:webHidden/>
          </w:rPr>
          <w:instrText xml:space="preserve"> PAGEREF _Toc492978048 \h </w:instrText>
        </w:r>
        <w:r>
          <w:rPr>
            <w:noProof/>
            <w:webHidden/>
          </w:rPr>
        </w:r>
        <w:r>
          <w:rPr>
            <w:noProof/>
            <w:webHidden/>
          </w:rPr>
          <w:fldChar w:fldCharType="separate"/>
        </w:r>
        <w:r>
          <w:rPr>
            <w:noProof/>
            <w:webHidden/>
          </w:rPr>
          <w:t>86</w:t>
        </w:r>
        <w:r>
          <w:rPr>
            <w:noProof/>
            <w:webHidden/>
          </w:rPr>
          <w:fldChar w:fldCharType="end"/>
        </w:r>
      </w:hyperlink>
    </w:p>
    <w:p w14:paraId="44E3E998" w14:textId="3E1A30F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49" w:history="1">
        <w:r w:rsidRPr="00C304CC">
          <w:rPr>
            <w:rStyle w:val="Hyperlink"/>
            <w:noProof/>
          </w:rPr>
          <w:t>Appendix 3 – Program Overview</w:t>
        </w:r>
        <w:r>
          <w:rPr>
            <w:noProof/>
            <w:webHidden/>
          </w:rPr>
          <w:tab/>
        </w:r>
        <w:r>
          <w:rPr>
            <w:noProof/>
            <w:webHidden/>
          </w:rPr>
          <w:fldChar w:fldCharType="begin"/>
        </w:r>
        <w:r>
          <w:rPr>
            <w:noProof/>
            <w:webHidden/>
          </w:rPr>
          <w:instrText xml:space="preserve"> PAGEREF _Toc492978049 \h </w:instrText>
        </w:r>
        <w:r>
          <w:rPr>
            <w:noProof/>
            <w:webHidden/>
          </w:rPr>
        </w:r>
        <w:r>
          <w:rPr>
            <w:noProof/>
            <w:webHidden/>
          </w:rPr>
          <w:fldChar w:fldCharType="separate"/>
        </w:r>
        <w:r>
          <w:rPr>
            <w:noProof/>
            <w:webHidden/>
          </w:rPr>
          <w:t>87</w:t>
        </w:r>
        <w:r>
          <w:rPr>
            <w:noProof/>
            <w:webHidden/>
          </w:rPr>
          <w:fldChar w:fldCharType="end"/>
        </w:r>
      </w:hyperlink>
    </w:p>
    <w:p w14:paraId="768539C4" w14:textId="4AAD01D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0" w:history="1">
        <w:r w:rsidRPr="00C304CC">
          <w:rPr>
            <w:rStyle w:val="Hyperlink"/>
            <w:noProof/>
          </w:rPr>
          <w:t>Appendix 4 – Typical installation Wiring of Inverter</w:t>
        </w:r>
        <w:r>
          <w:rPr>
            <w:noProof/>
            <w:webHidden/>
          </w:rPr>
          <w:tab/>
        </w:r>
        <w:r>
          <w:rPr>
            <w:noProof/>
            <w:webHidden/>
          </w:rPr>
          <w:fldChar w:fldCharType="begin"/>
        </w:r>
        <w:r>
          <w:rPr>
            <w:noProof/>
            <w:webHidden/>
          </w:rPr>
          <w:instrText xml:space="preserve"> PAGEREF _Toc492978050 \h </w:instrText>
        </w:r>
        <w:r>
          <w:rPr>
            <w:noProof/>
            <w:webHidden/>
          </w:rPr>
        </w:r>
        <w:r>
          <w:rPr>
            <w:noProof/>
            <w:webHidden/>
          </w:rPr>
          <w:fldChar w:fldCharType="separate"/>
        </w:r>
        <w:r>
          <w:rPr>
            <w:noProof/>
            <w:webHidden/>
          </w:rPr>
          <w:t>88</w:t>
        </w:r>
        <w:r>
          <w:rPr>
            <w:noProof/>
            <w:webHidden/>
          </w:rPr>
          <w:fldChar w:fldCharType="end"/>
        </w:r>
      </w:hyperlink>
    </w:p>
    <w:p w14:paraId="70061454" w14:textId="286EAC19"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1" w:history="1">
        <w:r w:rsidRPr="00C304CC">
          <w:rPr>
            <w:rStyle w:val="Hyperlink"/>
            <w:noProof/>
          </w:rPr>
          <w:t>Appendix 5 – Project Code &amp; Title</w:t>
        </w:r>
        <w:r>
          <w:rPr>
            <w:noProof/>
            <w:webHidden/>
          </w:rPr>
          <w:tab/>
        </w:r>
        <w:r>
          <w:rPr>
            <w:noProof/>
            <w:webHidden/>
          </w:rPr>
          <w:fldChar w:fldCharType="begin"/>
        </w:r>
        <w:r>
          <w:rPr>
            <w:noProof/>
            <w:webHidden/>
          </w:rPr>
          <w:instrText xml:space="preserve"> PAGEREF _Toc492978051 \h </w:instrText>
        </w:r>
        <w:r>
          <w:rPr>
            <w:noProof/>
            <w:webHidden/>
          </w:rPr>
        </w:r>
        <w:r>
          <w:rPr>
            <w:noProof/>
            <w:webHidden/>
          </w:rPr>
          <w:fldChar w:fldCharType="separate"/>
        </w:r>
        <w:r>
          <w:rPr>
            <w:noProof/>
            <w:webHidden/>
          </w:rPr>
          <w:t>90</w:t>
        </w:r>
        <w:r>
          <w:rPr>
            <w:noProof/>
            <w:webHidden/>
          </w:rPr>
          <w:fldChar w:fldCharType="end"/>
        </w:r>
      </w:hyperlink>
    </w:p>
    <w:p w14:paraId="3446CBBC" w14:textId="57D18C3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2" w:history="1">
        <w:r w:rsidRPr="00C304CC">
          <w:rPr>
            <w:rStyle w:val="Hyperlink"/>
            <w:noProof/>
          </w:rPr>
          <w:t>Appendix 6 – NASA Peak Sun Hour Data</w:t>
        </w:r>
        <w:r>
          <w:rPr>
            <w:noProof/>
            <w:webHidden/>
          </w:rPr>
          <w:tab/>
        </w:r>
        <w:r>
          <w:rPr>
            <w:noProof/>
            <w:webHidden/>
          </w:rPr>
          <w:fldChar w:fldCharType="begin"/>
        </w:r>
        <w:r>
          <w:rPr>
            <w:noProof/>
            <w:webHidden/>
          </w:rPr>
          <w:instrText xml:space="preserve"> PAGEREF _Toc492978052 \h </w:instrText>
        </w:r>
        <w:r>
          <w:rPr>
            <w:noProof/>
            <w:webHidden/>
          </w:rPr>
        </w:r>
        <w:r>
          <w:rPr>
            <w:noProof/>
            <w:webHidden/>
          </w:rPr>
          <w:fldChar w:fldCharType="separate"/>
        </w:r>
        <w:r>
          <w:rPr>
            <w:noProof/>
            <w:webHidden/>
          </w:rPr>
          <w:t>91</w:t>
        </w:r>
        <w:r>
          <w:rPr>
            <w:noProof/>
            <w:webHidden/>
          </w:rPr>
          <w:fldChar w:fldCharType="end"/>
        </w:r>
      </w:hyperlink>
    </w:p>
    <w:p w14:paraId="1B02B075" w14:textId="051CAA4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3" w:history="1">
        <w:r w:rsidRPr="00C304CC">
          <w:rPr>
            <w:rStyle w:val="Hyperlink"/>
            <w:noProof/>
          </w:rPr>
          <w:t>Appendix 7 – Australian Government Energy Consumption Data</w:t>
        </w:r>
        <w:r>
          <w:rPr>
            <w:noProof/>
            <w:webHidden/>
          </w:rPr>
          <w:tab/>
        </w:r>
        <w:r>
          <w:rPr>
            <w:noProof/>
            <w:webHidden/>
          </w:rPr>
          <w:fldChar w:fldCharType="begin"/>
        </w:r>
        <w:r>
          <w:rPr>
            <w:noProof/>
            <w:webHidden/>
          </w:rPr>
          <w:instrText xml:space="preserve"> PAGEREF _Toc492978053 \h </w:instrText>
        </w:r>
        <w:r>
          <w:rPr>
            <w:noProof/>
            <w:webHidden/>
          </w:rPr>
        </w:r>
        <w:r>
          <w:rPr>
            <w:noProof/>
            <w:webHidden/>
          </w:rPr>
          <w:fldChar w:fldCharType="separate"/>
        </w:r>
        <w:r>
          <w:rPr>
            <w:noProof/>
            <w:webHidden/>
          </w:rPr>
          <w:t>93</w:t>
        </w:r>
        <w:r>
          <w:rPr>
            <w:noProof/>
            <w:webHidden/>
          </w:rPr>
          <w:fldChar w:fldCharType="end"/>
        </w:r>
      </w:hyperlink>
    </w:p>
    <w:p w14:paraId="51384514" w14:textId="4350F245"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4" w:history="1">
        <w:r w:rsidRPr="00C304CC">
          <w:rPr>
            <w:rStyle w:val="Hyperlink"/>
            <w:noProof/>
          </w:rPr>
          <w:t>Appendix 8 – Matlab Source Code</w:t>
        </w:r>
        <w:r>
          <w:rPr>
            <w:noProof/>
            <w:webHidden/>
          </w:rPr>
          <w:tab/>
        </w:r>
        <w:r>
          <w:rPr>
            <w:noProof/>
            <w:webHidden/>
          </w:rPr>
          <w:fldChar w:fldCharType="begin"/>
        </w:r>
        <w:r>
          <w:rPr>
            <w:noProof/>
            <w:webHidden/>
          </w:rPr>
          <w:instrText xml:space="preserve"> PAGEREF _Toc492978054 \h </w:instrText>
        </w:r>
        <w:r>
          <w:rPr>
            <w:noProof/>
            <w:webHidden/>
          </w:rPr>
        </w:r>
        <w:r>
          <w:rPr>
            <w:noProof/>
            <w:webHidden/>
          </w:rPr>
          <w:fldChar w:fldCharType="separate"/>
        </w:r>
        <w:r>
          <w:rPr>
            <w:noProof/>
            <w:webHidden/>
          </w:rPr>
          <w:t>97</w:t>
        </w:r>
        <w:r>
          <w:rPr>
            <w:noProof/>
            <w:webHidden/>
          </w:rPr>
          <w:fldChar w:fldCharType="end"/>
        </w:r>
      </w:hyperlink>
    </w:p>
    <w:p w14:paraId="664E09A4" w14:textId="4AF7CB1F" w:rsidR="001D3290" w:rsidRPr="00F23E32" w:rsidRDefault="00282D7C" w:rsidP="00C3236C">
      <w:r w:rsidRPr="00F23E32">
        <w:fldChar w:fldCharType="end"/>
      </w:r>
    </w:p>
    <w:p w14:paraId="1DCF8716" w14:textId="7759AD1D" w:rsidR="00C651B3" w:rsidRPr="00F23E32" w:rsidRDefault="00C651B3" w:rsidP="00C3236C"/>
    <w:p w14:paraId="465334E2" w14:textId="0AF2A6BB" w:rsidR="00C651B3" w:rsidRPr="00F23E32" w:rsidRDefault="00C651B3" w:rsidP="00C3236C"/>
    <w:p w14:paraId="19F2FD85" w14:textId="74999E86" w:rsidR="00C651B3" w:rsidRPr="00F23E32" w:rsidRDefault="00C651B3" w:rsidP="00C3236C"/>
    <w:p w14:paraId="44636A9F" w14:textId="58673FF1" w:rsidR="00C651B3" w:rsidRPr="00F23E32" w:rsidRDefault="00C651B3" w:rsidP="00C3236C"/>
    <w:p w14:paraId="0C0CD8F8" w14:textId="214E4C53" w:rsidR="00C651B3" w:rsidRPr="00F23E32" w:rsidRDefault="00C651B3" w:rsidP="00C3236C"/>
    <w:p w14:paraId="53D2C805" w14:textId="3E84AA85" w:rsidR="00C651B3" w:rsidRPr="00F23E32" w:rsidRDefault="00C651B3" w:rsidP="00C3236C"/>
    <w:p w14:paraId="028E7900" w14:textId="4181A003" w:rsidR="00C651B3" w:rsidRPr="00F23E32" w:rsidRDefault="00C651B3" w:rsidP="00C3236C"/>
    <w:p w14:paraId="54ACE257" w14:textId="77777777" w:rsidR="0067511F" w:rsidRPr="00F23E32" w:rsidRDefault="0067511F" w:rsidP="00C3236C">
      <w:pPr>
        <w:sectPr w:rsidR="0067511F" w:rsidRPr="00F23E32"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F23E32" w:rsidRDefault="0067511F" w:rsidP="00C3236C">
      <w:r w:rsidRPr="00F23E32">
        <w:br w:type="page"/>
      </w:r>
    </w:p>
    <w:p w14:paraId="1AE4F490" w14:textId="60F270CF" w:rsidR="00810CCA" w:rsidRPr="00F23E32" w:rsidRDefault="009D67FE" w:rsidP="00056B9F">
      <w:pPr>
        <w:pStyle w:val="Heading1"/>
        <w:rPr>
          <w:lang w:val="en-US"/>
        </w:rPr>
      </w:pPr>
      <w:bookmarkStart w:id="8" w:name="_Toc201479934"/>
      <w:bookmarkStart w:id="9" w:name="_Toc209836616"/>
      <w:bookmarkStart w:id="10" w:name="_Toc209836842"/>
      <w:bookmarkStart w:id="11" w:name="_Toc209873179"/>
      <w:bookmarkStart w:id="12" w:name="_Toc492808376"/>
      <w:r w:rsidRPr="00F23E32">
        <w:rPr>
          <w:lang w:val="en-US"/>
        </w:rPr>
        <w:t>INTRODUCTION</w:t>
      </w:r>
      <w:bookmarkEnd w:id="8"/>
      <w:bookmarkEnd w:id="9"/>
      <w:bookmarkEnd w:id="10"/>
      <w:bookmarkEnd w:id="11"/>
      <w:bookmarkEnd w:id="12"/>
    </w:p>
    <w:p w14:paraId="0DDD6AD8" w14:textId="77777777" w:rsidR="00120643" w:rsidRPr="00F23E32" w:rsidRDefault="00120643" w:rsidP="00C3236C"/>
    <w:p w14:paraId="3BBAA209" w14:textId="4A8FCE96" w:rsidR="00493444" w:rsidRPr="00F23E32" w:rsidRDefault="00EC12B2" w:rsidP="00C3236C">
      <w:r w:rsidRPr="00F23E32">
        <w:t>Electric</w:t>
      </w:r>
      <w:r w:rsidR="00D43E36" w:rsidRPr="00F23E32">
        <w:t xml:space="preserve">al Energy has become a crucial </w:t>
      </w:r>
      <w:r w:rsidRPr="00F23E32">
        <w:t>element for human</w:t>
      </w:r>
      <w:r w:rsidR="00D43E36" w:rsidRPr="00F23E32">
        <w:t xml:space="preserve"> </w:t>
      </w:r>
      <w:r w:rsidR="00B51F38" w:rsidRPr="00F23E32">
        <w:t>living and is essential for both social and economic development of a country</w:t>
      </w:r>
      <w:r w:rsidR="00BB530F" w:rsidRPr="00F23E32">
        <w:t xml:space="preserve"> </w:t>
      </w:r>
      <w:r w:rsidR="00743B87" w:rsidRPr="00F23E32">
        <w:t>states</w:t>
      </w:r>
      <w:r w:rsidR="00BB530F" w:rsidRPr="00F23E32">
        <w:t xml:space="preserve"> Vijayalashimi</w:t>
      </w:r>
      <w:r w:rsidR="00B51F38" w:rsidRPr="00F23E32">
        <w:t>.</w:t>
      </w:r>
      <w:r w:rsidR="00B51F38" w:rsidRPr="00F23E32">
        <w:fldChar w:fldCharType="begin"/>
      </w:r>
      <w:r w:rsidR="00E810FC">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23E32">
        <w:fldChar w:fldCharType="separate"/>
      </w:r>
      <w:r w:rsidR="00E810FC">
        <w:rPr>
          <w:noProof/>
        </w:rPr>
        <w:t>[</w:t>
      </w:r>
      <w:hyperlink w:anchor="_ENREF_1" w:tooltip="Rekha, 2016 #12" w:history="1">
        <w:r w:rsidR="00FC39FA">
          <w:rPr>
            <w:noProof/>
          </w:rPr>
          <w:t>1</w:t>
        </w:r>
      </w:hyperlink>
      <w:r w:rsidR="00E810FC">
        <w:rPr>
          <w:noProof/>
        </w:rPr>
        <w:t>]</w:t>
      </w:r>
      <w:r w:rsidR="00B51F38" w:rsidRPr="00F23E32">
        <w:fldChar w:fldCharType="end"/>
      </w:r>
      <w:r w:rsidR="001128D3" w:rsidRPr="00F23E32">
        <w:t xml:space="preserve"> </w:t>
      </w:r>
      <w:r w:rsidR="00D43E36" w:rsidRPr="00F23E32">
        <w:t xml:space="preserve">It is </w:t>
      </w:r>
      <w:r w:rsidR="00D5439A" w:rsidRPr="00F23E32">
        <w:t>utilized</w:t>
      </w:r>
      <w:r w:rsidR="00D43E36" w:rsidRPr="00F23E32">
        <w:t xml:space="preserve"> directly or indirectly in every facet of huma</w:t>
      </w:r>
      <w:r w:rsidR="00D5439A" w:rsidRPr="00F23E32">
        <w:t>n life. From study, occupation, education</w:t>
      </w:r>
      <w:r w:rsidR="00743B87" w:rsidRPr="00F23E32">
        <w:t xml:space="preserve"> to</w:t>
      </w:r>
      <w:r w:rsidR="00D43E36" w:rsidRPr="00F23E32">
        <w:t xml:space="preserve"> entertainment</w:t>
      </w:r>
      <w:r w:rsidR="00511132" w:rsidRPr="00F23E32">
        <w:t>,</w:t>
      </w:r>
      <w:r w:rsidR="00F221BC" w:rsidRPr="00F23E32">
        <w:t xml:space="preserve"> the ability to transform electrical e</w:t>
      </w:r>
      <w:r w:rsidR="00D43E36" w:rsidRPr="00F23E32">
        <w:t xml:space="preserve">nergy into products and desired </w:t>
      </w:r>
      <w:r w:rsidR="00D5439A" w:rsidRPr="00F23E32">
        <w:t>functions</w:t>
      </w:r>
      <w:r w:rsidR="00D43E36" w:rsidRPr="00F23E32">
        <w:t xml:space="preserve"> is a growing </w:t>
      </w:r>
      <w:r w:rsidR="00D5439A" w:rsidRPr="00F23E32">
        <w:t>necessity</w:t>
      </w:r>
      <w:r w:rsidR="00D43E36" w:rsidRPr="00F23E32">
        <w:t>.</w:t>
      </w:r>
      <w:r w:rsidR="00633734" w:rsidRPr="00F23E32">
        <w:t xml:space="preserve"> </w:t>
      </w:r>
      <w:r w:rsidR="00BB530F" w:rsidRPr="00F23E32">
        <w:t>Shafiee and Topal have estimated the world’s energy market</w:t>
      </w:r>
      <w:r w:rsidR="00633734" w:rsidRPr="00F23E32">
        <w:t xml:space="preserve"> to be approximately 1.5 trillion dollars and </w:t>
      </w:r>
      <w:r w:rsidR="00D5439A" w:rsidRPr="00F23E32">
        <w:t>explain</w:t>
      </w:r>
      <w:r w:rsidR="00743B87" w:rsidRPr="00F23E32">
        <w:t>ed</w:t>
      </w:r>
      <w:r w:rsidR="00D5439A" w:rsidRPr="00F23E32">
        <w:t xml:space="preserve"> that it </w:t>
      </w:r>
      <w:r w:rsidR="00633734" w:rsidRPr="00F23E32">
        <w:t>is still dominated by fossil fuels.</w:t>
      </w:r>
      <w:r w:rsidR="001128D3" w:rsidRPr="00F23E32">
        <w:t xml:space="preserve"> </w:t>
      </w:r>
      <w:r w:rsidR="001128D3" w:rsidRPr="00F23E32">
        <w:fldChar w:fldCharType="begin"/>
      </w:r>
      <w:r w:rsidR="00E810FC">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23E32">
        <w:fldChar w:fldCharType="separate"/>
      </w:r>
      <w:r w:rsidR="00E810FC">
        <w:rPr>
          <w:noProof/>
        </w:rPr>
        <w:t>[</w:t>
      </w:r>
      <w:hyperlink w:anchor="_ENREF_2" w:tooltip="Shafiee, 2009 #24" w:history="1">
        <w:r w:rsidR="00FC39FA">
          <w:rPr>
            <w:noProof/>
          </w:rPr>
          <w:t>2</w:t>
        </w:r>
      </w:hyperlink>
      <w:r w:rsidR="00E810FC">
        <w:rPr>
          <w:noProof/>
        </w:rPr>
        <w:t>]</w:t>
      </w:r>
      <w:r w:rsidR="001128D3" w:rsidRPr="00F23E32">
        <w:fldChar w:fldCharType="end"/>
      </w:r>
      <w:r w:rsidR="001128D3" w:rsidRPr="00F23E32">
        <w:t xml:space="preserve"> </w:t>
      </w:r>
      <w:r w:rsidR="00B174C8" w:rsidRPr="00F23E32">
        <w:t xml:space="preserve">The </w:t>
      </w:r>
      <w:r w:rsidR="00840567" w:rsidRPr="00F23E32">
        <w:t>Earth’s</w:t>
      </w:r>
      <w:r w:rsidR="00B174C8" w:rsidRPr="00F23E32">
        <w:t xml:space="preserve"> population from </w:t>
      </w:r>
      <w:r w:rsidR="00743B87" w:rsidRPr="00F23E32">
        <w:t xml:space="preserve">doubled </w:t>
      </w:r>
      <w:r w:rsidR="00B174C8" w:rsidRPr="00F23E32">
        <w:t xml:space="preserve">1927 to 1974 and </w:t>
      </w:r>
      <w:r w:rsidR="00D5439A" w:rsidRPr="00F23E32">
        <w:t xml:space="preserve">this occurred </w:t>
      </w:r>
      <w:r w:rsidR="00743B87" w:rsidRPr="00F23E32">
        <w:t>again in the following</w:t>
      </w:r>
      <w:r w:rsidR="00B174C8" w:rsidRPr="00F23E32">
        <w:t xml:space="preserve"> 25 years (</w:t>
      </w:r>
      <w:r w:rsidR="00D42E1C" w:rsidRPr="00F23E32">
        <w:t xml:space="preserve">to </w:t>
      </w:r>
      <w:r w:rsidR="00B174C8" w:rsidRPr="00F23E32">
        <w:t xml:space="preserve">1999). </w:t>
      </w:r>
      <w:r w:rsidR="00A054F3" w:rsidRPr="00F23E32">
        <w:t>Cohen emphasized that i</w:t>
      </w:r>
      <w:r w:rsidR="00743B87" w:rsidRPr="00F23E32">
        <w:t>n the last</w:t>
      </w:r>
      <w:r w:rsidR="00B174C8" w:rsidRPr="00F23E32">
        <w:t xml:space="preserve"> 40 years the world’s population has doubled and</w:t>
      </w:r>
      <w:r w:rsidR="00743B87" w:rsidRPr="00F23E32">
        <w:t xml:space="preserve"> that</w:t>
      </w:r>
      <w:r w:rsidR="00D42E1C" w:rsidRPr="00F23E32">
        <w:t xml:space="preserve"> people</w:t>
      </w:r>
      <w:r w:rsidR="00511132" w:rsidRPr="00F23E32">
        <w:t xml:space="preserve"> had never</w:t>
      </w:r>
      <w:r w:rsidR="005B486D" w:rsidRPr="00F23E32">
        <w:t xml:space="preserve"> lived through such an event</w:t>
      </w:r>
      <w:r w:rsidR="00743B87" w:rsidRPr="00F23E32">
        <w:t>,</w:t>
      </w:r>
      <w:r w:rsidR="005B486D" w:rsidRPr="00F23E32">
        <w:t xml:space="preserve"> and now people are living through a tripling.</w:t>
      </w:r>
      <w:r w:rsidR="00D42E1C" w:rsidRPr="00F23E32">
        <w:t xml:space="preserve"> Over 2 billion people</w:t>
      </w:r>
      <w:r w:rsidR="00743B87" w:rsidRPr="00F23E32">
        <w:t xml:space="preserve"> have</w:t>
      </w:r>
      <w:r w:rsidR="00D42E1C" w:rsidRPr="00F23E32">
        <w:t xml:space="preserve"> arrived in a single generation.</w:t>
      </w:r>
      <w:r w:rsidR="005B486D" w:rsidRPr="00F23E32">
        <w:t xml:space="preserve"> </w:t>
      </w:r>
      <w:r w:rsidR="005B486D" w:rsidRPr="00F23E32">
        <w:fldChar w:fldCharType="begin"/>
      </w:r>
      <w:r w:rsidR="00E810FC">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F23E32">
        <w:fldChar w:fldCharType="separate"/>
      </w:r>
      <w:r w:rsidR="00E810FC">
        <w:rPr>
          <w:noProof/>
        </w:rPr>
        <w:t>[</w:t>
      </w:r>
      <w:hyperlink w:anchor="_ENREF_3" w:tooltip="Cohen, 2003 #25" w:history="1">
        <w:r w:rsidR="00FC39FA">
          <w:rPr>
            <w:noProof/>
          </w:rPr>
          <w:t>3</w:t>
        </w:r>
      </w:hyperlink>
      <w:r w:rsidR="00E810FC">
        <w:rPr>
          <w:noProof/>
        </w:rPr>
        <w:t>]</w:t>
      </w:r>
      <w:r w:rsidR="005B486D" w:rsidRPr="00F23E32">
        <w:fldChar w:fldCharType="end"/>
      </w:r>
      <w:r w:rsidR="005B486D" w:rsidRPr="00F23E32">
        <w:t xml:space="preserve"> </w:t>
      </w:r>
    </w:p>
    <w:p w14:paraId="07BCBA8A" w14:textId="4206F6BD" w:rsidR="00493444" w:rsidRPr="00F23E32" w:rsidRDefault="00493444" w:rsidP="00C3236C"/>
    <w:p w14:paraId="2E0A998E" w14:textId="5577F81E" w:rsidR="00B72672" w:rsidRPr="00F23E32" w:rsidRDefault="005B486D" w:rsidP="00C3236C">
      <w:r w:rsidRPr="00F23E32">
        <w:t>With the estimated population by the United Nations Population Division</w:t>
      </w:r>
      <w:r w:rsidR="00743B87" w:rsidRPr="00F23E32">
        <w:t xml:space="preserve"> expected</w:t>
      </w:r>
      <w:r w:rsidRPr="00F23E32">
        <w:t xml:space="preserve"> to reach 9.5-13 million by 2100</w:t>
      </w:r>
      <w:r w:rsidR="00743B87" w:rsidRPr="00F23E32">
        <w:t>,</w:t>
      </w:r>
      <w:r w:rsidRPr="00F23E32">
        <w:t xml:space="preserve"> the </w:t>
      </w:r>
      <w:r w:rsidR="00A556E6" w:rsidRPr="00F23E32">
        <w:t>stakes</w:t>
      </w:r>
      <w:r w:rsidR="00743B87" w:rsidRPr="00F23E32">
        <w:t xml:space="preserve"> have never been so high</w:t>
      </w:r>
      <w:r w:rsidR="00D43E36" w:rsidRPr="00F23E32">
        <w:t xml:space="preserve"> for the supply of </w:t>
      </w:r>
      <w:r w:rsidR="00A556E6" w:rsidRPr="00F23E32">
        <w:t xml:space="preserve">clean, efficient and stable </w:t>
      </w:r>
      <w:r w:rsidR="00D43E36" w:rsidRPr="00F23E32">
        <w:t xml:space="preserve"> Electrical Energy.</w:t>
      </w:r>
      <w:r w:rsidRPr="00F23E32">
        <w:t xml:space="preserve"> </w:t>
      </w:r>
      <w:r w:rsidRPr="00F23E32">
        <w:fldChar w:fldCharType="begin"/>
      </w:r>
      <w:r w:rsidR="00E810FC">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23E32">
        <w:fldChar w:fldCharType="separate"/>
      </w:r>
      <w:r w:rsidR="00E810FC">
        <w:rPr>
          <w:noProof/>
        </w:rPr>
        <w:t>[</w:t>
      </w:r>
      <w:hyperlink w:anchor="_ENREF_4" w:tooltip="Abel, 2016 #26" w:history="1">
        <w:r w:rsidR="00FC39FA">
          <w:rPr>
            <w:noProof/>
          </w:rPr>
          <w:t>4</w:t>
        </w:r>
      </w:hyperlink>
      <w:r w:rsidR="00E810FC">
        <w:rPr>
          <w:noProof/>
        </w:rPr>
        <w:t>]</w:t>
      </w:r>
      <w:r w:rsidRPr="00F23E32">
        <w:fldChar w:fldCharType="end"/>
      </w:r>
      <w:r w:rsidR="00E77D46" w:rsidRPr="00F23E32">
        <w:t xml:space="preserve"> The worlds energy consumption is approximately 10 terawatts per year and is expected</w:t>
      </w:r>
      <w:r w:rsidR="00087114" w:rsidRPr="00F23E32">
        <w:t xml:space="preserve"> to rise to 30 terawatts by 2050</w:t>
      </w:r>
      <w:r w:rsidR="00E77D46" w:rsidRPr="00F23E32">
        <w:t xml:space="preserve">. </w:t>
      </w:r>
      <w:r w:rsidR="00E77D46" w:rsidRPr="00F23E32">
        <w:fldChar w:fldCharType="begin"/>
      </w:r>
      <w:r w:rsidR="00E810FC">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rsidRPr="00F23E32">
        <w:fldChar w:fldCharType="separate"/>
      </w:r>
      <w:r w:rsidR="00E810FC">
        <w:rPr>
          <w:noProof/>
        </w:rPr>
        <w:t>[</w:t>
      </w:r>
      <w:hyperlink w:anchor="_ENREF_5" w:tooltip="Razykov, 2011 #38" w:history="1">
        <w:r w:rsidR="00FC39FA">
          <w:rPr>
            <w:noProof/>
          </w:rPr>
          <w:t>5</w:t>
        </w:r>
      </w:hyperlink>
      <w:r w:rsidR="00E810FC">
        <w:rPr>
          <w:noProof/>
        </w:rPr>
        <w:t>]</w:t>
      </w:r>
      <w:r w:rsidR="00E77D46" w:rsidRPr="00F23E32">
        <w:fldChar w:fldCharType="end"/>
      </w:r>
      <w:r w:rsidR="00D43E36" w:rsidRPr="00F23E32">
        <w:t xml:space="preserve"> </w:t>
      </w:r>
      <w:r w:rsidR="00A556E6" w:rsidRPr="00F23E32">
        <w:t>Kannan wrote that one</w:t>
      </w:r>
      <w:r w:rsidR="00D42E1C" w:rsidRPr="00F23E32">
        <w:t xml:space="preserve"> of the greatest goals of the 21</w:t>
      </w:r>
      <w:r w:rsidR="00D42E1C" w:rsidRPr="00F23E32">
        <w:rPr>
          <w:vertAlign w:val="superscript"/>
        </w:rPr>
        <w:t>st</w:t>
      </w:r>
      <w:r w:rsidR="00D42E1C" w:rsidRPr="00F23E32">
        <w:t xml:space="preserve"> century is simply being able to prevent a world energy crisis due to the demand of </w:t>
      </w:r>
      <w:r w:rsidR="00743B87" w:rsidRPr="00F23E32">
        <w:t xml:space="preserve">a </w:t>
      </w:r>
      <w:r w:rsidR="00D42E1C" w:rsidRPr="00F23E32">
        <w:t xml:space="preserve">rising population. </w:t>
      </w:r>
      <w:r w:rsidR="00D42E1C" w:rsidRPr="00F23E32">
        <w:fldChar w:fldCharType="begin"/>
      </w:r>
      <w:r w:rsidR="00E810FC">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23E32">
        <w:fldChar w:fldCharType="separate"/>
      </w:r>
      <w:r w:rsidR="00E810FC">
        <w:rPr>
          <w:noProof/>
        </w:rPr>
        <w:t>[</w:t>
      </w:r>
      <w:hyperlink w:anchor="_ENREF_6" w:tooltip="Kannan, 2016 #4" w:history="1">
        <w:r w:rsidR="00FC39FA">
          <w:rPr>
            <w:noProof/>
          </w:rPr>
          <w:t>6</w:t>
        </w:r>
      </w:hyperlink>
      <w:r w:rsidR="00E810FC">
        <w:rPr>
          <w:noProof/>
        </w:rPr>
        <w:t>]</w:t>
      </w:r>
      <w:r w:rsidR="00D42E1C" w:rsidRPr="00F23E32">
        <w:fldChar w:fldCharType="end"/>
      </w:r>
      <w:r w:rsidR="00087114" w:rsidRPr="00F23E32">
        <w:t xml:space="preserve"> </w:t>
      </w:r>
    </w:p>
    <w:p w14:paraId="04F895BF" w14:textId="6CCC8C70" w:rsidR="00C52CDC" w:rsidRPr="00F23E32" w:rsidRDefault="00C52CDC" w:rsidP="00A46DFA">
      <w:pPr>
        <w:pStyle w:val="Heading2"/>
      </w:pPr>
      <w:bookmarkStart w:id="13" w:name="_Toc492808377"/>
      <w:r w:rsidRPr="00F23E32">
        <w:t>Overview</w:t>
      </w:r>
      <w:bookmarkEnd w:id="13"/>
    </w:p>
    <w:p w14:paraId="221CAE19" w14:textId="77777777" w:rsidR="005A630A" w:rsidRPr="00F23E32" w:rsidRDefault="005A630A" w:rsidP="00FC06E4">
      <w:pPr>
        <w:pStyle w:val="Default"/>
      </w:pPr>
    </w:p>
    <w:p w14:paraId="52C11324" w14:textId="12455362" w:rsidR="007B196A" w:rsidRPr="00F23E32" w:rsidRDefault="00D43E36" w:rsidP="00FC06E4">
      <w:pPr>
        <w:pStyle w:val="Default"/>
      </w:pPr>
      <w:r w:rsidRPr="00F23E32">
        <w:t xml:space="preserve">The sources of this </w:t>
      </w:r>
      <w:r w:rsidR="00A556E6" w:rsidRPr="00F23E32">
        <w:t>grand supply of energy must be</w:t>
      </w:r>
      <w:r w:rsidRPr="00F23E32">
        <w:t xml:space="preserve"> high quality, dependable and above all ethical.</w:t>
      </w:r>
      <w:r w:rsidR="00FC06E4" w:rsidRPr="00F23E32">
        <w:t xml:space="preserve"> </w:t>
      </w:r>
      <w:r w:rsidR="00352612" w:rsidRPr="00F23E32">
        <w:t>Currently</w:t>
      </w:r>
      <w:r w:rsidR="00FC06E4" w:rsidRPr="00F23E32">
        <w:t xml:space="preserve"> 10 </w:t>
      </w:r>
      <w:r w:rsidR="00352612" w:rsidRPr="00F23E32">
        <w:t>Giga-tonnes of carbon dioxide is</w:t>
      </w:r>
      <w:r w:rsidR="00FC06E4" w:rsidRPr="00F23E32">
        <w:t xml:space="preserve"> produced each year as fossil fuel emissions </w:t>
      </w:r>
      <w:r w:rsidR="00743B87" w:rsidRPr="00F23E32">
        <w:t>[</w:t>
      </w:r>
      <w:r w:rsidR="00FC06E4" w:rsidRPr="00F23E32">
        <w:t xml:space="preserve">as a </w:t>
      </w:r>
      <w:r w:rsidR="00352612" w:rsidRPr="00F23E32">
        <w:t>byproduct</w:t>
      </w:r>
      <w:r w:rsidR="00FC06E4" w:rsidRPr="00F23E32">
        <w:t xml:space="preserve"> of electricity production</w:t>
      </w:r>
      <w:r w:rsidR="00743B87" w:rsidRPr="00F23E32">
        <w:t>]</w:t>
      </w:r>
      <w:r w:rsidR="00FC06E4" w:rsidRPr="00F23E32">
        <w:t xml:space="preserve"> and remains the largest single sector emitter. </w:t>
      </w:r>
      <w:r w:rsidR="00FC06E4" w:rsidRPr="00F23E32">
        <w:fldChar w:fldCharType="begin"/>
      </w:r>
      <w:r w:rsidR="00E810FC">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rsidRPr="00F23E32">
        <w:fldChar w:fldCharType="separate"/>
      </w:r>
      <w:r w:rsidR="00E810FC">
        <w:rPr>
          <w:noProof/>
        </w:rPr>
        <w:t>[</w:t>
      </w:r>
      <w:hyperlink w:anchor="_ENREF_7" w:tooltip="Zahedi, 2014 #95" w:history="1">
        <w:r w:rsidR="00FC39FA">
          <w:rPr>
            <w:noProof/>
          </w:rPr>
          <w:t>7</w:t>
        </w:r>
      </w:hyperlink>
      <w:r w:rsidR="00E810FC">
        <w:rPr>
          <w:noProof/>
        </w:rPr>
        <w:t>]</w:t>
      </w:r>
      <w:r w:rsidR="00FC06E4" w:rsidRPr="00F23E32">
        <w:fldChar w:fldCharType="end"/>
      </w:r>
      <w:r w:rsidRPr="00F23E32">
        <w:t xml:space="preserve"> In the wake of global warming</w:t>
      </w:r>
      <w:r w:rsidR="008E2523" w:rsidRPr="00F23E32">
        <w:t xml:space="preserve"> and carbon emissions</w:t>
      </w:r>
      <w:r w:rsidRPr="00F23E32">
        <w:t xml:space="preserve"> the demand for green renewable energies has grown exponentially.</w:t>
      </w:r>
      <w:r w:rsidR="00087114" w:rsidRPr="00F23E32">
        <w:t xml:space="preserve"> </w:t>
      </w:r>
    </w:p>
    <w:p w14:paraId="22822BF1" w14:textId="77777777" w:rsidR="007B196A" w:rsidRPr="00F23E32" w:rsidRDefault="007B196A" w:rsidP="00FC06E4">
      <w:pPr>
        <w:pStyle w:val="Default"/>
      </w:pPr>
    </w:p>
    <w:p w14:paraId="2A636CE4" w14:textId="6BEC2862" w:rsidR="00EC12B2" w:rsidRPr="00F23E32" w:rsidRDefault="00087114" w:rsidP="00FC06E4">
      <w:pPr>
        <w:pStyle w:val="Default"/>
      </w:pPr>
      <w:r w:rsidRPr="00F23E32">
        <w:t xml:space="preserve">The breakdown of energy from </w:t>
      </w:r>
      <w:r w:rsidR="00352612" w:rsidRPr="00F23E32">
        <w:t>sources can be seen in the below</w:t>
      </w:r>
      <w:r w:rsidRPr="00F23E32">
        <w:t xml:space="preserve"> </w:t>
      </w:r>
      <w:r w:rsidR="009829D0" w:rsidRPr="00F23E32">
        <w:fldChar w:fldCharType="begin"/>
      </w:r>
      <w:r w:rsidR="009829D0" w:rsidRPr="00F23E32">
        <w:instrText xml:space="preserve"> REF _Ref481245751 \h </w:instrText>
      </w:r>
      <w:r w:rsidR="009829D0" w:rsidRPr="00F23E32">
        <w:fldChar w:fldCharType="separate"/>
      </w:r>
      <w:r w:rsidR="00F23E32" w:rsidRPr="00F23E32">
        <w:rPr>
          <w:b/>
        </w:rPr>
        <w:t>Figure 1</w:t>
      </w:r>
      <w:r w:rsidR="00F23E32" w:rsidRPr="00F23E32">
        <w:rPr>
          <w:b/>
        </w:rPr>
        <w:noBreakHyphen/>
        <w:t>1</w:t>
      </w:r>
      <w:r w:rsidR="009829D0" w:rsidRPr="00F23E32">
        <w:fldChar w:fldCharType="end"/>
      </w:r>
      <w:r w:rsidR="009F7F50" w:rsidRPr="00F23E32">
        <w:rPr>
          <w:i/>
        </w:rPr>
        <w:t xml:space="preserve">. </w:t>
      </w:r>
      <w:r w:rsidR="00743B87" w:rsidRPr="00F23E32">
        <w:t xml:space="preserve">The green energies </w:t>
      </w:r>
      <w:r w:rsidR="00D43E36" w:rsidRPr="00F23E32">
        <w:t xml:space="preserve">wind, geothermal, wave, </w:t>
      </w:r>
      <w:r w:rsidR="00E32299" w:rsidRPr="00F23E32">
        <w:t>hydroelectricity</w:t>
      </w:r>
      <w:r w:rsidR="00D43E36" w:rsidRPr="00F23E32">
        <w:t xml:space="preserve"> and solar are now in their greatest demand due to their ability to produce power and the </w:t>
      </w:r>
      <w:r w:rsidR="00BA312C" w:rsidRPr="00F23E32">
        <w:t>minimal</w:t>
      </w:r>
      <w:r w:rsidR="00D43E36" w:rsidRPr="00F23E32">
        <w:t xml:space="preserve"> to non-</w:t>
      </w:r>
      <w:r w:rsidR="00902525" w:rsidRPr="00F23E32">
        <w:t>existent</w:t>
      </w:r>
      <w:r w:rsidR="00352612" w:rsidRPr="00F23E32">
        <w:t xml:space="preserve"> carbon</w:t>
      </w:r>
      <w:r w:rsidR="00D43E36" w:rsidRPr="00F23E32">
        <w:t xml:space="preserve"> footprint. </w:t>
      </w:r>
      <w:r w:rsidR="004114B3" w:rsidRPr="00F23E32">
        <w:t>Valentine studies show that the i</w:t>
      </w:r>
      <w:r w:rsidR="00F54DA4" w:rsidRPr="00F23E32">
        <w:t>nstalled wind power alone since 2000</w:t>
      </w:r>
      <w:r w:rsidR="00BA312C" w:rsidRPr="00F23E32">
        <w:t>,</w:t>
      </w:r>
      <w:r w:rsidR="00F54DA4" w:rsidRPr="00F23E32">
        <w:t xml:space="preserve"> throughout the world has doubled every three years. </w:t>
      </w:r>
      <w:r w:rsidR="00F54DA4" w:rsidRPr="00F23E32">
        <w:fldChar w:fldCharType="begin"/>
      </w:r>
      <w:r w:rsidR="00E810FC">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rsidRPr="00F23E32">
        <w:fldChar w:fldCharType="separate"/>
      </w:r>
      <w:r w:rsidR="00E810FC">
        <w:rPr>
          <w:noProof/>
        </w:rPr>
        <w:t>[</w:t>
      </w:r>
      <w:hyperlink w:anchor="_ENREF_8" w:tooltip="Valentine, 2011 #23" w:history="1">
        <w:r w:rsidR="00FC39FA">
          <w:rPr>
            <w:noProof/>
          </w:rPr>
          <w:t>8</w:t>
        </w:r>
      </w:hyperlink>
      <w:r w:rsidR="00E810FC">
        <w:rPr>
          <w:noProof/>
        </w:rPr>
        <w:t>]</w:t>
      </w:r>
      <w:r w:rsidR="00F54DA4" w:rsidRPr="00F23E32">
        <w:fldChar w:fldCharType="end"/>
      </w:r>
    </w:p>
    <w:p w14:paraId="4601DFB9" w14:textId="5D507EA9" w:rsidR="00111884" w:rsidRPr="00F23E32" w:rsidRDefault="000F77B3" w:rsidP="00C3236C">
      <w:r w:rsidRPr="00F23E32">
        <w:t xml:space="preserve">The solution to the energy crisis </w:t>
      </w:r>
      <w:r w:rsidR="00DB618A" w:rsidRPr="00F23E32">
        <w:t>is</w:t>
      </w:r>
      <w:r w:rsidRPr="00F23E32">
        <w:t xml:space="preserve"> renewable energies. </w:t>
      </w:r>
      <w:r w:rsidR="00DB618A" w:rsidRPr="00F23E32">
        <w:t>In particular solar is</w:t>
      </w:r>
      <w:r w:rsidRPr="00F23E32">
        <w:t xml:space="preserve"> ideal as it is clean, free, theoretically unlimited,</w:t>
      </w:r>
      <w:r w:rsidR="00DB618A" w:rsidRPr="00F23E32">
        <w:t xml:space="preserve"> long lifetime technology,</w:t>
      </w:r>
      <w:r w:rsidR="00111884" w:rsidRPr="00F23E32">
        <w:t xml:space="preserve"> </w:t>
      </w:r>
      <w:r w:rsidRPr="00F23E32">
        <w:t xml:space="preserve"> accessible, and environmentally friendly. </w:t>
      </w:r>
      <w:r w:rsidR="00DB618A"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rsidRPr="00F23E32">
        <w:fldChar w:fldCharType="separate"/>
      </w:r>
      <w:r w:rsidR="00E810FC">
        <w:rPr>
          <w:noProof/>
        </w:rPr>
        <w:t>[</w:t>
      </w:r>
      <w:hyperlink w:anchor="_ENREF_9" w:tooltip="Li, 2017 #9" w:history="1">
        <w:r w:rsidR="00FC39FA">
          <w:rPr>
            <w:noProof/>
          </w:rPr>
          <w:t>9</w:t>
        </w:r>
      </w:hyperlink>
      <w:r w:rsidR="00E810FC">
        <w:rPr>
          <w:noProof/>
        </w:rPr>
        <w:t>]</w:t>
      </w:r>
      <w:r w:rsidR="00DB618A" w:rsidRPr="00F23E32">
        <w:fldChar w:fldCharType="end"/>
      </w:r>
      <w:r w:rsidR="00DB618A" w:rsidRPr="00F23E32">
        <w:t xml:space="preserve"> </w:t>
      </w:r>
      <w:r w:rsidR="0051483A" w:rsidRPr="00F23E32">
        <w:t>Therefore,</w:t>
      </w:r>
      <w:r w:rsidR="0050061B" w:rsidRPr="00F23E32">
        <w:t xml:space="preserve"> in several countries including Australia</w:t>
      </w:r>
      <w:r w:rsidR="00BA312C" w:rsidRPr="00F23E32">
        <w:t>,</w:t>
      </w:r>
      <w:r w:rsidR="00DB618A" w:rsidRPr="00F23E32">
        <w:t xml:space="preserve"> feed-in tariffs for Photo-</w:t>
      </w:r>
      <w:r w:rsidR="0050061B" w:rsidRPr="00F23E32">
        <w:t>Voltaic</w:t>
      </w:r>
      <w:r w:rsidR="00DB618A" w:rsidRPr="00F23E32">
        <w:t xml:space="preserve"> (PV)</w:t>
      </w:r>
      <w:r w:rsidR="0050061B" w:rsidRPr="00F23E32">
        <w:t xml:space="preserve"> have been significantly </w:t>
      </w:r>
      <w:r w:rsidR="00352612" w:rsidRPr="00F23E32">
        <w:t>subsidized</w:t>
      </w:r>
      <w:r w:rsidR="00B53D4B" w:rsidRPr="00F23E32">
        <w:t xml:space="preserve"> to augment and </w:t>
      </w:r>
      <w:r w:rsidR="00352612" w:rsidRPr="00F23E32">
        <w:t>incentivize</w:t>
      </w:r>
      <w:r w:rsidR="00B53D4B" w:rsidRPr="00F23E32">
        <w:t xml:space="preserve"> the installation, technological advancement and use of such systems. </w:t>
      </w:r>
      <w:r w:rsidR="009C3413" w:rsidRPr="00F23E32">
        <w:t>From the start of the new millennium Australia’s PV capacity rapidly increased</w:t>
      </w:r>
      <w:r w:rsidR="00BA312C" w:rsidRPr="00F23E32">
        <w:t>, establishing itself as</w:t>
      </w:r>
      <w:r w:rsidR="009C3413" w:rsidRPr="00F23E32">
        <w:t xml:space="preserve"> the 7</w:t>
      </w:r>
      <w:r w:rsidR="009C3413" w:rsidRPr="00F23E32">
        <w:rPr>
          <w:vertAlign w:val="superscript"/>
        </w:rPr>
        <w:t>th</w:t>
      </w:r>
      <w:r w:rsidR="009C3413" w:rsidRPr="00F23E32">
        <w:t xml:space="preserve"> global ma</w:t>
      </w:r>
      <w:r w:rsidR="00120354" w:rsidRPr="00F23E32">
        <w:t xml:space="preserve">rket for PV and introduced one of the world’s first renewable energy target schemes in 2001. </w:t>
      </w:r>
      <w:r w:rsidR="00120354" w:rsidRPr="00F23E32">
        <w:fldChar w:fldCharType="begin"/>
      </w:r>
      <w:r w:rsidR="00E810FC">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rsidRPr="00F23E32">
        <w:fldChar w:fldCharType="separate"/>
      </w:r>
      <w:r w:rsidR="00E810FC">
        <w:rPr>
          <w:noProof/>
        </w:rPr>
        <w:t>[</w:t>
      </w:r>
      <w:hyperlink w:anchor="_ENREF_10" w:tooltip="MacGill, 2010 #29" w:history="1">
        <w:r w:rsidR="00FC39FA">
          <w:rPr>
            <w:noProof/>
          </w:rPr>
          <w:t>10</w:t>
        </w:r>
      </w:hyperlink>
      <w:r w:rsidR="00E810FC">
        <w:rPr>
          <w:noProof/>
        </w:rPr>
        <w:t>]</w:t>
      </w:r>
      <w:r w:rsidR="00120354" w:rsidRPr="00F23E32">
        <w:fldChar w:fldCharType="end"/>
      </w:r>
      <w:r w:rsidR="00120354" w:rsidRPr="00F23E32">
        <w:t xml:space="preserve"> </w:t>
      </w:r>
    </w:p>
    <w:p w14:paraId="602C6933" w14:textId="77777777" w:rsidR="00111884" w:rsidRPr="00F23E32" w:rsidRDefault="00111884" w:rsidP="00C3236C"/>
    <w:p w14:paraId="029FECC8" w14:textId="4F47081E" w:rsidR="000355F3" w:rsidRPr="00F23E32" w:rsidRDefault="009C3413" w:rsidP="00C3236C">
      <w:r w:rsidRPr="00F23E32">
        <w:t xml:space="preserve">In 2013 </w:t>
      </w:r>
      <w:r w:rsidR="000355F3" w:rsidRPr="00F23E32">
        <w:t>Australia,</w:t>
      </w:r>
      <w:r w:rsidRPr="00F23E32">
        <w:t xml:space="preserve"> had over a million roofs with operating PV systems. This is due to Australia having the highest average solar radiation,</w:t>
      </w:r>
      <w:r w:rsidR="00111884" w:rsidRPr="00F23E32">
        <w:t xml:space="preserve"> sensitivity over sustainability,</w:t>
      </w:r>
      <w:r w:rsidR="002B7F83" w:rsidRPr="00F23E32">
        <w:t xml:space="preserve"> </w:t>
      </w:r>
      <w:r w:rsidR="004114B3" w:rsidRPr="00F23E32">
        <w:t>subsidized</w:t>
      </w:r>
      <w:r w:rsidR="002B7F83" w:rsidRPr="00F23E32">
        <w:t xml:space="preserve"> rebate </w:t>
      </w:r>
      <w:r w:rsidR="007B196A" w:rsidRPr="00F23E32">
        <w:rPr>
          <w:noProof/>
        </w:rPr>
        <mc:AlternateContent>
          <mc:Choice Requires="wpg">
            <w:drawing>
              <wp:anchor distT="0" distB="0" distL="114300" distR="114300" simplePos="0" relativeHeight="251232256"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19EEC727" w:rsidR="00E67436" w:rsidRPr="00D42316" w:rsidRDefault="00E67436" w:rsidP="00C3236C">
                              <w:pPr>
                                <w:pStyle w:val="Caption"/>
                                <w:rPr>
                                  <w:szCs w:val="24"/>
                                </w:rPr>
                              </w:pPr>
                              <w:bookmarkStart w:id="14" w:name="_Hlk481654869"/>
                              <w:bookmarkStart w:id="15" w:name="_Ref481245751"/>
                              <w:bookmarkStart w:id="16" w:name="_Ref481188395"/>
                              <w:bookmarkStart w:id="17" w:name="_Toc492977992"/>
                              <w:bookmarkEnd w:id="14"/>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5"/>
                              <w:r w:rsidRPr="00B91E0C">
                                <w:t xml:space="preserve"> -</w:t>
                              </w:r>
                              <w:r>
                                <w:t xml:space="preserve"> </w:t>
                              </w:r>
                              <w:r w:rsidRPr="00AA2119">
                                <w:t>Worlds Energy Consumption By Source</w:t>
                              </w:r>
                              <w:bookmarkEnd w:id="16"/>
                              <w:r>
                                <w:t xml:space="preserve"> (Million Tons Ore Equivalent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232256;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9EEC727" w:rsidR="00E67436" w:rsidRPr="00D42316" w:rsidRDefault="00E67436" w:rsidP="00C3236C">
                        <w:pPr>
                          <w:pStyle w:val="Caption"/>
                          <w:rPr>
                            <w:szCs w:val="24"/>
                          </w:rPr>
                        </w:pPr>
                        <w:bookmarkStart w:id="18" w:name="_Hlk481654869"/>
                        <w:bookmarkStart w:id="19" w:name="_Ref481245751"/>
                        <w:bookmarkStart w:id="20" w:name="_Ref481188395"/>
                        <w:bookmarkStart w:id="21" w:name="_Toc492977992"/>
                        <w:bookmarkEnd w:id="18"/>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9"/>
                        <w:r w:rsidRPr="00B91E0C">
                          <w:t xml:space="preserve"> -</w:t>
                        </w:r>
                        <w:r>
                          <w:t xml:space="preserve"> </w:t>
                        </w:r>
                        <w:r w:rsidRPr="00AA2119">
                          <w:t>Worlds Energy Consumption By Source</w:t>
                        </w:r>
                        <w:bookmarkEnd w:id="20"/>
                        <w:r>
                          <w:t xml:space="preserve"> (Million Tons Ore Equivalent Vs. Year) [7]</w:t>
                        </w:r>
                        <w:bookmarkEnd w:id="21"/>
                      </w:p>
                    </w:txbxContent>
                  </v:textbox>
                </v:shape>
                <w10:wrap type="square"/>
              </v:group>
            </w:pict>
          </mc:Fallback>
        </mc:AlternateContent>
      </w:r>
      <w:r w:rsidR="002B7F83" w:rsidRPr="00F23E32">
        <w:t>schemes,</w:t>
      </w:r>
      <w:r w:rsidRPr="00F23E32">
        <w:t xml:space="preserve"> increasing electricity prices and substantially decreasing install costs. </w:t>
      </w:r>
      <w:r w:rsidR="004114B3" w:rsidRPr="00F23E32">
        <w:t>Ma demonstrated the d</w:t>
      </w:r>
      <w:r w:rsidR="002B7F83" w:rsidRPr="00F23E32">
        <w:t>ecreasing</w:t>
      </w:r>
      <w:r w:rsidR="004114B3" w:rsidRPr="00F23E32">
        <w:t xml:space="preserve"> costs</w:t>
      </w:r>
      <w:r w:rsidR="002B7F83" w:rsidRPr="00F23E32">
        <w:t xml:space="preserve"> from $9000</w:t>
      </w:r>
      <w:r w:rsidR="00333C3F" w:rsidRPr="00F23E32">
        <w:t>/k</w:t>
      </w:r>
      <w:r w:rsidR="002B7F83" w:rsidRPr="00F23E32">
        <w:t>W</w:t>
      </w:r>
      <w:r w:rsidR="00333C3F" w:rsidRPr="00F23E32">
        <w:t xml:space="preserve"> AUD in 2009 to</w:t>
      </w:r>
      <w:r w:rsidR="004114B3" w:rsidRPr="00F23E32">
        <w:t xml:space="preserve"> </w:t>
      </w:r>
      <w:r w:rsidR="00333C3F" w:rsidRPr="00F23E32">
        <w:t>$2130/k</w:t>
      </w:r>
      <w:r w:rsidR="002B7F83" w:rsidRPr="00F23E32">
        <w:t xml:space="preserve">W in 2013. </w:t>
      </w:r>
      <w:r w:rsidR="002B7F83" w:rsidRPr="00F23E32">
        <w:fldChar w:fldCharType="begin"/>
      </w:r>
      <w:r w:rsidR="00E810FC">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rsidRPr="00F23E32">
        <w:fldChar w:fldCharType="separate"/>
      </w:r>
      <w:r w:rsidR="00E810FC">
        <w:rPr>
          <w:noProof/>
        </w:rPr>
        <w:t>[</w:t>
      </w:r>
      <w:hyperlink w:anchor="_ENREF_11" w:tooltip="Ma, 2016 #28" w:history="1">
        <w:r w:rsidR="00FC39FA">
          <w:rPr>
            <w:noProof/>
          </w:rPr>
          <w:t>11</w:t>
        </w:r>
      </w:hyperlink>
      <w:r w:rsidR="00E810FC">
        <w:rPr>
          <w:noProof/>
        </w:rPr>
        <w:t>]</w:t>
      </w:r>
      <w:r w:rsidR="002B7F83" w:rsidRPr="00F23E32">
        <w:fldChar w:fldCharType="end"/>
      </w:r>
      <w:r w:rsidR="002B7F83" w:rsidRPr="00F23E32">
        <w:t xml:space="preserve"> </w:t>
      </w:r>
      <w:r w:rsidR="00B53D4B" w:rsidRPr="00F23E32">
        <w:t>These feed-in tariffs</w:t>
      </w:r>
      <w:r w:rsidR="00111884" w:rsidRPr="00F23E32">
        <w:t xml:space="preserve"> </w:t>
      </w:r>
      <w:r w:rsidR="004F4342" w:rsidRPr="00F23E32">
        <w:t xml:space="preserve">from consumer based production arising from increased distributed </w:t>
      </w:r>
      <w:r w:rsidR="00111884" w:rsidRPr="00F23E32">
        <w:t>PV sources</w:t>
      </w:r>
      <w:r w:rsidR="00B53D4B" w:rsidRPr="00F23E32">
        <w:t xml:space="preserve"> have caused disruption for the </w:t>
      </w:r>
      <w:r w:rsidR="004F4342" w:rsidRPr="00F23E32">
        <w:t>medium</w:t>
      </w:r>
      <w:r w:rsidR="000355F3" w:rsidRPr="00F23E32">
        <w:t xml:space="preserve">/low-voltage networks through </w:t>
      </w:r>
      <w:r w:rsidR="004F4342" w:rsidRPr="00F23E32">
        <w:t>induced voltage rises. These voltage rises are from reverse power flow along the feed</w:t>
      </w:r>
      <w:r w:rsidR="000355F3" w:rsidRPr="00F23E32">
        <w:t>ers</w:t>
      </w:r>
      <w:r w:rsidR="00BA312C" w:rsidRPr="00F23E32">
        <w:t xml:space="preserve"> from the inverters. With the inverters th</w:t>
      </w:r>
      <w:r w:rsidR="004F4342" w:rsidRPr="00F23E32">
        <w:t xml:space="preserve">ere is also concern for harmonic pollution from PV. </w:t>
      </w:r>
      <w:r w:rsidR="004F4342" w:rsidRPr="00F23E32">
        <w:fldChar w:fldCharType="begin"/>
      </w:r>
      <w:r w:rsidR="00E810FC">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rsidRPr="00F23E32">
        <w:fldChar w:fldCharType="separate"/>
      </w:r>
      <w:r w:rsidR="00E810FC">
        <w:rPr>
          <w:noProof/>
        </w:rPr>
        <w:t>[</w:t>
      </w:r>
      <w:hyperlink w:anchor="_ENREF_12" w:tooltip="Jahangiri, 2013 #31" w:history="1">
        <w:r w:rsidR="00FC39FA">
          <w:rPr>
            <w:noProof/>
          </w:rPr>
          <w:t>12</w:t>
        </w:r>
      </w:hyperlink>
      <w:r w:rsidR="00E810FC">
        <w:rPr>
          <w:noProof/>
        </w:rPr>
        <w:t>]</w:t>
      </w:r>
      <w:r w:rsidR="004F4342" w:rsidRPr="00F23E32">
        <w:fldChar w:fldCharType="end"/>
      </w:r>
    </w:p>
    <w:p w14:paraId="2C14805C" w14:textId="702BE90A" w:rsidR="00EB2A8A" w:rsidRPr="00F23E32" w:rsidRDefault="00EB2A8A" w:rsidP="00C3236C"/>
    <w:p w14:paraId="686C55CB" w14:textId="64E4CA51" w:rsidR="00E22B15" w:rsidRPr="00F23E32" w:rsidRDefault="00FE0889" w:rsidP="00C3236C">
      <w:r w:rsidRPr="00F23E32">
        <w:t xml:space="preserve">This implication for production and effects on the network have caused changes to be made to Australia’s National Electricity Market (NEM) and state schemes for use of solar PV energy. </w:t>
      </w:r>
      <w:r w:rsidRPr="00F23E32">
        <w:fldChar w:fldCharType="begin"/>
      </w:r>
      <w:r w:rsidR="00E810FC">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23E32">
        <w:fldChar w:fldCharType="separate"/>
      </w:r>
      <w:r w:rsidR="00E810FC">
        <w:rPr>
          <w:noProof/>
        </w:rPr>
        <w:t>[</w:t>
      </w:r>
      <w:hyperlink w:anchor="_ENREF_13" w:tooltip="Zahedi, 2010 #35" w:history="1">
        <w:r w:rsidR="00FC39FA">
          <w:rPr>
            <w:noProof/>
          </w:rPr>
          <w:t>13</w:t>
        </w:r>
      </w:hyperlink>
      <w:r w:rsidR="00E810FC">
        <w:rPr>
          <w:noProof/>
        </w:rPr>
        <w:t>]</w:t>
      </w:r>
      <w:r w:rsidRPr="00F23E32">
        <w:fldChar w:fldCharType="end"/>
      </w:r>
      <w:r w:rsidR="009978ED" w:rsidRPr="00F23E32">
        <w:t xml:space="preserve"> </w:t>
      </w:r>
      <w:r w:rsidR="00314891" w:rsidRPr="00F23E32">
        <w:t xml:space="preserve"> Due </w:t>
      </w:r>
      <w:r w:rsidR="00BA312C" w:rsidRPr="00F23E32">
        <w:t xml:space="preserve">to </w:t>
      </w:r>
      <w:r w:rsidR="00314891" w:rsidRPr="00F23E32">
        <w:t>the incompatibility between PV production and load-demand there is a minute po</w:t>
      </w:r>
      <w:r w:rsidR="004114B3" w:rsidRPr="00F23E32">
        <w:t>tential for self-consumption. Appen and Braun show that to</w:t>
      </w:r>
      <w:r w:rsidR="00314891" w:rsidRPr="00F23E32">
        <w:t xml:space="preserve"> achieve a greater amount of self-consumption the </w:t>
      </w:r>
      <w:r w:rsidR="000249A7" w:rsidRPr="00F23E32">
        <w:t xml:space="preserve">battery energy </w:t>
      </w:r>
      <w:r w:rsidR="00314891" w:rsidRPr="00F23E32">
        <w:t>storage</w:t>
      </w:r>
      <w:r w:rsidR="000249A7" w:rsidRPr="00F23E32">
        <w:t xml:space="preserve"> (BES)</w:t>
      </w:r>
      <w:r w:rsidR="00314891" w:rsidRPr="00F23E32">
        <w:t xml:space="preserve"> systems can</w:t>
      </w:r>
      <w:r w:rsidR="00D53534" w:rsidRPr="00F23E32">
        <w:t xml:space="preserve"> be</w:t>
      </w:r>
      <w:r w:rsidR="00314891" w:rsidRPr="00F23E32">
        <w:t xml:space="preserve"> </w:t>
      </w:r>
      <w:r w:rsidR="004114B3" w:rsidRPr="00F23E32">
        <w:t>utilized</w:t>
      </w:r>
      <w:r w:rsidR="00314891" w:rsidRPr="00F23E32">
        <w:t xml:space="preserve">. </w:t>
      </w:r>
      <w:r w:rsidR="000249A7" w:rsidRPr="00F23E32">
        <w:fldChar w:fldCharType="begin"/>
      </w:r>
      <w:r w:rsidR="00E810FC">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rsidRPr="00F23E32">
        <w:fldChar w:fldCharType="separate"/>
      </w:r>
      <w:r w:rsidR="00E810FC">
        <w:rPr>
          <w:noProof/>
        </w:rPr>
        <w:t>[</w:t>
      </w:r>
      <w:hyperlink w:anchor="_ENREF_14" w:tooltip="Appen, 2012 #41" w:history="1">
        <w:r w:rsidR="00FC39FA">
          <w:rPr>
            <w:noProof/>
          </w:rPr>
          <w:t>14</w:t>
        </w:r>
      </w:hyperlink>
      <w:r w:rsidR="00E810FC">
        <w:rPr>
          <w:noProof/>
        </w:rPr>
        <w:t>]</w:t>
      </w:r>
      <w:r w:rsidR="000249A7" w:rsidRPr="00F23E32">
        <w:fldChar w:fldCharType="end"/>
      </w:r>
      <w:r w:rsidR="000249A7" w:rsidRPr="00F23E32">
        <w:t xml:space="preserve"> Hence</w:t>
      </w:r>
      <w:r w:rsidR="00BA312C" w:rsidRPr="00F23E32">
        <w:t>,</w:t>
      </w:r>
      <w:r w:rsidR="000249A7" w:rsidRPr="00F23E32">
        <w:t xml:space="preserve"> </w:t>
      </w:r>
      <w:r w:rsidR="00D53534" w:rsidRPr="00F23E32">
        <w:t>BES systems can be designed to reduce strain; adverse load profiles and voltage rises on the network while smoothing the grid integration</w:t>
      </w:r>
      <w:r w:rsidR="00DB64B3" w:rsidRPr="00F23E32">
        <w:t xml:space="preserve"> and</w:t>
      </w:r>
      <w:r w:rsidR="00D53534" w:rsidRPr="00F23E32">
        <w:t xml:space="preserve"> ultimately aiming towards off-grid standalone domestic systems.</w:t>
      </w:r>
      <w:r w:rsidR="00E144D1" w:rsidRPr="00F23E32">
        <w:t xml:space="preserve"> </w:t>
      </w:r>
    </w:p>
    <w:p w14:paraId="45F82088" w14:textId="77777777" w:rsidR="00E22B15" w:rsidRPr="00F23E32" w:rsidRDefault="00E22B15" w:rsidP="00C3236C"/>
    <w:p w14:paraId="1A70785B" w14:textId="1AA04CE4" w:rsidR="00AA0FBF" w:rsidRPr="00F23E32" w:rsidRDefault="00BA312C" w:rsidP="00C3236C">
      <w:r w:rsidRPr="00F23E32">
        <w:t>An up</w:t>
      </w:r>
      <w:r w:rsidR="00E144D1" w:rsidRPr="00F23E32">
        <w:t>shot of a standalone or hybrid system is that the user does not lose power when the grid does.</w:t>
      </w:r>
      <w:r w:rsidR="004114B3" w:rsidRPr="00F23E32">
        <w:t xml:space="preserve"> Appen noted there was missing information and that the</w:t>
      </w:r>
      <w:r w:rsidR="00D53534" w:rsidRPr="00F23E32">
        <w:t xml:space="preserve"> current r</w:t>
      </w:r>
      <w:r w:rsidR="004114B3" w:rsidRPr="00F23E32">
        <w:t>equirements</w:t>
      </w:r>
      <w:r w:rsidR="00DB64B3" w:rsidRPr="00F23E32">
        <w:t xml:space="preserve"> for sizing, performance and</w:t>
      </w:r>
      <w:r w:rsidR="00D53534" w:rsidRPr="00F23E32">
        <w:t xml:space="preserve"> control need to be </w:t>
      </w:r>
      <w:r w:rsidR="004114B3" w:rsidRPr="00F23E32">
        <w:t>analyzed</w:t>
      </w:r>
      <w:r w:rsidR="00D53534" w:rsidRPr="00F23E32">
        <w:t xml:space="preserve"> and simulated both</w:t>
      </w:r>
      <w:r w:rsidR="00DB64B3" w:rsidRPr="00F23E32">
        <w:t xml:space="preserve"> from techni</w:t>
      </w:r>
      <w:r w:rsidR="004114B3" w:rsidRPr="00F23E32">
        <w:t>cal and economical perspectives.</w:t>
      </w:r>
      <w:r w:rsidR="00DB64B3" w:rsidRPr="00F23E32">
        <w:t xml:space="preserve"> </w:t>
      </w:r>
      <w:r w:rsidR="00D53534" w:rsidRPr="00F23E32">
        <w:fldChar w:fldCharType="begin"/>
      </w:r>
      <w:r w:rsidR="00E810FC">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rsidRPr="00F23E32">
        <w:fldChar w:fldCharType="separate"/>
      </w:r>
      <w:r w:rsidR="00E810FC">
        <w:rPr>
          <w:noProof/>
        </w:rPr>
        <w:t>[</w:t>
      </w:r>
      <w:hyperlink w:anchor="_ENREF_15" w:tooltip="Appen, 2014 #40" w:history="1">
        <w:r w:rsidR="00FC39FA">
          <w:rPr>
            <w:noProof/>
          </w:rPr>
          <w:t>15</w:t>
        </w:r>
      </w:hyperlink>
      <w:r w:rsidR="00E810FC">
        <w:rPr>
          <w:noProof/>
        </w:rPr>
        <w:t>]</w:t>
      </w:r>
      <w:r w:rsidR="00D53534" w:rsidRPr="00F23E32">
        <w:fldChar w:fldCharType="end"/>
      </w:r>
      <w:r w:rsidR="00AA0FBF" w:rsidRPr="00F23E32">
        <w:t xml:space="preserve"> </w:t>
      </w:r>
      <w:r w:rsidRPr="00F23E32">
        <w:t xml:space="preserve">In response </w:t>
      </w:r>
      <w:r w:rsidR="00AA0FBF" w:rsidRPr="00F23E32">
        <w:t xml:space="preserve">Ergon Energy (Queensland’s Electricity Provider) is anticipating the effectiveness of the BES systems and planning revision of their tariff schemes. </w:t>
      </w:r>
    </w:p>
    <w:p w14:paraId="3D9B3F1B" w14:textId="41796A8F" w:rsidR="0017278E" w:rsidRPr="00F23E32" w:rsidRDefault="0017278E" w:rsidP="00A46DFA">
      <w:pPr>
        <w:pStyle w:val="Heading2"/>
      </w:pPr>
      <w:bookmarkStart w:id="22" w:name="_Toc492808378"/>
      <w:r w:rsidRPr="00F23E32">
        <w:t>Research Aims</w:t>
      </w:r>
      <w:bookmarkEnd w:id="22"/>
    </w:p>
    <w:p w14:paraId="71798463" w14:textId="5825EC49" w:rsidR="00120643" w:rsidRPr="00F23E32" w:rsidRDefault="00120643" w:rsidP="00C3236C"/>
    <w:p w14:paraId="003A6904" w14:textId="49FBB85C" w:rsidR="00AC60C7" w:rsidRPr="00F23E32" w:rsidRDefault="00A25B65" w:rsidP="00C3236C">
      <w:r w:rsidRPr="00F23E32">
        <w:t>The aim of this project</w:t>
      </w:r>
      <w:r w:rsidR="0017278E" w:rsidRPr="00F23E32">
        <w:t xml:space="preserve"> is to develop sufficient models to size and </w:t>
      </w:r>
      <w:r w:rsidR="004114B3" w:rsidRPr="00F23E32">
        <w:t>optimize</w:t>
      </w:r>
      <w:r w:rsidR="0017278E" w:rsidRPr="00F23E32">
        <w:t xml:space="preserve"> PV and BES systems for different configurations of household demand to </w:t>
      </w:r>
      <w:r w:rsidR="004114B3" w:rsidRPr="00F23E32">
        <w:t>maximize</w:t>
      </w:r>
      <w:r w:rsidR="0017278E" w:rsidRPr="00F23E32">
        <w:t xml:space="preserve"> savings and disruptive outputs to the LV grid network. </w:t>
      </w:r>
      <w:r w:rsidR="00AC573A" w:rsidRPr="00F23E32">
        <w:t>The</w:t>
      </w:r>
      <w:r w:rsidR="004114B3" w:rsidRPr="00F23E32">
        <w:t xml:space="preserve"> calculation of the</w:t>
      </w:r>
      <w:r w:rsidR="00AC573A" w:rsidRPr="00F23E32">
        <w:t xml:space="preserve"> cost of electricity for a domestic situation from a PV/BES system and up front capital and lifetime payback will be modelled.</w:t>
      </w:r>
      <w:r w:rsidR="004114B3" w:rsidRPr="00F23E32">
        <w:t xml:space="preserve"> </w:t>
      </w:r>
      <w:r w:rsidR="00AC60C7" w:rsidRPr="00F23E32">
        <w:t>The ability to provide a minimum optimized</w:t>
      </w:r>
      <w:r w:rsidR="004114B3" w:rsidRPr="00F23E32">
        <w:t xml:space="preserve"> ma</w:t>
      </w:r>
      <w:r w:rsidR="00BA312C" w:rsidRPr="00F23E32">
        <w:t xml:space="preserve">rket buy in for potential customers will </w:t>
      </w:r>
      <w:r w:rsidR="00AC60C7" w:rsidRPr="00F23E32">
        <w:t>be found.</w:t>
      </w:r>
      <w:r w:rsidR="004114B3" w:rsidRPr="00F23E32">
        <w:t xml:space="preserve"> This is to open up the market and show potential avenues for investment for customers.</w:t>
      </w:r>
      <w:r w:rsidR="00AC60C7" w:rsidRPr="00F23E32">
        <w:t xml:space="preserve"> The</w:t>
      </w:r>
      <w:r w:rsidR="004114B3" w:rsidRPr="00F23E32">
        <w:t xml:space="preserve"> program is to calculate</w:t>
      </w:r>
      <w:r w:rsidR="00AC60C7" w:rsidRPr="00F23E32">
        <w:t xml:space="preserve"> the minimum requirements for a hybridized PV/BES system for less network strain. </w:t>
      </w:r>
      <w:r w:rsidR="00BA312C" w:rsidRPr="00F23E32">
        <w:t>The R</w:t>
      </w:r>
      <w:r w:rsidR="002677F6" w:rsidRPr="00F23E32">
        <w:t xml:space="preserve">esearch </w:t>
      </w:r>
      <w:r w:rsidR="00BA312C" w:rsidRPr="00F23E32">
        <w:t>will be found regarding</w:t>
      </w:r>
      <w:r w:rsidR="002677F6" w:rsidRPr="00F23E32">
        <w:t xml:space="preserve"> </w:t>
      </w:r>
      <w:r w:rsidR="00AC60C7" w:rsidRPr="00F23E32">
        <w:t>the minimum system requirements for a standalone PV/BES system.</w:t>
      </w:r>
      <w:r w:rsidR="002677F6" w:rsidRPr="00F23E32">
        <w:t xml:space="preserve"> The goal of this research is to provide a sound basis for a proposal to the government to enact a rebate scheme for BES systems in Townsville and wider Queensland.</w:t>
      </w:r>
    </w:p>
    <w:p w14:paraId="332E53D0" w14:textId="77777777" w:rsidR="00123A36" w:rsidRPr="00F23E32" w:rsidRDefault="00123A36" w:rsidP="00C3236C"/>
    <w:p w14:paraId="7B5F1FB0" w14:textId="63DC5136" w:rsidR="00E5398E" w:rsidRPr="00F23E32" w:rsidRDefault="00E5398E" w:rsidP="00A46DFA">
      <w:pPr>
        <w:pStyle w:val="Heading2"/>
      </w:pPr>
      <w:bookmarkStart w:id="23" w:name="_Toc492808379"/>
      <w:r w:rsidRPr="00F23E32">
        <w:t>Scope</w:t>
      </w:r>
      <w:bookmarkEnd w:id="23"/>
    </w:p>
    <w:p w14:paraId="3D167116" w14:textId="63B34261" w:rsidR="0017278E" w:rsidRPr="00F23E32" w:rsidRDefault="00633DB1" w:rsidP="00C3236C">
      <w:r w:rsidRPr="00F23E32">
        <w:t xml:space="preserve">Photovoltaic systems have been around for </w:t>
      </w:r>
      <w:r w:rsidR="009D6E79" w:rsidRPr="00F23E32">
        <w:t xml:space="preserve">just </w:t>
      </w:r>
      <w:r w:rsidRPr="00F23E32">
        <w:t xml:space="preserve">over 50 years and their daily use and efficiency is increasing. </w:t>
      </w:r>
      <w:r w:rsidR="00A054F3" w:rsidRPr="00F23E32">
        <w:t>Farmer &amp; Lafond proposed</w:t>
      </w:r>
      <w:r w:rsidR="00EC0B10" w:rsidRPr="00F23E32">
        <w:t xml:space="preserve"> that </w:t>
      </w:r>
      <w:r w:rsidR="00D729E2" w:rsidRPr="00F23E32">
        <w:t>PV is expected</w:t>
      </w:r>
      <w:r w:rsidR="00BA312C" w:rsidRPr="00F23E32">
        <w:t>,</w:t>
      </w:r>
      <w:r w:rsidR="00D729E2" w:rsidRPr="00F23E32">
        <w:t xml:space="preserve"> with its rapid refinements to surpass its competition</w:t>
      </w:r>
      <w:r w:rsidR="001E6741" w:rsidRPr="00F23E32">
        <w:t xml:space="preserve"> in</w:t>
      </w:r>
      <w:r w:rsidR="00BA312C" w:rsidRPr="00F23E32">
        <w:t xml:space="preserve"> the upcoming</w:t>
      </w:r>
      <w:r w:rsidR="00D729E2" w:rsidRPr="00F23E32">
        <w:t xml:space="preserve"> 10-20 years. </w:t>
      </w:r>
      <w:r w:rsidR="00D729E2" w:rsidRPr="00F23E32">
        <w:fldChar w:fldCharType="begin"/>
      </w:r>
      <w:r w:rsidR="00E810FC">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rsidRPr="00F23E32">
        <w:fldChar w:fldCharType="separate"/>
      </w:r>
      <w:r w:rsidR="00E810FC">
        <w:rPr>
          <w:noProof/>
        </w:rPr>
        <w:t>[</w:t>
      </w:r>
      <w:hyperlink w:anchor="_ENREF_16" w:tooltip="Farmer, 2016 #44" w:history="1">
        <w:r w:rsidR="00FC39FA">
          <w:rPr>
            <w:noProof/>
          </w:rPr>
          <w:t>16</w:t>
        </w:r>
      </w:hyperlink>
      <w:r w:rsidR="00E810FC">
        <w:rPr>
          <w:noProof/>
        </w:rPr>
        <w:t>]</w:t>
      </w:r>
      <w:r w:rsidR="00D729E2" w:rsidRPr="00F23E32">
        <w:fldChar w:fldCharType="end"/>
      </w:r>
      <w:r w:rsidR="00D729E2" w:rsidRPr="00F23E32">
        <w:t xml:space="preserve"> Now w</w:t>
      </w:r>
      <w:r w:rsidRPr="00F23E32">
        <w:t xml:space="preserve">ith the introduction </w:t>
      </w:r>
      <w:r w:rsidR="00D729E2" w:rsidRPr="00F23E32">
        <w:t xml:space="preserve">of BES system technologies and their decreasing costs it is a logical path for domestic energy consumers who are conscious of pricing and environmental factors.  </w:t>
      </w:r>
    </w:p>
    <w:p w14:paraId="284C3DB0" w14:textId="50470298" w:rsidR="0017278E" w:rsidRPr="00F23E32" w:rsidRDefault="0017278E" w:rsidP="00C3236C"/>
    <w:p w14:paraId="3C71F830" w14:textId="783D7EE6" w:rsidR="00F2693E" w:rsidRPr="00F23E32" w:rsidRDefault="001E6741" w:rsidP="00C3236C">
      <w:r w:rsidRPr="00F23E32">
        <w:t>This project</w:t>
      </w:r>
      <w:r w:rsidR="002E1C62" w:rsidRPr="00F23E32">
        <w:t xml:space="preserve"> will only deal with domestic PV installations. It is beyond the scope to deal with anything larger than a general domestic sized PV install</w:t>
      </w:r>
      <w:r w:rsidR="00BA312C" w:rsidRPr="00F23E32">
        <w:t>ation</w:t>
      </w:r>
      <w:r w:rsidRPr="00F23E32">
        <w:t xml:space="preserve"> usually with a maximum capacity of 10kW</w:t>
      </w:r>
      <w:r w:rsidR="002E1C62" w:rsidRPr="00F23E32">
        <w:t>.</w:t>
      </w:r>
      <w:r w:rsidR="00415279" w:rsidRPr="00F23E32">
        <w:t xml:space="preserve"> Residential households will be assessed and modelled disregarding other </w:t>
      </w:r>
      <w:r w:rsidR="00BA312C" w:rsidRPr="00F23E32">
        <w:t xml:space="preserve">commercial or industrial </w:t>
      </w:r>
      <w:r w:rsidR="00415279" w:rsidRPr="00F23E32">
        <w:t>applications, although with a working model extrapolating to other applications is possible.</w:t>
      </w:r>
      <w:r w:rsidR="00BA312C" w:rsidRPr="00F23E32">
        <w:t xml:space="preserve"> </w:t>
      </w:r>
      <w:r w:rsidR="002E1C62" w:rsidRPr="00F23E32">
        <w:t xml:space="preserve">The different tariffs schemes throughout the world and indeed Australia will not be </w:t>
      </w:r>
      <w:r w:rsidRPr="00F23E32">
        <w:t>analyzed</w:t>
      </w:r>
      <w:r w:rsidR="002E1C62" w:rsidRPr="00F23E32">
        <w:t>; although the models can be applied to other tariffs schemes.</w:t>
      </w:r>
      <w:r w:rsidRPr="00F23E32">
        <w:t xml:space="preserve"> The tariff schemes currently in use by Townsville’s energy supplier Ergon Energy will be used.</w:t>
      </w:r>
      <w:r w:rsidR="002E1C62" w:rsidRPr="00F23E32">
        <w:t xml:space="preserve"> The standard consumer type solar panels will be used and not advanced super solar panels</w:t>
      </w:r>
      <w:r w:rsidRPr="00F23E32">
        <w:t>, organic, off market</w:t>
      </w:r>
      <w:r w:rsidR="002E1C62" w:rsidRPr="00F23E32">
        <w:t xml:space="preserve"> or other configuration tracking panels.</w:t>
      </w:r>
    </w:p>
    <w:p w14:paraId="15A56BA1" w14:textId="77777777" w:rsidR="00F2693E" w:rsidRPr="00F23E32" w:rsidRDefault="00F2693E" w:rsidP="00C3236C"/>
    <w:p w14:paraId="4F3B7189" w14:textId="15DAF946" w:rsidR="002E1C62" w:rsidRPr="00F23E32" w:rsidRDefault="00671C61" w:rsidP="00C3236C">
      <w:r w:rsidRPr="00F23E32">
        <w:t>When referring to solar power in thi</w:t>
      </w:r>
      <w:r w:rsidR="00BA312C" w:rsidRPr="00F23E32">
        <w:t>s paper it bill be</w:t>
      </w:r>
      <w:r w:rsidR="001E6741" w:rsidRPr="00F23E32">
        <w:t xml:space="preserve"> meant solar photo</w:t>
      </w:r>
      <w:r w:rsidRPr="00F23E32">
        <w:t>voltaic</w:t>
      </w:r>
      <w:r w:rsidR="001E6741" w:rsidRPr="00F23E32">
        <w:t xml:space="preserve"> energy power. This paper</w:t>
      </w:r>
      <w:r w:rsidR="00AA52A6" w:rsidRPr="00F23E32">
        <w:t xml:space="preserve"> will not deal with other forms of renewable energy or other solar energies such as solar concentration energy but principally with solar photovoltaic energy production.</w:t>
      </w:r>
      <w:r w:rsidR="00550DCE" w:rsidRPr="00F23E32">
        <w:t xml:space="preserve"> The term solar system will refer to the entire systems incorporating solar PV panels, the DC to AC inverter and the batter</w:t>
      </w:r>
      <w:r w:rsidR="00FF676B" w:rsidRPr="00F23E32">
        <w:t>y</w:t>
      </w:r>
      <w:r w:rsidR="00550DCE" w:rsidRPr="00F23E32">
        <w:t xml:space="preserve"> bank or BES system and not other configurations.</w:t>
      </w:r>
      <w:r w:rsidR="001E6741" w:rsidRPr="00F23E3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23E32">
        <w:t xml:space="preserve"> Th</w:t>
      </w:r>
      <w:r w:rsidR="001E6741" w:rsidRPr="00F23E32">
        <w:t>e inverter will be a grid-tie,</w:t>
      </w:r>
      <w:r w:rsidR="008903DF" w:rsidRPr="00F23E32">
        <w:t xml:space="preserve"> battery </w:t>
      </w:r>
      <w:r w:rsidR="00DC59DA" w:rsidRPr="00F23E32">
        <w:t>backup</w:t>
      </w:r>
      <w:r w:rsidR="008903DF" w:rsidRPr="00F23E32">
        <w:t xml:space="preserve"> inverter </w:t>
      </w:r>
      <w:r w:rsidR="001E6741" w:rsidRPr="00F23E32">
        <w:t>or</w:t>
      </w:r>
      <w:r w:rsidR="008903DF" w:rsidRPr="00F23E32">
        <w:t xml:space="preserve"> </w:t>
      </w:r>
      <w:r w:rsidR="00120643" w:rsidRPr="00F23E32">
        <w:t>stand-alone</w:t>
      </w:r>
      <w:r w:rsidR="008903DF" w:rsidRPr="00F23E32">
        <w:t xml:space="preserve"> inverter system</w:t>
      </w:r>
      <w:r w:rsidR="00BA312C" w:rsidRPr="00F23E32">
        <w:t>; all thre</w:t>
      </w:r>
      <w:r w:rsidR="001E6741" w:rsidRPr="00F23E32">
        <w:t>e applications will be dealt with</w:t>
      </w:r>
      <w:r w:rsidR="008903DF" w:rsidRPr="00F23E32">
        <w:t>.</w:t>
      </w:r>
      <w:r w:rsidR="00120643" w:rsidRPr="00F23E32">
        <w:t xml:space="preserve"> The battery systems described w</w:t>
      </w:r>
      <w:r w:rsidR="001E6741" w:rsidRPr="00F23E32">
        <w:t>ill not include lead acid batterie</w:t>
      </w:r>
      <w:r w:rsidR="00120643" w:rsidRPr="00F23E32">
        <w:t>s but instead focus on lithium ion batters such as the Tesla Powerwall and LG Chem RESU</w:t>
      </w:r>
      <w:r w:rsidR="001E6741" w:rsidRPr="00F23E32">
        <w:t xml:space="preserve"> and Zinc Bromide batteries such as ZBM 2 by Redflow</w:t>
      </w:r>
      <w:r w:rsidR="00120643" w:rsidRPr="00F23E32">
        <w:t xml:space="preserve">. The solar irradiance for Australia and principally Townsville will only be </w:t>
      </w:r>
      <w:r w:rsidR="001E6741" w:rsidRPr="00F23E32">
        <w:t>analyzed</w:t>
      </w:r>
      <w:r w:rsidR="00120643" w:rsidRPr="00F23E32">
        <w:t>.</w:t>
      </w:r>
    </w:p>
    <w:p w14:paraId="1AE4F494" w14:textId="060F8D38" w:rsidR="00203A86" w:rsidRPr="00F23E32" w:rsidRDefault="0047700A" w:rsidP="00056B9F">
      <w:pPr>
        <w:pStyle w:val="Heading1"/>
        <w:rPr>
          <w:lang w:val="en-US"/>
        </w:rPr>
      </w:pPr>
      <w:bookmarkStart w:id="24" w:name="_Toc492808380"/>
      <w:r w:rsidRPr="00F23E32">
        <w:rPr>
          <w:lang w:val="en-US"/>
        </w:rPr>
        <w:t>LITERATURE REVIEW</w:t>
      </w:r>
      <w:bookmarkEnd w:id="24"/>
    </w:p>
    <w:p w14:paraId="41BCA8A4" w14:textId="165155A0" w:rsidR="009D0DF6" w:rsidRPr="00F23E32" w:rsidRDefault="00394B1F" w:rsidP="00C3236C">
      <w:r w:rsidRPr="00F23E32">
        <w:t>This</w:t>
      </w:r>
      <w:r w:rsidR="0017278E" w:rsidRPr="00F23E32">
        <w:t xml:space="preserve"> literature</w:t>
      </w:r>
      <w:r w:rsidRPr="00F23E32">
        <w:t xml:space="preserve"> review </w:t>
      </w:r>
      <w:r w:rsidR="0017278E" w:rsidRPr="00F23E32">
        <w:t>examines the current and relevant literature regarding PV systems, tariff schemes</w:t>
      </w:r>
      <w:r w:rsidR="00EC6B42" w:rsidRPr="00F23E32">
        <w:t xml:space="preserve">, solar related </w:t>
      </w:r>
      <w:r w:rsidR="0017278E" w:rsidRPr="00F23E32">
        <w:t>economics</w:t>
      </w:r>
      <w:r w:rsidR="00EC6B42" w:rsidRPr="00F23E32">
        <w:t>, sizing, current technologies</w:t>
      </w:r>
      <w:r w:rsidR="005C3BF8" w:rsidRPr="00F23E32">
        <w:t>, modern programs for analysis</w:t>
      </w:r>
      <w:r w:rsidR="0017278E" w:rsidRPr="00F23E32">
        <w:t xml:space="preserve"> and BES systems. It will give an insight into the operation and basic understanding of why these </w:t>
      </w:r>
      <w:r w:rsidR="00EC6B42" w:rsidRPr="00F23E32">
        <w:t>systems are starting to dominate the electrical industry. It will identify areas where the literature is unsubstantiated or incomprehensive. The key areas which do not have</w:t>
      </w:r>
      <w:r w:rsidR="000313C3" w:rsidRPr="00F23E32">
        <w:t xml:space="preserve"> sufficient data or analysis will be</w:t>
      </w:r>
      <w:r w:rsidR="00EC6B42" w:rsidRPr="00F23E32">
        <w:t xml:space="preserve"> examined. It is important to identify these gaps as they have the potential to decrease carbon emission</w:t>
      </w:r>
      <w:r w:rsidR="00700592" w:rsidRPr="00F23E32">
        <w:t>s</w:t>
      </w:r>
      <w:r w:rsidR="00EC6B42" w:rsidRPr="00F23E32">
        <w:t>, increase stability on the grid and save the average domestic electricity consumer thousands of dollars</w:t>
      </w:r>
      <w:r w:rsidR="00700592" w:rsidRPr="00F23E32">
        <w:t>.</w:t>
      </w:r>
    </w:p>
    <w:p w14:paraId="2CA4533F" w14:textId="1C2D07B7" w:rsidR="008F200A" w:rsidRPr="00F23E32" w:rsidRDefault="008F200A" w:rsidP="00C3236C"/>
    <w:p w14:paraId="6C7B988E" w14:textId="18AB2787" w:rsidR="00DA56A8" w:rsidRPr="00F23E32" w:rsidRDefault="00763B5E" w:rsidP="00A46DFA">
      <w:pPr>
        <w:pStyle w:val="Heading2"/>
      </w:pPr>
      <w:bookmarkStart w:id="25" w:name="_Toc492808381"/>
      <w:r w:rsidRPr="00F23E32">
        <w:t>Background</w:t>
      </w:r>
      <w:bookmarkEnd w:id="25"/>
    </w:p>
    <w:p w14:paraId="74F89BD8" w14:textId="516D681D" w:rsidR="00D26338" w:rsidRPr="00F23E32" w:rsidRDefault="000313C3" w:rsidP="00C3236C">
      <w:r w:rsidRPr="00F23E32">
        <w:t>The recent doubling of</w:t>
      </w:r>
      <w:r w:rsidR="00D26338" w:rsidRPr="00F23E32">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rsidRPr="00F23E32">
        <w:t>ssive growth in the past few</w:t>
      </w:r>
      <w:r w:rsidR="00D26338" w:rsidRPr="00F23E32">
        <w:t xml:space="preserve"> decades. But with the </w:t>
      </w:r>
      <w:r w:rsidR="00123A56" w:rsidRPr="00F23E32">
        <w:t xml:space="preserve">dependability of </w:t>
      </w:r>
      <w:r w:rsidR="002D549C" w:rsidRPr="00F23E32">
        <w:t>renewable energy</w:t>
      </w:r>
      <w:r w:rsidR="00123A56" w:rsidRPr="00F23E32">
        <w:t xml:space="preserve"> being called into question, due to</w:t>
      </w:r>
      <w:r w:rsidR="002D549C" w:rsidRPr="00F23E32">
        <w:t xml:space="preserve"> the power crisis in</w:t>
      </w:r>
      <w:r w:rsidR="000356B5" w:rsidRPr="00F23E32">
        <w:t xml:space="preserve"> South Australia in</w:t>
      </w:r>
      <w:r w:rsidR="002D549C" w:rsidRPr="00F23E32">
        <w:t xml:space="preserve"> February this year (2017)</w:t>
      </w:r>
      <w:r w:rsidR="00123A56" w:rsidRPr="00F23E32">
        <w:t>,</w:t>
      </w:r>
      <w:r w:rsidR="002D549C" w:rsidRPr="00F23E32">
        <w:t xml:space="preserve"> </w:t>
      </w:r>
      <w:r w:rsidR="00123A56" w:rsidRPr="00F23E32">
        <w:t>which left over 90,000 people</w:t>
      </w:r>
      <w:r w:rsidR="002D549C" w:rsidRPr="00F23E32">
        <w:t xml:space="preserve"> without power. The move to justify and improve renewables energy technology has </w:t>
      </w:r>
      <w:r w:rsidR="000356B5" w:rsidRPr="00F23E32">
        <w:t>never</w:t>
      </w:r>
      <w:r w:rsidR="002D549C" w:rsidRPr="00F23E32">
        <w:t xml:space="preserve"> been so </w:t>
      </w:r>
      <w:r w:rsidR="00123A56" w:rsidRPr="00F23E32">
        <w:t>evident</w:t>
      </w:r>
      <w:r w:rsidR="002D549C" w:rsidRPr="00F23E32">
        <w:t xml:space="preserve">. </w:t>
      </w:r>
    </w:p>
    <w:p w14:paraId="7E4E761B" w14:textId="6AD4D92B" w:rsidR="002D549C" w:rsidRPr="00F23E32" w:rsidRDefault="002D549C" w:rsidP="00C3236C"/>
    <w:p w14:paraId="59D13E18" w14:textId="69D53AE5" w:rsidR="002D549C" w:rsidRPr="00F23E32" w:rsidRDefault="002D549C" w:rsidP="00C3236C">
      <w:r w:rsidRPr="00F23E32">
        <w:t>In the</w:t>
      </w:r>
      <w:r w:rsidR="00123A56" w:rsidRPr="00F23E32">
        <w:t xml:space="preserve"> fallout</w:t>
      </w:r>
      <w:r w:rsidRPr="00F23E32">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rsidRPr="00F23E32">
        <w:t>This respect will explore h</w:t>
      </w:r>
      <w:r w:rsidRPr="00F23E32">
        <w:t xml:space="preserve">ow electricity is charged to the consumer and sold to the supplier. </w:t>
      </w:r>
      <w:r w:rsidR="000356B5" w:rsidRPr="00F23E32">
        <w:t xml:space="preserve">The solar irradiance is examined and current market programs for the sizing and analysis of solar systems. The effects of shadowing and PV payback studies are </w:t>
      </w:r>
      <w:r w:rsidR="00123A56" w:rsidRPr="00F23E32">
        <w:t xml:space="preserve"> all </w:t>
      </w:r>
      <w:r w:rsidR="000356B5" w:rsidRPr="00F23E32">
        <w:t xml:space="preserve">explored. </w:t>
      </w:r>
      <w:r w:rsidRPr="00F23E32">
        <w:t xml:space="preserve">The </w:t>
      </w:r>
      <w:r w:rsidR="00123A56" w:rsidRPr="00F23E32">
        <w:t>BES system is then explained, including</w:t>
      </w:r>
      <w:r w:rsidRPr="00F23E3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23E32" w:rsidRDefault="002D549C" w:rsidP="00C3236C"/>
    <w:p w14:paraId="4D705782" w14:textId="51CC2CBD" w:rsidR="002D549C" w:rsidRPr="00F23E32" w:rsidRDefault="002D549C" w:rsidP="00C3236C">
      <w:r w:rsidRPr="00F23E32">
        <w:t>Finally, the economics of using the system and current developing technologies are reviewed. With this basis, the gaps in the literat</w:t>
      </w:r>
      <w:r w:rsidR="00123A56" w:rsidRPr="00F23E32">
        <w:t>ure will be</w:t>
      </w:r>
      <w:r w:rsidRPr="00F23E32">
        <w:t xml:space="preserve"> identified, examined and evaluated. This review was written principally from primary sources published in reputable</w:t>
      </w:r>
      <w:r w:rsidR="00123A56" w:rsidRPr="00F23E32">
        <w:t xml:space="preserve"> peer-reviewed</w:t>
      </w:r>
      <w:r w:rsidRPr="00F23E32">
        <w:t xml:space="preserve"> journals. Secondary sources were used for compilation of ideas</w:t>
      </w:r>
      <w:r w:rsidR="000356B5" w:rsidRPr="00F23E32">
        <w:t>, some graphics</w:t>
      </w:r>
      <w:r w:rsidRPr="00F23E32">
        <w:t xml:space="preserve"> and themes but were </w:t>
      </w:r>
      <w:r w:rsidR="00912DBD" w:rsidRPr="00F23E32">
        <w:t>endeavored</w:t>
      </w:r>
      <w:r w:rsidRPr="00F23E32">
        <w:t xml:space="preserve"> to be used as a guide and referenced against the primary sources. Grey literature for this literature review was not used in any of the references.  </w:t>
      </w:r>
    </w:p>
    <w:p w14:paraId="32DF89E1" w14:textId="51D7747A" w:rsidR="00AC573A" w:rsidRPr="00F23E32" w:rsidRDefault="00AC573A" w:rsidP="00C3236C"/>
    <w:p w14:paraId="08D8C1C6" w14:textId="4930C86C" w:rsidR="00B64BA4" w:rsidRPr="00F23E32" w:rsidRDefault="009A2575" w:rsidP="00C3236C">
      <w:r w:rsidRPr="00F23E32">
        <w:br w:type="page"/>
      </w:r>
    </w:p>
    <w:p w14:paraId="3893FF75" w14:textId="0C096C5A" w:rsidR="00550DCE" w:rsidRPr="00F23E32" w:rsidRDefault="00D743DF" w:rsidP="00A46DFA">
      <w:pPr>
        <w:pStyle w:val="Heading2"/>
      </w:pPr>
      <w:bookmarkStart w:id="26" w:name="_Toc492808382"/>
      <w:r w:rsidRPr="00F23E32">
        <w:t>S</w:t>
      </w:r>
      <w:r w:rsidR="00686F95" w:rsidRPr="00F23E32">
        <w:t>olar System Synopsis</w:t>
      </w:r>
      <w:bookmarkEnd w:id="26"/>
    </w:p>
    <w:p w14:paraId="5FE15216" w14:textId="772BDAF7" w:rsidR="00550DCE" w:rsidRPr="00F23E32" w:rsidRDefault="00550DCE" w:rsidP="00C3236C"/>
    <w:p w14:paraId="687C334F" w14:textId="0472D818" w:rsidR="00550DCE" w:rsidRPr="00F23E32" w:rsidRDefault="00550DCE" w:rsidP="00C3236C">
      <w:r w:rsidRPr="00F23E32">
        <w:t xml:space="preserve">The </w:t>
      </w:r>
      <w:r w:rsidR="0082353D" w:rsidRPr="00F23E32">
        <w:t>modern</w:t>
      </w:r>
      <w:r w:rsidRPr="00F23E32">
        <w:t xml:space="preserve"> solar systems which will be</w:t>
      </w:r>
      <w:r w:rsidR="0082353D" w:rsidRPr="00F23E32">
        <w:t xml:space="preserve"> the</w:t>
      </w:r>
      <w:r w:rsidRPr="00F23E32">
        <w:t xml:space="preserve"> main premise of this thesis will deal exclusively</w:t>
      </w:r>
      <w:r w:rsidR="0082353D" w:rsidRPr="00F23E32">
        <w:t xml:space="preserve"> with</w:t>
      </w:r>
      <w:r w:rsidRPr="00F23E32">
        <w:t xml:space="preserve"> solar PV systems which are comprised</w:t>
      </w:r>
      <w:r w:rsidR="0082353D" w:rsidRPr="00F23E32">
        <w:t xml:space="preserve"> of</w:t>
      </w:r>
      <w:r w:rsidR="00123A56" w:rsidRPr="00F23E32">
        <w:t xml:space="preserve"> three primary components:</w:t>
      </w:r>
      <w:r w:rsidRPr="00F23E32">
        <w:t xml:space="preserve"> the solar panels, the DC to AC inverter system and the battery energy storage system. </w:t>
      </w:r>
      <w:r w:rsidR="00D32BB3" w:rsidRPr="00F23E32">
        <w:t xml:space="preserve">The </w:t>
      </w:r>
      <w:r w:rsidR="00D32BB3" w:rsidRPr="00F23E32">
        <w:fldChar w:fldCharType="begin"/>
      </w:r>
      <w:r w:rsidR="00D32BB3" w:rsidRPr="00F23E32">
        <w:instrText xml:space="preserve"> REF _Ref478906885 \h </w:instrText>
      </w:r>
      <w:r w:rsidR="00D32BB3" w:rsidRPr="00F23E32">
        <w:fldChar w:fldCharType="separate"/>
      </w:r>
      <w:r w:rsidR="00F23E32" w:rsidRPr="00F23E32">
        <w:t>Figure 2</w:t>
      </w:r>
      <w:r w:rsidR="00F23E32" w:rsidRPr="00F23E32">
        <w:noBreakHyphen/>
        <w:t>1</w:t>
      </w:r>
      <w:r w:rsidR="00D32BB3" w:rsidRPr="00F23E32">
        <w:fldChar w:fldCharType="end"/>
      </w:r>
      <w:r w:rsidR="00D32BB3" w:rsidRPr="00F23E32">
        <w:t xml:space="preserve"> below shows the operation of solar system with the export and import of power to the grid and the conversion of DC to AC for coupling with the grid and household consumption.</w:t>
      </w:r>
      <w:r w:rsidR="00BC625F" w:rsidRPr="00F23E32">
        <w:t xml:space="preserve"> </w:t>
      </w:r>
      <w:r w:rsidR="00A40814" w:rsidRPr="00F23E32">
        <w:fldChar w:fldCharType="begin"/>
      </w:r>
      <w:r w:rsidR="00E810FC">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rsidRPr="00F23E32">
        <w:fldChar w:fldCharType="separate"/>
      </w:r>
      <w:r w:rsidR="00E810FC">
        <w:rPr>
          <w:noProof/>
        </w:rPr>
        <w:t>[</w:t>
      </w:r>
      <w:hyperlink w:anchor="_ENREF_17" w:tooltip="SavOnSolar, 2017 #71" w:history="1">
        <w:r w:rsidR="00FC39FA">
          <w:rPr>
            <w:noProof/>
          </w:rPr>
          <w:t>17</w:t>
        </w:r>
      </w:hyperlink>
      <w:r w:rsidR="00E810FC">
        <w:rPr>
          <w:noProof/>
        </w:rPr>
        <w:t>]</w:t>
      </w:r>
      <w:r w:rsidR="00A40814" w:rsidRPr="00F23E32">
        <w:fldChar w:fldCharType="end"/>
      </w:r>
      <w:r w:rsidR="00BC625F" w:rsidRPr="00F23E32">
        <w:t xml:space="preserve"> </w:t>
      </w:r>
    </w:p>
    <w:p w14:paraId="3456814E" w14:textId="06B4BBF9" w:rsidR="00EA4D09" w:rsidRPr="00F23E32" w:rsidRDefault="005E2715" w:rsidP="00C3236C">
      <w:r w:rsidRPr="00F23E32">
        <w:rPr>
          <w:noProof/>
        </w:rPr>
        <mc:AlternateContent>
          <mc:Choice Requires="wpg">
            <w:drawing>
              <wp:anchor distT="0" distB="0" distL="114300" distR="114300" simplePos="0" relativeHeight="251293696"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9E06155" w:rsidR="00E67436" w:rsidRPr="00B3088C" w:rsidRDefault="00E67436" w:rsidP="00C3236C">
                              <w:pPr>
                                <w:pStyle w:val="Caption"/>
                                <w:rPr>
                                  <w:szCs w:val="24"/>
                                </w:rPr>
                              </w:pPr>
                              <w:bookmarkStart w:id="27" w:name="_Ref478906885"/>
                              <w:bookmarkStart w:id="28" w:name="_Toc49297799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293696;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9E06155" w:rsidR="00E67436" w:rsidRPr="00B3088C" w:rsidRDefault="00E67436" w:rsidP="00C3236C">
                        <w:pPr>
                          <w:pStyle w:val="Caption"/>
                          <w:rPr>
                            <w:szCs w:val="24"/>
                          </w:rPr>
                        </w:pPr>
                        <w:bookmarkStart w:id="29" w:name="_Ref478906885"/>
                        <w:bookmarkStart w:id="30" w:name="_Toc49297799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Pr="00F23E32" w:rsidRDefault="00EA4D09" w:rsidP="00C3236C"/>
    <w:p w14:paraId="385CAA5B" w14:textId="698ED1A2" w:rsidR="00985065" w:rsidRPr="00F23E32" w:rsidRDefault="00F05BF7" w:rsidP="00C3236C">
      <w:r w:rsidRPr="00F23E32">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rsidRPr="00F23E32">
        <w:t>quency i.e. 50Hz. The P</w:t>
      </w:r>
      <w:r w:rsidR="00C92818" w:rsidRPr="00F23E32">
        <w:t>ower is</w:t>
      </w:r>
      <w:r w:rsidR="00123A56" w:rsidRPr="00F23E32">
        <w:t xml:space="preserve"> then</w:t>
      </w:r>
      <w:r w:rsidR="00C92818" w:rsidRPr="00F23E32">
        <w:t xml:space="preserve"> f</w:t>
      </w:r>
      <w:r w:rsidRPr="00F23E32">
        <w:t>ed from the inverter system to the house for use. The excess power which is produced during the day is fed back into the grid through a bi-directional meter to measure the different tariff rates for import and export.</w:t>
      </w:r>
      <w:r w:rsidR="00A40814" w:rsidRPr="00F23E32">
        <w:t xml:space="preserve"> Each component of the solar system will now be discussed in greater depth.</w:t>
      </w:r>
      <w:r w:rsidR="00EA6522" w:rsidRPr="00F23E32">
        <w:t xml:space="preserve"> </w:t>
      </w:r>
    </w:p>
    <w:p w14:paraId="57A9435E" w14:textId="0CCC4B19" w:rsidR="00985065" w:rsidRPr="00F23E32" w:rsidRDefault="00985065" w:rsidP="00C3236C"/>
    <w:p w14:paraId="5DC561A4" w14:textId="3DE58FBA" w:rsidR="00763B5E" w:rsidRPr="00F23E32" w:rsidRDefault="009A2575" w:rsidP="00A46DFA">
      <w:pPr>
        <w:pStyle w:val="Heading2"/>
      </w:pPr>
      <w:r w:rsidRPr="00F23E32">
        <w:br w:type="page"/>
      </w:r>
      <w:bookmarkStart w:id="31" w:name="_Toc492808383"/>
      <w:r w:rsidR="00763B5E" w:rsidRPr="00F23E32">
        <w:t>P</w:t>
      </w:r>
      <w:r w:rsidR="00394B1F" w:rsidRPr="00F23E32">
        <w:t>hotovoltaic</w:t>
      </w:r>
      <w:r w:rsidR="00A71EA2" w:rsidRPr="00F23E32">
        <w:t xml:space="preserve"> (PV) Systems</w:t>
      </w:r>
      <w:bookmarkEnd w:id="31"/>
    </w:p>
    <w:p w14:paraId="346CDEF3" w14:textId="0F230F91" w:rsidR="00A71EA2" w:rsidRPr="00F23E32" w:rsidRDefault="00B56752" w:rsidP="00A46DFA">
      <w:pPr>
        <w:pStyle w:val="Heading3"/>
      </w:pPr>
      <w:bookmarkStart w:id="32" w:name="_Toc492808384"/>
      <w:r w:rsidRPr="00F23E32">
        <w:t>Review of</w:t>
      </w:r>
      <w:r w:rsidR="00394B1F" w:rsidRPr="00F23E32">
        <w:t xml:space="preserve"> PV</w:t>
      </w:r>
      <w:bookmarkEnd w:id="32"/>
    </w:p>
    <w:p w14:paraId="170CCFCB" w14:textId="77777777" w:rsidR="00542B12" w:rsidRPr="00F23E32" w:rsidRDefault="00542B12" w:rsidP="00C3236C"/>
    <w:p w14:paraId="1291FE34" w14:textId="07F7E798" w:rsidR="00B91F64" w:rsidRPr="00F23E32" w:rsidRDefault="00A51DCD" w:rsidP="00C3236C">
      <w:r w:rsidRPr="00F23E32">
        <w:t xml:space="preserve">Every day there is approximately 100 000 terawatts of energy provided by the sun. </w:t>
      </w:r>
      <w:r w:rsidR="00123A56" w:rsidRPr="00F23E32">
        <w:t>Currently, the</w:t>
      </w:r>
      <w:r w:rsidRPr="00F23E32">
        <w:t xml:space="preserve"> Earth’s energy demand is 10 000 terawatts;</w:t>
      </w:r>
      <w:r w:rsidR="00EC0B10" w:rsidRPr="00F23E32">
        <w:t xml:space="preserve"> Grätzel emphasized</w:t>
      </w:r>
      <w:r w:rsidR="002113D5" w:rsidRPr="00F23E32">
        <w:t xml:space="preserve"> that</w:t>
      </w:r>
      <w:r w:rsidRPr="00F23E32">
        <w:t xml:space="preserve"> this is a 10 time surplus. </w:t>
      </w:r>
      <w:r w:rsidRPr="00F23E32">
        <w:fldChar w:fldCharType="begin"/>
      </w:r>
      <w:r w:rsidR="00E810FC">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23E32">
        <w:fldChar w:fldCharType="separate"/>
      </w:r>
      <w:r w:rsidR="00E810FC">
        <w:rPr>
          <w:noProof/>
        </w:rPr>
        <w:t>[</w:t>
      </w:r>
      <w:hyperlink w:anchor="_ENREF_18" w:tooltip="Grätzel, 2007 #45" w:history="1">
        <w:r w:rsidR="00FC39FA">
          <w:rPr>
            <w:noProof/>
          </w:rPr>
          <w:t>18</w:t>
        </w:r>
      </w:hyperlink>
      <w:r w:rsidR="00E810FC">
        <w:rPr>
          <w:noProof/>
        </w:rPr>
        <w:t>]</w:t>
      </w:r>
      <w:r w:rsidRPr="00F23E32">
        <w:fldChar w:fldCharType="end"/>
      </w:r>
      <w:r w:rsidRPr="00F23E32">
        <w:t xml:space="preserve"> There is a way to tap into this vast energy source and that is with the humble solar panel. The solar panel or photo-voltaic panel is a device which converts light energy into electrical energy.</w:t>
      </w:r>
      <w:r w:rsidR="001A0E76" w:rsidRPr="00F23E32">
        <w:t xml:space="preserve"> The word “photovoltaic” which originated in 1849 came from the Greek word “Phos” meaning “light” and from the English word “volt” </w:t>
      </w:r>
      <w:r w:rsidR="002113D5" w:rsidRPr="00F23E32">
        <w:t>(</w:t>
      </w:r>
      <w:r w:rsidR="001A0E76" w:rsidRPr="00F23E32">
        <w:t>which is</w:t>
      </w:r>
      <w:r w:rsidR="002113D5" w:rsidRPr="00F23E32">
        <w:t>)</w:t>
      </w:r>
      <w:r w:rsidR="001A0E76" w:rsidRPr="00F23E32">
        <w:t xml:space="preserve"> a measure of electro-motive force.</w:t>
      </w:r>
      <w:r w:rsidR="00B91F64" w:rsidRPr="00F23E32">
        <w:t xml:space="preserve"> The photovoltaic</w:t>
      </w:r>
      <w:r w:rsidR="000A153E" w:rsidRPr="00F23E32">
        <w:t xml:space="preserve"> effect</w:t>
      </w:r>
      <w:r w:rsidR="00B91F64" w:rsidRPr="00F23E32">
        <w:t xml:space="preserve"> was first observed in 1839 by French physicist A. E Becquerel.</w:t>
      </w:r>
      <w:r w:rsidR="00F902DD" w:rsidRPr="00F23E32">
        <w:t xml:space="preserve"> </w:t>
      </w:r>
      <w:r w:rsidR="00F902DD" w:rsidRPr="00F23E32">
        <w:fldChar w:fldCharType="begin"/>
      </w:r>
      <w:r w:rsidR="00E810FC">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rsidRPr="00F23E32">
        <w:fldChar w:fldCharType="separate"/>
      </w:r>
      <w:r w:rsidR="00E810FC">
        <w:rPr>
          <w:noProof/>
        </w:rPr>
        <w:t>[</w:t>
      </w:r>
      <w:hyperlink w:anchor="_ENREF_19" w:tooltip="Sampaio, 2017 #127" w:history="1">
        <w:r w:rsidR="00FC39FA">
          <w:rPr>
            <w:noProof/>
          </w:rPr>
          <w:t>19</w:t>
        </w:r>
      </w:hyperlink>
      <w:r w:rsidR="00E810FC">
        <w:rPr>
          <w:noProof/>
        </w:rPr>
        <w:t>]</w:t>
      </w:r>
      <w:r w:rsidR="00F902DD" w:rsidRPr="00F23E32">
        <w:fldChar w:fldCharType="end"/>
      </w:r>
    </w:p>
    <w:p w14:paraId="46EAB9CD" w14:textId="77777777" w:rsidR="00EF3839" w:rsidRPr="00F23E32" w:rsidRDefault="00EF3839" w:rsidP="00C3236C"/>
    <w:p w14:paraId="2E48A1A6" w14:textId="5033F470" w:rsidR="00486D2E" w:rsidRPr="00F23E32" w:rsidRDefault="00186101" w:rsidP="00C3236C">
      <w:r w:rsidRPr="00F23E32">
        <w:t xml:space="preserve">A Photovoltaic panel or PV panel or solar panel is any solid state electrical device which converts light energy to electrical energy by using the photovoltaic effect. </w:t>
      </w:r>
      <w:r w:rsidR="00DF0EA6" w:rsidRPr="00F23E32">
        <w:t>Sol</w:t>
      </w:r>
      <w:r w:rsidR="00800966" w:rsidRPr="00F23E32">
        <w:t>ar panels consist of a s</w:t>
      </w:r>
      <w:r w:rsidR="000A153E" w:rsidRPr="00F23E32">
        <w:t>imple PN junction which is a</w:t>
      </w:r>
      <w:r w:rsidR="00800966" w:rsidRPr="00F23E32">
        <w:t xml:space="preserve"> P</w:t>
      </w:r>
      <w:r w:rsidR="00DF0EA6" w:rsidRPr="00F23E32">
        <w:t>-doped la</w:t>
      </w:r>
      <w:r w:rsidR="00800966" w:rsidRPr="00F23E32">
        <w:t>yer and a</w:t>
      </w:r>
      <w:r w:rsidR="000A153E" w:rsidRPr="00F23E32">
        <w:t>n</w:t>
      </w:r>
      <w:r w:rsidR="00800966" w:rsidRPr="00F23E32">
        <w:t xml:space="preserve"> N</w:t>
      </w:r>
      <w:r w:rsidR="00DF0EA6" w:rsidRPr="00F23E32">
        <w:t xml:space="preserve">-doped layer. Both layers </w:t>
      </w:r>
      <w:r w:rsidR="00123A56" w:rsidRPr="00F23E32">
        <w:t xml:space="preserve"> usually consist of S</w:t>
      </w:r>
      <w:r w:rsidRPr="00F23E32">
        <w:t>ilicone</w:t>
      </w:r>
      <w:r w:rsidR="00192C58" w:rsidRPr="00F23E32">
        <w:t xml:space="preserve"> with</w:t>
      </w:r>
      <w:r w:rsidR="00800966" w:rsidRPr="00F23E32">
        <w:t xml:space="preserve"> the P</w:t>
      </w:r>
      <w:r w:rsidR="00192C58" w:rsidRPr="00F23E32">
        <w:t xml:space="preserve"> (positive) layer being</w:t>
      </w:r>
      <w:r w:rsidR="00DF0EA6" w:rsidRPr="00F23E32">
        <w:t xml:space="preserve"> doped </w:t>
      </w:r>
      <w:r w:rsidR="00192C58" w:rsidRPr="00F23E32">
        <w:t xml:space="preserve">usually </w:t>
      </w:r>
      <w:r w:rsidR="00123A56" w:rsidRPr="00F23E32">
        <w:t xml:space="preserve">with </w:t>
      </w:r>
      <w:r w:rsidR="00192C58" w:rsidRPr="00F23E32">
        <w:t xml:space="preserve">Boron or Gallim </w:t>
      </w:r>
      <w:r w:rsidR="00123A56" w:rsidRPr="00F23E32">
        <w:t>and the N</w:t>
      </w:r>
      <w:r w:rsidR="00DF0EA6" w:rsidRPr="00F23E32">
        <w:t xml:space="preserve"> (negative) layer is doped with usually </w:t>
      </w:r>
      <w:r w:rsidR="00800966" w:rsidRPr="00F23E32">
        <w:t xml:space="preserve">Phosphorus </w:t>
      </w:r>
      <w:r w:rsidR="00DF0EA6" w:rsidRPr="00F23E32">
        <w:t>or</w:t>
      </w:r>
      <w:r w:rsidR="00192C58" w:rsidRPr="00F23E32">
        <w:t xml:space="preserve"> Lithium</w:t>
      </w:r>
      <w:r w:rsidR="00DF0EA6" w:rsidRPr="00F23E32">
        <w:t xml:space="preserve">. </w:t>
      </w:r>
      <w:r w:rsidR="00284A28" w:rsidRPr="00F23E32">
        <w:fldChar w:fldCharType="begin"/>
      </w:r>
      <w:r w:rsidR="00E810FC">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sidRPr="00F23E32">
        <w:fldChar w:fldCharType="separate"/>
      </w:r>
      <w:r w:rsidR="00E810FC">
        <w:rPr>
          <w:noProof/>
        </w:rPr>
        <w:t>[</w:t>
      </w:r>
      <w:hyperlink w:anchor="_ENREF_20" w:tooltip="El Chaar, 2011 #56" w:history="1">
        <w:r w:rsidR="00FC39FA">
          <w:rPr>
            <w:noProof/>
          </w:rPr>
          <w:t>20</w:t>
        </w:r>
      </w:hyperlink>
      <w:r w:rsidR="00E810FC">
        <w:rPr>
          <w:noProof/>
        </w:rPr>
        <w:t>]</w:t>
      </w:r>
      <w:r w:rsidR="00284A28" w:rsidRPr="00F23E32">
        <w:fldChar w:fldCharType="end"/>
      </w:r>
      <w:r w:rsidR="00284A28" w:rsidRPr="00F23E32">
        <w:t xml:space="preserve"> </w:t>
      </w:r>
      <w:r w:rsidR="00897092" w:rsidRPr="00F23E32">
        <w:t>Light which arrives from the sun comes in the form of photo</w:t>
      </w:r>
      <w:r w:rsidR="00192C58" w:rsidRPr="00F23E32">
        <w:t>n</w:t>
      </w:r>
      <w:r w:rsidR="00897092" w:rsidRPr="00F23E32">
        <w:t>s</w:t>
      </w:r>
      <w:r w:rsidR="00192C58" w:rsidRPr="00F23E32">
        <w:t xml:space="preserve"> and</w:t>
      </w:r>
      <w:r w:rsidR="00897092" w:rsidRPr="00F23E32">
        <w:t xml:space="preserve"> </w:t>
      </w:r>
      <w:r w:rsidR="00553C64" w:rsidRPr="00F23E32">
        <w:t xml:space="preserve">can do one of three things once it reaches the PN junction. </w:t>
      </w:r>
    </w:p>
    <w:p w14:paraId="3DF57F75" w14:textId="77777777" w:rsidR="00486D2E" w:rsidRPr="00F23E32" w:rsidRDefault="00486D2E" w:rsidP="00C3236C"/>
    <w:p w14:paraId="6978398B" w14:textId="7701E2B1" w:rsidR="00DF0EA6" w:rsidRPr="00F23E32" w:rsidRDefault="00543F9F" w:rsidP="00C3236C">
      <w:r w:rsidRPr="00F23E32">
        <w:t>Firstly, t</w:t>
      </w:r>
      <w:r w:rsidR="00553C64" w:rsidRPr="00F23E32">
        <w:t>hey can pass straight through</w:t>
      </w:r>
      <w:r w:rsidR="00192C58" w:rsidRPr="00F23E32">
        <w:t xml:space="preserve">; </w:t>
      </w:r>
      <w:r w:rsidR="00553C64" w:rsidRPr="00F23E32">
        <w:t xml:space="preserve">which lower energy photos </w:t>
      </w:r>
      <w:r w:rsidR="00186101" w:rsidRPr="00F23E32">
        <w:t>usually</w:t>
      </w:r>
      <w:r w:rsidRPr="00F23E32">
        <w:t xml:space="preserve"> do. Secondly, they can reflect off. Thirdly,</w:t>
      </w:r>
      <w:r w:rsidR="00192C58" w:rsidRPr="00F23E32">
        <w:t xml:space="preserve"> they</w:t>
      </w:r>
      <w:r w:rsidR="00553C64" w:rsidRPr="00F23E32">
        <w:t xml:space="preserve"> can hit</w:t>
      </w:r>
      <w:r w:rsidR="00897092" w:rsidRPr="00F23E32">
        <w:t xml:space="preserve"> the el</w:t>
      </w:r>
      <w:r w:rsidR="00192C58" w:rsidRPr="00F23E32">
        <w:t>ectrons in the silicon and move them</w:t>
      </w:r>
      <w:r w:rsidR="00897092" w:rsidRPr="00F23E32">
        <w:t xml:space="preserve"> out of their current orbital</w:t>
      </w:r>
      <w:r w:rsidR="00553C64" w:rsidRPr="00F23E32">
        <w:t xml:space="preserve"> up to a higher energy band</w:t>
      </w:r>
      <w:r w:rsidR="00B87A9C" w:rsidRPr="00F23E32">
        <w:t xml:space="preserve"> as seen in </w:t>
      </w:r>
      <w:r w:rsidR="00B87A9C" w:rsidRPr="00F23E32">
        <w:rPr>
          <w:b/>
          <w:i/>
        </w:rPr>
        <w:fldChar w:fldCharType="begin"/>
      </w:r>
      <w:r w:rsidR="00B87A9C" w:rsidRPr="00F23E32">
        <w:rPr>
          <w:b/>
          <w:i/>
        </w:rPr>
        <w:instrText xml:space="preserve"> REF _Ref478480856 \h </w:instrText>
      </w:r>
      <w:r w:rsidR="00796F4D" w:rsidRPr="00F23E32">
        <w:rPr>
          <w:b/>
          <w:i/>
        </w:rPr>
        <w:instrText xml:space="preserve"> \* MERGEFORMAT </w:instrText>
      </w:r>
      <w:r w:rsidR="00B87A9C" w:rsidRPr="00F23E32">
        <w:rPr>
          <w:b/>
          <w:i/>
        </w:rPr>
      </w:r>
      <w:r w:rsidR="00B87A9C" w:rsidRPr="00F23E32">
        <w:rPr>
          <w:b/>
          <w:i/>
        </w:rPr>
        <w:fldChar w:fldCharType="separate"/>
      </w:r>
      <w:r w:rsidR="00F23E32" w:rsidRPr="00F23E32">
        <w:rPr>
          <w:b/>
          <w:i/>
        </w:rPr>
        <w:t>Figure 2</w:t>
      </w:r>
      <w:r w:rsidR="00F23E32" w:rsidRPr="00F23E32">
        <w:rPr>
          <w:b/>
          <w:i/>
        </w:rPr>
        <w:noBreakHyphen/>
        <w:t>2</w:t>
      </w:r>
      <w:r w:rsidR="00B87A9C" w:rsidRPr="00F23E32">
        <w:rPr>
          <w:b/>
          <w:i/>
        </w:rPr>
        <w:fldChar w:fldCharType="end"/>
      </w:r>
      <w:r w:rsidR="00192C58" w:rsidRPr="00F23E32">
        <w:t>.</w:t>
      </w:r>
      <w:r w:rsidR="00897092" w:rsidRPr="00F23E32">
        <w:t xml:space="preserve"> These electrons can e</w:t>
      </w:r>
      <w:r w:rsidRPr="00F23E32">
        <w:t>i</w:t>
      </w:r>
      <w:r w:rsidR="00897092" w:rsidRPr="00F23E32">
        <w:t xml:space="preserve">ther convert the energy to heat and return to their </w:t>
      </w:r>
      <w:r w:rsidRPr="00F23E32">
        <w:t xml:space="preserve">original </w:t>
      </w:r>
      <w:r w:rsidR="00897092" w:rsidRPr="00F23E32">
        <w:t>orbital or travel through the cell until they reach an electrode.</w:t>
      </w:r>
      <w:r w:rsidR="004A12E1" w:rsidRPr="00F23E32">
        <w:t xml:space="preserve"> This flow of electrons is</w:t>
      </w:r>
      <w:r w:rsidR="00192C58" w:rsidRPr="00F23E32">
        <w:t xml:space="preserve"> photo</w:t>
      </w:r>
      <w:r w:rsidR="004A12E1" w:rsidRPr="00F23E32">
        <w:t xml:space="preserve"> current flow and is the electricity produced by a solar cell. If many solar cells </w:t>
      </w:r>
      <w:r w:rsidRPr="00F23E32">
        <w:t>are connected in series</w:t>
      </w:r>
      <w:r w:rsidR="004A12E1" w:rsidRPr="00F23E32">
        <w:t xml:space="preserve"> they form a solar panel</w:t>
      </w:r>
      <w:r w:rsidRPr="00F23E32">
        <w:t xml:space="preserve"> or module</w:t>
      </w:r>
      <w:r w:rsidR="004A12E1" w:rsidRPr="00F23E32">
        <w:t>.</w:t>
      </w:r>
      <w:r w:rsidR="004103B2" w:rsidRPr="00F23E32">
        <w:t xml:space="preserve"> </w:t>
      </w:r>
      <w:r w:rsidR="004103B2" w:rsidRPr="00F23E32">
        <w:fldChar w:fldCharType="begin"/>
      </w:r>
      <w:r w:rsidR="00E810FC">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F23E32">
        <w:fldChar w:fldCharType="separate"/>
      </w:r>
      <w:r w:rsidR="00E810FC">
        <w:rPr>
          <w:noProof/>
        </w:rPr>
        <w:t>[</w:t>
      </w:r>
      <w:hyperlink w:anchor="_ENREF_21" w:tooltip="Yilmaz, 2015 #54" w:history="1">
        <w:r w:rsidR="00FC39FA">
          <w:rPr>
            <w:noProof/>
          </w:rPr>
          <w:t>21</w:t>
        </w:r>
      </w:hyperlink>
      <w:r w:rsidR="00E810FC">
        <w:rPr>
          <w:noProof/>
        </w:rPr>
        <w:t>]</w:t>
      </w:r>
      <w:r w:rsidR="004103B2" w:rsidRPr="00F23E32">
        <w:fldChar w:fldCharType="end"/>
      </w:r>
    </w:p>
    <w:p w14:paraId="0F4DDACA" w14:textId="3B63FF79" w:rsidR="00486D2E" w:rsidRPr="00F23E32" w:rsidRDefault="005E2715" w:rsidP="00C3236C">
      <w:pPr>
        <w:rPr>
          <w:rFonts w:eastAsia="AdvP43534B"/>
        </w:rPr>
      </w:pPr>
      <w:r w:rsidRPr="00F23E32">
        <w:rPr>
          <w:noProof/>
        </w:rPr>
        <mc:AlternateContent>
          <mc:Choice Requires="wpg">
            <w:drawing>
              <wp:anchor distT="0" distB="0" distL="114300" distR="114300" simplePos="0" relativeHeight="251247616"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F2F4D77" w:rsidR="00E67436" w:rsidRPr="00486D2E" w:rsidRDefault="00E67436" w:rsidP="00C3236C">
                              <w:pPr>
                                <w:pStyle w:val="Caption"/>
                              </w:pPr>
                              <w:bookmarkStart w:id="33" w:name="_Ref478480856"/>
                              <w:bookmarkStart w:id="34" w:name="_Toc49297799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3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247616;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F2F4D77" w:rsidR="00E67436" w:rsidRPr="00486D2E" w:rsidRDefault="00E67436" w:rsidP="00C3236C">
                        <w:pPr>
                          <w:pStyle w:val="Caption"/>
                        </w:pPr>
                        <w:bookmarkStart w:id="35" w:name="_Ref478480856"/>
                        <w:bookmarkStart w:id="36" w:name="_Toc49297799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3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23E3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23E32" w:rsidRDefault="00B866D1" w:rsidP="00C3236C">
            <w:pPr>
              <w:pStyle w:val="REFPIC"/>
              <w:framePr w:hSpace="0" w:wrap="auto" w:vAnchor="margin" w:hAnchor="text" w:yAlign="inline"/>
            </w:pPr>
          </w:p>
        </w:tc>
      </w:tr>
    </w:tbl>
    <w:p w14:paraId="6FB1DE4C" w14:textId="7823CA6A" w:rsidR="000A7490" w:rsidRPr="00F23E32" w:rsidRDefault="000A7490" w:rsidP="00C3236C"/>
    <w:p w14:paraId="6EBE468D" w14:textId="52B31122" w:rsidR="00622D0D" w:rsidRPr="00F23E32" w:rsidRDefault="00622D0D" w:rsidP="00C3236C"/>
    <w:p w14:paraId="0491E1FF" w14:textId="1CC32CBA" w:rsidR="00121E2B" w:rsidRPr="00F23E32" w:rsidRDefault="00121E2B" w:rsidP="00C3236C"/>
    <w:p w14:paraId="63449573" w14:textId="6D2F99C5" w:rsidR="003574B8" w:rsidRPr="00F23E32" w:rsidRDefault="003574B8" w:rsidP="00C3236C">
      <w:r w:rsidRPr="00F23E32">
        <w:t xml:space="preserve">The generation output for a solar cell is </w:t>
      </w:r>
      <w:r w:rsidR="00E6024A" w:rsidRPr="00F23E32">
        <w:t>dependent</w:t>
      </w:r>
      <w:r w:rsidRPr="00F23E32">
        <w:t xml:space="preserve"> upon many variables such as </w:t>
      </w:r>
      <w:r w:rsidR="00C303B9" w:rsidRPr="00F23E32">
        <w:t>Global Horizontal Index (</w:t>
      </w:r>
      <w:r w:rsidRPr="00F23E32">
        <w:t>GHI</w:t>
      </w:r>
      <w:r w:rsidR="00C303B9" w:rsidRPr="00F23E32">
        <w:t>)</w:t>
      </w:r>
      <w:r w:rsidRPr="00F23E32">
        <w:t xml:space="preserve">, </w:t>
      </w:r>
      <w:r w:rsidR="00E6024A" w:rsidRPr="00F23E32">
        <w:t>temperature</w:t>
      </w:r>
      <w:r w:rsidRPr="00F23E32">
        <w:t xml:space="preserve"> data and the type of PV cell or module. The following equation is used to calculate PV generation: </w:t>
      </w:r>
      <w:r w:rsidR="00E6024A"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sidRPr="00F23E32">
        <w:fldChar w:fldCharType="separate"/>
      </w:r>
      <w:r w:rsidR="00E810FC">
        <w:rPr>
          <w:noProof/>
        </w:rPr>
        <w:t>[</w:t>
      </w:r>
      <w:hyperlink w:anchor="_ENREF_22" w:tooltip="Park, 2017 #62" w:history="1">
        <w:r w:rsidR="00FC39FA">
          <w:rPr>
            <w:noProof/>
          </w:rPr>
          <w:t>22</w:t>
        </w:r>
      </w:hyperlink>
      <w:r w:rsidR="00E810FC">
        <w:rPr>
          <w:noProof/>
        </w:rPr>
        <w:t>]</w:t>
      </w:r>
      <w:r w:rsidR="00E6024A" w:rsidRPr="00F23E32">
        <w:fldChar w:fldCharType="end"/>
      </w:r>
    </w:p>
    <w:p w14:paraId="5312DDF2" w14:textId="580A312B" w:rsidR="003574B8" w:rsidRPr="00F23E32" w:rsidRDefault="003574B8" w:rsidP="00C3236C"/>
    <w:p w14:paraId="77AAF2CB" w14:textId="7BFD4F54" w:rsidR="003574B8" w:rsidRPr="00F23E32" w:rsidRDefault="00192C58" w:rsidP="00C3236C">
      <w:r w:rsidRPr="00F23E32">
        <w:rPr>
          <w:noProof/>
        </w:rPr>
        <mc:AlternateContent>
          <mc:Choice Requires="wps">
            <w:drawing>
              <wp:anchor distT="0" distB="0" distL="114300" distR="114300" simplePos="0" relativeHeight="251745280"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E67436" w:rsidRPr="000A1C49" w:rsidRDefault="00E67436" w:rsidP="00C3236C">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E67436" w:rsidRPr="000A1C49" w:rsidRDefault="00E67436" w:rsidP="00C3236C">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F23E32" w:rsidRDefault="00E810FC" w:rsidP="00C3236C">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23E32" w:rsidRDefault="003574B8" w:rsidP="00C3236C"/>
    <w:p w14:paraId="367A1709" w14:textId="63049E5E" w:rsidR="003574B8" w:rsidRPr="00F23E32" w:rsidRDefault="003574B8" w:rsidP="00C3236C">
      <w:r w:rsidRPr="00F23E32">
        <w:t>Where:</w:t>
      </w:r>
    </w:p>
    <w:p w14:paraId="433C668C" w14:textId="6E60195B" w:rsidR="003574B8" w:rsidRPr="00F23E32" w:rsidRDefault="00E810FC" w:rsidP="00C3236C">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23E32">
        <w:t xml:space="preserve"> – is the solar output under standard test conditions</w:t>
      </w:r>
      <w:r w:rsidR="007266EC">
        <w:t xml:space="preserve"> </w:t>
      </w:r>
      <w:r w:rsidR="007266EC" w:rsidRPr="007266EC">
        <w:rPr>
          <w:highlight w:val="yellow"/>
        </w:rPr>
        <w:t>define STC</w:t>
      </w:r>
    </w:p>
    <w:p w14:paraId="774CFA4F" w14:textId="3500F313" w:rsidR="003574B8" w:rsidRPr="00F23E32" w:rsidRDefault="00192C58" w:rsidP="00C3236C">
      <w:pPr>
        <w:pStyle w:val="ListParagraph"/>
        <w:numPr>
          <w:ilvl w:val="0"/>
          <w:numId w:val="12"/>
        </w:numPr>
      </w:pPr>
      <m:oMath>
        <m:r>
          <w:rPr>
            <w:rFonts w:ascii="Cambria Math" w:hAnsi="Cambria Math" w:cs="Cambria Math"/>
          </w:rPr>
          <m:t>G</m:t>
        </m:r>
        <m:r>
          <w:rPr>
            <w:rFonts w:ascii="Cambria Math" w:hAnsi="Cambria Math"/>
          </w:rPr>
          <m:t>HI</m:t>
        </m:r>
      </m:oMath>
      <w:r w:rsidR="003574B8" w:rsidRPr="00F23E32">
        <w:t xml:space="preserve"> – Global Horizontal Irradiance</w:t>
      </w:r>
    </w:p>
    <w:p w14:paraId="38C557CF" w14:textId="4973A16B" w:rsidR="003574B8" w:rsidRPr="00F23E32" w:rsidRDefault="00192C58" w:rsidP="00C3236C">
      <w:pPr>
        <w:pStyle w:val="ListParagraph"/>
        <w:numPr>
          <w:ilvl w:val="0"/>
          <w:numId w:val="12"/>
        </w:numPr>
      </w:pPr>
      <m:oMath>
        <m:r>
          <w:rPr>
            <w:rFonts w:ascii="Cambria Math" w:hAnsi="Cambria Math" w:cs="Cambria Math"/>
          </w:rPr>
          <m:t>γ</m:t>
        </m:r>
      </m:oMath>
      <w:r w:rsidR="003574B8" w:rsidRPr="00F23E32">
        <w:t xml:space="preserve"> – is the temperature coefficient</w:t>
      </w:r>
      <w:r w:rsidR="007266EC">
        <w:t xml:space="preserve"> </w:t>
      </w:r>
      <w:r w:rsidR="007266EC" w:rsidRPr="007266EC">
        <w:rPr>
          <w:highlight w:val="yellow"/>
        </w:rPr>
        <w:t>temperature ranges</w:t>
      </w:r>
    </w:p>
    <w:p w14:paraId="14B38AC7" w14:textId="6D584AF1" w:rsidR="003574B8" w:rsidRPr="00F23E32" w:rsidRDefault="00E810FC" w:rsidP="00C3236C">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23E32">
        <w:t xml:space="preserve"> -is the cell temperature</w:t>
      </w:r>
    </w:p>
    <w:p w14:paraId="0073A8EF" w14:textId="79EF4964" w:rsidR="00543F9F" w:rsidRPr="00F23E32" w:rsidRDefault="00E810FC" w:rsidP="00C3236C">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23E32">
        <w:t>- are determined by the system design.</w:t>
      </w:r>
    </w:p>
    <w:p w14:paraId="13684FCE" w14:textId="4908D370" w:rsidR="003574B8" w:rsidRPr="00F23E32" w:rsidRDefault="003574B8" w:rsidP="00C3236C">
      <w:pPr>
        <w:pStyle w:val="ListParagraph"/>
      </w:pPr>
    </w:p>
    <w:p w14:paraId="32F7E0EB" w14:textId="525057EE" w:rsidR="003574B8" w:rsidRPr="00F23E32" w:rsidRDefault="003574B8" w:rsidP="00C3236C">
      <w:r w:rsidRPr="00F23E32">
        <w:br w:type="page"/>
      </w:r>
    </w:p>
    <w:p w14:paraId="6D96BEFA" w14:textId="7A7DC682" w:rsidR="00474546" w:rsidRPr="00F23E32" w:rsidRDefault="00474546" w:rsidP="00A46DFA">
      <w:pPr>
        <w:pStyle w:val="Heading3"/>
      </w:pPr>
      <w:bookmarkStart w:id="37" w:name="_Toc492808385"/>
      <w:r w:rsidRPr="00F23E32">
        <w:t>Types</w:t>
      </w:r>
      <w:r w:rsidR="00B56752" w:rsidRPr="00F23E32">
        <w:t xml:space="preserve"> of PV</w:t>
      </w:r>
      <w:bookmarkEnd w:id="37"/>
    </w:p>
    <w:p w14:paraId="299A4F00" w14:textId="77777777" w:rsidR="00542B12" w:rsidRPr="00F23E32" w:rsidRDefault="00542B12" w:rsidP="00C3236C"/>
    <w:p w14:paraId="3A8685C6" w14:textId="586BF8DB" w:rsidR="00320A07" w:rsidRPr="00F23E32" w:rsidRDefault="00186101" w:rsidP="00C3236C">
      <w:r w:rsidRPr="00F23E32">
        <w:t>There are many solar cells which make up solar panels</w:t>
      </w:r>
      <w:r w:rsidR="007F25FA" w:rsidRPr="00F23E32">
        <w:t xml:space="preserve"> or modules</w:t>
      </w:r>
      <w:r w:rsidRPr="00F23E32">
        <w:t xml:space="preserve">. The different types of </w:t>
      </w:r>
      <w:r w:rsidR="007F25FA" w:rsidRPr="00F23E32">
        <w:t xml:space="preserve">cell material and configuration </w:t>
      </w:r>
      <w:r w:rsidRPr="00F23E32">
        <w:t xml:space="preserve">are what create the different types of solar panels.  </w:t>
      </w:r>
      <w:r w:rsidR="00320A07" w:rsidRPr="00F23E32">
        <w:t>Below is a list of the most common types of cell arrangement:</w:t>
      </w:r>
      <w:r w:rsidRPr="00F23E32">
        <w:t xml:space="preserve"> </w:t>
      </w:r>
    </w:p>
    <w:p w14:paraId="42D293F7" w14:textId="77777777" w:rsidR="00D64EA5" w:rsidRPr="00F23E32" w:rsidRDefault="00D64EA5" w:rsidP="00C3236C">
      <w:pPr>
        <w:sectPr w:rsidR="00D64EA5" w:rsidRPr="00F23E32" w:rsidSect="00C343FC">
          <w:headerReference w:type="even" r:id="rId86"/>
          <w:headerReference w:type="default" r:id="rId87"/>
          <w:footerReference w:type="default" r:id="rId88"/>
          <w:headerReference w:type="first" r:id="rId89"/>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F23E32" w:rsidRDefault="00320A07" w:rsidP="00C3236C">
      <w:pPr>
        <w:pStyle w:val="Listi"/>
      </w:pPr>
      <w:r w:rsidRPr="00F23E32">
        <w:t xml:space="preserve">Amorphous Silicon solar cell (a-Si) </w:t>
      </w:r>
    </w:p>
    <w:p w14:paraId="47694756" w14:textId="7916CEFC" w:rsidR="00320A07" w:rsidRPr="00F23E32" w:rsidRDefault="00320A07" w:rsidP="00C3236C">
      <w:pPr>
        <w:pStyle w:val="Listi"/>
      </w:pPr>
      <w:r w:rsidRPr="00F23E32">
        <w:t xml:space="preserve">Concentrated PV cell (CVP and HCVP) </w:t>
      </w:r>
    </w:p>
    <w:p w14:paraId="0A013A01" w14:textId="054DFAAE" w:rsidR="00320A07" w:rsidRPr="00F23E32" w:rsidRDefault="00320A07" w:rsidP="00C3236C">
      <w:pPr>
        <w:pStyle w:val="Listi"/>
      </w:pPr>
      <w:r w:rsidRPr="00F23E32">
        <w:t xml:space="preserve">Crystalline silicon solar cell (c-Si) </w:t>
      </w:r>
    </w:p>
    <w:p w14:paraId="60D2D42D" w14:textId="438B2576" w:rsidR="00320A07" w:rsidRPr="00F23E32" w:rsidRDefault="00320A07" w:rsidP="00C3236C">
      <w:pPr>
        <w:pStyle w:val="Listi"/>
      </w:pPr>
      <w:r w:rsidRPr="00F23E32">
        <w:t xml:space="preserve">Multi-junction solar cell (MJ) </w:t>
      </w:r>
    </w:p>
    <w:p w14:paraId="1322B6B7" w14:textId="330D9D5C" w:rsidR="00320A07" w:rsidRPr="00F23E32" w:rsidRDefault="00320A07" w:rsidP="00C3236C">
      <w:pPr>
        <w:pStyle w:val="Listi"/>
      </w:pPr>
      <w:r w:rsidRPr="00F23E32">
        <w:t xml:space="preserve">Nanocrystal solar cell </w:t>
      </w:r>
    </w:p>
    <w:p w14:paraId="5E7F0BDB" w14:textId="795B5018" w:rsidR="00320A07" w:rsidRPr="00F23E32" w:rsidRDefault="00320A07" w:rsidP="00C3236C">
      <w:pPr>
        <w:pStyle w:val="Listi"/>
      </w:pPr>
      <w:r w:rsidRPr="00F23E32">
        <w:t xml:space="preserve">Perovskite solar cell </w:t>
      </w:r>
    </w:p>
    <w:p w14:paraId="4AF6B051" w14:textId="01DB1601" w:rsidR="00320A07" w:rsidRPr="00F23E32" w:rsidRDefault="00320A07" w:rsidP="00C3236C">
      <w:pPr>
        <w:pStyle w:val="Listi"/>
      </w:pPr>
      <w:r w:rsidRPr="00F23E32">
        <w:t xml:space="preserve">Photoelectrochemical cell (PEC) </w:t>
      </w:r>
    </w:p>
    <w:p w14:paraId="75225252" w14:textId="3FD2656C" w:rsidR="00320A07" w:rsidRPr="00F23E32" w:rsidRDefault="00320A07" w:rsidP="00C3236C">
      <w:pPr>
        <w:pStyle w:val="Listi"/>
      </w:pPr>
      <w:r w:rsidRPr="00F23E32">
        <w:t xml:space="preserve">Plasmonic solar cell </w:t>
      </w:r>
    </w:p>
    <w:p w14:paraId="40BCFF9C" w14:textId="7C51D155" w:rsidR="00320A07" w:rsidRPr="00F23E32" w:rsidRDefault="00320A07" w:rsidP="00C3236C">
      <w:pPr>
        <w:pStyle w:val="Listi"/>
      </w:pPr>
      <w:r w:rsidRPr="00F23E32">
        <w:t xml:space="preserve">Polycrystalline solar cell (multi-Si) </w:t>
      </w:r>
    </w:p>
    <w:p w14:paraId="0A58B06D" w14:textId="77777777" w:rsidR="009D1225" w:rsidRPr="00F23E32" w:rsidRDefault="00320A07" w:rsidP="00C3236C">
      <w:pPr>
        <w:pStyle w:val="Listi"/>
      </w:pPr>
      <w:r w:rsidRPr="00F23E32">
        <w:t>Thin-film solar cell (TFSC)</w:t>
      </w:r>
      <w:r w:rsidR="009D1225" w:rsidRPr="00F23E32">
        <w:t xml:space="preserve"> </w:t>
      </w:r>
    </w:p>
    <w:p w14:paraId="076F3282" w14:textId="697A0D2F" w:rsidR="009D1225" w:rsidRPr="00F23E32" w:rsidRDefault="009D1225" w:rsidP="00C3236C">
      <w:pPr>
        <w:pStyle w:val="Listi"/>
      </w:pPr>
      <w:r w:rsidRPr="00F23E32">
        <w:t xml:space="preserve">Organic solar cell (OPV) </w:t>
      </w:r>
    </w:p>
    <w:p w14:paraId="4E455DD7" w14:textId="6ED04870" w:rsidR="009D1225" w:rsidRPr="00F23E32" w:rsidRDefault="009D1225" w:rsidP="00C3236C">
      <w:pPr>
        <w:pStyle w:val="Listi"/>
        <w:sectPr w:rsidR="009D1225" w:rsidRPr="00F23E32"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Pr="00F23E32" w:rsidRDefault="00B64BA4" w:rsidP="00C3236C">
      <w:pPr>
        <w:pStyle w:val="Listi"/>
        <w:sectPr w:rsidR="009D1225" w:rsidRPr="00F23E32" w:rsidSect="009D1225">
          <w:endnotePr>
            <w:numRestart w:val="eachSect"/>
          </w:endnotePr>
          <w:type w:val="continuous"/>
          <w:pgSz w:w="11906" w:h="16838"/>
          <w:pgMar w:top="1440" w:right="1440" w:bottom="1440" w:left="1440" w:header="709" w:footer="709" w:gutter="0"/>
          <w:cols w:space="708"/>
          <w:docGrid w:linePitch="360"/>
        </w:sectPr>
      </w:pPr>
      <w:r w:rsidRPr="00F23E32">
        <w:rPr>
          <w:noProof/>
        </w:rPr>
        <mc:AlternateContent>
          <mc:Choice Requires="wpg">
            <w:drawing>
              <wp:anchor distT="0" distB="0" distL="114300" distR="114300" simplePos="0" relativeHeight="251588608" behindDoc="0" locked="0" layoutInCell="1" allowOverlap="1" wp14:anchorId="749DD985" wp14:editId="5825A4A6">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1F8EC810" w:rsidR="00E67436" w:rsidRPr="00796F4D" w:rsidRDefault="00E67436" w:rsidP="00C3236C">
                              <w:pPr>
                                <w:pStyle w:val="Caption"/>
                              </w:pPr>
                              <w:bookmarkStart w:id="38" w:name="_Ref478482406"/>
                              <w:bookmarkStart w:id="39" w:name="_Toc49297799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3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588608"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1F8EC810" w:rsidR="00E67436" w:rsidRPr="00796F4D" w:rsidRDefault="00E67436" w:rsidP="00C3236C">
                        <w:pPr>
                          <w:pStyle w:val="Caption"/>
                        </w:pPr>
                        <w:bookmarkStart w:id="40" w:name="_Ref478482406"/>
                        <w:bookmarkStart w:id="41" w:name="_Toc49297799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1"/>
                      </w:p>
                    </w:txbxContent>
                  </v:textbox>
                </v:shape>
                <w10:wrap type="square"/>
              </v:group>
            </w:pict>
          </mc:Fallback>
        </mc:AlternateContent>
      </w:r>
    </w:p>
    <w:p w14:paraId="2A5A55AE" w14:textId="366951AB" w:rsidR="009D1225" w:rsidRPr="00F23E32" w:rsidRDefault="009D1225" w:rsidP="00C3236C">
      <w:r w:rsidRPr="00F23E32">
        <w:t>The</w:t>
      </w:r>
      <w:r w:rsidR="00D64EA5" w:rsidRPr="00F23E32">
        <w:t xml:space="preserve"> main types of solar panels in</w:t>
      </w:r>
      <w:r w:rsidRPr="00F23E32">
        <w:t xml:space="preserve"> use in the</w:t>
      </w:r>
      <w:r w:rsidR="00102AB7" w:rsidRPr="00F23E32">
        <w:t xml:space="preserve"> domestic sector are shown above</w:t>
      </w:r>
      <w:r w:rsidR="00663CBE" w:rsidRPr="00F23E32">
        <w:t xml:space="preserve"> in</w:t>
      </w:r>
      <w:r w:rsidR="00663CBE" w:rsidRPr="00F23E32">
        <w:rPr>
          <w:b/>
        </w:rPr>
        <w:t xml:space="preserve"> </w:t>
      </w:r>
      <w:r w:rsidR="00663CBE" w:rsidRPr="00F23E32">
        <w:rPr>
          <w:b/>
          <w:i/>
        </w:rPr>
        <w:fldChar w:fldCharType="begin"/>
      </w:r>
      <w:r w:rsidR="00663CBE" w:rsidRPr="00F23E32">
        <w:rPr>
          <w:b/>
          <w:i/>
        </w:rPr>
        <w:instrText xml:space="preserve"> REF _Ref478482406 \h </w:instrText>
      </w:r>
      <w:r w:rsidR="00796F4D" w:rsidRPr="00F23E32">
        <w:rPr>
          <w:b/>
          <w:i/>
        </w:rPr>
        <w:instrText xml:space="preserve"> \* MERGEFORMAT </w:instrText>
      </w:r>
      <w:r w:rsidR="00663CBE" w:rsidRPr="00F23E32">
        <w:rPr>
          <w:b/>
          <w:i/>
        </w:rPr>
      </w:r>
      <w:r w:rsidR="00663CBE" w:rsidRPr="00F23E32">
        <w:rPr>
          <w:b/>
          <w:i/>
        </w:rPr>
        <w:fldChar w:fldCharType="separate"/>
      </w:r>
      <w:r w:rsidR="00F23E32" w:rsidRPr="00F23E32">
        <w:rPr>
          <w:b/>
          <w:i/>
        </w:rPr>
        <w:t>Figure 2</w:t>
      </w:r>
      <w:r w:rsidR="00F23E32" w:rsidRPr="00F23E32">
        <w:rPr>
          <w:b/>
          <w:i/>
        </w:rPr>
        <w:noBreakHyphen/>
        <w:t>3</w:t>
      </w:r>
      <w:r w:rsidR="00663CBE" w:rsidRPr="00F23E32">
        <w:rPr>
          <w:b/>
          <w:i/>
        </w:rPr>
        <w:fldChar w:fldCharType="end"/>
      </w:r>
      <w:r w:rsidR="00663CBE" w:rsidRPr="00F23E32">
        <w:t xml:space="preserve"> </w:t>
      </w:r>
      <w:r w:rsidR="005F788A" w:rsidRPr="00F23E32">
        <w:t xml:space="preserve">and are Monocrystalline, Polycrystalline and Thin Film Silicone. </w:t>
      </w:r>
      <w:r w:rsidR="00486D2E" w:rsidRPr="00F23E32">
        <w:t xml:space="preserve">The classification of solar panels is shown in </w:t>
      </w:r>
      <w:r w:rsidR="00486D2E" w:rsidRPr="00F23E32">
        <w:rPr>
          <w:i/>
        </w:rPr>
        <w:fldChar w:fldCharType="begin"/>
      </w:r>
      <w:r w:rsidR="00486D2E" w:rsidRPr="00F23E32">
        <w:rPr>
          <w:i/>
        </w:rPr>
        <w:instrText xml:space="preserve"> REF _Ref478485305 \h </w:instrText>
      </w:r>
      <w:r w:rsidR="00F851B4" w:rsidRPr="00F23E32">
        <w:rPr>
          <w:i/>
        </w:rPr>
        <w:instrText xml:space="preserve"> \* MERGEFORMAT </w:instrText>
      </w:r>
      <w:r w:rsidR="00486D2E" w:rsidRPr="00F23E32">
        <w:rPr>
          <w:i/>
        </w:rPr>
      </w:r>
      <w:r w:rsidR="00486D2E" w:rsidRPr="00F23E32">
        <w:rPr>
          <w:i/>
        </w:rPr>
        <w:fldChar w:fldCharType="separate"/>
      </w:r>
      <w:r w:rsidR="00F23E32" w:rsidRPr="00F23E32">
        <w:rPr>
          <w:b/>
          <w:i/>
        </w:rPr>
        <w:t>Figure 2</w:t>
      </w:r>
      <w:r w:rsidR="00F23E32" w:rsidRPr="00F23E32">
        <w:rPr>
          <w:b/>
          <w:i/>
        </w:rPr>
        <w:noBreakHyphen/>
        <w:t>4</w:t>
      </w:r>
      <w:r w:rsidR="00486D2E" w:rsidRPr="00F23E32">
        <w:rPr>
          <w:i/>
        </w:rPr>
        <w:fldChar w:fldCharType="end"/>
      </w:r>
      <w:r w:rsidR="00486D2E" w:rsidRPr="00F23E32">
        <w:t xml:space="preserve"> below.</w:t>
      </w:r>
      <w:r w:rsidR="002D22A9" w:rsidRPr="00F23E32">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Pr="00F23E32" w:rsidRDefault="00986E38" w:rsidP="00C3236C">
      <w:pPr>
        <w:rPr>
          <w:rStyle w:val="Strong"/>
        </w:rPr>
      </w:pPr>
      <w:r w:rsidRPr="00F23E32">
        <w:rPr>
          <w:noProof/>
        </w:rPr>
        <mc:AlternateContent>
          <mc:Choice Requires="wpg">
            <w:drawing>
              <wp:anchor distT="0" distB="0" distL="114300" distR="114300" simplePos="0" relativeHeight="251606016" behindDoc="0" locked="0" layoutInCell="1" allowOverlap="1" wp14:anchorId="5A0E2A9A" wp14:editId="372A4CCC">
                <wp:simplePos x="0" y="0"/>
                <wp:positionH relativeFrom="column">
                  <wp:posOffset>53975</wp:posOffset>
                </wp:positionH>
                <wp:positionV relativeFrom="paragraph">
                  <wp:posOffset>10414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47187DF" w:rsidR="00E67436" w:rsidRPr="003F5984" w:rsidRDefault="00E67436" w:rsidP="00C3236C">
                              <w:pPr>
                                <w:pStyle w:val="Caption"/>
                                <w:rPr>
                                  <w:szCs w:val="24"/>
                                </w:rPr>
                              </w:pPr>
                              <w:bookmarkStart w:id="42" w:name="_Ref478485305"/>
                              <w:bookmarkStart w:id="43" w:name="_Toc4929779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4.25pt;margin-top:8.2pt;width:451.3pt;height:169.55pt;z-index:251606016"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Ml+vt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47187DF" w:rsidR="00E67436" w:rsidRPr="003F5984" w:rsidRDefault="00E67436" w:rsidP="00C3236C">
                        <w:pPr>
                          <w:pStyle w:val="Caption"/>
                          <w:rPr>
                            <w:szCs w:val="24"/>
                          </w:rPr>
                        </w:pPr>
                        <w:bookmarkStart w:id="44" w:name="_Ref478485305"/>
                        <w:bookmarkStart w:id="45" w:name="_Toc4929779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4"/>
                        <w:r>
                          <w:t xml:space="preserve"> - Classification of the silicon PV panels. [21]</w:t>
                        </w:r>
                        <w:bookmarkEnd w:id="45"/>
                      </w:p>
                    </w:txbxContent>
                  </v:textbox>
                </v:shape>
              </v:group>
            </w:pict>
          </mc:Fallback>
        </mc:AlternateContent>
      </w:r>
      <w:r w:rsidR="009A2575" w:rsidRPr="00F23E32">
        <w:rPr>
          <w:rStyle w:val="Strong"/>
        </w:rPr>
        <w:br w:type="page"/>
      </w:r>
    </w:p>
    <w:p w14:paraId="2CEBFC8C" w14:textId="1AAC46F5" w:rsidR="00EC12B2" w:rsidRPr="00F23E32" w:rsidRDefault="00AE264C" w:rsidP="00A46DFA">
      <w:pPr>
        <w:pStyle w:val="Heading3"/>
      </w:pPr>
      <w:bookmarkStart w:id="46" w:name="_Toc492808386"/>
      <w:r w:rsidRPr="00F23E32">
        <w:rPr>
          <w:rStyle w:val="Strong"/>
          <w:b w:val="0"/>
          <w:lang w:val="en-US"/>
        </w:rPr>
        <w:t>Growth</w:t>
      </w:r>
      <w:r w:rsidRPr="00F23E32">
        <w:t xml:space="preserve"> of PV</w:t>
      </w:r>
      <w:bookmarkEnd w:id="46"/>
      <w:r w:rsidRPr="00F23E32">
        <w:t xml:space="preserve"> </w:t>
      </w:r>
    </w:p>
    <w:p w14:paraId="237F118A" w14:textId="77777777" w:rsidR="00542B12" w:rsidRPr="00F23E32" w:rsidRDefault="00542B12" w:rsidP="00C3236C"/>
    <w:p w14:paraId="326AF3EE" w14:textId="28C7D52B" w:rsidR="00544FDA" w:rsidRPr="00F23E32" w:rsidRDefault="00F851B4" w:rsidP="00C3236C">
      <w:r w:rsidRPr="00F23E32">
        <w:t>Moore’s Law</w:t>
      </w:r>
      <w:r w:rsidR="003467A5" w:rsidRPr="00F23E32">
        <w:t xml:space="preserve"> is a Law well-known </w:t>
      </w:r>
      <w:r w:rsidRPr="00F23E32">
        <w:t>to the semiconductor industry</w:t>
      </w:r>
      <w:r w:rsidR="003467A5" w:rsidRPr="00F23E32">
        <w:t xml:space="preserve">. This law observes that approximately every two years the </w:t>
      </w:r>
      <w:r w:rsidR="00BC6DBA" w:rsidRPr="00F23E32">
        <w:t>number</w:t>
      </w:r>
      <w:r w:rsidR="003467A5" w:rsidRPr="00F23E32">
        <w:t xml:space="preserve"> of transistors on an integrated circuit (IC) will double. </w:t>
      </w:r>
      <w:r w:rsidR="00850AE7" w:rsidRPr="00F23E32">
        <w:t>What Moore is to the semiconductor industry</w:t>
      </w:r>
      <w:r w:rsidRPr="00F23E32">
        <w:t>,</w:t>
      </w:r>
      <w:r w:rsidR="00850AE7" w:rsidRPr="00F23E32">
        <w:t xml:space="preserve"> Swanson is to the PV industry. Richard Swanson in the 1970</w:t>
      </w:r>
      <w:r w:rsidR="00D64EA5" w:rsidRPr="00F23E32">
        <w:t>’s</w:t>
      </w:r>
      <w:r w:rsidR="00850AE7" w:rsidRPr="00F23E32">
        <w:t xml:space="preserve"> observed that for every doubling of global shipments the price for solar photovoltaic modules drops by 20%.</w:t>
      </w:r>
      <w:r w:rsidR="00BB644E" w:rsidRPr="00F23E32">
        <w:t xml:space="preserve"> The decrease in cost is due to</w:t>
      </w:r>
      <w:r w:rsidRPr="00F23E32">
        <w:t xml:space="preserve"> the</w:t>
      </w:r>
      <w:r w:rsidR="00BB644E" w:rsidRPr="00F23E32">
        <w:t xml:space="preserve"> scale of materials needed i.e silicon pri</w:t>
      </w:r>
      <w:r w:rsidR="00CB65DB" w:rsidRPr="00F23E32">
        <w:t>ces dropped and decreased cost of</w:t>
      </w:r>
      <w:r w:rsidR="00BB644E" w:rsidRPr="00F23E32">
        <w:t xml:space="preserve"> labour due to automation of processes. </w:t>
      </w:r>
      <w:r w:rsidR="00BB644E" w:rsidRPr="00F23E32">
        <w:fldChar w:fldCharType="begin"/>
      </w:r>
      <w:r w:rsidR="00E810FC">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sidRPr="00F23E32">
        <w:fldChar w:fldCharType="separate"/>
      </w:r>
      <w:r w:rsidR="00E810FC">
        <w:rPr>
          <w:noProof/>
        </w:rPr>
        <w:t>[</w:t>
      </w:r>
      <w:hyperlink w:anchor="_ENREF_23" w:tooltip="Deloitte, 2015 #68" w:history="1">
        <w:r w:rsidR="00FC39FA">
          <w:rPr>
            <w:noProof/>
          </w:rPr>
          <w:t>23</w:t>
        </w:r>
      </w:hyperlink>
      <w:r w:rsidR="00E810FC">
        <w:rPr>
          <w:noProof/>
        </w:rPr>
        <w:t>]</w:t>
      </w:r>
      <w:r w:rsidR="00BB644E" w:rsidRPr="00F23E32">
        <w:fldChar w:fldCharType="end"/>
      </w:r>
      <w:r w:rsidR="00BB644E" w:rsidRPr="00F23E32">
        <w:t xml:space="preserve"> </w:t>
      </w:r>
      <w:r w:rsidR="00DB486E" w:rsidRPr="00F23E32">
        <w:t xml:space="preserve">The below </w:t>
      </w:r>
      <w:r w:rsidR="00973094" w:rsidRPr="00F23E32">
        <w:rPr>
          <w:b/>
        </w:rPr>
        <w:fldChar w:fldCharType="begin"/>
      </w:r>
      <w:r w:rsidR="00973094" w:rsidRPr="00F23E32">
        <w:rPr>
          <w:b/>
        </w:rPr>
        <w:instrText xml:space="preserve"> REF _Ref478724915 \h </w:instrText>
      </w:r>
      <w:r w:rsidR="00C70036" w:rsidRPr="00F23E32">
        <w:rPr>
          <w:b/>
        </w:rPr>
        <w:instrText xml:space="preserve"> \* MERGEFORMAT </w:instrText>
      </w:r>
      <w:r w:rsidR="00973094" w:rsidRPr="00F23E32">
        <w:rPr>
          <w:b/>
        </w:rPr>
      </w:r>
      <w:r w:rsidR="00973094" w:rsidRPr="00F23E32">
        <w:rPr>
          <w:b/>
        </w:rPr>
        <w:fldChar w:fldCharType="separate"/>
      </w:r>
      <w:r w:rsidR="00F23E32" w:rsidRPr="00F23E32">
        <w:rPr>
          <w:b/>
          <w:i/>
        </w:rPr>
        <w:t>Figure 2</w:t>
      </w:r>
      <w:r w:rsidR="00F23E32" w:rsidRPr="00F23E32">
        <w:rPr>
          <w:b/>
          <w:i/>
        </w:rPr>
        <w:noBreakHyphen/>
        <w:t>5</w:t>
      </w:r>
      <w:r w:rsidR="00973094" w:rsidRPr="00F23E32">
        <w:rPr>
          <w:b/>
        </w:rPr>
        <w:fldChar w:fldCharType="end"/>
      </w:r>
      <w:r w:rsidR="00973094" w:rsidRPr="00F23E32">
        <w:t xml:space="preserve"> </w:t>
      </w:r>
      <w:r w:rsidR="00DB486E" w:rsidRPr="00F23E32">
        <w:t xml:space="preserve"> trends the decrease in PV modules.</w:t>
      </w:r>
      <w:r w:rsidR="00CA70B8" w:rsidRPr="00F23E32">
        <w:t xml:space="preserve"> From the </w:t>
      </w:r>
      <w:r w:rsidR="00CA70B8" w:rsidRPr="00F23E32">
        <w:fldChar w:fldCharType="begin"/>
      </w:r>
      <w:r w:rsidR="00CA70B8" w:rsidRPr="00F23E32">
        <w:instrText xml:space="preserve"> REF _Ref478724915 \h </w:instrText>
      </w:r>
      <w:r w:rsidR="00CA70B8" w:rsidRPr="00F23E32">
        <w:fldChar w:fldCharType="separate"/>
      </w:r>
      <w:r w:rsidR="00F23E32" w:rsidRPr="00F23E32">
        <w:rPr>
          <w:b/>
        </w:rPr>
        <w:t>Figure 2</w:t>
      </w:r>
      <w:r w:rsidR="00F23E32" w:rsidRPr="00F23E32">
        <w:rPr>
          <w:b/>
        </w:rPr>
        <w:noBreakHyphen/>
        <w:t>5</w:t>
      </w:r>
      <w:r w:rsidR="00CA70B8" w:rsidRPr="00F23E32">
        <w:fldChar w:fldCharType="end"/>
      </w:r>
      <w:r w:rsidR="00CA70B8" w:rsidRPr="00F23E32">
        <w:t xml:space="preserve"> it shows that the cost in 1976 was approximately 100.00$/W and in 2014 it is approximately 0.80$/W.</w:t>
      </w:r>
    </w:p>
    <w:p w14:paraId="6EC57317" w14:textId="2951254C" w:rsidR="00D64EA5" w:rsidRPr="00F23E32" w:rsidRDefault="00D64EA5" w:rsidP="00C3236C"/>
    <w:p w14:paraId="29109280" w14:textId="2102C48F" w:rsidR="00D64EA5" w:rsidRPr="00F23E32" w:rsidRDefault="00D64EA5" w:rsidP="00C3236C"/>
    <w:p w14:paraId="023B5E6C" w14:textId="7C3570EA" w:rsidR="00D64EA5" w:rsidRPr="00F23E32" w:rsidRDefault="00D64EA5" w:rsidP="00C3236C"/>
    <w:p w14:paraId="2939BDEA" w14:textId="77777777" w:rsidR="00D64EA5" w:rsidRPr="00F23E32" w:rsidRDefault="00D64EA5" w:rsidP="00C3236C"/>
    <w:p w14:paraId="4F0DFE69" w14:textId="5789BE3B" w:rsidR="00C53883" w:rsidRPr="00F23E32" w:rsidRDefault="005E2715" w:rsidP="00C3236C">
      <w:r w:rsidRPr="00F23E32">
        <w:rPr>
          <w:noProof/>
        </w:rPr>
        <mc:AlternateContent>
          <mc:Choice Requires="wpg">
            <w:drawing>
              <wp:anchor distT="0" distB="0" distL="114300" distR="114300" simplePos="0" relativeHeight="251262976"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10CB2382" w:rsidR="00E67436" w:rsidRPr="00EF3839" w:rsidRDefault="00E67436" w:rsidP="00C3236C">
                              <w:pPr>
                                <w:pStyle w:val="Caption"/>
                              </w:pPr>
                              <w:bookmarkStart w:id="47" w:name="_Ref478724915"/>
                              <w:bookmarkStart w:id="48" w:name="_Toc492977997"/>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262976;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10CB2382" w:rsidR="00E67436" w:rsidRPr="00EF3839" w:rsidRDefault="00E67436" w:rsidP="00C3236C">
                        <w:pPr>
                          <w:pStyle w:val="Caption"/>
                        </w:pPr>
                        <w:bookmarkStart w:id="49" w:name="_Ref478724915"/>
                        <w:bookmarkStart w:id="50" w:name="_Toc492977997"/>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Pr="00F23E32" w:rsidRDefault="007E04EE" w:rsidP="00C3236C"/>
    <w:p w14:paraId="1B526647" w14:textId="77777777" w:rsidR="007E04EE" w:rsidRPr="00F23E32" w:rsidRDefault="007E04EE" w:rsidP="00C3236C"/>
    <w:p w14:paraId="212553A7" w14:textId="77777777" w:rsidR="007E04EE" w:rsidRPr="00F23E32" w:rsidRDefault="007E04EE" w:rsidP="00C3236C"/>
    <w:p w14:paraId="2B862172" w14:textId="77777777" w:rsidR="007E04EE" w:rsidRPr="00F23E32" w:rsidRDefault="007E04EE" w:rsidP="00C3236C"/>
    <w:p w14:paraId="2FC0BE55" w14:textId="060727E1" w:rsidR="00D64EA5" w:rsidRPr="00F23E32" w:rsidRDefault="00D64EA5" w:rsidP="00C3236C">
      <w:r w:rsidRPr="00F23E32">
        <w:rPr>
          <w:noProof/>
        </w:rPr>
        <mc:AlternateContent>
          <mc:Choice Requires="wps">
            <w:drawing>
              <wp:anchor distT="0" distB="0" distL="114300" distR="114300" simplePos="0" relativeHeight="251776000"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E67436" w:rsidRDefault="00E67436" w:rsidP="00C3236C"/>
                          <w:p w14:paraId="3A65435D" w14:textId="77777777" w:rsidR="00E67436" w:rsidRDefault="00E67436" w:rsidP="00C3236C"/>
                          <w:p w14:paraId="59D61D07" w14:textId="77777777" w:rsidR="00E67436" w:rsidRDefault="00E67436" w:rsidP="00C3236C"/>
                          <w:p w14:paraId="06247202" w14:textId="77777777" w:rsidR="00E67436" w:rsidRDefault="00E67436" w:rsidP="00C3236C"/>
                          <w:p w14:paraId="3F366FBF" w14:textId="77777777" w:rsidR="00E67436" w:rsidRDefault="00E67436" w:rsidP="00C3236C"/>
                          <w:p w14:paraId="2669D4FF" w14:textId="77777777" w:rsidR="00E67436" w:rsidRDefault="00E67436" w:rsidP="00C3236C"/>
                          <w:p w14:paraId="451CEF9C" w14:textId="77777777" w:rsidR="00E67436" w:rsidRDefault="00E67436" w:rsidP="00C3236C"/>
                          <w:p w14:paraId="02211DA0" w14:textId="77777777" w:rsidR="00E67436" w:rsidRDefault="00E67436" w:rsidP="00C3236C"/>
                          <w:p w14:paraId="4B7A3075" w14:textId="77777777" w:rsidR="00E67436" w:rsidRDefault="00E67436" w:rsidP="00C3236C"/>
                          <w:p w14:paraId="29A1CE3A" w14:textId="77777777" w:rsidR="00E67436" w:rsidRDefault="00E67436" w:rsidP="00C3236C"/>
                          <w:p w14:paraId="3F7149C2" w14:textId="77777777" w:rsidR="00E67436" w:rsidRDefault="00E67436" w:rsidP="00C323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E67436" w:rsidRDefault="00E67436" w:rsidP="00C3236C"/>
                    <w:p w14:paraId="3A65435D" w14:textId="77777777" w:rsidR="00E67436" w:rsidRDefault="00E67436" w:rsidP="00C3236C"/>
                    <w:p w14:paraId="59D61D07" w14:textId="77777777" w:rsidR="00E67436" w:rsidRDefault="00E67436" w:rsidP="00C3236C"/>
                    <w:p w14:paraId="06247202" w14:textId="77777777" w:rsidR="00E67436" w:rsidRDefault="00E67436" w:rsidP="00C3236C"/>
                    <w:p w14:paraId="3F366FBF" w14:textId="77777777" w:rsidR="00E67436" w:rsidRDefault="00E67436" w:rsidP="00C3236C"/>
                    <w:p w14:paraId="2669D4FF" w14:textId="77777777" w:rsidR="00E67436" w:rsidRDefault="00E67436" w:rsidP="00C3236C"/>
                    <w:p w14:paraId="451CEF9C" w14:textId="77777777" w:rsidR="00E67436" w:rsidRDefault="00E67436" w:rsidP="00C3236C"/>
                    <w:p w14:paraId="02211DA0" w14:textId="77777777" w:rsidR="00E67436" w:rsidRDefault="00E67436" w:rsidP="00C3236C"/>
                    <w:p w14:paraId="4B7A3075" w14:textId="77777777" w:rsidR="00E67436" w:rsidRDefault="00E67436" w:rsidP="00C3236C"/>
                    <w:p w14:paraId="29A1CE3A" w14:textId="77777777" w:rsidR="00E67436" w:rsidRDefault="00E67436" w:rsidP="00C3236C"/>
                    <w:p w14:paraId="3F7149C2" w14:textId="77777777" w:rsidR="00E67436" w:rsidRDefault="00E67436" w:rsidP="00C3236C"/>
                  </w:txbxContent>
                </v:textbox>
              </v:shape>
            </w:pict>
          </mc:Fallback>
        </mc:AlternateContent>
      </w:r>
      <w:r w:rsidRPr="00F23E32">
        <w:rPr>
          <w:noProof/>
        </w:rPr>
        <mc:AlternateContent>
          <mc:Choice Requires="wps">
            <w:drawing>
              <wp:anchor distT="0" distB="0" distL="114300" distR="114300" simplePos="0" relativeHeight="251760640"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E67436" w:rsidRDefault="00E67436" w:rsidP="00C3236C"/>
                          <w:p w14:paraId="1A3ED89A" w14:textId="77777777" w:rsidR="00E67436" w:rsidRDefault="00E67436" w:rsidP="00C3236C"/>
                          <w:p w14:paraId="7808597E" w14:textId="77777777" w:rsidR="00E67436" w:rsidRDefault="00E67436" w:rsidP="00C3236C"/>
                          <w:p w14:paraId="735E36E6" w14:textId="77777777" w:rsidR="00E67436" w:rsidRDefault="00E67436" w:rsidP="00C3236C"/>
                          <w:p w14:paraId="006D06C7" w14:textId="77777777" w:rsidR="00E67436" w:rsidRDefault="00E67436" w:rsidP="00C3236C"/>
                          <w:p w14:paraId="71A99F16" w14:textId="77777777" w:rsidR="00E67436" w:rsidRDefault="00E67436" w:rsidP="00C3236C"/>
                          <w:p w14:paraId="134901F0" w14:textId="77777777" w:rsidR="00E67436" w:rsidRDefault="00E67436" w:rsidP="00C3236C"/>
                          <w:p w14:paraId="72DC0543" w14:textId="77777777" w:rsidR="00E67436" w:rsidRDefault="00E67436" w:rsidP="00C3236C"/>
                          <w:p w14:paraId="7DC2DA91" w14:textId="77777777" w:rsidR="00E67436" w:rsidRDefault="00E67436" w:rsidP="00C3236C"/>
                          <w:p w14:paraId="3747D700" w14:textId="77777777" w:rsidR="00E67436" w:rsidRDefault="00E67436" w:rsidP="00C3236C"/>
                          <w:p w14:paraId="5A0FEB3F" w14:textId="77777777" w:rsidR="00E67436" w:rsidRDefault="00E67436" w:rsidP="00C323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E67436" w:rsidRDefault="00E67436" w:rsidP="00C3236C"/>
                    <w:p w14:paraId="1A3ED89A" w14:textId="77777777" w:rsidR="00E67436" w:rsidRDefault="00E67436" w:rsidP="00C3236C"/>
                    <w:p w14:paraId="7808597E" w14:textId="77777777" w:rsidR="00E67436" w:rsidRDefault="00E67436" w:rsidP="00C3236C"/>
                    <w:p w14:paraId="735E36E6" w14:textId="77777777" w:rsidR="00E67436" w:rsidRDefault="00E67436" w:rsidP="00C3236C"/>
                    <w:p w14:paraId="006D06C7" w14:textId="77777777" w:rsidR="00E67436" w:rsidRDefault="00E67436" w:rsidP="00C3236C"/>
                    <w:p w14:paraId="71A99F16" w14:textId="77777777" w:rsidR="00E67436" w:rsidRDefault="00E67436" w:rsidP="00C3236C"/>
                    <w:p w14:paraId="134901F0" w14:textId="77777777" w:rsidR="00E67436" w:rsidRDefault="00E67436" w:rsidP="00C3236C"/>
                    <w:p w14:paraId="72DC0543" w14:textId="77777777" w:rsidR="00E67436" w:rsidRDefault="00E67436" w:rsidP="00C3236C"/>
                    <w:p w14:paraId="7DC2DA91" w14:textId="77777777" w:rsidR="00E67436" w:rsidRDefault="00E67436" w:rsidP="00C3236C"/>
                    <w:p w14:paraId="3747D700" w14:textId="77777777" w:rsidR="00E67436" w:rsidRDefault="00E67436" w:rsidP="00C3236C"/>
                    <w:p w14:paraId="5A0FEB3F" w14:textId="77777777" w:rsidR="00E67436" w:rsidRDefault="00E67436" w:rsidP="00C3236C"/>
                  </w:txbxContent>
                </v:textbox>
              </v:shape>
            </w:pict>
          </mc:Fallback>
        </mc:AlternateContent>
      </w:r>
      <w:r w:rsidR="00CB65DB" w:rsidRPr="00F23E32">
        <w:t>The massive growth</w:t>
      </w:r>
      <w:r w:rsidRPr="00F23E3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23E32">
        <w:fldChar w:fldCharType="begin"/>
      </w:r>
      <w:r w:rsidRPr="00F23E32">
        <w:instrText xml:space="preserve"> REF _Ref478726279 \h </w:instrText>
      </w:r>
      <w:r w:rsidRPr="00F23E32">
        <w:fldChar w:fldCharType="separate"/>
      </w:r>
      <w:r w:rsidR="00F23E32" w:rsidRPr="00F23E32">
        <w:t>Figure 2</w:t>
      </w:r>
      <w:r w:rsidR="00F23E32" w:rsidRPr="00F23E32">
        <w:noBreakHyphen/>
        <w:t>6</w:t>
      </w:r>
      <w:r w:rsidRPr="00F23E32">
        <w:fldChar w:fldCharType="end"/>
      </w:r>
      <w:r w:rsidRPr="00F23E32">
        <w:t xml:space="preserve"> which compares renewables to other sources of energy. </w:t>
      </w:r>
      <w:r w:rsidRPr="00F23E32">
        <w:fldChar w:fldCharType="begin"/>
      </w:r>
      <w:r w:rsidR="00E810FC">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E810FC">
        <w:rPr>
          <w:noProof/>
        </w:rPr>
        <w:t>[</w:t>
      </w:r>
      <w:hyperlink w:anchor="_ENREF_24" w:tooltip="Council, 2015 #67" w:history="1">
        <w:r w:rsidR="00FC39FA">
          <w:rPr>
            <w:noProof/>
          </w:rPr>
          <w:t>24</w:t>
        </w:r>
      </w:hyperlink>
      <w:r w:rsidR="00E810FC">
        <w:rPr>
          <w:noProof/>
        </w:rPr>
        <w:t>]</w:t>
      </w:r>
      <w:r w:rsidRPr="00F23E32">
        <w:fldChar w:fldCharType="end"/>
      </w:r>
      <w:r w:rsidRPr="00F23E32">
        <w:t xml:space="preserve"> </w:t>
      </w:r>
    </w:p>
    <w:p w14:paraId="0FEC5889" w14:textId="6A804FFE" w:rsidR="00DB486E" w:rsidRPr="00F23E32" w:rsidRDefault="00DB486E" w:rsidP="00C3236C"/>
    <w:p w14:paraId="3F113407" w14:textId="477C1F08" w:rsidR="00D64EA5" w:rsidRPr="00F23E32" w:rsidRDefault="00D64EA5" w:rsidP="00C3236C"/>
    <w:p w14:paraId="7F4CEE6C" w14:textId="599F16D0" w:rsidR="007E04EE" w:rsidRPr="00F23E32" w:rsidRDefault="007E04EE" w:rsidP="00C3236C">
      <w:r w:rsidRPr="00F23E32">
        <w:rPr>
          <w:noProof/>
        </w:rPr>
        <mc:AlternateContent>
          <mc:Choice Requires="wpg">
            <w:drawing>
              <wp:anchor distT="0" distB="0" distL="114300" distR="114300" simplePos="0" relativeHeight="251457536"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4AD3FB27" w:rsidR="00E67436" w:rsidRPr="00666F19" w:rsidRDefault="00E67436" w:rsidP="00C3236C">
                              <w:pPr>
                                <w:pStyle w:val="Caption"/>
                                <w:rPr>
                                  <w:szCs w:val="24"/>
                                </w:rPr>
                              </w:pPr>
                              <w:bookmarkStart w:id="51" w:name="_Ref478726279"/>
                              <w:bookmarkStart w:id="52" w:name="_Toc4929779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457536;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4AD3FB27" w:rsidR="00E67436" w:rsidRPr="00666F19" w:rsidRDefault="00E67436" w:rsidP="00C3236C">
                        <w:pPr>
                          <w:pStyle w:val="Caption"/>
                          <w:rPr>
                            <w:szCs w:val="24"/>
                          </w:rPr>
                        </w:pPr>
                        <w:bookmarkStart w:id="53" w:name="_Ref478726279"/>
                        <w:bookmarkStart w:id="54" w:name="_Toc4929779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Pr="00F23E32" w:rsidRDefault="007E04EE" w:rsidP="00C3236C"/>
    <w:p w14:paraId="35B09DE6" w14:textId="205E15E7" w:rsidR="00D64EA5" w:rsidRPr="00F23E32" w:rsidRDefault="00D64EA5" w:rsidP="00C3236C">
      <w:r w:rsidRPr="00F23E3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23E32">
        <w:fldChar w:fldCharType="begin"/>
      </w:r>
      <w:r w:rsidRPr="00F23E32">
        <w:instrText xml:space="preserve"> REF _Ref478726944 \h </w:instrText>
      </w:r>
      <w:r w:rsidRPr="00F23E32">
        <w:fldChar w:fldCharType="separate"/>
      </w:r>
      <w:r w:rsidR="00F23E32" w:rsidRPr="00F23E32">
        <w:rPr>
          <w:b/>
        </w:rPr>
        <w:t>Figure 2</w:t>
      </w:r>
      <w:r w:rsidR="00F23E32" w:rsidRPr="00F23E32">
        <w:rPr>
          <w:b/>
        </w:rPr>
        <w:noBreakHyphen/>
        <w:t>7</w:t>
      </w:r>
      <w:r w:rsidRPr="00F23E32">
        <w:fldChar w:fldCharType="end"/>
      </w:r>
      <w:r w:rsidR="00CB65DB" w:rsidRPr="00F23E32">
        <w:t>,</w:t>
      </w:r>
      <w:r w:rsidRPr="00F23E32">
        <w:t xml:space="preserve"> which trends the last decade of growth for PV </w:t>
      </w:r>
      <w:r w:rsidR="00CB65DB" w:rsidRPr="00F23E32">
        <w:t>production</w:t>
      </w:r>
      <w:r w:rsidRPr="00F23E32">
        <w:t xml:space="preserve"> from 5.1GW to 227 GW in 2015. This clearly demonstrates the growth of PV technologies all over the world. </w:t>
      </w:r>
      <w:r w:rsidRPr="00F23E32">
        <w:fldChar w:fldCharType="begin"/>
      </w:r>
      <w:r w:rsidR="00E810FC">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23E32">
        <w:fldChar w:fldCharType="separate"/>
      </w:r>
      <w:r w:rsidR="00E810FC">
        <w:rPr>
          <w:noProof/>
        </w:rPr>
        <w:t>[</w:t>
      </w:r>
      <w:hyperlink w:anchor="_ENREF_25" w:tooltip="REN21, 2016 #66" w:history="1">
        <w:r w:rsidR="00FC39FA">
          <w:rPr>
            <w:noProof/>
          </w:rPr>
          <w:t>25</w:t>
        </w:r>
      </w:hyperlink>
      <w:r w:rsidR="00E810FC">
        <w:rPr>
          <w:noProof/>
        </w:rPr>
        <w:t>]</w:t>
      </w:r>
      <w:r w:rsidRPr="00F23E32">
        <w:fldChar w:fldCharType="end"/>
      </w:r>
    </w:p>
    <w:p w14:paraId="1158B9E9" w14:textId="32E05314" w:rsidR="007E04EE" w:rsidRPr="00F23E32" w:rsidRDefault="007E04EE" w:rsidP="00C3236C"/>
    <w:p w14:paraId="72F56EE4" w14:textId="5B7A831A" w:rsidR="007E04EE" w:rsidRPr="00F23E32" w:rsidRDefault="007E04EE" w:rsidP="00C3236C"/>
    <w:p w14:paraId="696459A4" w14:textId="42FCD554" w:rsidR="007E04EE" w:rsidRPr="00F23E32" w:rsidRDefault="007E04EE" w:rsidP="00C3236C">
      <w:r w:rsidRPr="00F23E32">
        <w:rPr>
          <w:noProof/>
        </w:rPr>
        <mc:AlternateContent>
          <mc:Choice Requires="wpg">
            <w:drawing>
              <wp:anchor distT="0" distB="0" distL="114300" distR="114300" simplePos="0" relativeHeight="251472896"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E9E2C1" w:rsidR="00E67436" w:rsidRPr="00FF4E75" w:rsidRDefault="00E67436" w:rsidP="00C3236C">
                              <w:pPr>
                                <w:pStyle w:val="Caption"/>
                                <w:rPr>
                                  <w:szCs w:val="24"/>
                                </w:rPr>
                              </w:pPr>
                              <w:bookmarkStart w:id="55" w:name="_Ref478726944"/>
                              <w:bookmarkStart w:id="56" w:name="_Toc492977999"/>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47289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E9E2C1" w:rsidR="00E67436" w:rsidRPr="00FF4E75" w:rsidRDefault="00E67436" w:rsidP="00C3236C">
                        <w:pPr>
                          <w:pStyle w:val="Caption"/>
                          <w:rPr>
                            <w:szCs w:val="24"/>
                          </w:rPr>
                        </w:pPr>
                        <w:bookmarkStart w:id="57" w:name="_Ref478726944"/>
                        <w:bookmarkStart w:id="58" w:name="_Toc492977999"/>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28F57C4C" w:rsidR="00AA52A6" w:rsidRPr="00F23E32" w:rsidRDefault="00F06BA1" w:rsidP="00C3236C">
      <w:r w:rsidRPr="00F23E32">
        <w:t xml:space="preserve">The growth in solar PV is occurring all over the world and Australia has seen huge increases in the amount of solar installations. The </w:t>
      </w:r>
      <w:r w:rsidR="005B7CFB" w:rsidRPr="00F23E32">
        <w:fldChar w:fldCharType="begin"/>
      </w:r>
      <w:r w:rsidR="005B7CFB" w:rsidRPr="00F23E32">
        <w:instrText xml:space="preserve"> REF _Ref478903066 \h </w:instrText>
      </w:r>
      <w:r w:rsidR="005B7CFB" w:rsidRPr="00F23E32">
        <w:fldChar w:fldCharType="separate"/>
      </w:r>
      <w:r w:rsidR="00F23E32" w:rsidRPr="00F23E32">
        <w:t>Figure 2</w:t>
      </w:r>
      <w:r w:rsidR="00F23E32" w:rsidRPr="00F23E32">
        <w:noBreakHyphen/>
        <w:t>8</w:t>
      </w:r>
      <w:r w:rsidR="005B7CFB" w:rsidRPr="00F23E32">
        <w:fldChar w:fldCharType="end"/>
      </w:r>
      <w:r w:rsidR="005B7CFB" w:rsidRPr="00F23E32">
        <w:t xml:space="preserve"> </w:t>
      </w:r>
      <w:r w:rsidRPr="00F23E32">
        <w:t>below shows the amount of installations per year in Australia.</w:t>
      </w:r>
      <w:r w:rsidR="00CB65DB" w:rsidRPr="00F23E32">
        <w:t xml:space="preserve"> The peak noted in the years</w:t>
      </w:r>
      <w:r w:rsidR="005B7CFB" w:rsidRPr="00F23E32">
        <w:t xml:space="preserve"> 2011 and 2012 were due to</w:t>
      </w:r>
      <w:r w:rsidR="00CB65DB" w:rsidRPr="00F23E32">
        <w:t xml:space="preserve"> the</w:t>
      </w:r>
      <w:r w:rsidR="005B7CFB" w:rsidRPr="00F23E32">
        <w:t xml:space="preserve"> rebate programs.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FC39FA">
          <w:rPr>
            <w:noProof/>
          </w:rPr>
          <w:t>24</w:t>
        </w:r>
      </w:hyperlink>
      <w:r w:rsidR="00E810FC">
        <w:rPr>
          <w:noProof/>
        </w:rPr>
        <w:t>]</w:t>
      </w:r>
      <w:r w:rsidR="009A5383" w:rsidRPr="00F23E32">
        <w:fldChar w:fldCharType="end"/>
      </w:r>
      <w:r w:rsidR="009A5383" w:rsidRPr="00F23E32">
        <w:t xml:space="preserve"> </w:t>
      </w:r>
    </w:p>
    <w:p w14:paraId="6884F4DB" w14:textId="283F83F4" w:rsidR="00FD71BC" w:rsidRPr="00F23E32" w:rsidRDefault="007E04EE" w:rsidP="00C3236C">
      <w:r w:rsidRPr="00F23E32">
        <w:rPr>
          <w:noProof/>
        </w:rPr>
        <mc:AlternateContent>
          <mc:Choice Requires="wpg">
            <w:drawing>
              <wp:anchor distT="0" distB="0" distL="114300" distR="114300" simplePos="0" relativeHeight="251791360"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76E7C541" w:rsidR="00E67436" w:rsidRPr="00B33402" w:rsidRDefault="00E67436" w:rsidP="00C3236C">
                              <w:pPr>
                                <w:pStyle w:val="Caption"/>
                                <w:rPr>
                                  <w:szCs w:val="24"/>
                                </w:rPr>
                              </w:pPr>
                              <w:bookmarkStart w:id="59" w:name="_Ref478903066"/>
                              <w:bookmarkStart w:id="60" w:name="_Toc4929780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79136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76E7C541" w:rsidR="00E67436" w:rsidRPr="00B33402" w:rsidRDefault="00E67436" w:rsidP="00C3236C">
                        <w:pPr>
                          <w:pStyle w:val="Caption"/>
                          <w:rPr>
                            <w:szCs w:val="24"/>
                          </w:rPr>
                        </w:pPr>
                        <w:bookmarkStart w:id="61" w:name="_Ref478903066"/>
                        <w:bookmarkStart w:id="62" w:name="_Toc4929780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Pr="00F23E32" w:rsidRDefault="00FD71BC" w:rsidP="00C3236C"/>
    <w:p w14:paraId="25D57A3C" w14:textId="07F8147B" w:rsidR="00AC1519" w:rsidRPr="00F23E32" w:rsidRDefault="00B71C05" w:rsidP="00C3236C">
      <w:r w:rsidRPr="00F23E32">
        <w:t>While the amount of installations has started to decrease</w:t>
      </w:r>
      <w:r w:rsidR="00CB65DB" w:rsidRPr="00F23E32">
        <w:t>,</w:t>
      </w:r>
      <w:r w:rsidRPr="00F23E32">
        <w:t xml:space="preserve"> the size of the installation has increased. The </w:t>
      </w:r>
      <w:r w:rsidRPr="00F23E32">
        <w:rPr>
          <w:b/>
          <w:i/>
        </w:rPr>
        <w:fldChar w:fldCharType="begin"/>
      </w:r>
      <w:r w:rsidRPr="00F23E32">
        <w:rPr>
          <w:b/>
          <w:i/>
        </w:rPr>
        <w:instrText xml:space="preserve"> REF _Ref478903225 \h </w:instrText>
      </w:r>
      <w:r w:rsidR="009A5383" w:rsidRPr="00F23E32">
        <w:rPr>
          <w:b/>
          <w:i/>
        </w:rPr>
        <w:instrText xml:space="preserve"> \* MERGEFORMAT </w:instrText>
      </w:r>
      <w:r w:rsidRPr="00F23E32">
        <w:rPr>
          <w:b/>
          <w:i/>
        </w:rPr>
      </w:r>
      <w:r w:rsidRPr="00F23E32">
        <w:rPr>
          <w:b/>
          <w:i/>
        </w:rPr>
        <w:fldChar w:fldCharType="separate"/>
      </w:r>
      <w:r w:rsidR="00F23E32" w:rsidRPr="00F23E32">
        <w:rPr>
          <w:b/>
          <w:i/>
        </w:rPr>
        <w:t>Figure 2</w:t>
      </w:r>
      <w:r w:rsidR="00F23E32" w:rsidRPr="00F23E32">
        <w:rPr>
          <w:b/>
          <w:i/>
        </w:rPr>
        <w:noBreakHyphen/>
        <w:t>9</w:t>
      </w:r>
      <w:r w:rsidRPr="00F23E32">
        <w:rPr>
          <w:b/>
          <w:i/>
        </w:rPr>
        <w:fldChar w:fldCharType="end"/>
      </w:r>
      <w:r w:rsidRPr="00F23E32">
        <w:t xml:space="preserve"> below shows</w:t>
      </w:r>
      <w:r w:rsidR="00CB65DB" w:rsidRPr="00F23E32">
        <w:t xml:space="preserve"> that</w:t>
      </w:r>
      <w:r w:rsidRPr="00F23E32">
        <w:t xml:space="preserve"> the average kW capacity of the system</w:t>
      </w:r>
      <w:r w:rsidR="00D64EA5" w:rsidRPr="00F23E32">
        <w:t xml:space="preserve">s installed has increased and </w:t>
      </w:r>
      <w:r w:rsidRPr="00F23E32">
        <w:t xml:space="preserve">is due to price decreases and better technology.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FC39FA">
          <w:rPr>
            <w:noProof/>
          </w:rPr>
          <w:t>24</w:t>
        </w:r>
      </w:hyperlink>
      <w:r w:rsidR="00E810FC">
        <w:rPr>
          <w:noProof/>
        </w:rPr>
        <w:t>]</w:t>
      </w:r>
      <w:r w:rsidR="009A5383" w:rsidRPr="00F23E32">
        <w:fldChar w:fldCharType="end"/>
      </w:r>
    </w:p>
    <w:p w14:paraId="3A3114F0" w14:textId="622A4760" w:rsidR="00F06BA1" w:rsidRPr="00F23E32" w:rsidRDefault="007E04EE" w:rsidP="00C3236C">
      <w:r w:rsidRPr="00F23E32">
        <w:rPr>
          <w:noProof/>
        </w:rPr>
        <mc:AlternateContent>
          <mc:Choice Requires="wpg">
            <w:drawing>
              <wp:anchor distT="0" distB="0" distL="114300" distR="114300" simplePos="0" relativeHeight="251278336"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C6319AA" w:rsidR="00E67436" w:rsidRPr="001423FC" w:rsidRDefault="00E67436" w:rsidP="00C3236C">
                              <w:pPr>
                                <w:pStyle w:val="Caption"/>
                                <w:rPr>
                                  <w:sz w:val="18"/>
                                </w:rPr>
                              </w:pPr>
                              <w:bookmarkStart w:id="63" w:name="_Ref478903225"/>
                              <w:bookmarkStart w:id="64" w:name="_Toc4929780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27833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C6319AA" w:rsidR="00E67436" w:rsidRPr="001423FC" w:rsidRDefault="00E67436" w:rsidP="00C3236C">
                        <w:pPr>
                          <w:pStyle w:val="Caption"/>
                          <w:rPr>
                            <w:sz w:val="18"/>
                          </w:rPr>
                        </w:pPr>
                        <w:bookmarkStart w:id="65" w:name="_Ref478903225"/>
                        <w:bookmarkStart w:id="66" w:name="_Toc4929780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5"/>
                        <w:r>
                          <w:t>- State Average Solar PV System Size (kW) [24]</w:t>
                        </w:r>
                        <w:bookmarkEnd w:id="66"/>
                      </w:p>
                    </w:txbxContent>
                  </v:textbox>
                </v:shape>
                <w10:wrap type="square"/>
              </v:group>
            </w:pict>
          </mc:Fallback>
        </mc:AlternateContent>
      </w:r>
    </w:p>
    <w:p w14:paraId="4067D448" w14:textId="35B1540D" w:rsidR="005E2715" w:rsidRPr="00F23E32" w:rsidRDefault="00B71C05" w:rsidP="00C3236C">
      <w:r w:rsidRPr="00F23E32">
        <w:t>The renewable energy trend has allowed Queensland to generate 4%</w:t>
      </w:r>
      <w:r w:rsidR="00D64EA5" w:rsidRPr="00F23E32">
        <w:t xml:space="preserve"> of its </w:t>
      </w:r>
      <w:r w:rsidR="00CB65DB" w:rsidRPr="00F23E32">
        <w:t>electricity</w:t>
      </w:r>
      <w:r w:rsidRPr="00F23E32">
        <w:t xml:space="preserve"> from renewables, with two wind farms and 466,966 domestic solar systems.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FC39FA">
          <w:rPr>
            <w:noProof/>
          </w:rPr>
          <w:t>24</w:t>
        </w:r>
      </w:hyperlink>
      <w:r w:rsidR="00E810FC">
        <w:rPr>
          <w:noProof/>
        </w:rPr>
        <w:t>]</w:t>
      </w:r>
      <w:r w:rsidR="009A5383" w:rsidRPr="00F23E32">
        <w:fldChar w:fldCharType="end"/>
      </w:r>
      <w:r w:rsidR="009A5383" w:rsidRPr="00F23E32">
        <w:t xml:space="preserve"> </w:t>
      </w:r>
    </w:p>
    <w:p w14:paraId="0E99C86A" w14:textId="77777777" w:rsidR="007E4190" w:rsidRPr="00F23E32" w:rsidRDefault="007E4190" w:rsidP="00C3236C"/>
    <w:p w14:paraId="1899387A" w14:textId="1AD83DBC" w:rsidR="00B94F01" w:rsidRPr="00F23E32" w:rsidRDefault="005E2715" w:rsidP="00C3236C">
      <w:pPr>
        <w:rPr>
          <w:sz w:val="20"/>
          <w:szCs w:val="20"/>
          <w:lang w:eastAsia="en-GB"/>
        </w:rPr>
      </w:pPr>
      <w:r w:rsidRPr="00F23E32">
        <w:t>Onat has highlighted in</w:t>
      </w:r>
      <w:r w:rsidR="00B94F01" w:rsidRPr="00F23E32">
        <w:t xml:space="preserve"> </w:t>
      </w:r>
      <w:r w:rsidR="00CB610E" w:rsidRPr="00F23E32">
        <w:fldChar w:fldCharType="begin"/>
      </w:r>
      <w:r w:rsidR="00CB610E" w:rsidRPr="00F23E32">
        <w:instrText xml:space="preserve"> REF _Ref480886663 \h </w:instrText>
      </w:r>
      <w:r w:rsidR="00CB610E" w:rsidRPr="00F23E32">
        <w:fldChar w:fldCharType="separate"/>
      </w:r>
      <w:r w:rsidR="00F23E32" w:rsidRPr="00F23E32">
        <w:t>Table 2</w:t>
      </w:r>
      <w:r w:rsidR="00F23E32" w:rsidRPr="00F23E32">
        <w:noBreakHyphen/>
        <w:t>1</w:t>
      </w:r>
      <w:r w:rsidR="00CB610E" w:rsidRPr="00F23E32">
        <w:fldChar w:fldCharType="end"/>
      </w:r>
      <w:r w:rsidR="00CB610E" w:rsidRPr="00F23E32">
        <w:t xml:space="preserve"> </w:t>
      </w:r>
      <w:r w:rsidR="00B94F01" w:rsidRPr="00F23E32">
        <w:t xml:space="preserve">below the advantages and disadvantages of PV systems. </w:t>
      </w:r>
      <w:r w:rsidR="00B94F01"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sidRPr="00F23E32">
        <w:fldChar w:fldCharType="separate"/>
      </w:r>
      <w:r w:rsidR="00E810FC">
        <w:rPr>
          <w:noProof/>
        </w:rPr>
        <w:t>[</w:t>
      </w:r>
      <w:hyperlink w:anchor="_ENREF_26" w:tooltip="Güney, 2009 #92" w:history="1">
        <w:r w:rsidR="00FC39FA">
          <w:rPr>
            <w:noProof/>
          </w:rPr>
          <w:t>26</w:t>
        </w:r>
      </w:hyperlink>
      <w:r w:rsidR="00E810FC">
        <w:rPr>
          <w:noProof/>
        </w:rPr>
        <w:t>]</w:t>
      </w:r>
      <w:r w:rsidR="00B94F01" w:rsidRPr="00F23E32">
        <w:fldChar w:fldCharType="end"/>
      </w:r>
    </w:p>
    <w:p w14:paraId="44EB8C91" w14:textId="26B062E0" w:rsidR="002909C0" w:rsidRPr="00F23E32" w:rsidRDefault="002909C0" w:rsidP="00C3236C"/>
    <w:p w14:paraId="494CB01B" w14:textId="35095028" w:rsidR="002909C0" w:rsidRPr="00F23E32" w:rsidRDefault="002909C0" w:rsidP="00C3236C">
      <w:pPr>
        <w:pStyle w:val="Caption"/>
      </w:pPr>
      <w:bookmarkStart w:id="67" w:name="_Ref480886663"/>
      <w:bookmarkStart w:id="68" w:name="_Ref481337691"/>
      <w:bookmarkStart w:id="69" w:name="_Toc492977982"/>
      <w:r w:rsidRPr="00F23E32">
        <w:t xml:space="preserve">Table </w:t>
      </w:r>
      <w:r w:rsidR="00A46DFA">
        <w:fldChar w:fldCharType="begin"/>
      </w:r>
      <w:r w:rsidR="00A46DFA">
        <w:instrText xml:space="preserve"> STYLEREF 1 \s </w:instrText>
      </w:r>
      <w:r w:rsidR="00A46DFA">
        <w:fldChar w:fldCharType="separate"/>
      </w:r>
      <w:r w:rsidR="00A46DFA">
        <w:rPr>
          <w:noProof/>
        </w:rPr>
        <w:t>2</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67"/>
      <w:bookmarkEnd w:id="68"/>
      <w:r w:rsidRPr="00F23E32">
        <w:t>- Advantages and Disadvantages of PV Systems</w:t>
      </w:r>
      <w:r w:rsidR="00CB65DB" w:rsidRPr="00F23E32">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F23E32"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F23E32" w:rsidRDefault="00712947" w:rsidP="00C3236C">
            <w:r w:rsidRPr="00F23E32">
              <w:t>Advantages of PV</w:t>
            </w:r>
          </w:p>
        </w:tc>
        <w:tc>
          <w:tcPr>
            <w:tcW w:w="5064" w:type="dxa"/>
            <w:shd w:val="clear" w:color="auto" w:fill="CBCBCB" w:themeFill="text2" w:themeFillTint="40"/>
          </w:tcPr>
          <w:p w14:paraId="1EFF6018" w14:textId="4E36D2BE" w:rsidR="00712947" w:rsidRPr="00F23E32" w:rsidRDefault="00712947" w:rsidP="00C3236C">
            <w:r w:rsidRPr="00F23E32">
              <w:t>Disadvantages of PV</w:t>
            </w:r>
          </w:p>
        </w:tc>
      </w:tr>
      <w:tr w:rsidR="00712947" w:rsidRPr="00F23E32" w14:paraId="7D7B6A4A" w14:textId="77777777" w:rsidTr="003E3899">
        <w:trPr>
          <w:trHeight w:val="128"/>
        </w:trPr>
        <w:tc>
          <w:tcPr>
            <w:tcW w:w="5064" w:type="dxa"/>
          </w:tcPr>
          <w:p w14:paraId="6030B7B7" w14:textId="77777777" w:rsidR="00712947" w:rsidRPr="00F23E32" w:rsidRDefault="00712947" w:rsidP="00C3236C">
            <w:r w:rsidRPr="00F23E32">
              <w:t>Fuel source is vast and essentially infinite</w:t>
            </w:r>
          </w:p>
        </w:tc>
        <w:tc>
          <w:tcPr>
            <w:tcW w:w="5064" w:type="dxa"/>
            <w:vMerge w:val="restart"/>
          </w:tcPr>
          <w:p w14:paraId="4804DC12" w14:textId="746FBD21" w:rsidR="00712947" w:rsidRPr="00F23E32" w:rsidRDefault="00712947" w:rsidP="00C3236C">
            <w:r w:rsidRPr="00F23E32">
              <w:t>Fuel source is diffuse (sunlight is relatively low density energy)</w:t>
            </w:r>
          </w:p>
        </w:tc>
      </w:tr>
      <w:tr w:rsidR="00712947" w:rsidRPr="00F23E32" w14:paraId="1790371F" w14:textId="77777777" w:rsidTr="003E3899">
        <w:trPr>
          <w:trHeight w:val="522"/>
        </w:trPr>
        <w:tc>
          <w:tcPr>
            <w:tcW w:w="5064" w:type="dxa"/>
          </w:tcPr>
          <w:p w14:paraId="02A98B3A" w14:textId="77777777" w:rsidR="00712947" w:rsidRPr="00F23E32" w:rsidRDefault="00712947" w:rsidP="00C3236C">
            <w:r w:rsidRPr="00F23E32">
              <w:t>No emissions, no combustion or radioactive fuel for disposal (does not contribute perceptibly to global climate change or pollution)</w:t>
            </w:r>
          </w:p>
        </w:tc>
        <w:tc>
          <w:tcPr>
            <w:tcW w:w="5064" w:type="dxa"/>
            <w:vMerge/>
          </w:tcPr>
          <w:p w14:paraId="3D4EEABD" w14:textId="77777777" w:rsidR="00712947" w:rsidRPr="00F23E32" w:rsidRDefault="00712947" w:rsidP="00C3236C"/>
        </w:tc>
      </w:tr>
      <w:tr w:rsidR="00712947" w:rsidRPr="00F23E32" w14:paraId="7D8B27D9" w14:textId="77777777" w:rsidTr="003E3899">
        <w:trPr>
          <w:trHeight w:val="128"/>
        </w:trPr>
        <w:tc>
          <w:tcPr>
            <w:tcW w:w="5064" w:type="dxa"/>
          </w:tcPr>
          <w:p w14:paraId="129F5E4E" w14:textId="77777777" w:rsidR="00712947" w:rsidRPr="00F23E32" w:rsidRDefault="00712947" w:rsidP="00C3236C">
            <w:r w:rsidRPr="00F23E32">
              <w:t>Low operating costs (no fuel)</w:t>
            </w:r>
          </w:p>
        </w:tc>
        <w:tc>
          <w:tcPr>
            <w:tcW w:w="5064" w:type="dxa"/>
            <w:vMerge w:val="restart"/>
          </w:tcPr>
          <w:p w14:paraId="06F1991A" w14:textId="7B67FB15" w:rsidR="0090082D" w:rsidRPr="00F23E32" w:rsidRDefault="00DE2E8B" w:rsidP="00C3236C">
            <w:r w:rsidRPr="00F23E32">
              <w:t>Low conversion efficiency &lt;40%</w:t>
            </w:r>
            <w:r w:rsidR="0090082D">
              <w:t xml:space="preserve"> for commercial applications</w:t>
            </w:r>
          </w:p>
        </w:tc>
      </w:tr>
      <w:tr w:rsidR="00712947" w:rsidRPr="00F23E32" w14:paraId="642700A7" w14:textId="77777777" w:rsidTr="003E3899">
        <w:trPr>
          <w:trHeight w:val="128"/>
        </w:trPr>
        <w:tc>
          <w:tcPr>
            <w:tcW w:w="5064" w:type="dxa"/>
          </w:tcPr>
          <w:p w14:paraId="5E84B2E1" w14:textId="77777777" w:rsidR="00712947" w:rsidRPr="00F23E32" w:rsidRDefault="00712947" w:rsidP="00C3236C">
            <w:r w:rsidRPr="00F23E32">
              <w:t>No moving parts</w:t>
            </w:r>
          </w:p>
        </w:tc>
        <w:tc>
          <w:tcPr>
            <w:tcW w:w="5064" w:type="dxa"/>
            <w:vMerge/>
          </w:tcPr>
          <w:p w14:paraId="23CF561B" w14:textId="77777777" w:rsidR="00712947" w:rsidRPr="00F23E32" w:rsidRDefault="00712947" w:rsidP="00C3236C"/>
        </w:tc>
      </w:tr>
      <w:tr w:rsidR="00712947" w:rsidRPr="00F23E32" w14:paraId="04664F28" w14:textId="77777777" w:rsidTr="003E3899">
        <w:trPr>
          <w:trHeight w:val="123"/>
        </w:trPr>
        <w:tc>
          <w:tcPr>
            <w:tcW w:w="5064" w:type="dxa"/>
          </w:tcPr>
          <w:p w14:paraId="4751055F" w14:textId="77777777" w:rsidR="00712947" w:rsidRPr="00F23E32" w:rsidRDefault="00712947" w:rsidP="00C3236C">
            <w:r w:rsidRPr="00F23E32">
              <w:t>Ambient temperature operation</w:t>
            </w:r>
          </w:p>
        </w:tc>
        <w:tc>
          <w:tcPr>
            <w:tcW w:w="5064" w:type="dxa"/>
            <w:vMerge/>
          </w:tcPr>
          <w:p w14:paraId="0A47ED46" w14:textId="77777777" w:rsidR="00712947" w:rsidRPr="00F23E32" w:rsidRDefault="00712947" w:rsidP="00C3236C"/>
        </w:tc>
      </w:tr>
      <w:tr w:rsidR="00712947" w:rsidRPr="00F23E32" w14:paraId="06FFDB54" w14:textId="77777777" w:rsidTr="003E3899">
        <w:trPr>
          <w:trHeight w:val="128"/>
        </w:trPr>
        <w:tc>
          <w:tcPr>
            <w:tcW w:w="5064" w:type="dxa"/>
          </w:tcPr>
          <w:p w14:paraId="63F751E6" w14:textId="77777777" w:rsidR="00712947" w:rsidRPr="00F23E32" w:rsidRDefault="00712947" w:rsidP="00C3236C">
            <w:r w:rsidRPr="00F23E32">
              <w:t>High reliability in modules (&gt;20 years)</w:t>
            </w:r>
          </w:p>
        </w:tc>
        <w:tc>
          <w:tcPr>
            <w:tcW w:w="5064" w:type="dxa"/>
            <w:vMerge w:val="restart"/>
          </w:tcPr>
          <w:p w14:paraId="220DD061" w14:textId="77777777" w:rsidR="00712947" w:rsidRPr="00F23E32" w:rsidRDefault="00712947" w:rsidP="00C3236C">
            <w:r w:rsidRPr="00F23E32">
              <w:t>Poorer reliability of auxiliary (BOS) elements including storage</w:t>
            </w:r>
          </w:p>
        </w:tc>
      </w:tr>
      <w:tr w:rsidR="00712947" w:rsidRPr="00F23E32" w14:paraId="23114AB7" w14:textId="77777777" w:rsidTr="003E3899">
        <w:trPr>
          <w:trHeight w:val="128"/>
        </w:trPr>
        <w:tc>
          <w:tcPr>
            <w:tcW w:w="5064" w:type="dxa"/>
          </w:tcPr>
          <w:p w14:paraId="208DE0F0" w14:textId="77777777" w:rsidR="00712947" w:rsidRPr="00F23E32" w:rsidRDefault="00712947" w:rsidP="00C3236C">
            <w:r w:rsidRPr="00F23E32">
              <w:t>Modular (small or large increments)</w:t>
            </w:r>
          </w:p>
        </w:tc>
        <w:tc>
          <w:tcPr>
            <w:tcW w:w="5064" w:type="dxa"/>
            <w:vMerge/>
          </w:tcPr>
          <w:p w14:paraId="7DFB0C3C" w14:textId="77777777" w:rsidR="00712947" w:rsidRPr="00F23E32" w:rsidRDefault="00712947" w:rsidP="00C3236C"/>
        </w:tc>
      </w:tr>
      <w:tr w:rsidR="00712947" w:rsidRPr="00F23E32" w14:paraId="0F4A7E21" w14:textId="77777777" w:rsidTr="003E3899">
        <w:trPr>
          <w:trHeight w:val="128"/>
        </w:trPr>
        <w:tc>
          <w:tcPr>
            <w:tcW w:w="5064" w:type="dxa"/>
          </w:tcPr>
          <w:p w14:paraId="696C1E21" w14:textId="22994015" w:rsidR="00712947" w:rsidRPr="00F23E32" w:rsidRDefault="00CB65DB" w:rsidP="00C3236C">
            <w:r w:rsidRPr="00F23E32">
              <w:t>Quick i</w:t>
            </w:r>
            <w:r w:rsidR="00712947" w:rsidRPr="00F23E32">
              <w:t>nstallation</w:t>
            </w:r>
          </w:p>
        </w:tc>
        <w:tc>
          <w:tcPr>
            <w:tcW w:w="5064" w:type="dxa"/>
            <w:vMerge/>
          </w:tcPr>
          <w:p w14:paraId="73CCB50C" w14:textId="77777777" w:rsidR="00712947" w:rsidRPr="00F23E32" w:rsidRDefault="00712947" w:rsidP="00C3236C"/>
        </w:tc>
      </w:tr>
      <w:tr w:rsidR="00712947" w:rsidRPr="00F23E32" w14:paraId="15C85F89" w14:textId="77777777" w:rsidTr="003E3899">
        <w:trPr>
          <w:trHeight w:val="259"/>
        </w:trPr>
        <w:tc>
          <w:tcPr>
            <w:tcW w:w="5064" w:type="dxa"/>
          </w:tcPr>
          <w:p w14:paraId="37D579B4" w14:textId="77777777" w:rsidR="00712947" w:rsidRPr="00F23E32" w:rsidRDefault="00712947" w:rsidP="00C3236C">
            <w:r w:rsidRPr="00F23E32">
              <w:t>Can be integrated into new or existing building structures</w:t>
            </w:r>
          </w:p>
        </w:tc>
        <w:tc>
          <w:tcPr>
            <w:tcW w:w="5064" w:type="dxa"/>
            <w:vMerge w:val="restart"/>
          </w:tcPr>
          <w:p w14:paraId="13AAAD55" w14:textId="1234D928" w:rsidR="00712947" w:rsidRPr="00F23E32" w:rsidRDefault="00DE2E8B" w:rsidP="00C3236C">
            <w:r w:rsidRPr="00F23E32">
              <w:t>Initial investment sum</w:t>
            </w:r>
          </w:p>
        </w:tc>
      </w:tr>
      <w:tr w:rsidR="00712947" w:rsidRPr="00F23E32" w14:paraId="46A37E65" w14:textId="77777777" w:rsidTr="003E3899">
        <w:trPr>
          <w:trHeight w:val="128"/>
        </w:trPr>
        <w:tc>
          <w:tcPr>
            <w:tcW w:w="5064" w:type="dxa"/>
          </w:tcPr>
          <w:p w14:paraId="4305D373" w14:textId="18D34196" w:rsidR="00712947" w:rsidRPr="00F23E32" w:rsidRDefault="00712947" w:rsidP="00C3236C">
            <w:r w:rsidRPr="00F23E32">
              <w:t xml:space="preserve">Can </w:t>
            </w:r>
            <w:r w:rsidR="00CB610E" w:rsidRPr="00F23E32">
              <w:t>be</w:t>
            </w:r>
            <w:r w:rsidRPr="00F23E32">
              <w:t xml:space="preserve"> installed at nearly any point of use</w:t>
            </w:r>
          </w:p>
        </w:tc>
        <w:tc>
          <w:tcPr>
            <w:tcW w:w="5064" w:type="dxa"/>
            <w:vMerge/>
          </w:tcPr>
          <w:p w14:paraId="518DC3F5" w14:textId="77777777" w:rsidR="00712947" w:rsidRPr="00F23E32" w:rsidRDefault="00712947" w:rsidP="00C3236C"/>
        </w:tc>
      </w:tr>
      <w:tr w:rsidR="00712947" w:rsidRPr="00F23E32" w14:paraId="78414FD9" w14:textId="77777777" w:rsidTr="003E3899">
        <w:trPr>
          <w:trHeight w:val="259"/>
        </w:trPr>
        <w:tc>
          <w:tcPr>
            <w:tcW w:w="5064" w:type="dxa"/>
          </w:tcPr>
          <w:p w14:paraId="0934D438" w14:textId="77777777" w:rsidR="00712947" w:rsidRPr="00F23E32" w:rsidRDefault="00712947" w:rsidP="00C3236C">
            <w:r w:rsidRPr="00F23E32">
              <w:t>Daily output peak may match local demand</w:t>
            </w:r>
          </w:p>
        </w:tc>
        <w:tc>
          <w:tcPr>
            <w:tcW w:w="5064" w:type="dxa"/>
            <w:vMerge w:val="restart"/>
          </w:tcPr>
          <w:p w14:paraId="4ABE0E8F" w14:textId="507A93DA" w:rsidR="00712947" w:rsidRPr="00F23E32" w:rsidRDefault="00712947" w:rsidP="00C3236C">
            <w:r w:rsidRPr="00F23E32">
              <w:t>Lack of economical efficient energy storage</w:t>
            </w:r>
          </w:p>
        </w:tc>
      </w:tr>
      <w:tr w:rsidR="00712947" w:rsidRPr="00F23E32" w14:paraId="20C59AE8" w14:textId="77777777" w:rsidTr="003E3899">
        <w:trPr>
          <w:trHeight w:val="128"/>
        </w:trPr>
        <w:tc>
          <w:tcPr>
            <w:tcW w:w="5064" w:type="dxa"/>
          </w:tcPr>
          <w:p w14:paraId="7CA1381B" w14:textId="77777777" w:rsidR="00712947" w:rsidRPr="00F23E32" w:rsidRDefault="00712947" w:rsidP="00C3236C">
            <w:r w:rsidRPr="00F23E32">
              <w:t>High public acceptance</w:t>
            </w:r>
          </w:p>
        </w:tc>
        <w:tc>
          <w:tcPr>
            <w:tcW w:w="5064" w:type="dxa"/>
            <w:vMerge/>
          </w:tcPr>
          <w:p w14:paraId="4FF262D0" w14:textId="77777777" w:rsidR="00712947" w:rsidRPr="00F23E32" w:rsidRDefault="00712947" w:rsidP="00C3236C"/>
        </w:tc>
      </w:tr>
      <w:tr w:rsidR="00712947" w:rsidRPr="00F23E32" w14:paraId="4E940472" w14:textId="77777777" w:rsidTr="003E3899">
        <w:trPr>
          <w:trHeight w:val="123"/>
        </w:trPr>
        <w:tc>
          <w:tcPr>
            <w:tcW w:w="5064" w:type="dxa"/>
          </w:tcPr>
          <w:p w14:paraId="57D48BD9" w14:textId="77777777" w:rsidR="00712947" w:rsidRPr="00F23E32" w:rsidRDefault="00712947" w:rsidP="00C3236C">
            <w:r w:rsidRPr="00F23E32">
              <w:t>Excellent safety record</w:t>
            </w:r>
          </w:p>
        </w:tc>
        <w:tc>
          <w:tcPr>
            <w:tcW w:w="5064" w:type="dxa"/>
            <w:vMerge/>
          </w:tcPr>
          <w:p w14:paraId="1005EE4F" w14:textId="77777777" w:rsidR="00712947" w:rsidRPr="00F23E32" w:rsidRDefault="00712947" w:rsidP="00C3236C"/>
        </w:tc>
      </w:tr>
    </w:tbl>
    <w:p w14:paraId="625722F7" w14:textId="18B99B2D" w:rsidR="008F200A" w:rsidRPr="00F23E32" w:rsidRDefault="008F200A" w:rsidP="00C3236C">
      <w:r w:rsidRPr="00F23E32">
        <w:br w:type="page"/>
      </w:r>
    </w:p>
    <w:p w14:paraId="7FD653C2" w14:textId="02092DAB" w:rsidR="00B24A8C" w:rsidRPr="00F23E32" w:rsidRDefault="00800F01" w:rsidP="00A46DFA">
      <w:pPr>
        <w:pStyle w:val="Heading3"/>
      </w:pPr>
      <w:bookmarkStart w:id="70" w:name="_Toc492808387"/>
      <w:r w:rsidRPr="00F23E32">
        <w:rPr>
          <w:rStyle w:val="Strong"/>
          <w:b w:val="0"/>
          <w:lang w:val="en-US"/>
        </w:rPr>
        <w:t>Efficiency</w:t>
      </w:r>
      <w:r w:rsidR="00B56752" w:rsidRPr="00F23E32">
        <w:rPr>
          <w:rStyle w:val="Strong"/>
          <w:b w:val="0"/>
          <w:lang w:val="en-US"/>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23E3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23E32" w:rsidRDefault="00B24A8C" w:rsidP="00C3236C">
            <w:pPr>
              <w:pStyle w:val="REFPIC"/>
              <w:framePr w:hSpace="0" w:wrap="auto" w:vAnchor="margin" w:hAnchor="text" w:yAlign="inline"/>
            </w:pPr>
          </w:p>
        </w:tc>
      </w:tr>
    </w:tbl>
    <w:p w14:paraId="322C0206" w14:textId="77777777" w:rsidR="00E810FC" w:rsidRDefault="00E810FC" w:rsidP="00C3236C"/>
    <w:p w14:paraId="543016DE" w14:textId="14B1BD81" w:rsidR="00C86481" w:rsidRDefault="00800F01" w:rsidP="00C3236C">
      <w:r w:rsidRPr="00F23E32">
        <w:t>The photovo</w:t>
      </w:r>
      <w:r w:rsidR="00833F22" w:rsidRPr="00F23E32">
        <w:t>ltaic cell is the technology w</w:t>
      </w:r>
      <w:r w:rsidRPr="00F23E32">
        <w:t>hich</w:t>
      </w:r>
      <w:r w:rsidR="00833F22" w:rsidRPr="00F23E32">
        <w:t xml:space="preserve"> is</w:t>
      </w:r>
      <w:r w:rsidRPr="00F23E32">
        <w:t xml:space="preserve"> rapi</w:t>
      </w:r>
      <w:r w:rsidR="00833F22" w:rsidRPr="00F23E32">
        <w:t>dly improving. The first solar</w:t>
      </w:r>
      <w:r w:rsidRPr="00F23E32">
        <w:t xml:space="preserve"> cells had less than 1% efficiency and in the 1950’s the Si cells had around 6% efficiency. </w:t>
      </w:r>
      <w:r w:rsidRPr="00F23E32">
        <w:fldChar w:fldCharType="begin"/>
      </w:r>
      <w:r w:rsidR="00E810FC">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F23E32">
        <w:fldChar w:fldCharType="separate"/>
      </w:r>
      <w:r w:rsidR="00E810FC">
        <w:rPr>
          <w:noProof/>
        </w:rPr>
        <w:t>[</w:t>
      </w:r>
      <w:hyperlink w:anchor="_ENREF_27" w:tooltip="Photovoltaic, 2015 #69" w:history="1">
        <w:r w:rsidR="00FC39FA">
          <w:rPr>
            <w:noProof/>
          </w:rPr>
          <w:t>27</w:t>
        </w:r>
      </w:hyperlink>
      <w:r w:rsidR="00E810FC">
        <w:rPr>
          <w:noProof/>
        </w:rPr>
        <w:t>]</w:t>
      </w:r>
      <w:r w:rsidRPr="00F23E32">
        <w:fldChar w:fldCharType="end"/>
      </w:r>
      <w:r w:rsidRPr="00F23E32">
        <w:t xml:space="preserve"> </w:t>
      </w:r>
      <w:bookmarkStart w:id="71" w:name="_Hlk492836181"/>
      <w:r w:rsidRPr="00F23E32">
        <w:t>Currently Si crystalline has 25.6% efficiency while the best solar cell is</w:t>
      </w:r>
      <w:r w:rsidR="00F14AB1" w:rsidRPr="00F23E32">
        <w:t xml:space="preserve"> InGaP/GaAs/InGaAs with 37.9% efficiency. </w:t>
      </w:r>
      <w:r w:rsidR="00F14AB1" w:rsidRPr="00F23E32">
        <w:fldChar w:fldCharType="begin"/>
      </w:r>
      <w:r w:rsidR="00E810FC">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sidRPr="00F23E32">
        <w:fldChar w:fldCharType="separate"/>
      </w:r>
      <w:r w:rsidR="00E810FC">
        <w:rPr>
          <w:noProof/>
        </w:rPr>
        <w:t>[</w:t>
      </w:r>
      <w:hyperlink w:anchor="_ENREF_28" w:tooltip="Green, 2015 #70" w:history="1">
        <w:r w:rsidR="00FC39FA">
          <w:rPr>
            <w:noProof/>
          </w:rPr>
          <w:t>28</w:t>
        </w:r>
      </w:hyperlink>
      <w:r w:rsidR="00E810FC">
        <w:rPr>
          <w:noProof/>
        </w:rPr>
        <w:t>]</w:t>
      </w:r>
      <w:r w:rsidR="00F14AB1" w:rsidRPr="00F23E32">
        <w:fldChar w:fldCharType="end"/>
      </w:r>
      <w:r w:rsidR="00F14AB1" w:rsidRPr="00F23E32">
        <w:t xml:space="preserve"> The below </w:t>
      </w:r>
      <w:r w:rsidR="00F14AB1" w:rsidRPr="00F23E32">
        <w:fldChar w:fldCharType="begin"/>
      </w:r>
      <w:r w:rsidR="00F14AB1" w:rsidRPr="00F23E32">
        <w:instrText xml:space="preserve"> REF _Ref478905590 \h </w:instrText>
      </w:r>
      <w:r w:rsidR="00F14AB1" w:rsidRPr="00F23E32">
        <w:fldChar w:fldCharType="separate"/>
      </w:r>
      <w:r w:rsidR="00F23E32" w:rsidRPr="00F23E32">
        <w:t>Figure 2</w:t>
      </w:r>
      <w:r w:rsidR="00F23E32" w:rsidRPr="00F23E32">
        <w:noBreakHyphen/>
        <w:t>10</w:t>
      </w:r>
      <w:r w:rsidR="00F14AB1" w:rsidRPr="00F23E32">
        <w:fldChar w:fldCharType="end"/>
      </w:r>
      <w:r w:rsidR="00F14AB1" w:rsidRPr="00F23E32">
        <w:t xml:space="preserve"> shows the trending increase in efficiency for solar </w:t>
      </w:r>
      <w:bookmarkEnd w:id="71"/>
      <w:r w:rsidR="00F14AB1" w:rsidRPr="00F23E32">
        <w:t>panels.</w:t>
      </w:r>
    </w:p>
    <w:p w14:paraId="026B8E39" w14:textId="0AB06D3C" w:rsidR="00E810FC" w:rsidRDefault="00E810FC" w:rsidP="00C3236C">
      <w:r w:rsidRPr="00F23E32">
        <w:rPr>
          <w:noProof/>
        </w:rPr>
        <mc:AlternateContent>
          <mc:Choice Requires="wpg">
            <w:drawing>
              <wp:anchor distT="0" distB="0" distL="114300" distR="114300" simplePos="0" relativeHeight="251491328"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60DC631A" w:rsidR="00E67436" w:rsidRPr="009102AB" w:rsidRDefault="00E67436" w:rsidP="00C3236C">
                              <w:pPr>
                                <w:pStyle w:val="Caption"/>
                                <w:rPr>
                                  <w:szCs w:val="24"/>
                                </w:rPr>
                              </w:pPr>
                              <w:bookmarkStart w:id="72" w:name="_Ref478905590"/>
                              <w:bookmarkStart w:id="73" w:name="_Toc4929780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2"/>
                              <w:r>
                                <w:t xml:space="preserve"> - Best Research-Cell Efficiencies, 1976-2015 [28]</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491328;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60DC631A" w:rsidR="00E67436" w:rsidRPr="009102AB" w:rsidRDefault="00E67436" w:rsidP="00C3236C">
                        <w:pPr>
                          <w:pStyle w:val="Caption"/>
                          <w:rPr>
                            <w:szCs w:val="24"/>
                          </w:rPr>
                        </w:pPr>
                        <w:bookmarkStart w:id="74" w:name="_Ref478905590"/>
                        <w:bookmarkStart w:id="75" w:name="_Toc4929780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4"/>
                        <w:r>
                          <w:t xml:space="preserve"> - Best Research-Cell Efficiencies, 1976-2015 [28]</w:t>
                        </w:r>
                        <w:bookmarkEnd w:id="75"/>
                      </w:p>
                    </w:txbxContent>
                  </v:textbox>
                </v:shape>
                <w10:wrap type="square"/>
              </v:group>
            </w:pict>
          </mc:Fallback>
        </mc:AlternateContent>
      </w:r>
    </w:p>
    <w:p w14:paraId="42287037" w14:textId="7AD2F93C" w:rsidR="00E810FC" w:rsidRPr="00F23E32" w:rsidRDefault="00E810FC" w:rsidP="00C3236C"/>
    <w:p w14:paraId="7C9BBABD" w14:textId="2FA6FB2D" w:rsidR="00E810FC" w:rsidRDefault="00E810FC" w:rsidP="00E810FC">
      <w:pPr>
        <w:pStyle w:val="NormalWeb"/>
        <w:spacing w:before="0" w:beforeAutospacing="0" w:after="0" w:afterAutospacing="0"/>
      </w:pPr>
      <w:r>
        <w:t>While the efficiencies of PV are undoubtedly increasing with it is important to mention the detrimental performance of PV over its lifetime.</w:t>
      </w:r>
      <w:r w:rsidR="003A7D7A">
        <w:t xml:space="preserve"> Shamra wrote that PV </w:t>
      </w:r>
      <w:r w:rsidR="003A7D7A" w:rsidRPr="003A7D7A">
        <w:t>experiences a cont</w:t>
      </w:r>
      <w:r w:rsidR="003A7D7A">
        <w:t xml:space="preserve">inuous degradation due to aging </w:t>
      </w:r>
      <w:r w:rsidR="0087131A">
        <w:fldChar w:fldCharType="begin"/>
      </w:r>
      <w:r w:rsidR="0087131A">
        <w:instrText xml:space="preserve"> ADDIN EN.CITE &lt;EndNote&gt;&lt;Cite&gt;&lt;Author&gt;Sharma&lt;/Author&gt;&lt;Year&gt;2013&lt;/Year&gt;&lt;RecNum&gt;163&lt;/RecNum&gt;&lt;DisplayText&gt;[29]&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fldChar w:fldCharType="separate"/>
      </w:r>
      <w:r w:rsidR="0087131A">
        <w:rPr>
          <w:noProof/>
        </w:rPr>
        <w:t>[</w:t>
      </w:r>
      <w:hyperlink w:anchor="_ENREF_29" w:tooltip="Sharma, 2013 #163" w:history="1">
        <w:r w:rsidR="00FC39FA">
          <w:rPr>
            <w:noProof/>
          </w:rPr>
          <w:t>29</w:t>
        </w:r>
      </w:hyperlink>
      <w:r w:rsidR="0087131A">
        <w:rPr>
          <w:noProof/>
        </w:rPr>
        <w:t>]</w:t>
      </w:r>
      <w:r w:rsidR="0087131A">
        <w:fldChar w:fldCharType="end"/>
      </w:r>
      <w:r w:rsidR="003A7D7A">
        <w:t xml:space="preserve">. </w:t>
      </w:r>
      <w:r>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fldChar w:fldCharType="begin">
          <w:fldData xml:space="preserve">PEVuZE5vdGU+PENpdGU+PEF1dGhvcj5NZXllcjwvQXV0aG9yPjxZZWFyPjIwMDQ8L1llYXI+PFJl
Y051bT4xNzM8L1JlY051bT48RGlzcGxheVRleHQ+WzMw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87131A">
        <w:instrText xml:space="preserve"> ADDIN EN.CITE </w:instrText>
      </w:r>
      <w:r w:rsidR="0087131A">
        <w:fldChar w:fldCharType="begin">
          <w:fldData xml:space="preserve">PEVuZE5vdGU+PENpdGU+PEF1dGhvcj5NZXllcjwvQXV0aG9yPjxZZWFyPjIwMDQ8L1llYXI+PFJl
Y051bT4xNzM8L1JlY051bT48RGlzcGxheVRleHQ+WzMw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87131A">
        <w:instrText xml:space="preserve"> ADDIN EN.CITE.DATA </w:instrText>
      </w:r>
      <w:r w:rsidR="0087131A">
        <w:fldChar w:fldCharType="end"/>
      </w:r>
      <w:r w:rsidR="003A7D7A">
        <w:fldChar w:fldCharType="separate"/>
      </w:r>
      <w:r w:rsidR="0087131A">
        <w:rPr>
          <w:noProof/>
        </w:rPr>
        <w:t>[</w:t>
      </w:r>
      <w:hyperlink w:anchor="_ENREF_30" w:tooltip="Meyer, 2004 #173" w:history="1">
        <w:r w:rsidR="00FC39FA">
          <w:rPr>
            <w:noProof/>
          </w:rPr>
          <w:t>30</w:t>
        </w:r>
      </w:hyperlink>
      <w:r w:rsidR="0087131A">
        <w:rPr>
          <w:noProof/>
        </w:rPr>
        <w:t>]</w:t>
      </w:r>
      <w:r w:rsidR="003A7D7A">
        <w:fldChar w:fldCharType="end"/>
      </w:r>
      <w:r>
        <w:t xml:space="preserve">. </w:t>
      </w:r>
    </w:p>
    <w:p w14:paraId="706445DA" w14:textId="77777777" w:rsidR="003A7D7A" w:rsidRDefault="003A7D7A" w:rsidP="00E810FC">
      <w:pPr>
        <w:pStyle w:val="NormalWeb"/>
        <w:spacing w:before="0" w:beforeAutospacing="0" w:after="0" w:afterAutospacing="0"/>
        <w:rPr>
          <w:lang w:eastAsia="zh-CN"/>
        </w:rPr>
      </w:pPr>
    </w:p>
    <w:p w14:paraId="30A03C46" w14:textId="56228C13" w:rsidR="00E810FC" w:rsidRDefault="00E810FC" w:rsidP="00E810FC">
      <w:pPr>
        <w:pStyle w:val="NormalWeb"/>
        <w:spacing w:before="0" w:beforeAutospacing="0" w:after="0" w:afterAutospacing="0"/>
        <w:rPr>
          <w:rFonts w:ascii="Calibri" w:hAnsi="Calibri" w:cs="Calibri"/>
        </w:rPr>
      </w:pPr>
      <w:r>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Pr>
          <w:rFonts w:ascii="AdvP4C4E74" w:hAnsi="AdvP4C4E74" w:cs="Calibri"/>
        </w:rPr>
        <w:t>.</w:t>
      </w:r>
      <w:r>
        <w:t xml:space="preserve">5%/year </w:t>
      </w:r>
      <w:r w:rsidR="003A7D7A">
        <w:fldChar w:fldCharType="begin"/>
      </w:r>
      <w:r w:rsidR="0087131A">
        <w:instrText xml:space="preserve"> ADDIN EN.CITE &lt;EndNote&gt;&lt;Cite&gt;&lt;Author&gt;Jordan&lt;/Author&gt;&lt;Year&gt;2013&lt;/Year&gt;&lt;RecNum&gt;174&lt;/RecNum&gt;&lt;DisplayText&gt;[31]&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fldChar w:fldCharType="separate"/>
      </w:r>
      <w:r w:rsidR="0087131A">
        <w:rPr>
          <w:noProof/>
        </w:rPr>
        <w:t>[</w:t>
      </w:r>
      <w:hyperlink w:anchor="_ENREF_31" w:tooltip="Jordan, 2013 #174" w:history="1">
        <w:r w:rsidR="00FC39FA">
          <w:rPr>
            <w:noProof/>
          </w:rPr>
          <w:t>31</w:t>
        </w:r>
      </w:hyperlink>
      <w:r w:rsidR="0087131A">
        <w:rPr>
          <w:noProof/>
        </w:rPr>
        <w:t>]</w:t>
      </w:r>
      <w:r w:rsidR="003A7D7A">
        <w:fldChar w:fldCharType="end"/>
      </w:r>
      <w:r>
        <w:t>.</w:t>
      </w:r>
    </w:p>
    <w:p w14:paraId="555D9A5F" w14:textId="77777777" w:rsidR="00FB09F9" w:rsidRPr="00F23E32" w:rsidRDefault="00FB09F9" w:rsidP="00C3236C"/>
    <w:p w14:paraId="58472CD9" w14:textId="2E834F24" w:rsidR="00F902DD" w:rsidRPr="00F23E32" w:rsidRDefault="00F902DD" w:rsidP="00C3236C">
      <w:r w:rsidRPr="00F23E32">
        <w:t xml:space="preserve">In the most recent study for the trending increases of efficiency for PV technology conducted by Sampaio and Gonzalez in 2017 the </w:t>
      </w:r>
      <w:r w:rsidR="00CD1CAC" w:rsidRPr="00F23E32">
        <w:fldChar w:fldCharType="begin"/>
      </w:r>
      <w:r w:rsidR="00CD1CAC" w:rsidRPr="00F23E32">
        <w:instrText xml:space="preserve"> REF _Ref481271112 \h </w:instrText>
      </w:r>
      <w:r w:rsidR="00CD1CAC" w:rsidRPr="00F23E32">
        <w:fldChar w:fldCharType="separate"/>
      </w:r>
      <w:r w:rsidR="00F23E32" w:rsidRPr="00F23E32">
        <w:t>Figure 2</w:t>
      </w:r>
      <w:r w:rsidR="00F23E32" w:rsidRPr="00F23E32">
        <w:noBreakHyphen/>
        <w:t>11</w:t>
      </w:r>
      <w:r w:rsidR="00CD1CAC" w:rsidRPr="00F23E32">
        <w:fldChar w:fldCharType="end"/>
      </w:r>
      <w:r w:rsidRPr="00F23E32">
        <w:t xml:space="preserve"> below was produced. </w:t>
      </w:r>
      <w:r w:rsidRPr="00F23E32">
        <w:fldChar w:fldCharType="begin"/>
      </w:r>
      <w:r w:rsidR="00E810FC">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23E32">
        <w:fldChar w:fldCharType="separate"/>
      </w:r>
      <w:r w:rsidR="00E810FC">
        <w:rPr>
          <w:noProof/>
        </w:rPr>
        <w:t>[</w:t>
      </w:r>
      <w:hyperlink w:anchor="_ENREF_19" w:tooltip="Sampaio, 2017 #127" w:history="1">
        <w:r w:rsidR="00FC39FA">
          <w:rPr>
            <w:noProof/>
          </w:rPr>
          <w:t>19</w:t>
        </w:r>
      </w:hyperlink>
      <w:r w:rsidR="00E810FC">
        <w:rPr>
          <w:noProof/>
        </w:rPr>
        <w:t>]</w:t>
      </w:r>
      <w:r w:rsidRPr="00F23E32">
        <w:fldChar w:fldCharType="end"/>
      </w:r>
      <w:r w:rsidR="00B24A8C" w:rsidRPr="00F23E32">
        <w:rPr>
          <w:noProof/>
        </w:rPr>
        <mc:AlternateContent>
          <mc:Choice Requires="wpg">
            <w:drawing>
              <wp:anchor distT="0" distB="0" distL="114300" distR="114300" simplePos="0" relativeHeight="251714560"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7BB7DB5E" w:rsidR="00E67436" w:rsidRPr="00AD383A" w:rsidRDefault="00E67436" w:rsidP="00C3236C">
                              <w:pPr>
                                <w:pStyle w:val="Caption"/>
                                <w:rPr>
                                  <w:szCs w:val="24"/>
                                </w:rPr>
                              </w:pPr>
                              <w:bookmarkStart w:id="76" w:name="_Ref481271112"/>
                              <w:bookmarkStart w:id="77" w:name="_Toc4929780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76"/>
                              <w:r>
                                <w:t xml:space="preserve"> - Solar Cell efficiency [19]</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71456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7BB7DB5E" w:rsidR="00E67436" w:rsidRPr="00AD383A" w:rsidRDefault="00E67436" w:rsidP="00C3236C">
                        <w:pPr>
                          <w:pStyle w:val="Caption"/>
                          <w:rPr>
                            <w:szCs w:val="24"/>
                          </w:rPr>
                        </w:pPr>
                        <w:bookmarkStart w:id="78" w:name="_Ref481271112"/>
                        <w:bookmarkStart w:id="79" w:name="_Toc4929780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78"/>
                        <w:r>
                          <w:t xml:space="preserve"> - Solar Cell efficiency [19]</w:t>
                        </w:r>
                        <w:bookmarkEnd w:id="79"/>
                      </w:p>
                    </w:txbxContent>
                  </v:textbox>
                </v:shape>
                <w10:wrap type="square"/>
              </v:group>
            </w:pict>
          </mc:Fallback>
        </mc:AlternateContent>
      </w:r>
    </w:p>
    <w:p w14:paraId="340A2B9C" w14:textId="7DE25F84" w:rsidR="007D3167" w:rsidRPr="00F23E32" w:rsidRDefault="007F7080" w:rsidP="00A46DFA">
      <w:pPr>
        <w:pStyle w:val="Heading3"/>
      </w:pPr>
      <w:bookmarkStart w:id="80" w:name="_Toc492808388"/>
      <w:r w:rsidRPr="00F23E32">
        <w:t>Modelling</w:t>
      </w:r>
      <w:r w:rsidR="007D3167" w:rsidRPr="00F23E32">
        <w:t xml:space="preserve"> of PV</w:t>
      </w:r>
      <w:bookmarkEnd w:id="80"/>
    </w:p>
    <w:p w14:paraId="0FC0B880" w14:textId="435E2169" w:rsidR="00D878FC" w:rsidRPr="00F23E32" w:rsidRDefault="00D878FC" w:rsidP="00C3236C">
      <w:r w:rsidRPr="00F23E32">
        <w:t>As mention</w:t>
      </w:r>
      <w:r w:rsidR="00427CB2" w:rsidRPr="00F23E32">
        <w:t>ed previously solar cells are P</w:t>
      </w:r>
      <w:r w:rsidRPr="00F23E32">
        <w:t>N junctions which can be reduced to an electrically equivalent solar cell model of a single diode, dependant current source and resistors as shown in the below</w:t>
      </w:r>
      <w:r w:rsidR="00EF3B18" w:rsidRPr="00F23E32">
        <w:t xml:space="preserve"> </w:t>
      </w:r>
      <w:r w:rsidRPr="00F23E32">
        <w:fldChar w:fldCharType="begin"/>
      </w:r>
      <w:r w:rsidRPr="00F23E32">
        <w:instrText xml:space="preserve"> REF _Ref481245605 \h </w:instrText>
      </w:r>
      <w:r w:rsidRPr="00F23E32">
        <w:fldChar w:fldCharType="separate"/>
      </w:r>
      <w:r w:rsidR="00F23E32" w:rsidRPr="00F23E32">
        <w:t>Figure 2</w:t>
      </w:r>
      <w:r w:rsidR="00F23E32" w:rsidRPr="00F23E32">
        <w:noBreakHyphen/>
        <w:t>12</w:t>
      </w:r>
      <w:r w:rsidRPr="00F23E32">
        <w:fldChar w:fldCharType="end"/>
      </w:r>
      <w:r w:rsidRPr="00F23E32">
        <w:t xml:space="preserve">. The voltage drop over the diode depends on the type of material which is used to construct the solar </w:t>
      </w:r>
      <w:r w:rsidR="00A63BCB" w:rsidRPr="00F23E32">
        <w:t xml:space="preserve">cell.  </w:t>
      </w:r>
      <w:r w:rsidR="00427CB2" w:rsidRPr="00F23E32">
        <w:t>Silicone</w:t>
      </w:r>
      <w:r w:rsidR="00A63BCB" w:rsidRPr="00F23E32">
        <w:t xml:space="preserve"> Crystalline cells have 0.74 V, Thin Film (GaAs) have 1.122 V and Sil</w:t>
      </w:r>
      <w:r w:rsidR="00427CB2" w:rsidRPr="00F23E32">
        <w:t>icone Amorphous have 0.896 V</w:t>
      </w:r>
      <w:r w:rsidR="00A63BCB" w:rsidRPr="00F23E32">
        <w:t xml:space="preserve"> forward biasing drop. </w:t>
      </w:r>
      <w:r w:rsidR="00A63BCB" w:rsidRPr="00F23E32">
        <w:fldChar w:fldCharType="begin"/>
      </w:r>
      <w:r w:rsidR="00E810FC">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23E32">
        <w:fldChar w:fldCharType="separate"/>
      </w:r>
      <w:r w:rsidR="00E810FC">
        <w:rPr>
          <w:noProof/>
        </w:rPr>
        <w:t>[</w:t>
      </w:r>
      <w:hyperlink w:anchor="_ENREF_28" w:tooltip="Green, 2015 #70" w:history="1">
        <w:r w:rsidR="00FC39FA">
          <w:rPr>
            <w:noProof/>
          </w:rPr>
          <w:t>28</w:t>
        </w:r>
      </w:hyperlink>
      <w:r w:rsidR="00E810FC">
        <w:rPr>
          <w:noProof/>
        </w:rPr>
        <w:t>]</w:t>
      </w:r>
      <w:r w:rsidR="00A63BCB" w:rsidRPr="00F23E32">
        <w:fldChar w:fldCharType="end"/>
      </w:r>
    </w:p>
    <w:p w14:paraId="4F4856E3" w14:textId="736D9323" w:rsidR="00D878FC" w:rsidRPr="00F23E32" w:rsidRDefault="0090082D" w:rsidP="00C3236C">
      <w:r>
        <w:rPr>
          <w:noProof/>
        </w:rPr>
        <mc:AlternateContent>
          <mc:Choice Requires="wpg">
            <w:drawing>
              <wp:anchor distT="0" distB="0" distL="114300" distR="114300" simplePos="0" relativeHeight="252115968"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3263C5C7" w:rsidR="00E67436" w:rsidRPr="00FB1351" w:rsidRDefault="00E67436" w:rsidP="00C3236C">
                                <w:pPr>
                                  <w:pStyle w:val="Caption"/>
                                  <w:rPr>
                                    <w:rFonts w:eastAsia="TimesNewRoman"/>
                                    <w:szCs w:val="24"/>
                                    <w:lang w:val="en-GB"/>
                                  </w:rPr>
                                </w:pPr>
                                <w:bookmarkStart w:id="81" w:name="_Ref481245605"/>
                                <w:bookmarkStart w:id="82" w:name="_Ref481245588"/>
                                <w:bookmarkStart w:id="83" w:name="_Toc4929780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1"/>
                                <w:r>
                                  <w:t>- Equivalent Circuit of a solar cell</w:t>
                                </w:r>
                                <w:bookmarkEnd w:id="82"/>
                                <w:r>
                                  <w:t xml:space="preserve">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E67436" w:rsidRPr="0090082D" w:rsidRDefault="00E67436">
                              <w:pPr>
                                <w:rPr>
                                  <w:sz w:val="28"/>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2115968"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0WduCO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3263C5C7" w:rsidR="00E67436" w:rsidRPr="00FB1351" w:rsidRDefault="00E67436" w:rsidP="00C3236C">
                          <w:pPr>
                            <w:pStyle w:val="Caption"/>
                            <w:rPr>
                              <w:rFonts w:eastAsia="TimesNewRoman"/>
                              <w:szCs w:val="24"/>
                              <w:lang w:val="en-GB"/>
                            </w:rPr>
                          </w:pPr>
                          <w:bookmarkStart w:id="84" w:name="_Ref481245605"/>
                          <w:bookmarkStart w:id="85" w:name="_Ref481245588"/>
                          <w:bookmarkStart w:id="86" w:name="_Toc4929780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4"/>
                          <w:r>
                            <w:t>- Equivalent Circuit of a solar cell</w:t>
                          </w:r>
                          <w:bookmarkEnd w:id="85"/>
                          <w:r>
                            <w:t xml:space="preserve"> [28]</w:t>
                          </w:r>
                          <w:bookmarkEnd w:id="86"/>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E67436" w:rsidRPr="0090082D" w:rsidRDefault="00E67436">
                        <w:pPr>
                          <w:rPr>
                            <w:sz w:val="28"/>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cell</m:t>
                                </m:r>
                              </m:sub>
                            </m:sSub>
                          </m:oMath>
                        </m:oMathPara>
                      </w:p>
                    </w:txbxContent>
                  </v:textbox>
                </v:shape>
              </v:group>
            </w:pict>
          </mc:Fallback>
        </mc:AlternateContent>
      </w:r>
    </w:p>
    <w:p w14:paraId="58DE2FC4" w14:textId="047C4F1B" w:rsidR="00D878FC" w:rsidRPr="00F23E32" w:rsidRDefault="00D878FC" w:rsidP="00C3236C"/>
    <w:p w14:paraId="38D2082D" w14:textId="376CED71" w:rsidR="00D878FC" w:rsidRPr="00F23E32" w:rsidRDefault="00D878FC" w:rsidP="00C3236C"/>
    <w:p w14:paraId="71976F4A" w14:textId="1833C4BD" w:rsidR="00D878FC" w:rsidRPr="00F23E32" w:rsidRDefault="00D878FC" w:rsidP="00C3236C"/>
    <w:p w14:paraId="6026DAE4" w14:textId="3D0E0FD2" w:rsidR="00D878FC" w:rsidRPr="00F23E32" w:rsidRDefault="00D878FC" w:rsidP="00C3236C"/>
    <w:p w14:paraId="031DD348" w14:textId="77777777" w:rsidR="00D878FC" w:rsidRPr="00F23E32" w:rsidRDefault="00D878FC" w:rsidP="00C3236C"/>
    <w:p w14:paraId="1533A1C6" w14:textId="77777777" w:rsidR="00D878FC" w:rsidRPr="00F23E32" w:rsidRDefault="00D878FC" w:rsidP="00C3236C"/>
    <w:p w14:paraId="4A6A20D8" w14:textId="77777777" w:rsidR="00D878FC" w:rsidRPr="00F23E32" w:rsidRDefault="00D878FC" w:rsidP="00C3236C"/>
    <w:p w14:paraId="142BFE6F" w14:textId="77777777" w:rsidR="00D878FC" w:rsidRPr="00F23E32" w:rsidRDefault="00D878FC" w:rsidP="00C3236C"/>
    <w:p w14:paraId="67BCC43D" w14:textId="77777777" w:rsidR="00D878FC" w:rsidRPr="00F23E32" w:rsidRDefault="00D878FC" w:rsidP="00C3236C"/>
    <w:p w14:paraId="5B470D5D" w14:textId="77777777" w:rsidR="00D878FC" w:rsidRPr="00F23E32" w:rsidRDefault="00D878FC" w:rsidP="00C3236C"/>
    <w:p w14:paraId="47F0F3F0" w14:textId="77777777" w:rsidR="00D878FC" w:rsidRPr="00F23E32" w:rsidRDefault="00D878FC" w:rsidP="00C3236C"/>
    <w:p w14:paraId="18EDA31E" w14:textId="77777777" w:rsidR="00D878FC" w:rsidRPr="00F23E32" w:rsidRDefault="00D878FC" w:rsidP="00C3236C"/>
    <w:p w14:paraId="7DA8CDA7" w14:textId="7CBCD943" w:rsidR="00D878FC" w:rsidRPr="00F23E32" w:rsidRDefault="00D878FC" w:rsidP="00C3236C"/>
    <w:p w14:paraId="73E7EA1B" w14:textId="77777777" w:rsidR="00D878FC" w:rsidRPr="00F23E32" w:rsidRDefault="00D878FC" w:rsidP="00C3236C"/>
    <w:p w14:paraId="27B9A6BA" w14:textId="5745C567" w:rsidR="00D878FC" w:rsidRPr="00F23E32" w:rsidRDefault="00D878FC" w:rsidP="00C3236C"/>
    <w:p w14:paraId="2AB2F143" w14:textId="77777777" w:rsidR="00EF3B18" w:rsidRPr="00F23E32" w:rsidRDefault="00EF3B18" w:rsidP="00C3236C"/>
    <w:p w14:paraId="5F49FB65" w14:textId="2BC3B682" w:rsidR="00D878FC" w:rsidRPr="00F23E32" w:rsidRDefault="00D878FC" w:rsidP="00C3236C"/>
    <w:p w14:paraId="2278B84F" w14:textId="43F47B19" w:rsidR="00092476" w:rsidRPr="00F23E32" w:rsidRDefault="00092476" w:rsidP="00C3236C"/>
    <w:p w14:paraId="58B5D84D" w14:textId="0E8BEB78" w:rsidR="00427CB2" w:rsidRPr="00F23E32" w:rsidRDefault="00092476" w:rsidP="00C3236C">
      <w:r w:rsidRPr="00F23E32">
        <w:t>The incident energy in the form of photons from the sun are converted into photocurrent which is the current source</w:t>
      </w:r>
      <w:r w:rsidR="007D7470" w:rsidRPr="00F23E3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23E32">
        <w:t>. The electrons in the valence band are given energy from the photos and “jump” up to the conduction band producing a current.</w:t>
      </w:r>
      <w:r w:rsidR="00427CB2" w:rsidRPr="00F23E32">
        <w:t xml:space="preserve"> </w:t>
      </w:r>
      <w:r w:rsidR="00427CB2" w:rsidRPr="00F23E32">
        <w:fldChar w:fldCharType="begin"/>
      </w:r>
      <w:r w:rsidR="0087131A">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sidRPr="00F23E32">
        <w:fldChar w:fldCharType="separate"/>
      </w:r>
      <w:r w:rsidR="0087131A">
        <w:rPr>
          <w:noProof/>
        </w:rPr>
        <w:t>[</w:t>
      </w:r>
      <w:hyperlink w:anchor="_ENREF_32" w:tooltip="Özden, 2016 #117" w:history="1">
        <w:r w:rsidR="00FC39FA">
          <w:rPr>
            <w:noProof/>
          </w:rPr>
          <w:t>32</w:t>
        </w:r>
      </w:hyperlink>
      <w:r w:rsidR="0087131A">
        <w:rPr>
          <w:noProof/>
        </w:rPr>
        <w:t>]</w:t>
      </w:r>
      <w:r w:rsidR="00427CB2" w:rsidRPr="00F23E32">
        <w:fldChar w:fldCharType="end"/>
      </w:r>
      <w:r w:rsidR="00427CB2" w:rsidRPr="00F23E32">
        <w:t xml:space="preserve"> </w:t>
      </w:r>
      <w:r w:rsidR="00427CB2" w:rsidRPr="00F23E32">
        <w:fldChar w:fldCharType="begin"/>
      </w:r>
      <w:r w:rsidR="0087131A">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23E32">
        <w:fldChar w:fldCharType="separate"/>
      </w:r>
      <w:r w:rsidR="0087131A">
        <w:rPr>
          <w:noProof/>
        </w:rPr>
        <w:t>[</w:t>
      </w:r>
      <w:hyperlink w:anchor="_ENREF_33" w:tooltip="Silvestre, 2009 #111" w:history="1">
        <w:r w:rsidR="00FC39FA">
          <w:rPr>
            <w:noProof/>
          </w:rPr>
          <w:t>33</w:t>
        </w:r>
      </w:hyperlink>
      <w:r w:rsidR="0087131A">
        <w:rPr>
          <w:noProof/>
        </w:rPr>
        <w:t>]</w:t>
      </w:r>
      <w:r w:rsidR="00427CB2" w:rsidRPr="00F23E32">
        <w:fldChar w:fldCharType="end"/>
      </w:r>
      <w:r w:rsidR="00427CB2" w:rsidRPr="00F23E32">
        <w:t xml:space="preserve"> </w:t>
      </w:r>
    </w:p>
    <w:p w14:paraId="34DA25ED" w14:textId="36FD69B6" w:rsidR="00092476" w:rsidRPr="00F23E32" w:rsidRDefault="00092476" w:rsidP="00C3236C"/>
    <w:p w14:paraId="03A8624A" w14:textId="77777777" w:rsidR="00092476" w:rsidRPr="00F23E32" w:rsidRDefault="00092476" w:rsidP="00C3236C"/>
    <w:p w14:paraId="5BA32D93" w14:textId="073F6F9A" w:rsidR="00092476" w:rsidRPr="00F23E32" w:rsidRDefault="00C31F60" w:rsidP="00C3236C">
      <w:r w:rsidRPr="00F23E32">
        <w:t>The total current</w:t>
      </w:r>
      <w:r w:rsidR="00092476" w:rsidRPr="00F23E32">
        <w:t xml:space="preserve"> which flows out of the solar cell can be </w:t>
      </w:r>
      <w:r w:rsidR="00D878FC" w:rsidRPr="00F23E32">
        <w:t>calculated</w:t>
      </w:r>
      <w:r w:rsidR="00092476" w:rsidRPr="00F23E32">
        <w:t xml:space="preserve"> by </w:t>
      </w:r>
      <w:r w:rsidR="00D878FC" w:rsidRPr="00F23E32">
        <w:t>Kirchhoff’s</w:t>
      </w:r>
      <w:r w:rsidR="00092476" w:rsidRPr="00F23E32">
        <w:t xml:space="preserve"> Current law</w:t>
      </w:r>
      <w:r w:rsidRPr="00F23E32">
        <w:t xml:space="preserve"> at the top node</w:t>
      </w:r>
      <w:r w:rsidR="00092476" w:rsidRPr="00F23E32">
        <w:t>:</w:t>
      </w:r>
      <w:r w:rsidR="00427CB2" w:rsidRPr="00F23E32">
        <w:t xml:space="preserve"> </w:t>
      </w:r>
      <w:r w:rsidR="00427CB2"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23E32">
        <w:fldChar w:fldCharType="separate"/>
      </w:r>
      <w:r w:rsidR="0087131A">
        <w:rPr>
          <w:noProof/>
        </w:rPr>
        <w:t>[</w:t>
      </w:r>
      <w:hyperlink w:anchor="_ENREF_34" w:tooltip="Baetens, 2010 #88" w:history="1">
        <w:r w:rsidR="00FC39FA">
          <w:rPr>
            <w:noProof/>
          </w:rPr>
          <w:t>34</w:t>
        </w:r>
      </w:hyperlink>
      <w:r w:rsidR="0087131A">
        <w:rPr>
          <w:noProof/>
        </w:rPr>
        <w:t>]</w:t>
      </w:r>
      <w:r w:rsidR="00427CB2" w:rsidRPr="00F23E32">
        <w:fldChar w:fldCharType="end"/>
      </w:r>
    </w:p>
    <w:p w14:paraId="78BBA92B" w14:textId="10BCFB75" w:rsidR="00092476" w:rsidRPr="00F23E32" w:rsidRDefault="00092476" w:rsidP="00C3236C"/>
    <w:p w14:paraId="33214DA8" w14:textId="549ECACA" w:rsidR="00BB7C11" w:rsidRPr="00F23E32" w:rsidRDefault="00E810FC" w:rsidP="00C3236C">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23E32">
        <w:t xml:space="preserve"> </w:t>
      </w:r>
      <w:r w:rsidR="007D7470" w:rsidRPr="00F23E32">
        <w:tab/>
      </w:r>
      <w:r w:rsidR="007D7470" w:rsidRPr="00F23E32">
        <w:tab/>
      </w:r>
      <w:r w:rsidR="007D7470" w:rsidRPr="00F23E32">
        <w:tab/>
      </w:r>
      <w:r w:rsidR="007D7470" w:rsidRPr="00F23E32">
        <w:tab/>
      </w:r>
      <w:r w:rsidR="007D7470" w:rsidRPr="00F23E32">
        <w:tab/>
      </w:r>
      <w:r w:rsidR="007D747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7D7470" w:rsidRPr="00F23E32">
        <w:rPr>
          <w:rStyle w:val="EquationsChar"/>
          <w:rFonts w:eastAsia="TimesNewRoman"/>
          <w:i w:val="0"/>
        </w:rPr>
        <w:t>)</w:t>
      </w:r>
    </w:p>
    <w:p w14:paraId="385DDD5D" w14:textId="02ACE50C" w:rsidR="00092476" w:rsidRPr="00F23E32" w:rsidRDefault="00092476" w:rsidP="00C3236C"/>
    <w:p w14:paraId="552569EF" w14:textId="6CDAC45B" w:rsidR="00092476" w:rsidRPr="00F23E32" w:rsidRDefault="00092476" w:rsidP="00C3236C">
      <w:r w:rsidRPr="00F23E32">
        <w:t>Where:</w:t>
      </w:r>
    </w:p>
    <w:p w14:paraId="68086E76" w14:textId="0F2FA578"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23E32">
        <w:t xml:space="preserve"> </w:t>
      </w:r>
      <w:r w:rsidR="00427CB2" w:rsidRPr="00F23E32">
        <w:t xml:space="preserve">- </w:t>
      </w:r>
      <w:r w:rsidR="00BC767C" w:rsidRPr="00F23E32">
        <w:t>is the current flowing out of the cell</w:t>
      </w:r>
    </w:p>
    <w:p w14:paraId="26829676" w14:textId="4E1A9F3E"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23E32">
        <w:rPr>
          <w:sz w:val="16"/>
          <w:szCs w:val="16"/>
        </w:rPr>
        <w:t xml:space="preserve"> </w:t>
      </w:r>
      <w:r w:rsidR="00427CB2" w:rsidRPr="00F23E32">
        <w:t xml:space="preserve">- </w:t>
      </w:r>
      <w:r w:rsidR="00D878FC" w:rsidRPr="00F23E32">
        <w:t xml:space="preserve">is the photocurrent source </w:t>
      </w:r>
    </w:p>
    <w:p w14:paraId="7AD2EE6D" w14:textId="5E31F2D7"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23E32">
        <w:rPr>
          <w:sz w:val="16"/>
          <w:szCs w:val="16"/>
        </w:rPr>
        <w:t xml:space="preserve"> </w:t>
      </w:r>
      <w:r w:rsidR="00427CB2" w:rsidRPr="00F23E32">
        <w:t xml:space="preserve">- </w:t>
      </w:r>
      <w:r w:rsidR="00D878FC" w:rsidRPr="00F23E32">
        <w:t>the diode current</w:t>
      </w:r>
    </w:p>
    <w:p w14:paraId="3BABB8F1" w14:textId="6D6CC976"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23E32">
        <w:rPr>
          <w:sz w:val="16"/>
          <w:szCs w:val="16"/>
        </w:rPr>
        <w:t xml:space="preserve"> </w:t>
      </w:r>
      <w:r w:rsidR="00427CB2" w:rsidRPr="00F23E32">
        <w:t xml:space="preserve">- </w:t>
      </w:r>
      <w:r w:rsidR="00D878FC" w:rsidRPr="00F23E32">
        <w:t>the current flowing through a parallel resistor caused by a flowed P-N junction</w:t>
      </w:r>
    </w:p>
    <w:p w14:paraId="5BA8CE6E" w14:textId="6CFA9F3B" w:rsidR="00D878FC" w:rsidRPr="00F23E32" w:rsidRDefault="00D878FC" w:rsidP="00C3236C">
      <w:pPr>
        <w:pStyle w:val="ListParagraph"/>
        <w:rPr>
          <w:lang w:eastAsia="en-GB"/>
        </w:rPr>
      </w:pPr>
    </w:p>
    <w:p w14:paraId="5FBE8132" w14:textId="3859D34C" w:rsidR="00A63BCB" w:rsidRPr="00F23E32" w:rsidRDefault="00A63BCB" w:rsidP="00C3236C">
      <w:pPr>
        <w:rPr>
          <w:lang w:eastAsia="en-GB"/>
        </w:rPr>
      </w:pPr>
    </w:p>
    <w:p w14:paraId="690BE6C5" w14:textId="77777777" w:rsidR="007E4190" w:rsidRPr="00F23E32" w:rsidRDefault="007E4190" w:rsidP="00C3236C">
      <w:pPr>
        <w:rPr>
          <w:lang w:eastAsia="en-GB"/>
        </w:rPr>
      </w:pPr>
    </w:p>
    <w:p w14:paraId="3D331964" w14:textId="77777777" w:rsidR="00A63BCB" w:rsidRPr="00F23E32" w:rsidRDefault="00A63BCB" w:rsidP="00C3236C">
      <w:pPr>
        <w:rPr>
          <w:lang w:eastAsia="en-GB"/>
        </w:rPr>
      </w:pPr>
    </w:p>
    <w:p w14:paraId="049555A5" w14:textId="4C5A3F16" w:rsidR="00D878FC" w:rsidRPr="00F23E32" w:rsidRDefault="00D878FC" w:rsidP="00C3236C">
      <w:pPr>
        <w:rPr>
          <w:lang w:eastAsia="en-GB"/>
        </w:rPr>
      </w:pPr>
      <w:r w:rsidRPr="00F23E32">
        <w:rPr>
          <w:lang w:eastAsia="en-GB"/>
        </w:rPr>
        <w:t>The current produced by the photocurrent source is given by the equation:</w:t>
      </w:r>
    </w:p>
    <w:p w14:paraId="7F49A9B9" w14:textId="65FE7864" w:rsidR="00C31F60" w:rsidRPr="00F23E32" w:rsidRDefault="00C31F60" w:rsidP="00C3236C">
      <w:pPr>
        <w:rPr>
          <w:lang w:eastAsia="en-GB"/>
        </w:rPr>
      </w:pPr>
    </w:p>
    <w:p w14:paraId="4E28F89F" w14:textId="55F3C151" w:rsidR="00C31F60" w:rsidRPr="00F23E32" w:rsidRDefault="00E810FC" w:rsidP="00C3236C">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23E32">
        <w:t xml:space="preserve"> </w:t>
      </w:r>
      <w:r w:rsidR="00C31F60" w:rsidRPr="00F23E32">
        <w:tab/>
      </w:r>
      <w:r w:rsidR="00C31F60" w:rsidRPr="00F23E32">
        <w:tab/>
      </w:r>
      <w:r w:rsidR="00C31F60" w:rsidRPr="00F23E32">
        <w:tab/>
      </w:r>
      <w:r w:rsidR="00C31F60" w:rsidRPr="00F23E32">
        <w:tab/>
      </w:r>
      <w:r w:rsidR="00C31F6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3</w:t>
      </w:r>
      <w:r w:rsidR="00980F51" w:rsidRPr="00F23E32">
        <w:rPr>
          <w:rStyle w:val="EquationsChar"/>
          <w:rFonts w:eastAsia="TimesNewRoman"/>
          <w:i w:val="0"/>
        </w:rPr>
        <w:fldChar w:fldCharType="end"/>
      </w:r>
      <w:r w:rsidR="00C31F60" w:rsidRPr="00F23E32">
        <w:rPr>
          <w:rStyle w:val="EquationsChar"/>
          <w:rFonts w:eastAsia="TimesNewRoman"/>
          <w:i w:val="0"/>
        </w:rPr>
        <w:t>)</w:t>
      </w:r>
    </w:p>
    <w:p w14:paraId="70243450" w14:textId="77777777" w:rsidR="00C31F60" w:rsidRPr="00F23E32" w:rsidRDefault="00C31F60" w:rsidP="00C3236C"/>
    <w:p w14:paraId="37F7E17E" w14:textId="77777777" w:rsidR="00C31F60" w:rsidRPr="00F23E32" w:rsidRDefault="00C31F60" w:rsidP="00C3236C">
      <w:r w:rsidRPr="00F23E32">
        <w:t>Where:</w:t>
      </w:r>
    </w:p>
    <w:p w14:paraId="79589CAD" w14:textId="4933CEC9"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23E32">
        <w:rPr>
          <w:sz w:val="16"/>
          <w:szCs w:val="16"/>
        </w:rPr>
        <w:t xml:space="preserve"> </w:t>
      </w:r>
      <w:r w:rsidR="00427CB2" w:rsidRPr="00F23E32">
        <w:t>- is</w:t>
      </w:r>
      <w:r w:rsidR="00C31F60" w:rsidRPr="00F23E32">
        <w:t xml:space="preserve"> the photocurrent source </w:t>
      </w:r>
    </w:p>
    <w:p w14:paraId="577F8651" w14:textId="449CC9BE"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23E32">
        <w:rPr>
          <w:sz w:val="16"/>
          <w:szCs w:val="16"/>
        </w:rPr>
        <w:t xml:space="preserve"> </w:t>
      </w:r>
      <w:r w:rsidR="00427CB2" w:rsidRPr="00F23E32">
        <w:t xml:space="preserve">- is </w:t>
      </w:r>
      <w:r w:rsidR="00C31F60" w:rsidRPr="00F23E32">
        <w:t>the short circuit current at 1,000W/m</w:t>
      </w:r>
      <w:r w:rsidR="00C31F60" w:rsidRPr="00F23E32">
        <w:rPr>
          <w:vertAlign w:val="superscript"/>
        </w:rPr>
        <w:t>2</w:t>
      </w:r>
      <w:r w:rsidR="00C31F60" w:rsidRPr="00F23E32">
        <w:t xml:space="preserve"> and 25 degrees Celsius</w:t>
      </w:r>
    </w:p>
    <w:p w14:paraId="627DD58E" w14:textId="575A39DD"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23E32">
        <w:rPr>
          <w:sz w:val="16"/>
          <w:szCs w:val="16"/>
        </w:rPr>
        <w:t xml:space="preserve"> </w:t>
      </w:r>
      <w:r w:rsidR="00427CB2" w:rsidRPr="00F23E32">
        <w:t xml:space="preserve">- is </w:t>
      </w:r>
      <w:r w:rsidR="00C31F60" w:rsidRPr="00F23E32">
        <w:t>the surface temperature of the solar cell</w:t>
      </w:r>
    </w:p>
    <w:p w14:paraId="786D48B0" w14:textId="38F3FBD8"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irradiation incident on the solar cell</w:t>
      </w:r>
    </w:p>
    <w:p w14:paraId="14479DDC" w14:textId="284D34E2"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temperature modification coefficient for the short circuit current</w:t>
      </w:r>
    </w:p>
    <w:p w14:paraId="6E624DBE" w14:textId="2630C0F8" w:rsidR="004804AD" w:rsidRPr="00F23E32" w:rsidRDefault="004804AD" w:rsidP="00C3236C">
      <w:pPr>
        <w:rPr>
          <w:rFonts w:eastAsia="TimesNewRoman"/>
        </w:rPr>
      </w:pPr>
      <w:r w:rsidRPr="00F23E32">
        <w:t xml:space="preserve">In Baetens studies he </w:t>
      </w:r>
      <w:r w:rsidR="00A63BCB" w:rsidRPr="00F23E32">
        <w:t>utilized</w:t>
      </w:r>
      <w:r w:rsidRPr="00F23E32">
        <w:t xml:space="preserve"> the formula below </w:t>
      </w:r>
      <w:r w:rsidR="00427CB2" w:rsidRPr="00F23E32">
        <w:t xml:space="preserve"> derived from </w:t>
      </w:r>
      <w:r w:rsidR="00427CB2" w:rsidRPr="00F23E32">
        <w:fldChar w:fldCharType="begin"/>
      </w:r>
      <w:r w:rsidR="00427CB2" w:rsidRPr="00F23E32">
        <w:instrText xml:space="preserve"> REF _Ref481245605 \h </w:instrText>
      </w:r>
      <w:r w:rsidR="00427CB2" w:rsidRPr="00F23E32">
        <w:fldChar w:fldCharType="separate"/>
      </w:r>
      <w:r w:rsidR="00F23E32" w:rsidRPr="00F23E32">
        <w:t>Figure 2</w:t>
      </w:r>
      <w:r w:rsidR="00F23E32" w:rsidRPr="00F23E32">
        <w:noBreakHyphen/>
        <w:t>12</w:t>
      </w:r>
      <w:r w:rsidR="00427CB2" w:rsidRPr="00F23E32">
        <w:fldChar w:fldCharType="end"/>
      </w:r>
      <w:r w:rsidR="00427CB2" w:rsidRPr="00F23E32">
        <w:t xml:space="preserve"> </w:t>
      </w:r>
      <w:r w:rsidRPr="00F23E32">
        <w:t>for the</w:t>
      </w:r>
      <w:r w:rsidR="00C44BC1" w:rsidRPr="00F23E32">
        <w:t xml:space="preserve"> instantaneous</w:t>
      </w:r>
      <w:r w:rsidRPr="00F23E32">
        <w:t xml:space="preserve"> power produced by PV: </w:t>
      </w:r>
      <w:r w:rsidR="004D5F09" w:rsidRPr="00F23E32">
        <w:rPr>
          <w:rFonts w:eastAsia="TimesNewRoman"/>
        </w:rPr>
        <w:fldChar w:fldCharType="begin"/>
      </w:r>
      <w:r w:rsidR="0087131A">
        <w:rPr>
          <w:rFonts w:eastAsia="TimesNewRoman"/>
        </w:rPr>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sidRPr="00F23E32">
        <w:rPr>
          <w:rFonts w:eastAsia="TimesNewRoman"/>
        </w:rPr>
        <w:fldChar w:fldCharType="separate"/>
      </w:r>
      <w:r w:rsidR="0087131A">
        <w:rPr>
          <w:rFonts w:eastAsia="TimesNewRoman"/>
          <w:noProof/>
        </w:rPr>
        <w:t>[</w:t>
      </w:r>
      <w:hyperlink w:anchor="_ENREF_32" w:tooltip="Özden, 2016 #117" w:history="1">
        <w:r w:rsidR="00FC39FA">
          <w:rPr>
            <w:rFonts w:eastAsia="TimesNewRoman"/>
            <w:noProof/>
          </w:rPr>
          <w:t>32</w:t>
        </w:r>
      </w:hyperlink>
      <w:r w:rsidR="0087131A">
        <w:rPr>
          <w:rFonts w:eastAsia="TimesNewRoman"/>
          <w:noProof/>
        </w:rPr>
        <w:t>]</w:t>
      </w:r>
      <w:r w:rsidR="004D5F09" w:rsidRPr="00F23E32">
        <w:rPr>
          <w:rFonts w:eastAsia="TimesNewRoman"/>
        </w:rPr>
        <w:fldChar w:fldCharType="end"/>
      </w:r>
      <w:r w:rsidR="004D5F09" w:rsidRPr="00F23E32">
        <w:rPr>
          <w:rFonts w:eastAsia="TimesNewRoman"/>
        </w:rPr>
        <w:t xml:space="preserve"> </w:t>
      </w:r>
      <w:r w:rsidR="004D5F09" w:rsidRPr="00F23E32">
        <w:rPr>
          <w:rFonts w:eastAsia="TimesNewRoman"/>
        </w:rPr>
        <w:fldChar w:fldCharType="begin"/>
      </w:r>
      <w:r w:rsidR="0087131A">
        <w:rPr>
          <w:rFonts w:eastAsia="TimesNewRoman"/>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sidRPr="00F23E32">
        <w:rPr>
          <w:rFonts w:eastAsia="TimesNewRoman"/>
        </w:rPr>
        <w:fldChar w:fldCharType="separate"/>
      </w:r>
      <w:r w:rsidR="0087131A">
        <w:rPr>
          <w:rFonts w:eastAsia="TimesNewRoman"/>
          <w:noProof/>
        </w:rPr>
        <w:t>[</w:t>
      </w:r>
      <w:hyperlink w:anchor="_ENREF_33" w:tooltip="Silvestre, 2009 #111" w:history="1">
        <w:r w:rsidR="00FC39FA">
          <w:rPr>
            <w:rFonts w:eastAsia="TimesNewRoman"/>
            <w:noProof/>
          </w:rPr>
          <w:t>33</w:t>
        </w:r>
      </w:hyperlink>
      <w:r w:rsidR="0087131A">
        <w:rPr>
          <w:rFonts w:eastAsia="TimesNewRoman"/>
          <w:noProof/>
        </w:rPr>
        <w:t>]</w:t>
      </w:r>
      <w:r w:rsidR="004D5F09" w:rsidRPr="00F23E32">
        <w:rPr>
          <w:rFonts w:eastAsia="TimesNewRoman"/>
        </w:rPr>
        <w:fldChar w:fldCharType="end"/>
      </w:r>
      <w:r w:rsidR="004D5F09" w:rsidRPr="00F23E32">
        <w:t xml:space="preserve"> </w:t>
      </w:r>
      <w:r w:rsidR="004D5F09" w:rsidRPr="00F23E32">
        <w:rPr>
          <w:rFonts w:eastAsia="TimesNewRoman"/>
        </w:rPr>
        <w:fldChar w:fldCharType="begin"/>
      </w:r>
      <w:r w:rsidR="0087131A">
        <w:rPr>
          <w:rFonts w:eastAsia="TimesNewRoman"/>
        </w:rPr>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sidRPr="00F23E32">
        <w:rPr>
          <w:rFonts w:eastAsia="TimesNewRoman"/>
        </w:rPr>
        <w:fldChar w:fldCharType="separate"/>
      </w:r>
      <w:r w:rsidR="0087131A">
        <w:rPr>
          <w:rFonts w:eastAsia="TimesNewRoman"/>
          <w:noProof/>
        </w:rPr>
        <w:t>[</w:t>
      </w:r>
      <w:hyperlink w:anchor="_ENREF_34" w:tooltip="Baetens, 2010 #88" w:history="1">
        <w:r w:rsidR="00FC39FA">
          <w:rPr>
            <w:rFonts w:eastAsia="TimesNewRoman"/>
            <w:noProof/>
          </w:rPr>
          <w:t>34</w:t>
        </w:r>
      </w:hyperlink>
      <w:r w:rsidR="0087131A">
        <w:rPr>
          <w:rFonts w:eastAsia="TimesNewRoman"/>
          <w:noProof/>
        </w:rPr>
        <w:t>]</w:t>
      </w:r>
      <w:r w:rsidR="004D5F09" w:rsidRPr="00F23E32">
        <w:rPr>
          <w:rFonts w:eastAsia="TimesNewRoman"/>
        </w:rPr>
        <w:fldChar w:fldCharType="end"/>
      </w:r>
    </w:p>
    <w:bookmarkStart w:id="87" w:name="_Ref480117722"/>
    <w:p w14:paraId="4C4D61D1" w14:textId="0A99DF7B" w:rsidR="004804AD" w:rsidRPr="00F23E32" w:rsidRDefault="00E810FC" w:rsidP="00C3236C">
      <w:pPr>
        <w:pStyle w:val="EquaText"/>
      </w:pPr>
      <m:oMath>
        <m:sSub>
          <m:sSubPr>
            <m:ctrlPr/>
          </m:sSubPr>
          <m:e>
            <m:r>
              <m:t>P</m:t>
            </m:r>
          </m:e>
          <m:sub>
            <m:r>
              <m:t>PV,ins</m:t>
            </m:r>
          </m:sub>
        </m:sSub>
        <m:r>
          <m:t>=</m:t>
        </m:r>
        <m:sSub>
          <m:sSubPr>
            <m:ctrlPr/>
          </m:sSubPr>
          <m:e>
            <m:r>
              <m:t>I</m:t>
            </m:r>
          </m:e>
          <m:sub>
            <m:r>
              <m:t>cell</m:t>
            </m:r>
          </m:sub>
        </m:sSub>
        <m:r>
          <m:t>V</m:t>
        </m:r>
      </m:oMath>
      <w:r w:rsidR="004804AD" w:rsidRPr="00F23E32">
        <w:tab/>
      </w:r>
      <w:r w:rsidR="004804AD" w:rsidRPr="00F23E32">
        <w:tab/>
      </w:r>
      <w:r w:rsidR="004804AD" w:rsidRPr="00F23E32">
        <w:tab/>
      </w:r>
      <w:r w:rsidR="004804AD" w:rsidRPr="00F23E32">
        <w:tab/>
      </w:r>
      <w:r w:rsidR="00D91CDE" w:rsidRPr="00F23E32">
        <w:tab/>
      </w:r>
      <w:r w:rsidR="004804AD" w:rsidRPr="00F23E32">
        <w:tab/>
      </w:r>
      <w:bookmarkEnd w:id="87"/>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4</w:t>
      </w:r>
      <w:r w:rsidR="00980F51" w:rsidRPr="00F23E32">
        <w:rPr>
          <w:rStyle w:val="EquationsChar"/>
          <w:rFonts w:eastAsia="MS Mincho"/>
          <w:i w:val="0"/>
        </w:rPr>
        <w:fldChar w:fldCharType="end"/>
      </w:r>
      <w:r w:rsidR="004804AD" w:rsidRPr="00F23E32">
        <w:rPr>
          <w:rStyle w:val="EquationsChar"/>
          <w:rFonts w:eastAsia="MS Mincho"/>
          <w:i w:val="0"/>
        </w:rPr>
        <w:t>)</w:t>
      </w:r>
    </w:p>
    <w:p w14:paraId="4FAE749A" w14:textId="113BB2B5" w:rsidR="004804AD" w:rsidRPr="00F23E32" w:rsidRDefault="00427CB2" w:rsidP="00C3236C">
      <w:r w:rsidRPr="00F23E32">
        <w:t>And:</w:t>
      </w:r>
    </w:p>
    <w:p w14:paraId="72BC2470" w14:textId="751E39B4" w:rsidR="004804AD" w:rsidRPr="00F23E32" w:rsidRDefault="00E810FC" w:rsidP="00C3236C">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23E32">
        <w:t xml:space="preserve">  </w:t>
      </w:r>
      <w:r w:rsidR="004804AD" w:rsidRPr="00F23E32">
        <w:tab/>
      </w:r>
      <w:r w:rsidR="004804AD" w:rsidRPr="00F23E32">
        <w:tab/>
        <w:t xml:space="preserve"> </w:t>
      </w:r>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5</w:t>
      </w:r>
      <w:r w:rsidR="00980F51" w:rsidRPr="00F23E32">
        <w:rPr>
          <w:rStyle w:val="EquationsChar"/>
          <w:rFonts w:eastAsia="MS Mincho"/>
          <w:i w:val="0"/>
        </w:rPr>
        <w:fldChar w:fldCharType="end"/>
      </w:r>
      <w:r w:rsidR="004804AD" w:rsidRPr="00F23E32">
        <w:rPr>
          <w:rStyle w:val="EquationsChar"/>
          <w:rFonts w:eastAsia="MS Mincho"/>
          <w:i w:val="0"/>
        </w:rPr>
        <w:t>)</w:t>
      </w:r>
    </w:p>
    <w:p w14:paraId="36CEDD7D" w14:textId="77777777" w:rsidR="004804AD" w:rsidRPr="00F23E32" w:rsidRDefault="004804AD" w:rsidP="00C3236C">
      <w:r w:rsidRPr="00F23E32">
        <w:t>Where:</w:t>
      </w:r>
    </w:p>
    <w:p w14:paraId="6A7AE14E" w14:textId="7E3FD49E" w:rsidR="00D91CDE"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23E32">
        <w:rPr>
          <w:sz w:val="16"/>
          <w:szCs w:val="16"/>
        </w:rPr>
        <w:t xml:space="preserve"> </w:t>
      </w:r>
      <w:r w:rsidR="00427CB2" w:rsidRPr="00F23E32">
        <w:t>- is</w:t>
      </w:r>
      <w:r w:rsidR="00D91CDE" w:rsidRPr="00F23E32">
        <w:t xml:space="preserve"> the</w:t>
      </w:r>
      <w:r w:rsidR="00C44BC1" w:rsidRPr="00F23E32">
        <w:t xml:space="preserve"> instantaneous</w:t>
      </w:r>
      <w:r w:rsidR="00D91CDE" w:rsidRPr="00F23E32">
        <w:t xml:space="preserve"> power produced by the cell</w:t>
      </w:r>
    </w:p>
    <w:p w14:paraId="3913E78B" w14:textId="7E5B8BDC" w:rsidR="004804AD"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23E32">
        <w:rPr>
          <w:sz w:val="16"/>
          <w:szCs w:val="16"/>
        </w:rPr>
        <w:t xml:space="preserve"> </w:t>
      </w:r>
      <w:r w:rsidR="00427CB2" w:rsidRPr="00F23E32">
        <w:t>- is</w:t>
      </w:r>
      <w:r w:rsidR="004804AD" w:rsidRPr="00F23E32">
        <w:t xml:space="preserve"> the current produced by the cell</w:t>
      </w:r>
    </w:p>
    <w:p w14:paraId="4BA67EE3" w14:textId="49971E32" w:rsidR="004804AD" w:rsidRPr="00F23E32" w:rsidRDefault="004804AD" w:rsidP="00C3236C">
      <w:pPr>
        <w:pStyle w:val="ListParagraph"/>
        <w:numPr>
          <w:ilvl w:val="0"/>
          <w:numId w:val="7"/>
        </w:numPr>
      </w:pPr>
      <w:r w:rsidRPr="00F23E32">
        <w:t xml:space="preserve">V </w:t>
      </w:r>
      <w:r w:rsidR="00427CB2" w:rsidRPr="00F23E32">
        <w:t>- is</w:t>
      </w:r>
      <w:r w:rsidRPr="00F23E32">
        <w:t xml:space="preserve"> the voltage of the cell</w:t>
      </w:r>
    </w:p>
    <w:p w14:paraId="4D5E9791" w14:textId="55AD7646" w:rsidR="004804AD"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23E32">
        <w:rPr>
          <w:sz w:val="16"/>
          <w:szCs w:val="16"/>
        </w:rPr>
        <w:t xml:space="preserve"> </w:t>
      </w:r>
      <w:r w:rsidR="00427CB2" w:rsidRPr="00F23E32">
        <w:t xml:space="preserve">- is </w:t>
      </w:r>
      <w:r w:rsidR="004804AD" w:rsidRPr="00F23E32">
        <w:t>the light generated current</w:t>
      </w:r>
    </w:p>
    <w:p w14:paraId="40E96BFE" w14:textId="0BC021F4" w:rsidR="004804AD"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23E32">
        <w:rPr>
          <w:sz w:val="16"/>
          <w:szCs w:val="16"/>
        </w:rPr>
        <w:t xml:space="preserve"> </w:t>
      </w:r>
      <w:r w:rsidR="00427CB2" w:rsidRPr="00F23E32">
        <w:t xml:space="preserve">- is </w:t>
      </w:r>
      <w:r w:rsidR="004804AD" w:rsidRPr="00F23E32">
        <w:t>the reverse saturation current of the diode</w:t>
      </w:r>
    </w:p>
    <w:p w14:paraId="55E0D2B4" w14:textId="1F06DB39" w:rsidR="004804AD" w:rsidRPr="00F23E32" w:rsidRDefault="004804AD" w:rsidP="00C3236C">
      <w:pPr>
        <w:pStyle w:val="ListParagraph"/>
        <w:numPr>
          <w:ilvl w:val="0"/>
          <w:numId w:val="7"/>
        </w:numPr>
      </w:pPr>
      <w:r w:rsidRPr="00F23E32">
        <w:t>R</w:t>
      </w:r>
      <w:r w:rsidRPr="00F23E32">
        <w:rPr>
          <w:sz w:val="16"/>
          <w:szCs w:val="16"/>
        </w:rPr>
        <w:t>s</w:t>
      </w:r>
      <w:r w:rsidRPr="00F23E32">
        <w:t xml:space="preserve"> </w:t>
      </w:r>
      <w:r w:rsidR="00427CB2" w:rsidRPr="00F23E32">
        <w:t>- is</w:t>
      </w:r>
      <w:r w:rsidRPr="00F23E32">
        <w:t xml:space="preserve"> the series resistance of the cells</w:t>
      </w:r>
    </w:p>
    <w:p w14:paraId="2D001EA8" w14:textId="0CDE8267" w:rsidR="004804AD" w:rsidRPr="00F23E32" w:rsidRDefault="004804AD" w:rsidP="00C3236C">
      <w:pPr>
        <w:pStyle w:val="ListParagraph"/>
        <w:numPr>
          <w:ilvl w:val="0"/>
          <w:numId w:val="7"/>
        </w:numPr>
      </w:pPr>
      <w:r w:rsidRPr="00F23E32">
        <w:t>R</w:t>
      </w:r>
      <w:r w:rsidRPr="00F23E32">
        <w:rPr>
          <w:sz w:val="16"/>
          <w:szCs w:val="16"/>
        </w:rPr>
        <w:t xml:space="preserve">sh </w:t>
      </w:r>
      <w:r w:rsidR="00427CB2" w:rsidRPr="00F23E32">
        <w:t>- is</w:t>
      </w:r>
      <w:r w:rsidRPr="00F23E32">
        <w:t xml:space="preserve"> the shunt resistance of the cells</w:t>
      </w:r>
    </w:p>
    <w:p w14:paraId="78A4CFA5" w14:textId="5D1EBD3D" w:rsidR="004804AD" w:rsidRPr="00F23E32" w:rsidRDefault="004804AD" w:rsidP="00C3236C">
      <w:pPr>
        <w:pStyle w:val="ListParagraph"/>
        <w:numPr>
          <w:ilvl w:val="0"/>
          <w:numId w:val="7"/>
        </w:numPr>
      </w:pPr>
      <w:r w:rsidRPr="00F23E32">
        <w:t>a</w:t>
      </w:r>
      <w:r w:rsidRPr="00F23E32">
        <w:rPr>
          <w:sz w:val="16"/>
          <w:szCs w:val="16"/>
        </w:rPr>
        <w:t xml:space="preserve">ref </w:t>
      </w:r>
      <w:r w:rsidR="00427CB2" w:rsidRPr="00F23E32">
        <w:t>- is</w:t>
      </w:r>
      <w:r w:rsidRPr="00F23E32">
        <w:t xml:space="preserve"> the modified ideality factor for compensation of second-order effects depending on the cell</w:t>
      </w:r>
    </w:p>
    <w:p w14:paraId="08965198" w14:textId="21931D88" w:rsidR="00591D6C" w:rsidRPr="00F23E32" w:rsidRDefault="00591D6C" w:rsidP="00C3236C">
      <w:pPr>
        <w:pStyle w:val="ListParagraph"/>
      </w:pPr>
    </w:p>
    <w:p w14:paraId="30F4687B" w14:textId="72441757" w:rsidR="00F93CDC" w:rsidRPr="00F23E32" w:rsidRDefault="00F93CDC" w:rsidP="00C3236C">
      <w:r w:rsidRPr="00F23E32">
        <w:t xml:space="preserve">The above formula is for the calculation of instantaneous power. The sunlight which drives the independent </w:t>
      </w:r>
      <w:r w:rsidR="00427CB2" w:rsidRPr="00F23E32">
        <w:t>photo</w:t>
      </w:r>
      <w:r w:rsidRPr="00F23E32">
        <w:t xml:space="preserve">current source is continually changing. The variable is the sunlight and it can be modelled using a probability density function (PDF) or measured and averaged. The average solar irradiance </w:t>
      </w:r>
      <w:r w:rsidR="002607F4" w:rsidRPr="00F23E32">
        <w:t>measurements</w:t>
      </w:r>
      <w:r w:rsidRPr="00F23E32">
        <w:t xml:space="preserve"> are discussed later. Barrios acknowledges that the most common models are the Beta, Weibull, Log-normal and Gamma-Gamma distributions. </w:t>
      </w:r>
      <w:r w:rsidRPr="00F23E32">
        <w:fldChar w:fldCharType="begin"/>
      </w:r>
      <w:r w:rsidR="0087131A">
        <w:instrText xml:space="preserve"> ADDIN EN.CITE &lt;EndNote&gt;&lt;Cite&gt;&lt;Author&gt;Barrios&lt;/Author&gt;&lt;Year&gt;2013&lt;/Year&gt;&lt;RecNum&gt;128&lt;/RecNum&gt;&lt;DisplayText&gt;[35]&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23E32">
        <w:fldChar w:fldCharType="separate"/>
      </w:r>
      <w:r w:rsidR="0087131A">
        <w:rPr>
          <w:noProof/>
        </w:rPr>
        <w:t>[</w:t>
      </w:r>
      <w:hyperlink w:anchor="_ENREF_35" w:tooltip="Barrios, 2013 #128" w:history="1">
        <w:r w:rsidR="00FC39FA">
          <w:rPr>
            <w:noProof/>
          </w:rPr>
          <w:t>35</w:t>
        </w:r>
      </w:hyperlink>
      <w:r w:rsidR="0087131A">
        <w:rPr>
          <w:noProof/>
        </w:rPr>
        <w:t>]</w:t>
      </w:r>
      <w:r w:rsidRPr="00F23E32">
        <w:fldChar w:fldCharType="end"/>
      </w:r>
      <w:r w:rsidRPr="00F23E32">
        <w:t xml:space="preserve"> </w:t>
      </w:r>
      <w:r w:rsidR="00427CB2" w:rsidRPr="00F23E32">
        <w:t xml:space="preserve"> Instead </w:t>
      </w:r>
      <w:r w:rsidRPr="00F23E32">
        <w:t xml:space="preserve">Borowy in his calculations for average power used the Beta and Weibull functions with the formula: </w:t>
      </w:r>
      <w:r w:rsidRPr="00F23E32">
        <w:fldChar w:fldCharType="begin"/>
      </w:r>
      <w:r w:rsidR="0087131A">
        <w:instrText xml:space="preserve"> ADDIN EN.CITE &lt;EndNote&gt;&lt;Cite&gt;&lt;Author&gt;Borowy&lt;/Author&gt;&lt;Year&gt;1996&lt;/Year&gt;&lt;RecNum&gt;75&lt;/RecNum&gt;&lt;DisplayText&gt;[36]&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87131A">
        <w:rPr>
          <w:noProof/>
        </w:rPr>
        <w:t>[</w:t>
      </w:r>
      <w:hyperlink w:anchor="_ENREF_36" w:tooltip="Borowy, 1996 #75" w:history="1">
        <w:r w:rsidR="00FC39FA">
          <w:rPr>
            <w:noProof/>
          </w:rPr>
          <w:t>36</w:t>
        </w:r>
      </w:hyperlink>
      <w:r w:rsidR="0087131A">
        <w:rPr>
          <w:noProof/>
        </w:rPr>
        <w:t>]</w:t>
      </w:r>
      <w:r w:rsidRPr="00F23E32">
        <w:fldChar w:fldCharType="end"/>
      </w:r>
    </w:p>
    <w:p w14:paraId="60902951" w14:textId="77777777" w:rsidR="00F93CDC" w:rsidRPr="00F23E32" w:rsidRDefault="00F93CDC" w:rsidP="00C3236C"/>
    <w:p w14:paraId="62C11B5B" w14:textId="77777777" w:rsidR="00F93CDC" w:rsidRPr="00F23E32" w:rsidRDefault="00F93CDC" w:rsidP="00C3236C"/>
    <w:p w14:paraId="577A6D02" w14:textId="77777777" w:rsidR="00F93CDC" w:rsidRPr="00F23E32" w:rsidRDefault="00F93CDC" w:rsidP="00C3236C"/>
    <w:p w14:paraId="2CA3F7E9" w14:textId="77777777" w:rsidR="00F93CDC" w:rsidRPr="00F23E32" w:rsidRDefault="00F93CDC" w:rsidP="00C3236C"/>
    <w:p w14:paraId="2361AABC" w14:textId="01E9487D" w:rsidR="00F93CDC" w:rsidRPr="00F23E32" w:rsidRDefault="00E810FC" w:rsidP="00C3236C">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23E32">
        <w:t xml:space="preserve">  </w:t>
      </w:r>
      <w:r w:rsidR="00F93CDC" w:rsidRPr="00F23E32">
        <w:tab/>
      </w:r>
      <w:r w:rsidR="00F93CDC" w:rsidRPr="00F23E32">
        <w:tab/>
      </w:r>
      <w:r w:rsidR="00F93CDC" w:rsidRPr="00F23E32">
        <w:tab/>
      </w:r>
      <w:r w:rsidR="00F93CDC" w:rsidRPr="00F23E32">
        <w:tab/>
        <w:t xml:space="preserve"> </w:t>
      </w:r>
      <w:r w:rsidR="00F93CDC" w:rsidRPr="00F23E32">
        <w:rPr>
          <w:rStyle w:val="EquationsChar"/>
          <w:rFonts w:eastAsia="MS Mincho"/>
          <w:i w:val="0"/>
        </w:rPr>
        <w:t>(</w:t>
      </w:r>
      <w:r w:rsidR="00F93CDC" w:rsidRPr="00F23E32">
        <w:rPr>
          <w:rStyle w:val="EquationsChar"/>
          <w:rFonts w:eastAsia="MS Mincho"/>
          <w:i w:val="0"/>
        </w:rPr>
        <w:fldChar w:fldCharType="begin"/>
      </w:r>
      <w:r w:rsidR="00F93CDC" w:rsidRPr="00F23E32">
        <w:rPr>
          <w:rStyle w:val="EquationsChar"/>
          <w:rFonts w:eastAsia="MS Mincho"/>
          <w:i w:val="0"/>
        </w:rPr>
        <w:instrText xml:space="preserve"> STYLEREF 1 \s </w:instrText>
      </w:r>
      <w:r w:rsidR="00F93CDC" w:rsidRPr="00F23E32">
        <w:rPr>
          <w:rStyle w:val="EquationsChar"/>
          <w:rFonts w:eastAsia="MS Mincho"/>
          <w:i w:val="0"/>
        </w:rPr>
        <w:fldChar w:fldCharType="separate"/>
      </w:r>
      <w:r w:rsidR="00F23E32" w:rsidRPr="00F23E32">
        <w:rPr>
          <w:rStyle w:val="EquationsChar"/>
          <w:rFonts w:eastAsia="MS Mincho"/>
          <w:i w:val="0"/>
        </w:rPr>
        <w:t>2</w:t>
      </w:r>
      <w:r w:rsidR="00F93CDC" w:rsidRPr="00F23E32">
        <w:rPr>
          <w:rStyle w:val="EquationsChar"/>
          <w:rFonts w:eastAsia="MS Mincho"/>
          <w:i w:val="0"/>
        </w:rPr>
        <w:fldChar w:fldCharType="end"/>
      </w:r>
      <w:r w:rsidR="00F93CDC" w:rsidRPr="00F23E32">
        <w:rPr>
          <w:rStyle w:val="EquationsChar"/>
          <w:rFonts w:eastAsia="MS Mincho"/>
          <w:i w:val="0"/>
        </w:rPr>
        <w:noBreakHyphen/>
      </w:r>
      <w:r w:rsidR="00F93CDC" w:rsidRPr="00F23E32">
        <w:rPr>
          <w:rStyle w:val="EquationsChar"/>
          <w:rFonts w:eastAsia="MS Mincho"/>
          <w:i w:val="0"/>
        </w:rPr>
        <w:fldChar w:fldCharType="begin"/>
      </w:r>
      <w:r w:rsidR="00F93CDC" w:rsidRPr="00F23E32">
        <w:rPr>
          <w:rStyle w:val="EquationsChar"/>
          <w:rFonts w:eastAsia="MS Mincho"/>
          <w:i w:val="0"/>
        </w:rPr>
        <w:instrText xml:space="preserve"> SEQ Equation \* ARABIC \s 1 </w:instrText>
      </w:r>
      <w:r w:rsidR="00F93CDC" w:rsidRPr="00F23E32">
        <w:rPr>
          <w:rStyle w:val="EquationsChar"/>
          <w:rFonts w:eastAsia="MS Mincho"/>
          <w:i w:val="0"/>
        </w:rPr>
        <w:fldChar w:fldCharType="separate"/>
      </w:r>
      <w:r w:rsidR="00F23E32" w:rsidRPr="00F23E32">
        <w:rPr>
          <w:rStyle w:val="EquationsChar"/>
          <w:rFonts w:eastAsia="MS Mincho"/>
          <w:i w:val="0"/>
        </w:rPr>
        <w:t>6</w:t>
      </w:r>
      <w:r w:rsidR="00F93CDC" w:rsidRPr="00F23E32">
        <w:rPr>
          <w:rStyle w:val="EquationsChar"/>
          <w:rFonts w:eastAsia="MS Mincho"/>
          <w:i w:val="0"/>
        </w:rPr>
        <w:fldChar w:fldCharType="end"/>
      </w:r>
      <w:r w:rsidR="00F93CDC" w:rsidRPr="00F23E32">
        <w:rPr>
          <w:rStyle w:val="EquationsChar"/>
          <w:rFonts w:eastAsia="MS Mincho"/>
          <w:i w:val="0"/>
        </w:rPr>
        <w:t>)</w:t>
      </w:r>
    </w:p>
    <w:p w14:paraId="74DFA9DD" w14:textId="77777777" w:rsidR="00F93CDC" w:rsidRPr="00F23E32" w:rsidRDefault="00F93CDC" w:rsidP="00C3236C">
      <w:r w:rsidRPr="00F23E32">
        <w:t>Where:</w:t>
      </w:r>
    </w:p>
    <w:p w14:paraId="43846CA2" w14:textId="27AD33D8" w:rsidR="00F93CDC"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23E32">
        <w:t xml:space="preserve"> -</w:t>
      </w:r>
      <w:r w:rsidR="00F93CDC" w:rsidRPr="00F23E32">
        <w:rPr>
          <w:sz w:val="16"/>
          <w:szCs w:val="16"/>
        </w:rPr>
        <w:t xml:space="preserve"> </w:t>
      </w:r>
      <w:r w:rsidR="00F93CDC" w:rsidRPr="00F23E32">
        <w:t>is the</w:t>
      </w:r>
      <w:r w:rsidR="00992566" w:rsidRPr="00F23E32">
        <w:t xml:space="preserve"> average</w:t>
      </w:r>
      <w:r w:rsidR="00F93CDC" w:rsidRPr="00F23E32">
        <w:t xml:space="preserve"> power produced </w:t>
      </w:r>
      <w:r w:rsidR="00992566" w:rsidRPr="00F23E32">
        <w:t>over time period of integration</w:t>
      </w:r>
    </w:p>
    <w:p w14:paraId="6C693F86" w14:textId="07542600" w:rsidR="00C44BC1" w:rsidRPr="00F23E32" w:rsidRDefault="00C44BC1" w:rsidP="00C3236C">
      <w:pPr>
        <w:pStyle w:val="ListParagraph"/>
        <w:numPr>
          <w:ilvl w:val="0"/>
          <w:numId w:val="7"/>
        </w:numPr>
      </w:pPr>
      <w:r w:rsidRPr="00F23E32">
        <w:rPr>
          <w:iCs/>
        </w:rPr>
        <w:t>f</w:t>
      </w:r>
      <w:r w:rsidRPr="00F23E32">
        <w:t>(</w:t>
      </w:r>
      <w:r w:rsidRPr="00F23E32">
        <w:rPr>
          <w:iCs/>
        </w:rPr>
        <w:t>S</w:t>
      </w:r>
      <w:r w:rsidRPr="00F23E32">
        <w:t>) - is the irradiance probability density function</w:t>
      </w:r>
    </w:p>
    <w:p w14:paraId="452C284E" w14:textId="623BFF57" w:rsidR="00F93CDC" w:rsidRPr="00F23E32" w:rsidRDefault="00C44BC1" w:rsidP="00C3236C">
      <w:r w:rsidRPr="00F23E32">
        <w:t>While Borowy used the probability function to calculate the average power produced per period. Za</w:t>
      </w:r>
      <w:r w:rsidR="00992566" w:rsidRPr="00F23E32">
        <w:t xml:space="preserve">hedi used the formula below to calculate </w:t>
      </w:r>
      <w:r w:rsidRPr="00F23E32">
        <w:t>the production of kilowatt hour</w:t>
      </w:r>
      <w:r w:rsidR="00992566" w:rsidRPr="00F23E32">
        <w:t>s of</w:t>
      </w:r>
      <w:r w:rsidRPr="00F23E32">
        <w:t xml:space="preserve"> energy produced for a solar system.</w:t>
      </w:r>
      <w:r w:rsidR="00992566" w:rsidRPr="00F23E32">
        <w:t xml:space="preserve"> </w:t>
      </w:r>
      <w:r w:rsidR="00985ABE" w:rsidRPr="00F23E32">
        <w:t xml:space="preserve">This formula uses the calculated solar irradiance for a given region. </w:t>
      </w:r>
      <w:r w:rsidR="00985ABE"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sidRPr="00F23E32">
        <w:fldChar w:fldCharType="separate"/>
      </w:r>
      <w:r w:rsidR="0087131A">
        <w:rPr>
          <w:noProof/>
        </w:rPr>
        <w:t>[</w:t>
      </w:r>
      <w:hyperlink w:anchor="_ENREF_37" w:tooltip="Zahedi, 2013 #123" w:history="1">
        <w:r w:rsidR="00FC39FA">
          <w:rPr>
            <w:noProof/>
          </w:rPr>
          <w:t>37</w:t>
        </w:r>
      </w:hyperlink>
      <w:r w:rsidR="0087131A">
        <w:rPr>
          <w:noProof/>
        </w:rPr>
        <w:t>]</w:t>
      </w:r>
      <w:r w:rsidR="00985ABE" w:rsidRPr="00F23E32">
        <w:fldChar w:fldCharType="end"/>
      </w:r>
      <w:r w:rsidR="00985ABE" w:rsidRPr="00F23E32">
        <w:t xml:space="preserve"> </w:t>
      </w:r>
      <w:r w:rsidR="00992566" w:rsidRPr="00F23E32">
        <w:t>The peak sun-hour is an hour in which the sunlight intensity is 1,000 watts per square meter.</w:t>
      </w:r>
      <w:r w:rsidR="003A0B65" w:rsidRPr="00F23E32">
        <w:t xml:space="preserve"> This is converted from the Joules per day of solar </w:t>
      </w:r>
      <w:r w:rsidR="00985ABE" w:rsidRPr="00F23E32">
        <w:t>irradiance</w:t>
      </w:r>
      <w:r w:rsidR="003A0B65" w:rsidRPr="00F23E32">
        <w:t xml:space="preserve"> to kilowatts and divided by the 1000 watts per square meter.</w:t>
      </w:r>
      <w:r w:rsidR="00985ABE" w:rsidRPr="00F23E32">
        <w:t xml:space="preserve"> </w:t>
      </w:r>
      <w:r w:rsidR="0094029B"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sidRPr="00F23E32">
        <w:fldChar w:fldCharType="separate"/>
      </w:r>
      <w:r w:rsidR="00E810FC">
        <w:rPr>
          <w:noProof/>
        </w:rPr>
        <w:t>[</w:t>
      </w:r>
      <w:hyperlink w:anchor="_ENREF_26" w:tooltip="Güney, 2009 #92" w:history="1">
        <w:r w:rsidR="00FC39FA">
          <w:rPr>
            <w:noProof/>
          </w:rPr>
          <w:t>26</w:t>
        </w:r>
      </w:hyperlink>
      <w:r w:rsidR="00E810FC">
        <w:rPr>
          <w:noProof/>
        </w:rPr>
        <w:t>]</w:t>
      </w:r>
      <w:r w:rsidR="0094029B" w:rsidRPr="00F23E32">
        <w:fldChar w:fldCharType="end"/>
      </w:r>
    </w:p>
    <w:p w14:paraId="63E7C121" w14:textId="097061C4" w:rsidR="00C44BC1" w:rsidRPr="00F23E32" w:rsidRDefault="00C44BC1" w:rsidP="00C3236C"/>
    <w:p w14:paraId="260BD7E9" w14:textId="64C5B4D1" w:rsidR="00C44BC1" w:rsidRPr="00F23E32" w:rsidRDefault="00E810FC" w:rsidP="003A7D7A">
      <w:pPr>
        <w:pStyle w:val="EquaText"/>
      </w:pPr>
      <m:oMath>
        <m:sSub>
          <m:sSubPr>
            <m:ctrlPr/>
          </m:sSubPr>
          <m:e>
            <m:r>
              <m:t>P</m:t>
            </m:r>
          </m:e>
          <m:sub>
            <m:r>
              <m:t>PV,avg</m:t>
            </m:r>
          </m:sub>
        </m:sSub>
        <m:r>
          <m:t>(kW)=size</m:t>
        </m:r>
        <m:d>
          <m:dPr>
            <m:ctrlPr/>
          </m:dPr>
          <m:e>
            <m:r>
              <m:t>kW</m:t>
            </m:r>
          </m:e>
        </m:d>
        <m:r>
          <m:t xml:space="preserve">*PSH*PR   </m:t>
        </m:r>
      </m:oMath>
      <w:r w:rsidR="00C44BC1" w:rsidRPr="00F23E32">
        <w:t xml:space="preserve">  </w:t>
      </w:r>
      <w:r w:rsidR="00985ABE" w:rsidRPr="00F23E32">
        <w:tab/>
      </w:r>
      <w:r w:rsidR="00C44BC1" w:rsidRPr="00F23E32">
        <w:tab/>
      </w:r>
      <w:r w:rsidR="00C44BC1" w:rsidRPr="00F23E32">
        <w:tab/>
        <w:t xml:space="preserve"> </w:t>
      </w:r>
      <w:r w:rsidR="00C44BC1" w:rsidRPr="00F23E32">
        <w:rPr>
          <w:rStyle w:val="EquationsChar"/>
          <w:rFonts w:eastAsia="MS Mincho"/>
          <w:i w:val="0"/>
        </w:rPr>
        <w:t>(</w:t>
      </w:r>
      <w:r w:rsidR="00C44BC1" w:rsidRPr="00F23E32">
        <w:rPr>
          <w:rStyle w:val="EquationsChar"/>
          <w:rFonts w:eastAsia="MS Mincho"/>
          <w:i w:val="0"/>
        </w:rPr>
        <w:fldChar w:fldCharType="begin"/>
      </w:r>
      <w:r w:rsidR="00C44BC1" w:rsidRPr="00F23E32">
        <w:rPr>
          <w:rStyle w:val="EquationsChar"/>
          <w:rFonts w:eastAsia="MS Mincho"/>
          <w:i w:val="0"/>
        </w:rPr>
        <w:instrText xml:space="preserve"> STYLEREF 1 \s </w:instrText>
      </w:r>
      <w:r w:rsidR="00C44BC1" w:rsidRPr="00F23E32">
        <w:rPr>
          <w:rStyle w:val="EquationsChar"/>
          <w:rFonts w:eastAsia="MS Mincho"/>
          <w:i w:val="0"/>
        </w:rPr>
        <w:fldChar w:fldCharType="separate"/>
      </w:r>
      <w:r w:rsidR="00F23E32" w:rsidRPr="00F23E32">
        <w:rPr>
          <w:rStyle w:val="EquationsChar"/>
          <w:rFonts w:eastAsia="MS Mincho"/>
          <w:i w:val="0"/>
        </w:rPr>
        <w:t>2</w:t>
      </w:r>
      <w:r w:rsidR="00C44BC1" w:rsidRPr="00F23E32">
        <w:rPr>
          <w:rStyle w:val="EquationsChar"/>
          <w:rFonts w:eastAsia="MS Mincho"/>
          <w:i w:val="0"/>
        </w:rPr>
        <w:fldChar w:fldCharType="end"/>
      </w:r>
      <w:r w:rsidR="00C44BC1" w:rsidRPr="00F23E32">
        <w:rPr>
          <w:rStyle w:val="EquationsChar"/>
          <w:rFonts w:eastAsia="MS Mincho"/>
          <w:i w:val="0"/>
        </w:rPr>
        <w:noBreakHyphen/>
      </w:r>
      <w:r w:rsidR="00C44BC1" w:rsidRPr="00F23E32">
        <w:rPr>
          <w:rStyle w:val="EquationsChar"/>
          <w:rFonts w:eastAsia="MS Mincho"/>
          <w:i w:val="0"/>
        </w:rPr>
        <w:fldChar w:fldCharType="begin"/>
      </w:r>
      <w:r w:rsidR="00C44BC1" w:rsidRPr="00F23E32">
        <w:rPr>
          <w:rStyle w:val="EquationsChar"/>
          <w:rFonts w:eastAsia="MS Mincho"/>
          <w:i w:val="0"/>
        </w:rPr>
        <w:instrText xml:space="preserve"> SEQ Equation \* ARABIC \s 1 </w:instrText>
      </w:r>
      <w:r w:rsidR="00C44BC1" w:rsidRPr="00F23E32">
        <w:rPr>
          <w:rStyle w:val="EquationsChar"/>
          <w:rFonts w:eastAsia="MS Mincho"/>
          <w:i w:val="0"/>
        </w:rPr>
        <w:fldChar w:fldCharType="separate"/>
      </w:r>
      <w:r w:rsidR="00F23E32" w:rsidRPr="00F23E32">
        <w:rPr>
          <w:rStyle w:val="EquationsChar"/>
          <w:rFonts w:eastAsia="MS Mincho"/>
          <w:i w:val="0"/>
        </w:rPr>
        <w:t>7</w:t>
      </w:r>
      <w:r w:rsidR="00C44BC1" w:rsidRPr="00F23E32">
        <w:rPr>
          <w:rStyle w:val="EquationsChar"/>
          <w:rFonts w:eastAsia="MS Mincho"/>
          <w:i w:val="0"/>
        </w:rPr>
        <w:fldChar w:fldCharType="end"/>
      </w:r>
      <w:r w:rsidR="00C44BC1" w:rsidRPr="00F23E32">
        <w:rPr>
          <w:rStyle w:val="EquationsChar"/>
          <w:rFonts w:eastAsia="MS Mincho"/>
          <w:i w:val="0"/>
        </w:rPr>
        <w:t>)</w:t>
      </w:r>
    </w:p>
    <w:p w14:paraId="1996AC72" w14:textId="77777777" w:rsidR="00992566" w:rsidRPr="00F23E32" w:rsidRDefault="00992566" w:rsidP="00C3236C">
      <w:r w:rsidRPr="00F23E32">
        <w:t>Where:</w:t>
      </w:r>
    </w:p>
    <w:p w14:paraId="44624F88" w14:textId="1D3CB2D9" w:rsidR="0099256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23E32">
        <w:t xml:space="preserve"> -</w:t>
      </w:r>
      <w:r w:rsidR="00992566" w:rsidRPr="00F23E32">
        <w:rPr>
          <w:sz w:val="16"/>
          <w:szCs w:val="16"/>
        </w:rPr>
        <w:t xml:space="preserve"> </w:t>
      </w:r>
      <w:r w:rsidR="00992566" w:rsidRPr="00F23E32">
        <w:t>is the average power produced in kWhr</w:t>
      </w:r>
    </w:p>
    <w:p w14:paraId="3CA5DFB0" w14:textId="025EAA36" w:rsidR="00992566" w:rsidRPr="00F23E32" w:rsidRDefault="00992566" w:rsidP="00C3236C">
      <w:pPr>
        <w:pStyle w:val="ListParagraph"/>
        <w:numPr>
          <w:ilvl w:val="0"/>
          <w:numId w:val="7"/>
        </w:numPr>
      </w:pPr>
      <m:oMath>
        <m:r>
          <w:rPr>
            <w:rFonts w:ascii="Cambria Math" w:hAnsi="Cambria Math" w:cs="Cambria Math"/>
          </w:rPr>
          <m:t>s</m:t>
        </m:r>
        <m:r>
          <w:rPr>
            <w:rFonts w:ascii="Cambria Math" w:hAnsi="Cambria Math"/>
          </w:rPr>
          <m:t>ize</m:t>
        </m:r>
      </m:oMath>
      <w:r w:rsidRPr="00F23E32">
        <w:t xml:space="preserve"> -</w:t>
      </w:r>
      <w:r w:rsidRPr="00F23E32">
        <w:rPr>
          <w:sz w:val="16"/>
          <w:szCs w:val="16"/>
        </w:rPr>
        <w:t xml:space="preserve"> </w:t>
      </w:r>
      <w:r w:rsidRPr="00F23E32">
        <w:t>is the size of the system in kW</w:t>
      </w:r>
    </w:p>
    <w:p w14:paraId="04B4956A" w14:textId="7B1127E8" w:rsidR="00992566" w:rsidRPr="00F23E32" w:rsidRDefault="00992566" w:rsidP="00C3236C">
      <w:pPr>
        <w:pStyle w:val="ListParagraph"/>
        <w:numPr>
          <w:ilvl w:val="0"/>
          <w:numId w:val="7"/>
        </w:numPr>
      </w:pPr>
      <m:oMath>
        <m:r>
          <w:rPr>
            <w:rFonts w:ascii="Cambria Math" w:hAnsi="Cambria Math" w:cs="Cambria Math"/>
          </w:rPr>
          <m:t>P</m:t>
        </m:r>
        <m:r>
          <w:rPr>
            <w:rFonts w:ascii="Cambria Math" w:hAnsi="Cambria Math"/>
          </w:rPr>
          <m:t>SH</m:t>
        </m:r>
      </m:oMath>
      <w:r w:rsidRPr="00F23E32">
        <w:t xml:space="preserve"> -</w:t>
      </w:r>
      <w:r w:rsidRPr="00F23E32">
        <w:rPr>
          <w:sz w:val="16"/>
          <w:szCs w:val="16"/>
        </w:rPr>
        <w:t xml:space="preserve"> </w:t>
      </w:r>
      <w:r w:rsidRPr="00F23E32">
        <w:t>is the peak sun hours</w:t>
      </w:r>
    </w:p>
    <w:p w14:paraId="283C18AE" w14:textId="1591BF34" w:rsidR="00C44BC1" w:rsidRPr="00F23E32" w:rsidRDefault="00992566" w:rsidP="00C3236C">
      <w:pPr>
        <w:pStyle w:val="ListParagraph"/>
        <w:numPr>
          <w:ilvl w:val="0"/>
          <w:numId w:val="7"/>
        </w:numPr>
      </w:pPr>
      <m:oMath>
        <m:r>
          <w:rPr>
            <w:rFonts w:ascii="Cambria Math" w:hAnsi="Cambria Math" w:cs="Cambria Math"/>
          </w:rPr>
          <m:t>P</m:t>
        </m:r>
        <m:r>
          <w:rPr>
            <w:rFonts w:ascii="Cambria Math" w:hAnsi="Cambria Math"/>
          </w:rPr>
          <m:t>R</m:t>
        </m:r>
      </m:oMath>
      <w:r w:rsidRPr="00F23E32">
        <w:t xml:space="preserve"> -</w:t>
      </w:r>
      <w:r w:rsidRPr="00F23E32">
        <w:rPr>
          <w:sz w:val="16"/>
          <w:szCs w:val="16"/>
        </w:rPr>
        <w:t xml:space="preserve"> </w:t>
      </w:r>
      <w:r w:rsidRPr="00F23E32">
        <w:t xml:space="preserve">is the </w:t>
      </w:r>
      <w:r w:rsidR="00985ABE" w:rsidRPr="00F23E32">
        <w:t xml:space="preserve">production rating and is usually less than 1 due </w:t>
      </w:r>
      <w:r w:rsidR="00050798" w:rsidRPr="00F23E32">
        <w:t>to manufacturers tolerances, dust and dirt and temperature</w:t>
      </w:r>
    </w:p>
    <w:p w14:paraId="2C2A2511" w14:textId="677E0B60" w:rsidR="00591D6C" w:rsidRPr="00F23E32" w:rsidRDefault="00F93CDC" w:rsidP="00C3236C">
      <w:r w:rsidRPr="00F23E32">
        <w:t xml:space="preserve"> </w:t>
      </w:r>
      <w:r w:rsidR="00591D6C" w:rsidRPr="00F23E32">
        <w:br w:type="page"/>
      </w:r>
    </w:p>
    <w:p w14:paraId="382E2A94" w14:textId="4F77F1D6" w:rsidR="00C31F60" w:rsidRPr="00F23E32" w:rsidRDefault="00A60D64" w:rsidP="00A46DFA">
      <w:pPr>
        <w:pStyle w:val="Heading3"/>
      </w:pPr>
      <w:bookmarkStart w:id="88" w:name="_Toc492808389"/>
      <w:r w:rsidRPr="00F23E32">
        <w:t>Effects of Shadows on</w:t>
      </w:r>
      <w:r w:rsidR="00A63BCB" w:rsidRPr="00F23E32">
        <w:t xml:space="preserve"> PV</w:t>
      </w:r>
      <w:bookmarkEnd w:id="88"/>
    </w:p>
    <w:p w14:paraId="095A81DF" w14:textId="2D97B799" w:rsidR="004E23EF" w:rsidRPr="00F23E32" w:rsidRDefault="004E23EF" w:rsidP="00C3236C">
      <w:r w:rsidRPr="00F23E32">
        <w:t>Solar cells are generally installed on rooftops and facades in the domestic environment. This type of solar cell mounting will generally become partially shaded at points during the day. The shading of one solar cell in a string beco</w:t>
      </w:r>
      <w:r w:rsidR="00D7656A" w:rsidRPr="00F23E32">
        <w:t>mes an issue as this cell can</w:t>
      </w:r>
      <w:r w:rsidR="00B318A9" w:rsidRPr="00F23E32">
        <w:t xml:space="preserve"> enter</w:t>
      </w:r>
      <w:r w:rsidRPr="00F23E32">
        <w:t xml:space="preserve"> into a condition known as reverse bias and cause heating issues. </w:t>
      </w:r>
      <w:r w:rsidRPr="00F23E32">
        <w:fldChar w:fldCharType="begin"/>
      </w:r>
      <w:r w:rsidR="0087131A">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fldChar w:fldCharType="separate"/>
      </w:r>
      <w:r w:rsidR="0087131A">
        <w:rPr>
          <w:noProof/>
        </w:rPr>
        <w:t>[</w:t>
      </w:r>
      <w:hyperlink w:anchor="_ENREF_32" w:tooltip="Özden, 2016 #117" w:history="1">
        <w:r w:rsidR="00FC39FA">
          <w:rPr>
            <w:noProof/>
          </w:rPr>
          <w:t>32</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fldChar w:fldCharType="separate"/>
      </w:r>
      <w:r w:rsidR="0087131A">
        <w:rPr>
          <w:noProof/>
        </w:rPr>
        <w:t>[</w:t>
      </w:r>
      <w:hyperlink w:anchor="_ENREF_33" w:tooltip="Silvestre, 2009 #111" w:history="1">
        <w:r w:rsidR="00FC39FA">
          <w:rPr>
            <w:noProof/>
          </w:rPr>
          <w:t>33</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87131A">
        <w:rPr>
          <w:noProof/>
        </w:rPr>
        <w:t>[</w:t>
      </w:r>
      <w:hyperlink w:anchor="_ENREF_34" w:tooltip="Baetens, 2010 #88" w:history="1">
        <w:r w:rsidR="00FC39FA">
          <w:rPr>
            <w:noProof/>
          </w:rPr>
          <w:t>34</w:t>
        </w:r>
      </w:hyperlink>
      <w:r w:rsidR="0087131A">
        <w:rPr>
          <w:noProof/>
        </w:rPr>
        <w:t>]</w:t>
      </w:r>
      <w:r w:rsidRPr="00F23E32">
        <w:fldChar w:fldCharType="end"/>
      </w:r>
    </w:p>
    <w:p w14:paraId="7034EEAC" w14:textId="77777777" w:rsidR="004E23EF" w:rsidRPr="00F23E32" w:rsidRDefault="004E23EF" w:rsidP="00C3236C"/>
    <w:p w14:paraId="39B53233" w14:textId="77777777" w:rsidR="004E23EF" w:rsidRPr="00F23E32" w:rsidRDefault="004E23EF" w:rsidP="00C3236C">
      <w:pPr>
        <w:rPr>
          <w:lang w:eastAsia="en-GB"/>
        </w:rPr>
      </w:pPr>
    </w:p>
    <w:p w14:paraId="77538FC9" w14:textId="33EDC3F3" w:rsidR="004E23EF" w:rsidRPr="00F23E32" w:rsidRDefault="004E23EF" w:rsidP="00C3236C">
      <w:pPr>
        <w:rPr>
          <w:lang w:eastAsia="en-GB"/>
        </w:rPr>
      </w:pPr>
      <w:r w:rsidRPr="00F23E32">
        <w:rPr>
          <w:lang w:eastAsia="en-GB"/>
        </w:rPr>
        <w:t>When a solar cell becomes shaded i</w:t>
      </w:r>
      <w:r w:rsidR="00D7656A" w:rsidRPr="00F23E32">
        <w:rPr>
          <w:lang w:eastAsia="en-GB"/>
        </w:rPr>
        <w:t>t stops being forward biased, stops producing current,</w:t>
      </w:r>
      <w:r w:rsidRPr="00F23E32">
        <w:rPr>
          <w:lang w:eastAsia="en-GB"/>
        </w:rPr>
        <w:t xml:space="preserve"> it “turns off” and current stops flowing. This unbiased condition effectively produces an open circuit. This </w:t>
      </w:r>
      <w:r w:rsidR="00D7656A" w:rsidRPr="00F23E32">
        <w:rPr>
          <w:lang w:eastAsia="en-GB"/>
        </w:rPr>
        <w:t xml:space="preserve">is </w:t>
      </w:r>
      <w:r w:rsidRPr="00F23E32">
        <w:rPr>
          <w:lang w:eastAsia="en-GB"/>
        </w:rPr>
        <w:t>normally not an issue but solar cells are serially connected into a string with each cells voltage being summed to produce the total voltage output of the string.</w:t>
      </w:r>
      <w:r w:rsidRPr="00F23E32">
        <w:t xml:space="preserve"> </w:t>
      </w:r>
      <w:r w:rsidRPr="00F23E32">
        <w:rPr>
          <w:lang w:eastAsia="en-GB"/>
        </w:rPr>
        <w:fldChar w:fldCharType="begin"/>
      </w:r>
      <w:r w:rsidR="0087131A">
        <w:rPr>
          <w:lang w:eastAsia="en-GB"/>
        </w:rPr>
        <w:instrText xml:space="preserve"> ADDIN EN.CITE &lt;EndNote&gt;&lt;Cite&gt;&lt;Author&gt;Mai&lt;/Author&gt;&lt;Year&gt;2017&lt;/Year&gt;&lt;RecNum&gt;118&lt;/RecNum&gt;&lt;DisplayText&gt;[38]&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23E32">
        <w:rPr>
          <w:lang w:eastAsia="en-GB"/>
        </w:rPr>
        <w:fldChar w:fldCharType="separate"/>
      </w:r>
      <w:r w:rsidR="0087131A">
        <w:rPr>
          <w:noProof/>
          <w:lang w:eastAsia="en-GB"/>
        </w:rPr>
        <w:t>[</w:t>
      </w:r>
      <w:hyperlink w:anchor="_ENREF_38" w:tooltip="Mai, 2017 #118" w:history="1">
        <w:r w:rsidR="00FC39FA">
          <w:rPr>
            <w:noProof/>
            <w:lang w:eastAsia="en-GB"/>
          </w:rPr>
          <w:t>38</w:t>
        </w:r>
      </w:hyperlink>
      <w:r w:rsidR="0087131A">
        <w:rPr>
          <w:noProof/>
          <w:lang w:eastAsia="en-GB"/>
        </w:rPr>
        <w:t>]</w:t>
      </w:r>
      <w:r w:rsidRPr="00F23E32">
        <w:rPr>
          <w:lang w:eastAsia="en-GB"/>
        </w:rPr>
        <w:fldChar w:fldCharType="end"/>
      </w:r>
    </w:p>
    <w:p w14:paraId="35F347AD" w14:textId="7F747571" w:rsidR="00F70462" w:rsidRPr="00F23E32" w:rsidRDefault="00F70462" w:rsidP="00C3236C">
      <w:pPr>
        <w:rPr>
          <w:lang w:eastAsia="en-GB"/>
        </w:rPr>
      </w:pPr>
    </w:p>
    <w:p w14:paraId="7F46EF8E" w14:textId="62D5B3D4" w:rsidR="004E23EF" w:rsidRPr="00F23E32" w:rsidRDefault="00E810FC" w:rsidP="00C3236C">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23E32">
        <w:t xml:space="preserve">  </w:t>
      </w:r>
      <w:r w:rsidR="004E23EF" w:rsidRPr="00F23E32">
        <w:tab/>
        <w:t xml:space="preserve"> </w:t>
      </w:r>
      <w:r w:rsidR="004E23EF" w:rsidRPr="00F23E32">
        <w:tab/>
      </w:r>
      <w:r w:rsidR="004E23EF" w:rsidRPr="00F23E32">
        <w:tab/>
      </w:r>
      <w:r w:rsidR="004E23EF" w:rsidRPr="00F23E32">
        <w:tab/>
      </w:r>
      <w:r w:rsidR="004E23EF" w:rsidRPr="00F23E32">
        <w:tab/>
      </w:r>
      <w:r w:rsidR="004E23EF" w:rsidRPr="00F23E32">
        <w:rPr>
          <w:rStyle w:val="EquationsChar"/>
          <w:rFonts w:eastAsia="MS Mincho"/>
          <w:i w:val="0"/>
        </w:rPr>
        <w:t xml:space="preserve"> (</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8</w:t>
      </w:r>
      <w:r w:rsidR="00980F51" w:rsidRPr="00F23E32">
        <w:rPr>
          <w:rStyle w:val="EquationsChar"/>
          <w:rFonts w:eastAsia="MS Mincho"/>
          <w:i w:val="0"/>
        </w:rPr>
        <w:fldChar w:fldCharType="end"/>
      </w:r>
      <w:r w:rsidR="004E23EF" w:rsidRPr="00F23E32">
        <w:rPr>
          <w:rStyle w:val="EquationsChar"/>
          <w:rFonts w:eastAsia="MS Mincho"/>
          <w:i w:val="0"/>
        </w:rPr>
        <w:t>)</w:t>
      </w:r>
    </w:p>
    <w:p w14:paraId="5F61153E" w14:textId="23D831B8" w:rsidR="004E23EF" w:rsidRPr="00F23E32" w:rsidRDefault="00E810FC" w:rsidP="00C3236C">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23E32">
        <w:t xml:space="preserve">  </w:t>
      </w:r>
      <w:r w:rsidR="004E23EF" w:rsidRPr="00F23E32">
        <w:tab/>
      </w:r>
      <w:r w:rsidR="004E23EF" w:rsidRPr="00F23E32">
        <w:tab/>
        <w:t xml:space="preserve">   </w:t>
      </w:r>
      <w:r w:rsidR="004E23EF" w:rsidRPr="00F23E32">
        <w:tab/>
      </w:r>
      <w:r w:rsidR="004E23EF" w:rsidRPr="00F23E32">
        <w:tab/>
        <w:t xml:space="preserve"> </w:t>
      </w:r>
      <w:r w:rsidR="004E23EF"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9</w:t>
      </w:r>
      <w:r w:rsidR="00980F51" w:rsidRPr="00F23E32">
        <w:rPr>
          <w:rStyle w:val="EquationsChar"/>
          <w:rFonts w:eastAsia="MS Mincho"/>
          <w:i w:val="0"/>
        </w:rPr>
        <w:fldChar w:fldCharType="end"/>
      </w:r>
      <w:r w:rsidR="004E23EF" w:rsidRPr="00F23E32">
        <w:rPr>
          <w:rStyle w:val="EquationsChar"/>
          <w:rFonts w:eastAsia="MS Mincho"/>
          <w:i w:val="0"/>
        </w:rPr>
        <w:t>)</w:t>
      </w:r>
    </w:p>
    <w:p w14:paraId="2A78D2B4" w14:textId="77777777" w:rsidR="004E23EF" w:rsidRPr="00F23E32" w:rsidRDefault="004E23EF" w:rsidP="00C3236C">
      <w:pPr>
        <w:rPr>
          <w:lang w:eastAsia="en-GB"/>
        </w:rPr>
      </w:pPr>
      <w:r w:rsidRPr="00F23E32">
        <w:rPr>
          <w:lang w:eastAsia="en-GB"/>
        </w:rPr>
        <w:t>Where:</w:t>
      </w:r>
    </w:p>
    <w:p w14:paraId="7837FB6F" w14:textId="211CC261" w:rsidR="004E23EF" w:rsidRPr="00F23E32" w:rsidRDefault="00E810FC" w:rsidP="00C3236C">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23E32">
        <w:rPr>
          <w:sz w:val="16"/>
          <w:szCs w:val="16"/>
        </w:rPr>
        <w:t xml:space="preserve"> </w:t>
      </w:r>
      <w:r w:rsidR="00D7656A" w:rsidRPr="00F23E32">
        <w:t>- is the nth</w:t>
      </w:r>
      <w:r w:rsidR="004E23EF" w:rsidRPr="00F23E32">
        <w:t>-number of cells in series uniformly irradiated</w:t>
      </w:r>
    </w:p>
    <w:p w14:paraId="16B5CC6F" w14:textId="77777777" w:rsidR="004E23EF" w:rsidRPr="00F23E32" w:rsidRDefault="004E23EF" w:rsidP="00C3236C">
      <w:pPr>
        <w:rPr>
          <w:lang w:eastAsia="en-GB"/>
        </w:rPr>
      </w:pPr>
    </w:p>
    <w:p w14:paraId="57708295" w14:textId="7EAE2D20" w:rsidR="004E23EF" w:rsidRPr="00F23E32" w:rsidRDefault="004E23EF" w:rsidP="00C3236C">
      <w:pPr>
        <w:rPr>
          <w:lang w:eastAsia="en-GB"/>
        </w:rPr>
      </w:pPr>
      <w:r w:rsidRPr="00F23E32">
        <w:rPr>
          <w:lang w:eastAsia="en-GB"/>
        </w:rPr>
        <w:t>Therefore, if we have a module comprised of 60 Silicone polycrystalline cells with an open circuit voltage of 0.6626 connected serially we would expect:</w:t>
      </w:r>
      <w:r w:rsidRPr="00F23E32">
        <w:t xml:space="preserve"> </w:t>
      </w:r>
      <w:r w:rsidRPr="00F23E32">
        <w:rPr>
          <w:lang w:eastAsia="en-GB"/>
        </w:rPr>
        <w:fldChar w:fldCharType="begin"/>
      </w:r>
      <w:r w:rsidR="00FC39FA">
        <w:rPr>
          <w:lang w:eastAsia="en-GB"/>
        </w:rPr>
        <w:instrText xml:space="preserve"> ADDIN EN.CITE &lt;EndNote&gt;&lt;Cite ExcludeAuth="1" ExcludeYear="1"&gt;&lt;RecNum&gt;120&lt;/RecNum&gt;&lt;DisplayText&gt;[28, 39]&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23E32">
        <w:rPr>
          <w:lang w:eastAsia="en-GB"/>
        </w:rPr>
        <w:fldChar w:fldCharType="end"/>
      </w:r>
      <w:r w:rsidR="00FC39FA">
        <w:rPr>
          <w:lang w:eastAsia="en-GB"/>
        </w:rPr>
        <w:t>[</w:t>
      </w:r>
      <w:hyperlink w:anchor="_ENREF_28" w:tooltip="Green, 2015 #70" w:history="1">
        <w:r w:rsidR="00FC39FA">
          <w:rPr>
            <w:lang w:eastAsia="en-GB"/>
          </w:rPr>
          <w:t>28</w:t>
        </w:r>
      </w:hyperlink>
      <w:r w:rsidR="00FC39FA">
        <w:rPr>
          <w:lang w:eastAsia="en-GB"/>
        </w:rPr>
        <w:t xml:space="preserve">, </w:t>
      </w:r>
      <w:hyperlink w:anchor="_ENREF_39" w:tooltip="Solar, 2017 #120" w:history="1">
        <w:r w:rsidR="00FC39FA">
          <w:rPr>
            <w:lang w:eastAsia="en-GB"/>
          </w:rPr>
          <w:t>39</w:t>
        </w:r>
      </w:hyperlink>
      <w:r w:rsidR="00FC39FA">
        <w:rPr>
          <w:lang w:eastAsia="en-GB"/>
        </w:rPr>
        <w:t>][</w:t>
      </w:r>
      <w:hyperlink w:anchor="_ENREF_28" w:tooltip="Green, 2015 #70" w:history="1">
        <w:r w:rsidR="00FC39FA">
          <w:rPr>
            <w:lang w:eastAsia="en-GB"/>
          </w:rPr>
          <w:t>28</w:t>
        </w:r>
      </w:hyperlink>
      <w:r w:rsidR="00FC39FA">
        <w:rPr>
          <w:lang w:eastAsia="en-GB"/>
        </w:rPr>
        <w:t xml:space="preserve">, </w:t>
      </w:r>
      <w:hyperlink w:anchor="_ENREF_39" w:tooltip="Solar, 2017 #120" w:history="1">
        <w:r w:rsidR="00FC39FA">
          <w:rPr>
            <w:lang w:eastAsia="en-GB"/>
          </w:rPr>
          <w:t>39</w:t>
        </w:r>
      </w:hyperlink>
      <w:r w:rsidR="00FC39FA">
        <w:rPr>
          <w:lang w:eastAsia="en-GB"/>
        </w:rPr>
        <w:t>]</w:t>
      </w:r>
      <w:r w:rsidR="005C32E3">
        <w:rPr>
          <w:lang w:eastAsia="en-GB"/>
        </w:rPr>
        <w:t>[</w:t>
      </w:r>
      <w:hyperlink w:anchor="_ENREF_28" w:tooltip="Green, 2015 #70" w:history="1">
        <w:r w:rsidR="005C32E3">
          <w:rPr>
            <w:lang w:eastAsia="en-GB"/>
          </w:rPr>
          <w:t>28</w:t>
        </w:r>
      </w:hyperlink>
      <w:r w:rsidR="005C32E3">
        <w:rPr>
          <w:lang w:eastAsia="en-GB"/>
        </w:rPr>
        <w:t xml:space="preserve">, </w:t>
      </w:r>
      <w:hyperlink w:anchor="_ENREF_39" w:tooltip="Solar, 2017 #120" w:history="1">
        <w:r w:rsidR="005C32E3">
          <w:rPr>
            <w:lang w:eastAsia="en-GB"/>
          </w:rPr>
          <w:t>39</w:t>
        </w:r>
      </w:hyperlink>
      <w:r w:rsidR="005C32E3">
        <w:rPr>
          <w:lang w:eastAsia="en-GB"/>
        </w:rPr>
        <w:t>]</w:t>
      </w:r>
      <w:r w:rsidR="0087131A">
        <w:rPr>
          <w:lang w:eastAsia="en-GB"/>
        </w:rPr>
        <w:t>[</w:t>
      </w:r>
      <w:hyperlink w:anchor="_ENREF_28" w:tooltip="Green, 2015 #70" w:history="1">
        <w:r w:rsidR="0087131A">
          <w:rPr>
            <w:lang w:eastAsia="en-GB"/>
          </w:rPr>
          <w:t>28</w:t>
        </w:r>
      </w:hyperlink>
      <w:r w:rsidR="0087131A">
        <w:rPr>
          <w:lang w:eastAsia="en-GB"/>
        </w:rPr>
        <w:t xml:space="preserve">, </w:t>
      </w:r>
      <w:hyperlink w:anchor="_ENREF_39" w:tooltip="Solar, 2017 #120" w:history="1">
        <w:r w:rsidR="0087131A">
          <w:rPr>
            <w:lang w:eastAsia="en-GB"/>
          </w:rPr>
          <w:t>39</w:t>
        </w:r>
      </w:hyperlink>
      <w:r w:rsidR="0087131A">
        <w:rPr>
          <w:lang w:eastAsia="en-GB"/>
        </w:rPr>
        <w:t>]</w:t>
      </w:r>
      <w:r w:rsidR="003A7D7A">
        <w:rPr>
          <w:lang w:eastAsia="en-GB"/>
        </w:rPr>
        <w:t>[</w:t>
      </w:r>
      <w:hyperlink w:anchor="_ENREF_28" w:tooltip="Green, 2015 #70" w:history="1">
        <w:r w:rsidR="003A7D7A">
          <w:rPr>
            <w:lang w:eastAsia="en-GB"/>
          </w:rPr>
          <w:t>28</w:t>
        </w:r>
      </w:hyperlink>
      <w:r w:rsidR="003A7D7A">
        <w:rPr>
          <w:lang w:eastAsia="en-GB"/>
        </w:rPr>
        <w:t xml:space="preserve">, </w:t>
      </w:r>
      <w:hyperlink w:anchor="_ENREF_38" w:tooltip="Solar, 2017 #120" w:history="1">
        <w:r w:rsidR="003A7D7A">
          <w:rPr>
            <w:lang w:eastAsia="en-GB"/>
          </w:rPr>
          <w:t>38</w:t>
        </w:r>
      </w:hyperlink>
      <w:r w:rsidR="003A7D7A">
        <w:rPr>
          <w:lang w:eastAsia="en-GB"/>
        </w:rPr>
        <w:t>]</w:t>
      </w:r>
      <w:r w:rsidR="00E810FC">
        <w:rPr>
          <w:lang w:eastAsia="en-GB"/>
        </w:rPr>
        <w:t>[</w:t>
      </w:r>
      <w:hyperlink w:anchor="_ENREF_28" w:tooltip="Green, 2015 #70" w:history="1">
        <w:r w:rsidR="00E810FC">
          <w:rPr>
            <w:lang w:eastAsia="en-GB"/>
          </w:rPr>
          <w:t>28</w:t>
        </w:r>
      </w:hyperlink>
      <w:r w:rsidR="00E810FC">
        <w:rPr>
          <w:lang w:eastAsia="en-GB"/>
        </w:rPr>
        <w:t xml:space="preserve">, </w:t>
      </w:r>
      <w:hyperlink w:anchor="_ENREF_36" w:tooltip="Solar, 2017 #120" w:history="1">
        <w:r w:rsidR="00E810FC">
          <w:rPr>
            <w:lang w:eastAsia="en-GB"/>
          </w:rPr>
          <w:t>36</w:t>
        </w:r>
      </w:hyperlink>
      <w:r w:rsidR="00E810FC">
        <w:rPr>
          <w:lang w:eastAsia="en-GB"/>
        </w:rPr>
        <w:t>](</w:t>
      </w:r>
      <w:hyperlink w:anchor="_ENREF_37" w:tooltip="Green, 2015 #70" w:history="1">
        <w:r w:rsidR="00E810FC">
          <w:rPr>
            <w:lang w:eastAsia="en-GB"/>
          </w:rPr>
          <w:t>Green et al., 2015</w:t>
        </w:r>
      </w:hyperlink>
      <w:r w:rsidR="00E810FC">
        <w:rPr>
          <w:lang w:eastAsia="en-GB"/>
        </w:rPr>
        <w:t>)(</w:t>
      </w:r>
      <w:hyperlink w:anchor="_ENREF_37" w:tooltip="Green, 2015 #70" w:history="1">
        <w:r w:rsidR="00E810FC">
          <w:rPr>
            <w:lang w:eastAsia="en-GB"/>
          </w:rPr>
          <w:t>Green et al., 2015</w:t>
        </w:r>
      </w:hyperlink>
      <w:r w:rsidR="00E810FC">
        <w:rPr>
          <w:lang w:eastAsia="en-GB"/>
        </w:rPr>
        <w:t>)(</w:t>
      </w:r>
      <w:hyperlink w:anchor="_ENREF_37" w:tooltip="Green, 2015 #70" w:history="1">
        <w:r w:rsidR="00E810FC">
          <w:rPr>
            <w:lang w:eastAsia="en-GB"/>
          </w:rPr>
          <w:t>Green et al., 2015</w:t>
        </w:r>
      </w:hyperlink>
      <w:r w:rsidR="00E810FC">
        <w:rPr>
          <w:lang w:eastAsia="en-GB"/>
        </w:rPr>
        <w:t>)(Green et al., 2015)</w:t>
      </w:r>
      <w:r w:rsidR="006404CD" w:rsidRPr="00F23E32">
        <w:t xml:space="preserve"> </w:t>
      </w:r>
    </w:p>
    <w:p w14:paraId="124E7A2E" w14:textId="77777777" w:rsidR="004E23EF" w:rsidRPr="00F23E32" w:rsidRDefault="004E23EF" w:rsidP="00C3236C">
      <w:pPr>
        <w:rPr>
          <w:lang w:eastAsia="en-GB"/>
        </w:rPr>
      </w:pPr>
    </w:p>
    <w:p w14:paraId="67B1E756" w14:textId="77777777" w:rsidR="004E23EF" w:rsidRPr="00F23E32" w:rsidRDefault="00E810FC" w:rsidP="00C3236C">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23E32" w:rsidRDefault="00E810FC" w:rsidP="00C3236C">
      <w:pPr>
        <w:pStyle w:val="EquaText"/>
      </w:pPr>
      <m:oMathPara>
        <m:oMath>
          <m:sSub>
            <m:sSubPr>
              <m:ctrlPr/>
            </m:sSubPr>
            <m:e>
              <m:r>
                <m:t>V</m:t>
              </m:r>
            </m:e>
            <m:sub>
              <m:r>
                <m:t>substring</m:t>
              </m:r>
            </m:sub>
          </m:sSub>
          <m:r>
            <m:t>= 60 * 0.6626</m:t>
          </m:r>
        </m:oMath>
      </m:oMathPara>
    </w:p>
    <w:p w14:paraId="65C724B7" w14:textId="77777777" w:rsidR="004E23EF" w:rsidRPr="00F23E32" w:rsidRDefault="00E810FC" w:rsidP="00C3236C">
      <w:pPr>
        <w:pStyle w:val="EquaText"/>
        <w:rPr>
          <w:lang w:eastAsia="en-GB"/>
        </w:rPr>
      </w:pPr>
      <m:oMathPara>
        <m:oMath>
          <m:sSub>
            <m:sSubPr>
              <m:ctrlPr/>
            </m:sSubPr>
            <m:e>
              <m:r>
                <m:t>V</m:t>
              </m:r>
            </m:e>
            <m:sub>
              <m:r>
                <m:t>substring</m:t>
              </m:r>
            </m:sub>
          </m:sSub>
          <m:r>
            <m:t>= 39.75</m:t>
          </m:r>
        </m:oMath>
      </m:oMathPara>
    </w:p>
    <w:p w14:paraId="48288BA1" w14:textId="7B3EB540" w:rsidR="00F70462" w:rsidRPr="00F23E32" w:rsidRDefault="00F70462" w:rsidP="00C3236C">
      <w:pPr>
        <w:rPr>
          <w:lang w:eastAsia="en-GB"/>
        </w:rPr>
      </w:pPr>
    </w:p>
    <w:p w14:paraId="7C0630AB" w14:textId="4DAD964E" w:rsidR="004E23EF" w:rsidRPr="00F23E32" w:rsidRDefault="004E23EF" w:rsidP="00C3236C">
      <w:pPr>
        <w:rPr>
          <w:lang w:eastAsia="en-GB"/>
        </w:rPr>
      </w:pPr>
    </w:p>
    <w:p w14:paraId="7BE801F2" w14:textId="7688666F" w:rsidR="004E23EF" w:rsidRPr="00F23E32" w:rsidRDefault="004E23EF" w:rsidP="00C3236C">
      <w:pPr>
        <w:rPr>
          <w:lang w:eastAsia="en-GB"/>
        </w:rPr>
      </w:pPr>
      <w:r w:rsidRPr="00F23E32">
        <w:rPr>
          <w:lang w:eastAsia="en-GB"/>
        </w:rPr>
        <w:t>Referencing the datasheet for a standard 250W GEM Series Solar Module from Sapphire Solar with 60 cells of Polycrystalline Silicone the Open circuit voltage is 37.1 volts.</w:t>
      </w:r>
      <w:r w:rsidRPr="00F23E32">
        <w:t xml:space="preserve"> </w:t>
      </w:r>
      <w:r w:rsidRPr="00F23E32">
        <w:rPr>
          <w:lang w:eastAsia="en-GB"/>
        </w:rPr>
        <w:fldChar w:fldCharType="begin"/>
      </w:r>
      <w:r w:rsidR="00FC39FA">
        <w:rPr>
          <w:lang w:eastAsia="en-GB"/>
        </w:rPr>
        <w:instrText xml:space="preserve"> ADDIN EN.CITE &lt;EndNote&gt;&lt;Cite ExcludeAuth="1" ExcludeYear="1"&gt;&lt;RecNum&gt;120&lt;/RecNum&gt;&lt;DisplayText&gt;[39]&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end"/>
      </w:r>
      <w:r w:rsidR="00FC39FA">
        <w:rPr>
          <w:lang w:eastAsia="en-GB"/>
        </w:rPr>
        <w:t>[</w:t>
      </w:r>
      <w:hyperlink w:anchor="_ENREF_39" w:tooltip="Solar, 2017 #120" w:history="1">
        <w:r w:rsidR="00FC39FA">
          <w:rPr>
            <w:lang w:eastAsia="en-GB"/>
          </w:rPr>
          <w:t>39</w:t>
        </w:r>
      </w:hyperlink>
      <w:r w:rsidR="00FC39FA">
        <w:rPr>
          <w:lang w:eastAsia="en-GB"/>
        </w:rPr>
        <w:t>][</w:t>
      </w:r>
      <w:hyperlink w:anchor="_ENREF_39" w:tooltip="Solar, 2017 #120" w:history="1">
        <w:r w:rsidR="00FC39FA">
          <w:rPr>
            <w:lang w:eastAsia="en-GB"/>
          </w:rPr>
          <w:t>39</w:t>
        </w:r>
      </w:hyperlink>
      <w:r w:rsidR="00FC39FA">
        <w:rPr>
          <w:lang w:eastAsia="en-GB"/>
        </w:rPr>
        <w:t>]</w:t>
      </w:r>
      <w:r w:rsidR="005C32E3">
        <w:rPr>
          <w:lang w:eastAsia="en-GB"/>
        </w:rPr>
        <w:t>[</w:t>
      </w:r>
      <w:hyperlink w:anchor="_ENREF_39" w:tooltip="Solar, 2017 #120" w:history="1">
        <w:r w:rsidR="005C32E3">
          <w:rPr>
            <w:lang w:eastAsia="en-GB"/>
          </w:rPr>
          <w:t>39</w:t>
        </w:r>
      </w:hyperlink>
      <w:r w:rsidR="005C32E3">
        <w:rPr>
          <w:lang w:eastAsia="en-GB"/>
        </w:rPr>
        <w:t>]</w:t>
      </w:r>
      <w:r w:rsidR="0087131A">
        <w:rPr>
          <w:lang w:eastAsia="en-GB"/>
        </w:rPr>
        <w:t>[</w:t>
      </w:r>
      <w:hyperlink w:anchor="_ENREF_39" w:tooltip="Solar, 2017 #120" w:history="1">
        <w:r w:rsidR="0087131A">
          <w:rPr>
            <w:lang w:eastAsia="en-GB"/>
          </w:rPr>
          <w:t>39</w:t>
        </w:r>
      </w:hyperlink>
      <w:r w:rsidR="0087131A">
        <w:rPr>
          <w:lang w:eastAsia="en-GB"/>
        </w:rPr>
        <w:t>]</w:t>
      </w:r>
      <w:r w:rsidR="003A7D7A">
        <w:rPr>
          <w:lang w:eastAsia="en-GB"/>
        </w:rPr>
        <w:t>[</w:t>
      </w:r>
      <w:hyperlink w:anchor="_ENREF_38" w:tooltip="Solar, 2017 #120" w:history="1">
        <w:r w:rsidR="003A7D7A">
          <w:rPr>
            <w:lang w:eastAsia="en-GB"/>
          </w:rPr>
          <w:t>38</w:t>
        </w:r>
      </w:hyperlink>
      <w:r w:rsidR="003A7D7A">
        <w:rPr>
          <w:lang w:eastAsia="en-GB"/>
        </w:rPr>
        <w:t>]</w:t>
      </w:r>
      <w:r w:rsidR="00E810FC">
        <w:rPr>
          <w:lang w:eastAsia="en-GB"/>
        </w:rPr>
        <w:t>[</w:t>
      </w:r>
      <w:hyperlink w:anchor="_ENREF_36" w:tooltip="Solar, 2017 #120" w:history="1">
        <w:r w:rsidR="00E810FC">
          <w:rPr>
            <w:lang w:eastAsia="en-GB"/>
          </w:rPr>
          <w:t>36</w:t>
        </w:r>
      </w:hyperlink>
      <w:r w:rsidR="00E810FC">
        <w:rPr>
          <w:lang w:eastAsia="en-GB"/>
        </w:rPr>
        <w:t>]</w:t>
      </w:r>
      <w:r w:rsidRPr="00F23E32">
        <w:rPr>
          <w:lang w:eastAsia="en-GB"/>
        </w:rPr>
        <w:t xml:space="preserve"> This </w:t>
      </w:r>
      <w:r w:rsidR="006404CD" w:rsidRPr="00F23E32">
        <w:rPr>
          <w:lang w:eastAsia="en-GB"/>
        </w:rPr>
        <w:t xml:space="preserve">is within three volts of what we expect and </w:t>
      </w:r>
      <w:r w:rsidRPr="00F23E32">
        <w:rPr>
          <w:lang w:eastAsia="en-GB"/>
        </w:rPr>
        <w:t xml:space="preserve">demonstrates the series connected system. There will be some losses due to connections. The voltage for the forward biasing of a silicone cell is shown for 33 samples in the below </w:t>
      </w:r>
      <w:r w:rsidRPr="00F23E32">
        <w:rPr>
          <w:lang w:eastAsia="en-GB"/>
        </w:rPr>
        <w:fldChar w:fldCharType="begin"/>
      </w:r>
      <w:r w:rsidRPr="00F23E32">
        <w:rPr>
          <w:lang w:eastAsia="en-GB"/>
        </w:rPr>
        <w:instrText xml:space="preserve"> REF _Ref481258586 \h </w:instrText>
      </w:r>
      <w:r w:rsidRPr="00F23E32">
        <w:rPr>
          <w:lang w:eastAsia="en-GB"/>
        </w:rPr>
      </w:r>
      <w:r w:rsidRPr="00F23E32">
        <w:rPr>
          <w:lang w:eastAsia="en-GB"/>
        </w:rPr>
        <w:fldChar w:fldCharType="separate"/>
      </w:r>
      <w:r w:rsidR="00F23E32" w:rsidRPr="00F23E32">
        <w:rPr>
          <w:b/>
        </w:rPr>
        <w:t>Figure 2</w:t>
      </w:r>
      <w:r w:rsidR="00F23E32" w:rsidRPr="00F23E32">
        <w:rPr>
          <w:b/>
        </w:rPr>
        <w:noBreakHyphen/>
        <w:t>13</w:t>
      </w:r>
      <w:r w:rsidRPr="00F23E32">
        <w:rPr>
          <w:lang w:eastAsia="en-GB"/>
        </w:rPr>
        <w:fldChar w:fldCharType="end"/>
      </w:r>
      <w:r w:rsidRPr="00F23E32">
        <w:rPr>
          <w:lang w:eastAsia="en-GB"/>
        </w:rPr>
        <w:t xml:space="preserve">. This shows the reverse breakdown voltage and at -20 volts the current </w:t>
      </w:r>
      <w:r w:rsidR="00B318A9" w:rsidRPr="00F23E32">
        <w:rPr>
          <w:lang w:eastAsia="en-GB"/>
        </w:rPr>
        <w:t>i</w:t>
      </w:r>
      <w:r w:rsidRPr="00F23E32">
        <w:rPr>
          <w:lang w:eastAsia="en-GB"/>
        </w:rPr>
        <w:t xml:space="preserve">s at 5 amps. This </w:t>
      </w:r>
      <w:r w:rsidR="006404CD" w:rsidRPr="00F23E32">
        <w:rPr>
          <w:lang w:eastAsia="en-GB"/>
        </w:rPr>
        <w:t xml:space="preserve">is </w:t>
      </w:r>
      <w:r w:rsidRPr="00F23E32">
        <w:rPr>
          <w:lang w:eastAsia="en-GB"/>
        </w:rPr>
        <w:t>approaching the maximum current of each cell.</w:t>
      </w:r>
      <w:r w:rsidRPr="00F23E32">
        <w:t xml:space="preserve"> </w:t>
      </w:r>
      <w:r w:rsidRPr="00F23E32">
        <w:rPr>
          <w:lang w:eastAsia="en-GB"/>
        </w:rPr>
        <w:fldChar w:fldCharType="begin"/>
      </w:r>
      <w:r w:rsidR="0087131A">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23E32">
        <w:rPr>
          <w:lang w:eastAsia="en-GB"/>
        </w:rPr>
        <w:fldChar w:fldCharType="separate"/>
      </w:r>
      <w:r w:rsidR="0087131A">
        <w:rPr>
          <w:noProof/>
          <w:lang w:eastAsia="en-GB"/>
        </w:rPr>
        <w:t>[</w:t>
      </w:r>
      <w:hyperlink w:anchor="_ENREF_40" w:tooltip="Alonso-García, 2006 #121" w:history="1">
        <w:r w:rsidR="00FC39FA">
          <w:rPr>
            <w:noProof/>
            <w:lang w:eastAsia="en-GB"/>
          </w:rPr>
          <w:t>40</w:t>
        </w:r>
      </w:hyperlink>
      <w:r w:rsidR="0087131A">
        <w:rPr>
          <w:noProof/>
          <w:lang w:eastAsia="en-GB"/>
        </w:rPr>
        <w:t>]</w:t>
      </w:r>
      <w:r w:rsidRPr="00F23E32">
        <w:rPr>
          <w:lang w:eastAsia="en-GB"/>
        </w:rPr>
        <w:fldChar w:fldCharType="end"/>
      </w:r>
    </w:p>
    <w:p w14:paraId="1C73C240" w14:textId="1CE6FF00" w:rsidR="001753D9" w:rsidRPr="00F23E32" w:rsidRDefault="001753D9" w:rsidP="00C3236C">
      <w:pPr>
        <w:rPr>
          <w:lang w:eastAsia="en-GB"/>
        </w:rPr>
      </w:pPr>
    </w:p>
    <w:p w14:paraId="64D1660F" w14:textId="77777777" w:rsidR="001753D9" w:rsidRPr="00F23E32" w:rsidRDefault="001753D9" w:rsidP="00C3236C">
      <w:pPr>
        <w:rPr>
          <w:lang w:eastAsia="en-GB"/>
        </w:rPr>
      </w:pPr>
    </w:p>
    <w:p w14:paraId="5D4074D6" w14:textId="77777777" w:rsidR="00CA66D6" w:rsidRPr="00F23E32" w:rsidRDefault="00CA66D6" w:rsidP="00C3236C">
      <w:pPr>
        <w:rPr>
          <w:lang w:eastAsia="en-GB"/>
        </w:rPr>
      </w:pPr>
    </w:p>
    <w:p w14:paraId="75D6C8F9" w14:textId="77777777" w:rsidR="00CA66D6" w:rsidRPr="00F23E32" w:rsidRDefault="00CA66D6" w:rsidP="00C3236C">
      <w:pPr>
        <w:rPr>
          <w:lang w:eastAsia="en-GB"/>
        </w:rPr>
      </w:pPr>
    </w:p>
    <w:p w14:paraId="76FE87B9" w14:textId="5AEDF4D7" w:rsidR="004E23EF" w:rsidRPr="00F23E32" w:rsidRDefault="001753D9" w:rsidP="00C3236C">
      <w:pPr>
        <w:rPr>
          <w:lang w:eastAsia="en-GB"/>
        </w:rPr>
      </w:pPr>
      <w:r w:rsidRPr="00F23E32">
        <w:rPr>
          <w:noProof/>
        </w:rPr>
        <mc:AlternateContent>
          <mc:Choice Requires="wpg">
            <w:drawing>
              <wp:anchor distT="0" distB="0" distL="114300" distR="114300" simplePos="0" relativeHeight="251653120"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E76F704" w:rsidR="00E67436" w:rsidRPr="001F399C" w:rsidRDefault="00E67436" w:rsidP="00C3236C">
                              <w:pPr>
                                <w:pStyle w:val="Caption"/>
                                <w:rPr>
                                  <w:szCs w:val="24"/>
                                </w:rPr>
                              </w:pPr>
                              <w:bookmarkStart w:id="89" w:name="_Ref481258586"/>
                              <w:bookmarkStart w:id="90" w:name="_Toc49297800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89"/>
                              <w:r>
                                <w:t xml:space="preserve"> – I-V Characteristic for Silicone 33 cells tested without Irradiance (a) reverse bias and (b) forward bias, at 22 degrees Celsius [37]</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53120;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E76F704" w:rsidR="00E67436" w:rsidRPr="001F399C" w:rsidRDefault="00E67436" w:rsidP="00C3236C">
                        <w:pPr>
                          <w:pStyle w:val="Caption"/>
                          <w:rPr>
                            <w:szCs w:val="24"/>
                          </w:rPr>
                        </w:pPr>
                        <w:bookmarkStart w:id="91" w:name="_Ref481258586"/>
                        <w:bookmarkStart w:id="92" w:name="_Toc49297800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91"/>
                        <w:r>
                          <w:t xml:space="preserve"> – I-V Characteristic for Silicone 33 cells tested without Irradiance (a) reverse bias and (b) forward bias, at 22 degrees Celsius [37]</w:t>
                        </w:r>
                        <w:bookmarkEnd w:id="92"/>
                      </w:p>
                    </w:txbxContent>
                  </v:textbox>
                </v:shape>
                <w10:wrap type="square"/>
              </v:group>
            </w:pict>
          </mc:Fallback>
        </mc:AlternateContent>
      </w:r>
    </w:p>
    <w:p w14:paraId="4E2C9811" w14:textId="77777777" w:rsidR="00CA66D6" w:rsidRPr="00F23E32" w:rsidRDefault="00CA66D6" w:rsidP="00C3236C">
      <w:pPr>
        <w:rPr>
          <w:lang w:eastAsia="en-GB"/>
        </w:rPr>
      </w:pPr>
    </w:p>
    <w:p w14:paraId="34772888" w14:textId="77777777" w:rsidR="00CA66D6" w:rsidRPr="00F23E32" w:rsidRDefault="00CA66D6" w:rsidP="00C3236C">
      <w:pPr>
        <w:rPr>
          <w:lang w:eastAsia="en-GB"/>
        </w:rPr>
      </w:pPr>
    </w:p>
    <w:p w14:paraId="07BC9943" w14:textId="49D30E95" w:rsidR="00CA66D6" w:rsidRPr="00F23E32" w:rsidRDefault="00CA66D6" w:rsidP="00C3236C">
      <w:pPr>
        <w:rPr>
          <w:lang w:eastAsia="en-GB"/>
        </w:rPr>
      </w:pPr>
      <w:r w:rsidRPr="00F23E32">
        <w:rPr>
          <w:noProof/>
        </w:rPr>
        <mc:AlternateContent>
          <mc:Choice Requires="wpg">
            <w:drawing>
              <wp:anchor distT="0" distB="0" distL="114300" distR="114300" simplePos="0" relativeHeight="251898880"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746452D" w:rsidR="00E67436" w:rsidRPr="00B72CE3" w:rsidRDefault="00E67436" w:rsidP="00C3236C">
                              <w:pPr>
                                <w:pStyle w:val="Caption"/>
                                <w:rPr>
                                  <w:szCs w:val="24"/>
                                  <w:lang w:eastAsia="en-GB"/>
                                </w:rPr>
                              </w:pPr>
                              <w:bookmarkStart w:id="93" w:name="_Ref481654984"/>
                              <w:bookmarkStart w:id="94" w:name="_Toc4929780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3"/>
                              <w:r>
                                <w:t xml:space="preserve"> - Adding No-O</w:t>
                              </w:r>
                              <w:r w:rsidRPr="00804B48">
                                <w:t>verlapped bypass diodes</w:t>
                              </w:r>
                              <w:r>
                                <w:t xml:space="preserve"> [30]</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189888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746452D" w:rsidR="00E67436" w:rsidRPr="00B72CE3" w:rsidRDefault="00E67436" w:rsidP="00C3236C">
                        <w:pPr>
                          <w:pStyle w:val="Caption"/>
                          <w:rPr>
                            <w:szCs w:val="24"/>
                            <w:lang w:eastAsia="en-GB"/>
                          </w:rPr>
                        </w:pPr>
                        <w:bookmarkStart w:id="95" w:name="_Ref481654984"/>
                        <w:bookmarkStart w:id="96" w:name="_Toc4929780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5"/>
                        <w:r>
                          <w:t xml:space="preserve"> - Adding No-O</w:t>
                        </w:r>
                        <w:r w:rsidRPr="00804B48">
                          <w:t>verlapped bypass diodes</w:t>
                        </w:r>
                        <w:r>
                          <w:t xml:space="preserve"> [30]</w:t>
                        </w:r>
                        <w:bookmarkEnd w:id="96"/>
                      </w:p>
                    </w:txbxContent>
                  </v:textbox>
                </v:shape>
                <w10:wrap type="square"/>
              </v:group>
            </w:pict>
          </mc:Fallback>
        </mc:AlternateContent>
      </w:r>
      <w:r w:rsidRPr="00F23E32">
        <w:rPr>
          <w:noProof/>
        </w:rPr>
        <mc:AlternateContent>
          <mc:Choice Requires="wpg">
            <w:drawing>
              <wp:anchor distT="0" distB="0" distL="114300" distR="114300" simplePos="0" relativeHeight="251914240"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1EDC40C7" w:rsidR="00E67436" w:rsidRPr="00751999" w:rsidRDefault="00E67436" w:rsidP="00C3236C">
                              <w:pPr>
                                <w:pStyle w:val="Caption"/>
                                <w:rPr>
                                  <w:lang w:eastAsia="en-GB"/>
                                </w:rPr>
                              </w:pPr>
                              <w:bookmarkStart w:id="97" w:name="_Ref481654985"/>
                              <w:bookmarkStart w:id="98" w:name="_Toc4929780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97"/>
                              <w:r>
                                <w:t xml:space="preserve"> - Adding O</w:t>
                              </w:r>
                              <w:r w:rsidRPr="00967B76">
                                <w:t>verlapped bypass diodes</w:t>
                              </w:r>
                              <w:r>
                                <w:t xml:space="preserve"> [3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1914240"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1EDC40C7" w:rsidR="00E67436" w:rsidRPr="00751999" w:rsidRDefault="00E67436" w:rsidP="00C3236C">
                        <w:pPr>
                          <w:pStyle w:val="Caption"/>
                          <w:rPr>
                            <w:lang w:eastAsia="en-GB"/>
                          </w:rPr>
                        </w:pPr>
                        <w:bookmarkStart w:id="99" w:name="_Ref481654985"/>
                        <w:bookmarkStart w:id="100" w:name="_Toc4929780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99"/>
                        <w:r>
                          <w:t xml:space="preserve"> - Adding O</w:t>
                        </w:r>
                        <w:r w:rsidRPr="00967B76">
                          <w:t>verlapped bypass diodes</w:t>
                        </w:r>
                        <w:r>
                          <w:t xml:space="preserve"> [30]</w:t>
                        </w:r>
                        <w:bookmarkEnd w:id="100"/>
                      </w:p>
                    </w:txbxContent>
                  </v:textbox>
                </v:shape>
                <w10:wrap type="square"/>
              </v:group>
            </w:pict>
          </mc:Fallback>
        </mc:AlternateContent>
      </w:r>
      <w:r w:rsidR="004E23EF" w:rsidRPr="00F23E32">
        <w:rPr>
          <w:lang w:eastAsia="en-GB"/>
        </w:rPr>
        <w:t>This voltage is what can cause issues when some solar cells are not receiving irradiance</w:t>
      </w:r>
      <w:r w:rsidR="006404CD" w:rsidRPr="00F23E32">
        <w:rPr>
          <w:lang w:eastAsia="en-GB"/>
        </w:rPr>
        <w:t xml:space="preserve">, </w:t>
      </w:r>
      <w:r w:rsidR="00104CF2" w:rsidRPr="00F23E32">
        <w:rPr>
          <w:lang w:eastAsia="en-GB"/>
        </w:rPr>
        <w:t>shaded or</w:t>
      </w:r>
      <w:r w:rsidR="004E23EF" w:rsidRPr="00F23E32">
        <w:rPr>
          <w:lang w:eastAsia="en-GB"/>
        </w:rPr>
        <w:t xml:space="preserve"> are faulty. If a solar cell becomes turned off the other solar cells continue to produce the voltage of the string minus that cell. This forces the cell into a cond</w:t>
      </w:r>
      <w:r w:rsidR="00104CF2" w:rsidRPr="00F23E32">
        <w:rPr>
          <w:lang w:eastAsia="en-GB"/>
        </w:rPr>
        <w:t>uction known as reverse bias, which</w:t>
      </w:r>
      <w:r w:rsidR="004E23EF" w:rsidRPr="00F23E32">
        <w:rPr>
          <w:lang w:eastAsia="en-GB"/>
        </w:rPr>
        <w:t xml:space="preserve"> dissipates power in the form of heat and creates a hot spot.</w:t>
      </w:r>
      <w:r w:rsidR="006404CD" w:rsidRPr="00F23E32">
        <w:rPr>
          <w:lang w:eastAsia="en-GB"/>
        </w:rPr>
        <w:t xml:space="preserve"> Mohammod conducted extensive research </w:t>
      </w:r>
      <w:r w:rsidR="00104CF2" w:rsidRPr="00F23E32">
        <w:rPr>
          <w:lang w:eastAsia="en-GB"/>
        </w:rPr>
        <w:t>on hot spot formation and demonstrated</w:t>
      </w:r>
      <w:r w:rsidR="006404CD" w:rsidRPr="00F23E32">
        <w:rPr>
          <w:lang w:eastAsia="en-GB"/>
        </w:rPr>
        <w:t xml:space="preserve"> that if </w:t>
      </w:r>
      <w:r w:rsidR="004E23EF" w:rsidRPr="00F23E32">
        <w:rPr>
          <w:lang w:eastAsia="en-GB"/>
        </w:rPr>
        <w:t>the power dissipated over the cell exceeds its maximum value it</w:t>
      </w:r>
      <w:r w:rsidR="00104CF2" w:rsidRPr="00F23E32">
        <w:rPr>
          <w:lang w:eastAsia="en-GB"/>
        </w:rPr>
        <w:t xml:space="preserve"> will</w:t>
      </w:r>
      <w:r w:rsidR="004E23EF" w:rsidRPr="00F23E32">
        <w:rPr>
          <w:lang w:eastAsia="en-GB"/>
        </w:rPr>
        <w:t xml:space="preserve"> permanentl</w:t>
      </w:r>
      <w:r w:rsidR="006404CD" w:rsidRPr="00F23E32">
        <w:rPr>
          <w:lang w:eastAsia="en-GB"/>
        </w:rPr>
        <w:t>y damage the cell</w:t>
      </w:r>
      <w:r w:rsidR="004E23EF" w:rsidRPr="00F23E32">
        <w:rPr>
          <w:lang w:eastAsia="en-GB"/>
        </w:rPr>
        <w:t xml:space="preserve"> and an open circuit will form. This open circuit in the series connected system stops all flow of cu</w:t>
      </w:r>
      <w:r w:rsidR="00104CF2" w:rsidRPr="00F23E32">
        <w:rPr>
          <w:lang w:eastAsia="en-GB"/>
        </w:rPr>
        <w:t>rrent and the PV system will no longer</w:t>
      </w:r>
      <w:r w:rsidR="004E23EF" w:rsidRPr="00F23E32">
        <w:rPr>
          <w:lang w:eastAsia="en-GB"/>
        </w:rPr>
        <w:t xml:space="preserve"> function.</w:t>
      </w:r>
      <w:r w:rsidR="004E23EF" w:rsidRPr="00F23E32">
        <w:t xml:space="preserve"> </w:t>
      </w:r>
      <w:r w:rsidR="004E23EF" w:rsidRPr="00F23E32">
        <w:rPr>
          <w:lang w:eastAsia="en-GB"/>
        </w:rPr>
        <w:fldChar w:fldCharType="begin"/>
      </w:r>
      <w:r w:rsidR="0087131A">
        <w:rPr>
          <w:lang w:eastAsia="en-GB"/>
        </w:rPr>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F23E32">
        <w:rPr>
          <w:lang w:eastAsia="en-GB"/>
        </w:rPr>
        <w:fldChar w:fldCharType="separate"/>
      </w:r>
      <w:r w:rsidR="0087131A">
        <w:rPr>
          <w:noProof/>
          <w:lang w:eastAsia="en-GB"/>
        </w:rPr>
        <w:t>[</w:t>
      </w:r>
      <w:hyperlink w:anchor="_ENREF_41" w:tooltip="Mohammed, 2016 #116" w:history="1">
        <w:r w:rsidR="00FC39FA">
          <w:rPr>
            <w:noProof/>
            <w:lang w:eastAsia="en-GB"/>
          </w:rPr>
          <w:t>41</w:t>
        </w:r>
      </w:hyperlink>
      <w:r w:rsidR="0087131A">
        <w:rPr>
          <w:noProof/>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F23E32">
        <w:rPr>
          <w:lang w:eastAsia="en-GB"/>
        </w:rPr>
        <w:fldChar w:fldCharType="separate"/>
      </w:r>
      <w:r w:rsidR="0087131A">
        <w:rPr>
          <w:noProof/>
          <w:lang w:eastAsia="en-GB"/>
        </w:rPr>
        <w:t>[</w:t>
      </w:r>
      <w:hyperlink w:anchor="_ENREF_42" w:tooltip="Duong, 2017 #115" w:history="1">
        <w:r w:rsidR="00FC39FA">
          <w:rPr>
            <w:noProof/>
            <w:lang w:eastAsia="en-GB"/>
          </w:rPr>
          <w:t>42</w:t>
        </w:r>
      </w:hyperlink>
      <w:r w:rsidR="0087131A">
        <w:rPr>
          <w:noProof/>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87131A">
        <w:rPr>
          <w:lang w:eastAsia="en-GB"/>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F23E32">
        <w:rPr>
          <w:lang w:eastAsia="en-GB"/>
        </w:rPr>
        <w:fldChar w:fldCharType="separate"/>
      </w:r>
      <w:r w:rsidR="0087131A">
        <w:rPr>
          <w:noProof/>
          <w:lang w:eastAsia="en-GB"/>
        </w:rPr>
        <w:t>[</w:t>
      </w:r>
      <w:hyperlink w:anchor="_ENREF_33" w:tooltip="Silvestre, 2009 #111" w:history="1">
        <w:r w:rsidR="00FC39FA">
          <w:rPr>
            <w:noProof/>
            <w:lang w:eastAsia="en-GB"/>
          </w:rPr>
          <w:t>33</w:t>
        </w:r>
      </w:hyperlink>
      <w:r w:rsidR="0087131A">
        <w:rPr>
          <w:noProof/>
          <w:lang w:eastAsia="en-GB"/>
        </w:rPr>
        <w:t>]</w:t>
      </w:r>
      <w:r w:rsidR="004E23EF" w:rsidRPr="00F23E32">
        <w:rPr>
          <w:lang w:eastAsia="en-GB"/>
        </w:rPr>
        <w:fldChar w:fldCharType="end"/>
      </w:r>
      <w:r w:rsidR="001753D9" w:rsidRPr="00F23E32">
        <w:rPr>
          <w:lang w:eastAsia="en-GB"/>
        </w:rPr>
        <w:t xml:space="preserve"> </w:t>
      </w:r>
      <w:r w:rsidR="001753D9" w:rsidRPr="00F23E32">
        <w:rPr>
          <w:lang w:eastAsia="en-GB"/>
        </w:rPr>
        <w:fldChar w:fldCharType="begin"/>
      </w:r>
      <w:r w:rsidR="0087131A">
        <w:rPr>
          <w:lang w:eastAsia="en-GB"/>
        </w:rPr>
        <w:instrText xml:space="preserve"> ADDIN EN.CITE &lt;EndNote&gt;&lt;Cite&gt;&lt;Author&gt;Mai&lt;/Author&gt;&lt;Year&gt;2017&lt;/Year&gt;&lt;RecNum&gt;118&lt;/RecNum&gt;&lt;DisplayText&gt;[38]&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sidRPr="00F23E32">
        <w:rPr>
          <w:lang w:eastAsia="en-GB"/>
        </w:rPr>
        <w:fldChar w:fldCharType="separate"/>
      </w:r>
      <w:r w:rsidR="0087131A">
        <w:rPr>
          <w:noProof/>
          <w:lang w:eastAsia="en-GB"/>
        </w:rPr>
        <w:t>[</w:t>
      </w:r>
      <w:hyperlink w:anchor="_ENREF_38" w:tooltip="Mai, 2017 #118" w:history="1">
        <w:r w:rsidR="00FC39FA">
          <w:rPr>
            <w:noProof/>
            <w:lang w:eastAsia="en-GB"/>
          </w:rPr>
          <w:t>38</w:t>
        </w:r>
      </w:hyperlink>
      <w:r w:rsidR="0087131A">
        <w:rPr>
          <w:noProof/>
          <w:lang w:eastAsia="en-GB"/>
        </w:rPr>
        <w:t>]</w:t>
      </w:r>
      <w:r w:rsidR="001753D9" w:rsidRPr="00F23E32">
        <w:rPr>
          <w:lang w:eastAsia="en-GB"/>
        </w:rPr>
        <w:fldChar w:fldCharType="end"/>
      </w:r>
    </w:p>
    <w:p w14:paraId="4AC41B7A" w14:textId="77777777" w:rsidR="00CA66D6" w:rsidRPr="00F23E32" w:rsidRDefault="00CA66D6" w:rsidP="00C3236C">
      <w:pPr>
        <w:rPr>
          <w:lang w:eastAsia="en-GB"/>
        </w:rPr>
      </w:pPr>
    </w:p>
    <w:p w14:paraId="40A1E958" w14:textId="7DB95A24" w:rsidR="004E23EF" w:rsidRPr="00F23E32" w:rsidRDefault="00743B87" w:rsidP="00C3236C">
      <w:pPr>
        <w:rPr>
          <w:lang w:eastAsia="en-GB"/>
        </w:rPr>
      </w:pPr>
      <w:r w:rsidRPr="00F23E32">
        <w:t xml:space="preserve"> </w:t>
      </w:r>
    </w:p>
    <w:p w14:paraId="6F361737" w14:textId="7C4DF1AD" w:rsidR="004E23EF" w:rsidRPr="00F23E32" w:rsidRDefault="004E23EF" w:rsidP="00C3236C">
      <w:pPr>
        <w:rPr>
          <w:lang w:eastAsia="en-GB"/>
        </w:rPr>
      </w:pPr>
      <w:r w:rsidRPr="00F23E32">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F23E32">
        <w:rPr>
          <w:lang w:eastAsia="en-GB"/>
        </w:rPr>
        <w:t xml:space="preserve"> of</w:t>
      </w:r>
      <w:r w:rsidRPr="00F23E32">
        <w:rPr>
          <w:lang w:eastAsia="en-GB"/>
        </w:rPr>
        <w:t xml:space="preserve"> bypass diode</w:t>
      </w:r>
      <w:r w:rsidR="006404CD" w:rsidRPr="00F23E32">
        <w:rPr>
          <w:lang w:eastAsia="en-GB"/>
        </w:rPr>
        <w:t>s</w:t>
      </w:r>
      <w:r w:rsidRPr="00F23E32">
        <w:rPr>
          <w:lang w:eastAsia="en-GB"/>
        </w:rPr>
        <w:t xml:space="preserve">. </w:t>
      </w:r>
      <w:r w:rsidRPr="00F23E32">
        <w:rPr>
          <w:lang w:eastAsia="en-GB"/>
        </w:rPr>
        <w:fldChar w:fldCharType="begin"/>
      </w:r>
      <w:r w:rsidR="0087131A">
        <w:rPr>
          <w:lang w:eastAsia="en-GB"/>
        </w:rPr>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F23E32">
        <w:rPr>
          <w:lang w:eastAsia="en-GB"/>
        </w:rPr>
        <w:fldChar w:fldCharType="separate"/>
      </w:r>
      <w:r w:rsidR="0087131A">
        <w:rPr>
          <w:noProof/>
          <w:lang w:eastAsia="en-GB"/>
        </w:rPr>
        <w:t>[</w:t>
      </w:r>
      <w:hyperlink w:anchor="_ENREF_41" w:tooltip="Mohammed, 2016 #116" w:history="1">
        <w:r w:rsidR="00FC39FA">
          <w:rPr>
            <w:noProof/>
            <w:lang w:eastAsia="en-GB"/>
          </w:rPr>
          <w:t>41</w:t>
        </w:r>
      </w:hyperlink>
      <w:r w:rsidR="0087131A">
        <w:rPr>
          <w:noProof/>
          <w:lang w:eastAsia="en-GB"/>
        </w:rPr>
        <w:t>]</w:t>
      </w:r>
      <w:r w:rsidRPr="00F23E32">
        <w:rPr>
          <w:lang w:eastAsia="en-GB"/>
        </w:rPr>
        <w:fldChar w:fldCharType="end"/>
      </w:r>
      <w:r w:rsidRPr="00F23E32">
        <w:rPr>
          <w:lang w:eastAsia="en-GB"/>
        </w:rPr>
        <w:t xml:space="preserve"> </w:t>
      </w:r>
      <w:r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87131A">
        <w:rPr>
          <w:noProof/>
          <w:lang w:eastAsia="en-GB"/>
        </w:rPr>
        <w:t>[</w:t>
      </w:r>
      <w:hyperlink w:anchor="_ENREF_42" w:tooltip="Duong, 2017 #115" w:history="1">
        <w:r w:rsidR="00FC39FA">
          <w:rPr>
            <w:noProof/>
            <w:lang w:eastAsia="en-GB"/>
          </w:rPr>
          <w:t>42</w:t>
        </w:r>
      </w:hyperlink>
      <w:r w:rsidR="0087131A">
        <w:rPr>
          <w:noProof/>
          <w:lang w:eastAsia="en-GB"/>
        </w:rPr>
        <w:t>]</w:t>
      </w:r>
      <w:r w:rsidRPr="00F23E32">
        <w:rPr>
          <w:lang w:eastAsia="en-GB"/>
        </w:rPr>
        <w:fldChar w:fldCharType="end"/>
      </w:r>
      <w:r w:rsidRPr="00F23E32">
        <w:rPr>
          <w:lang w:eastAsia="en-GB"/>
        </w:rPr>
        <w:t xml:space="preserve"> </w:t>
      </w:r>
      <w:r w:rsidRPr="00F23E32">
        <w:rPr>
          <w:lang w:eastAsia="en-GB"/>
        </w:rPr>
        <w:fldChar w:fldCharType="begin"/>
      </w:r>
      <w:r w:rsidR="0087131A">
        <w:rPr>
          <w:lang w:eastAsia="en-GB"/>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rPr>
          <w:lang w:eastAsia="en-GB"/>
        </w:rPr>
        <w:fldChar w:fldCharType="separate"/>
      </w:r>
      <w:r w:rsidR="0087131A">
        <w:rPr>
          <w:noProof/>
          <w:lang w:eastAsia="en-GB"/>
        </w:rPr>
        <w:t>[</w:t>
      </w:r>
      <w:hyperlink w:anchor="_ENREF_33" w:tooltip="Silvestre, 2009 #111" w:history="1">
        <w:r w:rsidR="00FC39FA">
          <w:rPr>
            <w:noProof/>
            <w:lang w:eastAsia="en-GB"/>
          </w:rPr>
          <w:t>33</w:t>
        </w:r>
      </w:hyperlink>
      <w:r w:rsidR="0087131A">
        <w:rPr>
          <w:noProof/>
          <w:lang w:eastAsia="en-GB"/>
        </w:rPr>
        <w:t>]</w:t>
      </w:r>
      <w:r w:rsidRPr="00F23E32">
        <w:rPr>
          <w:lang w:eastAsia="en-GB"/>
        </w:rPr>
        <w:fldChar w:fldCharType="end"/>
      </w:r>
      <w:r w:rsidR="001753D9" w:rsidRPr="00F23E32">
        <w:rPr>
          <w:lang w:eastAsia="en-GB"/>
        </w:rPr>
        <w:t xml:space="preserve"> </w:t>
      </w:r>
      <w:r w:rsidRPr="00F23E32">
        <w:rPr>
          <w:lang w:eastAsia="en-GB"/>
        </w:rPr>
        <w:t>Duong continues by saying that the config</w:t>
      </w:r>
      <w:r w:rsidR="006404CD" w:rsidRPr="00F23E32">
        <w:rPr>
          <w:lang w:eastAsia="en-GB"/>
        </w:rPr>
        <w:t>uration of the bypass diodes have</w:t>
      </w:r>
      <w:r w:rsidRPr="00F23E32">
        <w:rPr>
          <w:lang w:eastAsia="en-GB"/>
        </w:rPr>
        <w:t xml:space="preserve"> an important influence on the possibility of a hot spot forming. Two common configurations are shown </w:t>
      </w:r>
      <w:r w:rsidR="001753D9" w:rsidRPr="00F23E32">
        <w:rPr>
          <w:lang w:eastAsia="en-GB"/>
        </w:rPr>
        <w:t>above</w:t>
      </w:r>
      <w:r w:rsidRPr="00F23E32">
        <w:rPr>
          <w:lang w:eastAsia="en-GB"/>
        </w:rPr>
        <w:t xml:space="preserve"> in </w:t>
      </w:r>
      <w:r w:rsidR="00743B87" w:rsidRPr="00F23E32">
        <w:rPr>
          <w:lang w:eastAsia="en-GB"/>
        </w:rPr>
        <w:fldChar w:fldCharType="begin"/>
      </w:r>
      <w:r w:rsidR="00743B87" w:rsidRPr="00F23E32">
        <w:rPr>
          <w:lang w:eastAsia="en-GB"/>
        </w:rPr>
        <w:instrText xml:space="preserve"> REF _Ref481654984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4</w:t>
      </w:r>
      <w:r w:rsidR="00743B87" w:rsidRPr="00F23E32">
        <w:rPr>
          <w:lang w:eastAsia="en-GB"/>
        </w:rPr>
        <w:fldChar w:fldCharType="end"/>
      </w:r>
      <w:r w:rsidR="00743B87" w:rsidRPr="00F23E32">
        <w:rPr>
          <w:lang w:eastAsia="en-GB"/>
        </w:rPr>
        <w:t xml:space="preserve"> &amp; </w:t>
      </w:r>
      <w:r w:rsidR="00743B87" w:rsidRPr="00F23E32">
        <w:rPr>
          <w:lang w:eastAsia="en-GB"/>
        </w:rPr>
        <w:fldChar w:fldCharType="begin"/>
      </w:r>
      <w:r w:rsidR="00743B87" w:rsidRPr="00F23E32">
        <w:rPr>
          <w:lang w:eastAsia="en-GB"/>
        </w:rPr>
        <w:instrText xml:space="preserve"> REF _Ref481654985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5</w:t>
      </w:r>
      <w:r w:rsidR="00743B87" w:rsidRPr="00F23E32">
        <w:rPr>
          <w:lang w:eastAsia="en-GB"/>
        </w:rPr>
        <w:fldChar w:fldCharType="end"/>
      </w:r>
      <w:r w:rsidR="00743B87" w:rsidRPr="00F23E32">
        <w:rPr>
          <w:lang w:eastAsia="en-GB"/>
        </w:rPr>
        <w:t>.</w:t>
      </w:r>
    </w:p>
    <w:p w14:paraId="13A16485" w14:textId="140229B0" w:rsidR="001753D9" w:rsidRPr="00F23E32" w:rsidRDefault="001753D9" w:rsidP="00C3236C">
      <w:pPr>
        <w:rPr>
          <w:lang w:eastAsia="en-GB"/>
        </w:rPr>
      </w:pPr>
    </w:p>
    <w:p w14:paraId="62DC156C" w14:textId="32061350" w:rsidR="001753D9" w:rsidRPr="00F23E32" w:rsidRDefault="00CA66D6" w:rsidP="00C3236C">
      <w:pPr>
        <w:rPr>
          <w:lang w:eastAsia="en-GB"/>
        </w:rPr>
      </w:pPr>
      <w:r w:rsidRPr="00F23E32">
        <w:rPr>
          <w:noProof/>
        </w:rPr>
        <mc:AlternateContent>
          <mc:Choice Requires="wpg">
            <w:drawing>
              <wp:anchor distT="0" distB="0" distL="114300" distR="114300" simplePos="0" relativeHeight="251699200"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28135A86" w:rsidR="00E67436" w:rsidRPr="00D97CDA" w:rsidRDefault="00E67436" w:rsidP="00C3236C">
                              <w:pPr>
                                <w:pStyle w:val="Caption"/>
                                <w:rPr>
                                  <w:szCs w:val="24"/>
                                </w:rPr>
                              </w:pPr>
                              <w:bookmarkStart w:id="101" w:name="_Ref481268899"/>
                              <w:bookmarkStart w:id="102" w:name="_Toc49297800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1"/>
                              <w:r>
                                <w:t xml:space="preserve"> - Shading Scenarios used by Mai [38]</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99200;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28135A86" w:rsidR="00E67436" w:rsidRPr="00D97CDA" w:rsidRDefault="00E67436" w:rsidP="00C3236C">
                        <w:pPr>
                          <w:pStyle w:val="Caption"/>
                          <w:rPr>
                            <w:szCs w:val="24"/>
                          </w:rPr>
                        </w:pPr>
                        <w:bookmarkStart w:id="103" w:name="_Ref481268899"/>
                        <w:bookmarkStart w:id="104" w:name="_Toc49297800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3"/>
                        <w:r>
                          <w:t xml:space="preserve"> - Shading Scenarios used by Mai [38]</w:t>
                        </w:r>
                        <w:bookmarkEnd w:id="104"/>
                      </w:p>
                    </w:txbxContent>
                  </v:textbox>
                </v:shape>
                <w10:wrap type="square"/>
              </v:group>
            </w:pict>
          </mc:Fallback>
        </mc:AlternateContent>
      </w:r>
    </w:p>
    <w:p w14:paraId="16068F50" w14:textId="77777777" w:rsidR="00CA66D6" w:rsidRPr="00F23E32" w:rsidRDefault="00CA66D6" w:rsidP="00C3236C">
      <w:pPr>
        <w:rPr>
          <w:lang w:eastAsia="en-GB"/>
        </w:rPr>
      </w:pPr>
    </w:p>
    <w:p w14:paraId="14040068" w14:textId="77777777" w:rsidR="00CA66D6" w:rsidRPr="00F23E32" w:rsidRDefault="00CA66D6" w:rsidP="00C3236C">
      <w:pPr>
        <w:rPr>
          <w:lang w:eastAsia="en-GB"/>
        </w:rPr>
      </w:pPr>
    </w:p>
    <w:p w14:paraId="0D9EFC91" w14:textId="77777777" w:rsidR="00CA66D6" w:rsidRPr="00F23E32" w:rsidRDefault="00CA66D6" w:rsidP="00C3236C">
      <w:pPr>
        <w:rPr>
          <w:lang w:eastAsia="en-GB"/>
        </w:rPr>
      </w:pPr>
    </w:p>
    <w:p w14:paraId="4ACFD67F" w14:textId="4C4DF539" w:rsidR="00C01B27" w:rsidRPr="00F23E32" w:rsidRDefault="001753D9" w:rsidP="00C3236C">
      <w:pPr>
        <w:rPr>
          <w:lang w:eastAsia="en-GB"/>
        </w:rPr>
      </w:pPr>
      <w:r w:rsidRPr="00F23E32">
        <w:rPr>
          <w:lang w:eastAsia="en-GB"/>
        </w:rPr>
        <w:t>Studies</w:t>
      </w:r>
      <w:r w:rsidR="004E23EF" w:rsidRPr="00F23E32">
        <w:rPr>
          <w:lang w:eastAsia="en-GB"/>
        </w:rPr>
        <w:t xml:space="preserve"> conducted by</w:t>
      </w:r>
      <w:r w:rsidRPr="00F23E32">
        <w:rPr>
          <w:lang w:eastAsia="en-GB"/>
        </w:rPr>
        <w:t xml:space="preserve"> both</w:t>
      </w:r>
      <w:r w:rsidR="004E23EF" w:rsidRPr="00F23E32">
        <w:rPr>
          <w:lang w:eastAsia="en-GB"/>
        </w:rPr>
        <w:t xml:space="preserve"> Silvestre</w:t>
      </w:r>
      <w:r w:rsidRPr="00F23E32">
        <w:rPr>
          <w:lang w:eastAsia="en-GB"/>
        </w:rPr>
        <w:t xml:space="preserve"> and Mai</w:t>
      </w:r>
      <w:r w:rsidR="004E23EF" w:rsidRPr="00F23E32">
        <w:rPr>
          <w:lang w:eastAsia="en-GB"/>
        </w:rPr>
        <w:t xml:space="preserve"> </w:t>
      </w:r>
      <w:r w:rsidR="006404CD" w:rsidRPr="00F23E32">
        <w:rPr>
          <w:lang w:eastAsia="en-GB"/>
        </w:rPr>
        <w:t>validated</w:t>
      </w:r>
      <w:r w:rsidR="004E23EF" w:rsidRPr="00F23E32">
        <w:rPr>
          <w:lang w:eastAsia="en-GB"/>
        </w:rPr>
        <w:t xml:space="preserve"> that the configuration a</w:t>
      </w:r>
      <w:r w:rsidRPr="00F23E32">
        <w:rPr>
          <w:lang w:eastAsia="en-GB"/>
        </w:rPr>
        <w:t xml:space="preserve">nd shading location </w:t>
      </w:r>
      <w:r w:rsidR="006404CD" w:rsidRPr="00F23E32">
        <w:rPr>
          <w:lang w:eastAsia="en-GB"/>
        </w:rPr>
        <w:t xml:space="preserve">significantly </w:t>
      </w:r>
      <w:r w:rsidRPr="00F23E32">
        <w:rPr>
          <w:lang w:eastAsia="en-GB"/>
        </w:rPr>
        <w:t xml:space="preserve">affects </w:t>
      </w:r>
      <w:r w:rsidR="004E23EF" w:rsidRPr="00F23E32">
        <w:rPr>
          <w:lang w:eastAsia="en-GB"/>
        </w:rPr>
        <w:t>the operation</w:t>
      </w:r>
      <w:r w:rsidRPr="00F23E32">
        <w:rPr>
          <w:lang w:eastAsia="en-GB"/>
        </w:rPr>
        <w:t xml:space="preserve"> and</w:t>
      </w:r>
      <w:r w:rsidR="004E23EF" w:rsidRPr="00F23E32">
        <w:rPr>
          <w:lang w:eastAsia="en-GB"/>
        </w:rPr>
        <w:t xml:space="preserve"> performance of PV modules.</w:t>
      </w:r>
      <w:r w:rsidR="003E4F2E" w:rsidRPr="00F23E32">
        <w:rPr>
          <w:lang w:eastAsia="en-GB"/>
        </w:rPr>
        <w:t xml:space="preserve"> They used similar methods,</w:t>
      </w:r>
      <w:r w:rsidRPr="00F23E32">
        <w:rPr>
          <w:lang w:eastAsia="en-GB"/>
        </w:rPr>
        <w:t xml:space="preserve"> shading techniques of arrays</w:t>
      </w:r>
      <w:r w:rsidR="00C01B27" w:rsidRPr="00F23E32">
        <w:rPr>
          <w:lang w:eastAsia="en-GB"/>
        </w:rPr>
        <w:t xml:space="preserve"> and </w:t>
      </w:r>
      <w:r w:rsidR="003E4F2E" w:rsidRPr="00F23E32">
        <w:rPr>
          <w:lang w:eastAsia="en-GB"/>
        </w:rPr>
        <w:t>various</w:t>
      </w:r>
      <w:r w:rsidR="00C01B27" w:rsidRPr="00F23E32">
        <w:rPr>
          <w:lang w:eastAsia="en-GB"/>
        </w:rPr>
        <w:t xml:space="preserve"> scenarios </w:t>
      </w:r>
      <w:r w:rsidR="003E4F2E" w:rsidRPr="00F23E32">
        <w:rPr>
          <w:lang w:eastAsia="en-GB"/>
        </w:rPr>
        <w:t xml:space="preserve">also used by Mai, and </w:t>
      </w:r>
      <w:r w:rsidR="00C01B27" w:rsidRPr="00F23E32">
        <w:rPr>
          <w:lang w:eastAsia="en-GB"/>
        </w:rPr>
        <w:t xml:space="preserve">are shown above in </w:t>
      </w:r>
      <w:r w:rsidR="00C01B27" w:rsidRPr="00F23E32">
        <w:rPr>
          <w:lang w:eastAsia="en-GB"/>
        </w:rPr>
        <w:fldChar w:fldCharType="begin"/>
      </w:r>
      <w:r w:rsidR="00C01B27" w:rsidRPr="00F23E32">
        <w:rPr>
          <w:lang w:eastAsia="en-GB"/>
        </w:rPr>
        <w:instrText xml:space="preserve"> REF _Ref481268899 \h </w:instrText>
      </w:r>
      <w:r w:rsidR="00C01B27" w:rsidRPr="00F23E32">
        <w:rPr>
          <w:lang w:eastAsia="en-GB"/>
        </w:rPr>
      </w:r>
      <w:r w:rsidR="00C01B27" w:rsidRPr="00F23E32">
        <w:rPr>
          <w:lang w:eastAsia="en-GB"/>
        </w:rPr>
        <w:fldChar w:fldCharType="separate"/>
      </w:r>
      <w:r w:rsidR="00F23E32" w:rsidRPr="00F23E32">
        <w:t>Figure 2</w:t>
      </w:r>
      <w:r w:rsidR="00F23E32" w:rsidRPr="00F23E32">
        <w:noBreakHyphen/>
        <w:t>16</w:t>
      </w:r>
      <w:r w:rsidR="00C01B27" w:rsidRPr="00F23E32">
        <w:rPr>
          <w:lang w:eastAsia="en-GB"/>
        </w:rPr>
        <w:fldChar w:fldCharType="end"/>
      </w:r>
      <w:r w:rsidRPr="00F23E32">
        <w:rPr>
          <w:lang w:eastAsia="en-GB"/>
        </w:rPr>
        <w:t xml:space="preserve">. </w:t>
      </w:r>
      <w:r w:rsidR="004E23EF" w:rsidRPr="00F23E32">
        <w:rPr>
          <w:lang w:eastAsia="en-GB"/>
        </w:rPr>
        <w:t xml:space="preserve"> </w:t>
      </w:r>
      <w:r w:rsidR="003E4F2E" w:rsidRPr="00F23E32">
        <w:rPr>
          <w:lang w:eastAsia="en-GB"/>
        </w:rPr>
        <w:t>The research</w:t>
      </w:r>
      <w:r w:rsidR="004E23EF" w:rsidRPr="00F23E32">
        <w:rPr>
          <w:lang w:eastAsia="en-GB"/>
        </w:rPr>
        <w:t xml:space="preserve"> showed that the overlapped and not-overlapped</w:t>
      </w:r>
      <w:r w:rsidR="00104CF2" w:rsidRPr="00F23E32">
        <w:rPr>
          <w:lang w:eastAsia="en-GB"/>
        </w:rPr>
        <w:t xml:space="preserve"> configurations</w:t>
      </w:r>
      <w:r w:rsidR="004E23EF" w:rsidRPr="00F23E32">
        <w:rPr>
          <w:lang w:eastAsia="en-GB"/>
        </w:rPr>
        <w:t xml:space="preserve"> had their advantages and disadvantages </w:t>
      </w:r>
      <w:r w:rsidR="003E4F2E" w:rsidRPr="00F23E32">
        <w:rPr>
          <w:lang w:eastAsia="en-GB"/>
        </w:rPr>
        <w:t>for PV installation and therefore</w:t>
      </w:r>
      <w:r w:rsidR="004E23EF" w:rsidRPr="00F23E32">
        <w:rPr>
          <w:lang w:eastAsia="en-GB"/>
        </w:rPr>
        <w:t xml:space="preserve"> environmental factors must be taken into account. </w:t>
      </w:r>
    </w:p>
    <w:p w14:paraId="1781672D" w14:textId="77777777" w:rsidR="00C01B27" w:rsidRPr="00F23E32" w:rsidRDefault="00C01B27" w:rsidP="00C3236C">
      <w:pPr>
        <w:rPr>
          <w:lang w:eastAsia="en-GB"/>
        </w:rPr>
      </w:pPr>
    </w:p>
    <w:p w14:paraId="6904042E" w14:textId="22816A8E" w:rsidR="00A56BD6" w:rsidRDefault="004E23EF" w:rsidP="00C3236C">
      <w:r w:rsidRPr="00F23E32">
        <w:rPr>
          <w:lang w:eastAsia="en-GB"/>
        </w:rPr>
        <w:t xml:space="preserve">The interesting finding was that for </w:t>
      </w:r>
      <w:r w:rsidR="003E4F2E" w:rsidRPr="00F23E32">
        <w:rPr>
          <w:lang w:eastAsia="en-GB"/>
        </w:rPr>
        <w:t xml:space="preserve">a </w:t>
      </w:r>
      <w:r w:rsidRPr="00F23E32">
        <w:rPr>
          <w:lang w:eastAsia="en-GB"/>
        </w:rPr>
        <w:t xml:space="preserve">tropical climate the not-overlapped diode configuration was optimal. </w:t>
      </w:r>
      <w:r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87131A">
        <w:rPr>
          <w:noProof/>
          <w:lang w:eastAsia="en-GB"/>
        </w:rPr>
        <w:t>[</w:t>
      </w:r>
      <w:hyperlink w:anchor="_ENREF_42" w:tooltip="Duong, 2017 #115" w:history="1">
        <w:r w:rsidR="00FC39FA">
          <w:rPr>
            <w:noProof/>
            <w:lang w:eastAsia="en-GB"/>
          </w:rPr>
          <w:t>42</w:t>
        </w:r>
      </w:hyperlink>
      <w:r w:rsidR="0087131A">
        <w:rPr>
          <w:noProof/>
          <w:lang w:eastAsia="en-GB"/>
        </w:rPr>
        <w:t>]</w:t>
      </w:r>
      <w:r w:rsidRPr="00F23E32">
        <w:rPr>
          <w:lang w:eastAsia="en-GB"/>
        </w:rPr>
        <w:fldChar w:fldCharType="end"/>
      </w:r>
      <w:r w:rsidRPr="00F23E32">
        <w:rPr>
          <w:lang w:eastAsia="en-GB"/>
        </w:rPr>
        <w:t xml:space="preserve"> In </w:t>
      </w:r>
      <w:r w:rsidR="003E4F2E" w:rsidRPr="00F23E32">
        <w:rPr>
          <w:lang w:eastAsia="en-GB"/>
        </w:rPr>
        <w:t>practice,</w:t>
      </w:r>
      <w:r w:rsidRPr="00F23E32">
        <w:rPr>
          <w:lang w:eastAsia="en-GB"/>
        </w:rPr>
        <w:t xml:space="preserve"> not every cell can have a bypass diode</w:t>
      </w:r>
      <w:r w:rsidR="003E4F2E" w:rsidRPr="00F23E32">
        <w:rPr>
          <w:lang w:eastAsia="en-GB"/>
        </w:rPr>
        <w:t xml:space="preserve"> as it is expensive</w:t>
      </w:r>
      <w:r w:rsidRPr="00F23E32">
        <w:rPr>
          <w:lang w:eastAsia="en-GB"/>
        </w:rPr>
        <w:t xml:space="preserve"> so they are usually connected ever</w:t>
      </w:r>
      <w:r w:rsidR="00104CF2" w:rsidRPr="00F23E32">
        <w:rPr>
          <w:lang w:eastAsia="en-GB"/>
        </w:rPr>
        <w:t>y 16 cells. Blocking diodes</w:t>
      </w:r>
      <w:r w:rsidRPr="00F23E32">
        <w:rPr>
          <w:lang w:eastAsia="en-GB"/>
        </w:rPr>
        <w:t xml:space="preserve"> are added to the circuit to prevent reverse flows and serve a </w:t>
      </w:r>
      <w:r w:rsidR="00FB4DC2" w:rsidRPr="00F23E32">
        <w:rPr>
          <w:lang w:eastAsia="en-GB"/>
        </w:rPr>
        <w:t>different</w:t>
      </w:r>
      <w:r w:rsidRPr="00F23E32">
        <w:rPr>
          <w:lang w:eastAsia="en-GB"/>
        </w:rPr>
        <w:t xml:space="preserve"> purpose than bypass diodes as shown in the</w:t>
      </w:r>
      <w:r w:rsidR="00A56BD6" w:rsidRPr="00F23E32">
        <w:rPr>
          <w:lang w:eastAsia="en-GB"/>
        </w:rPr>
        <w:t xml:space="preserve"> </w:t>
      </w:r>
      <w:r w:rsidR="00A56BD6" w:rsidRPr="00F23E32">
        <w:rPr>
          <w:lang w:eastAsia="en-GB"/>
        </w:rPr>
        <w:fldChar w:fldCharType="begin"/>
      </w:r>
      <w:r w:rsidR="00A56BD6" w:rsidRPr="00F23E32">
        <w:rPr>
          <w:lang w:eastAsia="en-GB"/>
        </w:rPr>
        <w:instrText xml:space="preserve"> REF _Ref481263303 \h </w:instrText>
      </w:r>
      <w:r w:rsidR="00A56BD6" w:rsidRPr="00F23E32">
        <w:rPr>
          <w:lang w:eastAsia="en-GB"/>
        </w:rPr>
      </w:r>
      <w:r w:rsidR="00A56BD6" w:rsidRPr="00F23E32">
        <w:rPr>
          <w:lang w:eastAsia="en-GB"/>
        </w:rPr>
        <w:fldChar w:fldCharType="separate"/>
      </w:r>
      <w:r w:rsidR="00F23E32" w:rsidRPr="00F23E32">
        <w:t>Figure 2</w:t>
      </w:r>
      <w:r w:rsidR="00F23E32" w:rsidRPr="00F23E32">
        <w:noBreakHyphen/>
        <w:t>17</w:t>
      </w:r>
      <w:r w:rsidR="00A56BD6" w:rsidRPr="00F23E32">
        <w:rPr>
          <w:lang w:eastAsia="en-GB"/>
        </w:rPr>
        <w:fldChar w:fldCharType="end"/>
      </w:r>
      <w:r w:rsidR="007F7CE0" w:rsidRPr="00F23E32">
        <w:rPr>
          <w:lang w:eastAsia="en-GB"/>
        </w:rPr>
        <w:t xml:space="preserve"> </w:t>
      </w:r>
      <w:r w:rsidRPr="00F23E32">
        <w:rPr>
          <w:lang w:eastAsia="en-GB"/>
        </w:rPr>
        <w:t>below.</w:t>
      </w:r>
      <w:r w:rsidRPr="00F23E32">
        <w:t xml:space="preserve"> </w:t>
      </w:r>
      <w:r w:rsidRPr="00F23E32">
        <w:rPr>
          <w:lang w:eastAsia="en-GB"/>
        </w:rPr>
        <w:fldChar w:fldCharType="begin"/>
      </w:r>
      <w:r w:rsidR="0087131A">
        <w:rPr>
          <w:lang w:eastAsia="en-GB"/>
        </w:rPr>
        <w:instrText xml:space="preserve"> ADDIN EN.CITE &lt;EndNote&gt;&lt;Cite&gt;&lt;Author&gt;Herrmann&lt;/Author&gt;&lt;Year&gt;1997&lt;/Year&gt;&lt;RecNum&gt;112&lt;/RecNum&gt;&lt;DisplayText&gt;[43]&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23E32">
        <w:rPr>
          <w:lang w:eastAsia="en-GB"/>
        </w:rPr>
        <w:fldChar w:fldCharType="separate"/>
      </w:r>
      <w:r w:rsidR="0087131A">
        <w:rPr>
          <w:noProof/>
          <w:lang w:eastAsia="en-GB"/>
        </w:rPr>
        <w:t>[</w:t>
      </w:r>
      <w:hyperlink w:anchor="_ENREF_43" w:tooltip="Herrmann, 1997 #112" w:history="1">
        <w:r w:rsidR="00FC39FA">
          <w:rPr>
            <w:noProof/>
            <w:lang w:eastAsia="en-GB"/>
          </w:rPr>
          <w:t>43</w:t>
        </w:r>
      </w:hyperlink>
      <w:r w:rsidR="0087131A">
        <w:rPr>
          <w:noProof/>
          <w:lang w:eastAsia="en-GB"/>
        </w:rPr>
        <w:t>]</w:t>
      </w:r>
      <w:r w:rsidRPr="00F23E32">
        <w:rPr>
          <w:lang w:eastAsia="en-GB"/>
        </w:rPr>
        <w:fldChar w:fldCharType="end"/>
      </w:r>
      <w:r w:rsidR="00A56BD6" w:rsidRPr="00F23E32">
        <w:t xml:space="preserve"> </w:t>
      </w:r>
      <w:r w:rsidR="00A56BD6" w:rsidRPr="00F23E32">
        <w:fldChar w:fldCharType="begin"/>
      </w:r>
      <w:r w:rsidR="0087131A">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23E32">
        <w:fldChar w:fldCharType="separate"/>
      </w:r>
      <w:r w:rsidR="0087131A">
        <w:rPr>
          <w:noProof/>
        </w:rPr>
        <w:t>[</w:t>
      </w:r>
      <w:hyperlink w:anchor="_ENREF_41" w:tooltip="Mohammed, 2016 #116" w:history="1">
        <w:r w:rsidR="00FC39FA">
          <w:rPr>
            <w:noProof/>
          </w:rPr>
          <w:t>41</w:t>
        </w:r>
      </w:hyperlink>
      <w:r w:rsidR="0087131A">
        <w:rPr>
          <w:noProof/>
        </w:rPr>
        <w:t>]</w:t>
      </w:r>
      <w:r w:rsidR="00A56BD6" w:rsidRPr="00F23E32">
        <w:fldChar w:fldCharType="end"/>
      </w:r>
      <w:r w:rsidR="00A56BD6" w:rsidRPr="00F23E32">
        <w:t xml:space="preserve"> </w:t>
      </w:r>
      <w:r w:rsidR="00A56BD6" w:rsidRPr="00F23E32">
        <w:fldChar w:fldCharType="begin"/>
      </w:r>
      <w:r w:rsidR="0087131A">
        <w:instrText xml:space="preserve"> ADDIN EN.CITE &lt;EndNote&gt;&lt;Cite&gt;&lt;Author&gt;AspenCore&lt;/Author&gt;&lt;Year&gt;2017&lt;/Year&gt;&lt;RecNum&gt;119&lt;/RecNum&gt;&lt;DisplayText&gt;[44]&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23E32">
        <w:fldChar w:fldCharType="separate"/>
      </w:r>
      <w:r w:rsidR="0087131A">
        <w:rPr>
          <w:noProof/>
        </w:rPr>
        <w:t>[</w:t>
      </w:r>
      <w:hyperlink w:anchor="_ENREF_44" w:tooltip="AspenCore, 2017 #119" w:history="1">
        <w:r w:rsidR="00FC39FA">
          <w:rPr>
            <w:noProof/>
          </w:rPr>
          <w:t>44</w:t>
        </w:r>
      </w:hyperlink>
      <w:r w:rsidR="0087131A">
        <w:rPr>
          <w:noProof/>
        </w:rPr>
        <w:t>]</w:t>
      </w:r>
      <w:r w:rsidR="00A56BD6" w:rsidRPr="00F23E32">
        <w:fldChar w:fldCharType="end"/>
      </w:r>
    </w:p>
    <w:p w14:paraId="559963D9" w14:textId="17836167" w:rsidR="00C3236C" w:rsidRDefault="00C3236C" w:rsidP="00C3236C">
      <w:r w:rsidRPr="00F23E32">
        <w:rPr>
          <w:noProof/>
        </w:rPr>
        <mc:AlternateContent>
          <mc:Choice Requires="wpg">
            <w:drawing>
              <wp:anchor distT="0" distB="0" distL="114300" distR="114300" simplePos="0" relativeHeight="251668480"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657EFA2F" w:rsidR="00E67436" w:rsidRPr="001C391A" w:rsidRDefault="00E67436" w:rsidP="00C3236C">
                              <w:pPr>
                                <w:pStyle w:val="Caption"/>
                              </w:pPr>
                              <w:bookmarkStart w:id="105" w:name="_Ref481263303"/>
                              <w:bookmarkStart w:id="106" w:name="_Toc4929780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05"/>
                              <w:r>
                                <w:t xml:space="preserve"> - Diagram of Bypass and Blocking diode functions [40]</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68480;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657EFA2F" w:rsidR="00E67436" w:rsidRPr="001C391A" w:rsidRDefault="00E67436" w:rsidP="00C3236C">
                        <w:pPr>
                          <w:pStyle w:val="Caption"/>
                        </w:pPr>
                        <w:bookmarkStart w:id="107" w:name="_Ref481263303"/>
                        <w:bookmarkStart w:id="108" w:name="_Toc4929780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07"/>
                        <w:r>
                          <w:t xml:space="preserve"> - Diagram of Bypass and Blocking diode functions [40]</w:t>
                        </w:r>
                        <w:bookmarkEnd w:id="108"/>
                      </w:p>
                    </w:txbxContent>
                  </v:textbox>
                </v:shape>
                <w10:wrap type="square"/>
              </v:group>
            </w:pict>
          </mc:Fallback>
        </mc:AlternateContent>
      </w:r>
    </w:p>
    <w:p w14:paraId="772A7CCA" w14:textId="569D41AD" w:rsidR="00C3236C" w:rsidRDefault="00C3236C" w:rsidP="00C3236C"/>
    <w:p w14:paraId="1B19265B" w14:textId="43D44ACA" w:rsidR="00C3236C" w:rsidRDefault="00C3236C" w:rsidP="00C3236C"/>
    <w:p w14:paraId="4245F0AA" w14:textId="74182A43" w:rsidR="00C3236C" w:rsidRPr="00F23E32" w:rsidRDefault="00C3236C" w:rsidP="00C3236C"/>
    <w:p w14:paraId="717D17C9" w14:textId="2F8856C9" w:rsidR="004E23EF" w:rsidRPr="00F23E32" w:rsidRDefault="004E23EF" w:rsidP="00C3236C">
      <w:pPr>
        <w:rPr>
          <w:lang w:eastAsia="en-GB"/>
        </w:rPr>
      </w:pPr>
    </w:p>
    <w:p w14:paraId="06FF1562" w14:textId="1C161DD6" w:rsidR="004E23EF" w:rsidRPr="00F23E32" w:rsidRDefault="004E23EF" w:rsidP="00C3236C">
      <w:pPr>
        <w:rPr>
          <w:lang w:eastAsia="en-GB"/>
        </w:rPr>
      </w:pPr>
    </w:p>
    <w:p w14:paraId="59E4BF26" w14:textId="2A64EEE6" w:rsidR="00F70462" w:rsidRPr="00F23E32" w:rsidRDefault="00F70462" w:rsidP="00C3236C">
      <w:pPr>
        <w:rPr>
          <w:lang w:eastAsia="en-GB"/>
        </w:rPr>
      </w:pPr>
    </w:p>
    <w:p w14:paraId="7279658C" w14:textId="4F980FAD" w:rsidR="00F70462" w:rsidRPr="00F23E32" w:rsidRDefault="00F70462" w:rsidP="00C3236C">
      <w:pPr>
        <w:rPr>
          <w:lang w:eastAsia="en-GB"/>
        </w:rPr>
      </w:pPr>
    </w:p>
    <w:p w14:paraId="20E265B6" w14:textId="0ACDD098" w:rsidR="007D3167" w:rsidRPr="00F23E32" w:rsidRDefault="007D3167" w:rsidP="00C3236C">
      <w:pPr>
        <w:pStyle w:val="Caption"/>
      </w:pPr>
    </w:p>
    <w:p w14:paraId="256E7EE8" w14:textId="77777777" w:rsidR="00C3236C" w:rsidRDefault="00C3236C" w:rsidP="00C3236C">
      <w:pPr>
        <w:pStyle w:val="Caption"/>
      </w:pPr>
    </w:p>
    <w:p w14:paraId="5625AF8B" w14:textId="77777777" w:rsidR="00C3236C" w:rsidRDefault="00C3236C" w:rsidP="00C3236C">
      <w:pPr>
        <w:pStyle w:val="Caption"/>
      </w:pPr>
    </w:p>
    <w:p w14:paraId="319B5DE6" w14:textId="77777777" w:rsidR="00C3236C" w:rsidRDefault="00C3236C" w:rsidP="00C3236C">
      <w:pPr>
        <w:pStyle w:val="Caption"/>
      </w:pPr>
    </w:p>
    <w:p w14:paraId="3A3A1CC5" w14:textId="77777777" w:rsidR="00C3236C" w:rsidRDefault="00C3236C" w:rsidP="00C3236C">
      <w:pPr>
        <w:pStyle w:val="Caption"/>
      </w:pPr>
    </w:p>
    <w:p w14:paraId="7E8FF90D" w14:textId="77777777" w:rsidR="00C3236C" w:rsidRDefault="00C3236C" w:rsidP="00C3236C">
      <w:pPr>
        <w:pStyle w:val="Caption"/>
      </w:pPr>
    </w:p>
    <w:p w14:paraId="50BFE5A6" w14:textId="77777777" w:rsidR="00C3236C" w:rsidRDefault="00C3236C" w:rsidP="00C3236C">
      <w:pPr>
        <w:pStyle w:val="Caption"/>
      </w:pPr>
    </w:p>
    <w:p w14:paraId="7AEFC58D" w14:textId="77777777" w:rsidR="00C3236C" w:rsidRDefault="00C3236C" w:rsidP="00C3236C">
      <w:pPr>
        <w:pStyle w:val="Caption"/>
      </w:pPr>
    </w:p>
    <w:p w14:paraId="0F8FC35E" w14:textId="77777777" w:rsidR="00C3236C" w:rsidRDefault="00C3236C" w:rsidP="00C3236C">
      <w:pPr>
        <w:pStyle w:val="Caption"/>
      </w:pPr>
    </w:p>
    <w:p w14:paraId="3D8FFCE8" w14:textId="77777777" w:rsidR="00C3236C" w:rsidRDefault="00C3236C" w:rsidP="00C3236C">
      <w:pPr>
        <w:pStyle w:val="Caption"/>
      </w:pPr>
    </w:p>
    <w:p w14:paraId="59BE2260" w14:textId="77777777" w:rsidR="00C3236C" w:rsidRDefault="00C3236C" w:rsidP="00C3236C">
      <w:pPr>
        <w:pStyle w:val="Caption"/>
      </w:pPr>
    </w:p>
    <w:p w14:paraId="6340FAE6" w14:textId="77777777" w:rsidR="00C3236C" w:rsidRDefault="00C3236C" w:rsidP="00C3236C">
      <w:pPr>
        <w:pStyle w:val="Caption"/>
      </w:pPr>
    </w:p>
    <w:p w14:paraId="0CD59E6F" w14:textId="77777777" w:rsidR="00C3236C" w:rsidRDefault="00C3236C" w:rsidP="00C3236C">
      <w:pPr>
        <w:pStyle w:val="Caption"/>
      </w:pPr>
    </w:p>
    <w:p w14:paraId="2D32018A" w14:textId="77777777" w:rsidR="00C3236C" w:rsidRDefault="00C3236C" w:rsidP="00C3236C">
      <w:pPr>
        <w:pStyle w:val="Caption"/>
      </w:pPr>
    </w:p>
    <w:p w14:paraId="36E1A3C0" w14:textId="6FE7EE64" w:rsidR="00C3236C" w:rsidRDefault="00C3236C" w:rsidP="00C3236C">
      <w:pPr>
        <w:pStyle w:val="Heading3"/>
      </w:pPr>
      <w:r>
        <w:t>Effects of Dust</w:t>
      </w:r>
      <w:r w:rsidRPr="00C3236C">
        <w:rPr>
          <w:lang w:eastAsia="en-GB"/>
        </w:rPr>
        <w:t xml:space="preserve"> </w:t>
      </w:r>
    </w:p>
    <w:p w14:paraId="256005D6" w14:textId="49E34B5D" w:rsidR="00076710" w:rsidRDefault="00C3236C" w:rsidP="00076710">
      <w:pPr>
        <w:rPr>
          <w:lang w:eastAsia="en-GB"/>
        </w:rPr>
      </w:pPr>
      <w:r>
        <w:rPr>
          <w:lang w:eastAsia="en-GB"/>
        </w:rPr>
        <w:t>Sun &amp; Jiang found that the reduction of ef</w:t>
      </w:r>
      <w:r>
        <w:rPr>
          <w:rFonts w:ascii="AdvOT863180fb+fb" w:hAnsi="AdvOT863180fb+fb" w:cs="AdvOT863180fb+fb"/>
          <w:lang w:eastAsia="en-GB"/>
        </w:rPr>
        <w:t>fi</w:t>
      </w:r>
      <w:r>
        <w:rPr>
          <w:lang w:eastAsia="en-GB"/>
        </w:rPr>
        <w:t>ciency has a linear relationship with the dust deposition density, and the difference caused by cell types was not obvious.</w:t>
      </w:r>
      <w:r w:rsidRPr="00ED4C27">
        <w:t xml:space="preserve"> </w:t>
      </w:r>
      <w:r>
        <w:t>It was found that dust pollution had a</w:t>
      </w:r>
      <w:r w:rsidRPr="00C3236C">
        <w:rPr>
          <w:lang w:eastAsia="en-GB"/>
        </w:rPr>
        <w:t xml:space="preserve"> </w:t>
      </w:r>
      <w:r>
        <w:rPr>
          <w:lang w:eastAsia="en-GB"/>
        </w:rPr>
        <w:t>signi</w:t>
      </w:r>
      <w:r>
        <w:rPr>
          <w:rFonts w:ascii="AdvOT863180fb+fb" w:hAnsi="AdvOT863180fb+fb" w:cs="AdvOT863180fb+fb"/>
          <w:lang w:eastAsia="en-GB"/>
        </w:rPr>
        <w:t>fi</w:t>
      </w:r>
      <w:r>
        <w:rPr>
          <w:lang w:eastAsia="en-GB"/>
        </w:rPr>
        <w:t>cant impact on PV module output,</w:t>
      </w:r>
      <w:r w:rsidRPr="00C3236C">
        <w:rPr>
          <w:lang w:eastAsia="en-GB"/>
        </w:rPr>
        <w:t xml:space="preserve"> </w:t>
      </w:r>
      <w:r>
        <w:rPr>
          <w:lang w:eastAsia="en-GB"/>
        </w:rPr>
        <w:t>corresponding to a reduction of PV output ef</w:t>
      </w:r>
      <w:r>
        <w:rPr>
          <w:rFonts w:ascii="AdvOT863180fb+fb" w:hAnsi="AdvOT863180fb+fb" w:cs="AdvOT863180fb+fb"/>
          <w:lang w:eastAsia="en-GB"/>
        </w:rPr>
        <w:t>fi</w:t>
      </w:r>
      <w:r>
        <w:rPr>
          <w:lang w:eastAsia="en-GB"/>
        </w:rPr>
        <w:t xml:space="preserve">ciency which grew from 0 to 26% </w:t>
      </w:r>
      <w:r>
        <w:rPr>
          <w:lang w:eastAsia="en-GB"/>
        </w:rPr>
        <w:fldChar w:fldCharType="begin"/>
      </w:r>
      <w:r w:rsidR="0087131A">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Pr>
          <w:lang w:eastAsia="en-GB"/>
        </w:rPr>
        <w:fldChar w:fldCharType="separate"/>
      </w:r>
      <w:r w:rsidR="0087131A">
        <w:rPr>
          <w:noProof/>
          <w:lang w:eastAsia="en-GB"/>
        </w:rPr>
        <w:t>[</w:t>
      </w:r>
      <w:hyperlink w:anchor="_ENREF_45" w:tooltip="Jiang, 2011 #162" w:history="1">
        <w:r w:rsidR="00FC39FA">
          <w:rPr>
            <w:noProof/>
            <w:lang w:eastAsia="en-GB"/>
          </w:rPr>
          <w:t>45</w:t>
        </w:r>
      </w:hyperlink>
      <w:r w:rsidR="0087131A">
        <w:rPr>
          <w:noProof/>
          <w:lang w:eastAsia="en-GB"/>
        </w:rPr>
        <w:t>]</w:t>
      </w:r>
      <w:r>
        <w:rPr>
          <w:lang w:eastAsia="en-GB"/>
        </w:rPr>
        <w:fldChar w:fldCharType="end"/>
      </w:r>
      <w:r>
        <w:rPr>
          <w:lang w:eastAsia="en-GB"/>
        </w:rPr>
        <w:t xml:space="preserve">. This evaluation was validated by another study by Mani &amp; Pillai who </w:t>
      </w:r>
      <w:r w:rsidR="00076710">
        <w:rPr>
          <w:lang w:eastAsia="en-GB"/>
        </w:rPr>
        <w:t>dust deposition loss of 5.86%, with the winter</w:t>
      </w:r>
    </w:p>
    <w:p w14:paraId="1B8B3BE4" w14:textId="65EADD24" w:rsidR="00076710" w:rsidRDefault="00076710" w:rsidP="00076710">
      <w:pPr>
        <w:rPr>
          <w:lang w:eastAsia="en-GB"/>
        </w:rPr>
      </w:pPr>
      <w:r>
        <w:rPr>
          <w:lang w:eastAsia="en-GB"/>
        </w:rPr>
        <w:t xml:space="preserve">losses being 4–5% and 6–7% in summer </w:t>
      </w:r>
      <w:r>
        <w:rPr>
          <w:lang w:eastAsia="en-GB"/>
        </w:rPr>
        <w:fldChar w:fldCharType="begin"/>
      </w:r>
      <w:r w:rsidR="0087131A">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Pr>
          <w:lang w:eastAsia="en-GB"/>
        </w:rPr>
        <w:fldChar w:fldCharType="separate"/>
      </w:r>
      <w:r w:rsidR="0087131A">
        <w:rPr>
          <w:noProof/>
          <w:lang w:eastAsia="en-GB"/>
        </w:rPr>
        <w:t>[</w:t>
      </w:r>
      <w:hyperlink w:anchor="_ENREF_46" w:tooltip="Mani, 2010 #161" w:history="1">
        <w:r w:rsidR="00FC39FA">
          <w:rPr>
            <w:noProof/>
            <w:lang w:eastAsia="en-GB"/>
          </w:rPr>
          <w:t>46</w:t>
        </w:r>
      </w:hyperlink>
      <w:r w:rsidR="0087131A">
        <w:rPr>
          <w:noProof/>
          <w:lang w:eastAsia="en-GB"/>
        </w:rPr>
        <w:t>]</w:t>
      </w:r>
      <w:r>
        <w:rPr>
          <w:lang w:eastAsia="en-GB"/>
        </w:rPr>
        <w:fldChar w:fldCharType="end"/>
      </w:r>
      <w:r>
        <w:rPr>
          <w:lang w:eastAsia="en-GB"/>
        </w:rPr>
        <w:t>. These figures were significantly lower than the maximum of 26% from Sun &amp; Jiang, but validated the reduction in PV output from dust deposition.</w:t>
      </w:r>
    </w:p>
    <w:p w14:paraId="3C84F10C" w14:textId="2FADBABD" w:rsidR="006C2455" w:rsidRPr="00F23E32" w:rsidRDefault="006C2455" w:rsidP="00C3236C">
      <w:pPr>
        <w:pStyle w:val="Heading3"/>
      </w:pPr>
      <w:r w:rsidRPr="00F23E32">
        <w:br w:type="page"/>
      </w:r>
    </w:p>
    <w:p w14:paraId="0407D4D1" w14:textId="4C57DF89" w:rsidR="00B94F01" w:rsidRPr="00F23E32" w:rsidRDefault="00794ABA" w:rsidP="00A46DFA">
      <w:pPr>
        <w:pStyle w:val="Heading3"/>
      </w:pPr>
      <w:bookmarkStart w:id="109" w:name="_Toc492808390"/>
      <w:bookmarkStart w:id="110" w:name="_Ref492834828"/>
      <w:bookmarkStart w:id="111" w:name="_Ref492834849"/>
      <w:r w:rsidRPr="00F23E32">
        <w:t>Cost</w:t>
      </w:r>
      <w:r w:rsidR="00E810FC">
        <w:t>s</w:t>
      </w:r>
      <w:r w:rsidRPr="00F23E32">
        <w:t xml:space="preserve"> of PV</w:t>
      </w:r>
      <w:bookmarkEnd w:id="109"/>
      <w:bookmarkEnd w:id="110"/>
      <w:bookmarkEnd w:id="111"/>
    </w:p>
    <w:p w14:paraId="2AAD8327" w14:textId="5DFE972E" w:rsidR="00976A81" w:rsidRPr="00F23E32" w:rsidRDefault="003722DF" w:rsidP="00C3236C">
      <w:r w:rsidRPr="00F23E32">
        <w:t>The cost of a solar panel installation</w:t>
      </w:r>
      <w:r w:rsidR="00976A81" w:rsidRPr="00F23E32">
        <w:t xml:space="preserve"> varies due to three primary factors:</w:t>
      </w:r>
      <w:r w:rsidRPr="00F23E32">
        <w:t xml:space="preserve"> </w:t>
      </w:r>
      <w:r w:rsidRPr="00F23E32">
        <w:fldChar w:fldCharType="begin"/>
      </w:r>
      <w:r w:rsidR="0087131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23E32">
        <w:fldChar w:fldCharType="separate"/>
      </w:r>
      <w:r w:rsidR="0087131A">
        <w:rPr>
          <w:noProof/>
        </w:rPr>
        <w:t>[</w:t>
      </w:r>
      <w:hyperlink w:anchor="_ENREF_47" w:tooltip="Government, 2017 #105" w:history="1">
        <w:r w:rsidR="00FC39FA">
          <w:rPr>
            <w:noProof/>
          </w:rPr>
          <w:t>47</w:t>
        </w:r>
      </w:hyperlink>
      <w:r w:rsidR="0087131A">
        <w:rPr>
          <w:noProof/>
        </w:rPr>
        <w:t>]</w:t>
      </w:r>
      <w:r w:rsidRPr="00F23E32">
        <w:fldChar w:fldCharType="end"/>
      </w:r>
    </w:p>
    <w:p w14:paraId="67074EE8" w14:textId="75F23BE6" w:rsidR="00976A81" w:rsidRPr="00F23E32" w:rsidRDefault="00976A81" w:rsidP="00C3236C">
      <w:pPr>
        <w:pStyle w:val="ListParagraph"/>
        <w:numPr>
          <w:ilvl w:val="0"/>
          <w:numId w:val="9"/>
        </w:numPr>
      </w:pPr>
      <w:r w:rsidRPr="00F23E32">
        <w:t>System Size</w:t>
      </w:r>
    </w:p>
    <w:p w14:paraId="68F0E927" w14:textId="57393E0A" w:rsidR="00976A81" w:rsidRPr="00F23E32" w:rsidRDefault="003E4F2E" w:rsidP="00C3236C">
      <w:pPr>
        <w:pStyle w:val="ListParagraph"/>
        <w:numPr>
          <w:ilvl w:val="1"/>
          <w:numId w:val="9"/>
        </w:numPr>
      </w:pPr>
      <w:r w:rsidRPr="00F23E32">
        <w:t>Generally,</w:t>
      </w:r>
      <w:r w:rsidR="002A76C7" w:rsidRPr="00F23E32">
        <w:t xml:space="preserve"> a 1.</w:t>
      </w:r>
      <w:r w:rsidRPr="00F23E32">
        <w:t>5kW</w:t>
      </w:r>
      <w:r w:rsidR="002A76C7" w:rsidRPr="00F23E32">
        <w:t xml:space="preserve"> system will produce a thi</w:t>
      </w:r>
      <w:r w:rsidRPr="00F23E32">
        <w:t>rd of a households demands. 3.0kW and 5.0kW</w:t>
      </w:r>
      <w:r w:rsidR="002A76C7" w:rsidRPr="00F23E32">
        <w:t xml:space="preserve"> systems are becoming more common.</w:t>
      </w:r>
    </w:p>
    <w:p w14:paraId="0C32DCCA" w14:textId="77777777" w:rsidR="003722DF" w:rsidRPr="00F23E32" w:rsidRDefault="003722DF" w:rsidP="00C3236C">
      <w:pPr>
        <w:pStyle w:val="ListParagraph"/>
      </w:pPr>
    </w:p>
    <w:p w14:paraId="067ED4E4" w14:textId="2A99C020" w:rsidR="00976A81" w:rsidRPr="00F23E32" w:rsidRDefault="0045248D" w:rsidP="00C3236C">
      <w:pPr>
        <w:pStyle w:val="ListParagraph"/>
        <w:numPr>
          <w:ilvl w:val="0"/>
          <w:numId w:val="9"/>
        </w:numPr>
      </w:pPr>
      <w:r w:rsidRPr="00F23E32">
        <w:t>Installation Type and</w:t>
      </w:r>
      <w:r w:rsidR="00976A81" w:rsidRPr="00F23E32">
        <w:t xml:space="preserve"> Labour</w:t>
      </w:r>
    </w:p>
    <w:p w14:paraId="093F380C" w14:textId="53349BA9" w:rsidR="002A76C7" w:rsidRPr="00F23E32" w:rsidRDefault="002A76C7" w:rsidP="00C3236C">
      <w:pPr>
        <w:pStyle w:val="ListParagraph"/>
        <w:numPr>
          <w:ilvl w:val="1"/>
          <w:numId w:val="9"/>
        </w:numPr>
      </w:pPr>
      <w:r w:rsidRPr="00F23E32">
        <w:t>Depending on the type of roof and other factor</w:t>
      </w:r>
      <w:r w:rsidR="00C800AC" w:rsidRPr="00F23E32">
        <w:t>s the cost of installation may be increased</w:t>
      </w:r>
      <w:r w:rsidRPr="00F23E32">
        <w:t xml:space="preserve">. If it is a straight forward installation or special frames have to be installed </w:t>
      </w:r>
      <w:r w:rsidR="003E4F2E" w:rsidRPr="00F23E32">
        <w:t xml:space="preserve">they </w:t>
      </w:r>
      <w:r w:rsidRPr="00F23E32">
        <w:t>can affect the cost. The system is expected to remain for approximately 25 years.</w:t>
      </w:r>
      <w:r w:rsidR="003722DF" w:rsidRPr="00F23E32">
        <w:t xml:space="preserve"> </w:t>
      </w:r>
      <w:r w:rsidRPr="00F23E32">
        <w:t>Different companies charge different prices.</w:t>
      </w:r>
    </w:p>
    <w:p w14:paraId="0C0FDC30" w14:textId="77777777" w:rsidR="003722DF" w:rsidRPr="00F23E32" w:rsidRDefault="003722DF" w:rsidP="00C3236C">
      <w:pPr>
        <w:pStyle w:val="ListParagraph"/>
      </w:pPr>
    </w:p>
    <w:p w14:paraId="05713ED6" w14:textId="72A4D323" w:rsidR="00976A81" w:rsidRPr="00F23E32" w:rsidRDefault="00976A81" w:rsidP="00C3236C">
      <w:pPr>
        <w:pStyle w:val="ListParagraph"/>
        <w:numPr>
          <w:ilvl w:val="0"/>
          <w:numId w:val="9"/>
        </w:numPr>
      </w:pPr>
      <w:r w:rsidRPr="00F23E32">
        <w:t>Brand</w:t>
      </w:r>
    </w:p>
    <w:p w14:paraId="3844CB18" w14:textId="5CDA86D4" w:rsidR="002A76C7" w:rsidRPr="00F23E32" w:rsidRDefault="002A76C7" w:rsidP="00C3236C">
      <w:pPr>
        <w:pStyle w:val="ListParagraph"/>
        <w:numPr>
          <w:ilvl w:val="1"/>
          <w:numId w:val="9"/>
        </w:numPr>
      </w:pPr>
      <w:r w:rsidRPr="00F23E32">
        <w:t xml:space="preserve">The brand affects the price of system with the more established brands having correspondingly higher price. </w:t>
      </w:r>
      <w:r w:rsidR="003722DF" w:rsidRPr="00F23E32">
        <w:t>Generally,</w:t>
      </w:r>
      <w:r w:rsidRPr="00F23E32">
        <w:t xml:space="preserve"> with warranty up to 25 years.</w:t>
      </w:r>
    </w:p>
    <w:p w14:paraId="12EEF12D" w14:textId="77777777" w:rsidR="003722DF" w:rsidRPr="00F23E32" w:rsidRDefault="003722DF" w:rsidP="00C3236C">
      <w:pPr>
        <w:pStyle w:val="ListParagraph"/>
      </w:pPr>
    </w:p>
    <w:p w14:paraId="616F4AB3" w14:textId="6F69B8D3" w:rsidR="00EF3839" w:rsidRPr="00F23E32" w:rsidRDefault="002A76C7" w:rsidP="00C3236C">
      <w:r w:rsidRPr="00F23E32">
        <w:t>From the Australian Government website, it states</w:t>
      </w:r>
      <w:r w:rsidR="003722DF" w:rsidRPr="00F23E32">
        <w:t xml:space="preserve"> </w:t>
      </w:r>
      <w:r w:rsidRPr="00F23E32">
        <w:t xml:space="preserve">the approximate cost of a solar system after the rebate and is shown in </w:t>
      </w:r>
      <w:r w:rsidRPr="00F23E32">
        <w:rPr>
          <w:b/>
        </w:rPr>
        <w:fldChar w:fldCharType="begin"/>
      </w:r>
      <w:r w:rsidRPr="00F23E32">
        <w:rPr>
          <w:b/>
        </w:rPr>
        <w:instrText xml:space="preserve"> REF _Ref480221996 \h </w:instrText>
      </w:r>
      <w:r w:rsidR="0045248D" w:rsidRPr="00F23E32">
        <w:rPr>
          <w:b/>
        </w:rPr>
        <w:instrText xml:space="preserve"> \* MERGEFORMAT </w:instrText>
      </w:r>
      <w:r w:rsidRPr="00F23E32">
        <w:rPr>
          <w:b/>
        </w:rPr>
      </w:r>
      <w:r w:rsidRPr="00F23E32">
        <w:rPr>
          <w:b/>
        </w:rPr>
        <w:fldChar w:fldCharType="separate"/>
      </w:r>
      <w:r w:rsidR="00F23E32" w:rsidRPr="00F23E32">
        <w:rPr>
          <w:b/>
          <w:i/>
        </w:rPr>
        <w:t>Table</w:t>
      </w:r>
      <w:r w:rsidR="00F23E32" w:rsidRPr="00F23E32">
        <w:rPr>
          <w:b/>
        </w:rPr>
        <w:t xml:space="preserve"> 2</w:t>
      </w:r>
      <w:r w:rsidR="00F23E32" w:rsidRPr="00F23E32">
        <w:rPr>
          <w:b/>
        </w:rPr>
        <w:noBreakHyphen/>
        <w:t>2</w:t>
      </w:r>
      <w:r w:rsidRPr="00F23E32">
        <w:rPr>
          <w:b/>
        </w:rPr>
        <w:fldChar w:fldCharType="end"/>
      </w:r>
      <w:r w:rsidRPr="00F23E32">
        <w:t xml:space="preserve"> below:</w:t>
      </w:r>
      <w:r w:rsidRPr="00F23E32">
        <w:tab/>
      </w:r>
    </w:p>
    <w:p w14:paraId="25358E10" w14:textId="11AC8250" w:rsidR="002A76C7" w:rsidRPr="00F23E32" w:rsidRDefault="002A76C7" w:rsidP="00C3236C">
      <w:pPr>
        <w:pStyle w:val="Caption"/>
      </w:pPr>
      <w:bookmarkStart w:id="112" w:name="_Ref480221996"/>
      <w:bookmarkStart w:id="113" w:name="_Toc492977983"/>
      <w:r w:rsidRPr="00F23E32">
        <w:rPr>
          <w:b/>
        </w:rPr>
        <w:t xml:space="preserve">Table </w:t>
      </w:r>
      <w:r w:rsidR="00A46DFA">
        <w:rPr>
          <w:b/>
        </w:rPr>
        <w:fldChar w:fldCharType="begin"/>
      </w:r>
      <w:r w:rsidR="00A46DFA">
        <w:rPr>
          <w:b/>
        </w:rPr>
        <w:instrText xml:space="preserve"> STYLEREF 1 \s </w:instrText>
      </w:r>
      <w:r w:rsidR="00A46DFA">
        <w:rPr>
          <w:b/>
        </w:rPr>
        <w:fldChar w:fldCharType="separate"/>
      </w:r>
      <w:r w:rsidR="00A46DFA">
        <w:rPr>
          <w:b/>
          <w:noProof/>
        </w:rPr>
        <w:t>2</w:t>
      </w:r>
      <w:r w:rsidR="00A46DFA">
        <w:rPr>
          <w:b/>
        </w:rPr>
        <w:fldChar w:fldCharType="end"/>
      </w:r>
      <w:r w:rsidR="00A46DFA">
        <w:rPr>
          <w:b/>
        </w:rPr>
        <w:noBreakHyphen/>
      </w:r>
      <w:r w:rsidR="00A46DFA">
        <w:rPr>
          <w:b/>
        </w:rPr>
        <w:fldChar w:fldCharType="begin"/>
      </w:r>
      <w:r w:rsidR="00A46DFA">
        <w:rPr>
          <w:b/>
        </w:rPr>
        <w:instrText xml:space="preserve"> SEQ Table \* ARABIC \s 1 </w:instrText>
      </w:r>
      <w:r w:rsidR="00A46DFA">
        <w:rPr>
          <w:b/>
        </w:rPr>
        <w:fldChar w:fldCharType="separate"/>
      </w:r>
      <w:r w:rsidR="00A46DFA">
        <w:rPr>
          <w:b/>
          <w:noProof/>
        </w:rPr>
        <w:t>2</w:t>
      </w:r>
      <w:r w:rsidR="00A46DFA">
        <w:rPr>
          <w:b/>
        </w:rPr>
        <w:fldChar w:fldCharType="end"/>
      </w:r>
      <w:bookmarkEnd w:id="112"/>
      <w:r w:rsidRPr="00F23E32">
        <w:t xml:space="preserve"> - Approximate Cost of Solar Systems </w:t>
      </w:r>
      <w:r w:rsidR="003666C5" w:rsidRPr="00F23E32">
        <w:t>in QLD</w:t>
      </w:r>
      <w:r w:rsidR="00627231" w:rsidRPr="00F23E32">
        <w:t xml:space="preserve"> [42]</w:t>
      </w:r>
      <w:bookmarkEnd w:id="113"/>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23E32"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F23E32" w:rsidRDefault="00A60D64" w:rsidP="00C3236C">
            <w:pPr>
              <w:pStyle w:val="REFPIC"/>
              <w:framePr w:hSpace="0" w:wrap="auto" w:vAnchor="margin" w:hAnchor="text" w:yAlign="inline"/>
              <w:rPr>
                <w:b/>
              </w:rPr>
            </w:pPr>
            <w:r w:rsidRPr="00F23E32">
              <w:rPr>
                <w:b/>
              </w:rPr>
              <w:t>System Size</w:t>
            </w:r>
          </w:p>
        </w:tc>
        <w:tc>
          <w:tcPr>
            <w:tcW w:w="4508" w:type="dxa"/>
            <w:shd w:val="clear" w:color="auto" w:fill="CBCBCB" w:themeFill="text2" w:themeFillTint="40"/>
          </w:tcPr>
          <w:p w14:paraId="7252E8D3" w14:textId="77777777" w:rsidR="00A60D64" w:rsidRPr="00F23E32" w:rsidRDefault="00A60D64" w:rsidP="00C3236C">
            <w:r w:rsidRPr="00F23E32">
              <w:t>Price (AUD)</w:t>
            </w:r>
          </w:p>
        </w:tc>
      </w:tr>
      <w:tr w:rsidR="00A60D64" w:rsidRPr="00F23E32" w14:paraId="5DCCBCCC" w14:textId="77777777" w:rsidTr="00A055DD">
        <w:tc>
          <w:tcPr>
            <w:tcW w:w="4508" w:type="dxa"/>
          </w:tcPr>
          <w:p w14:paraId="2A0EF31E" w14:textId="77777777" w:rsidR="00A60D64" w:rsidRPr="00F23E32" w:rsidRDefault="00A60D64" w:rsidP="00C3236C">
            <w:r w:rsidRPr="00F23E32">
              <w:t>3kW</w:t>
            </w:r>
          </w:p>
        </w:tc>
        <w:tc>
          <w:tcPr>
            <w:tcW w:w="4508" w:type="dxa"/>
          </w:tcPr>
          <w:p w14:paraId="1A91934D" w14:textId="77777777" w:rsidR="00A60D64" w:rsidRPr="00F23E32" w:rsidRDefault="00A60D64" w:rsidP="00C3236C">
            <w:r w:rsidRPr="00F23E32">
              <w:t>$4,000 - $6,000</w:t>
            </w:r>
          </w:p>
        </w:tc>
      </w:tr>
      <w:tr w:rsidR="00A60D64" w:rsidRPr="00F23E32" w14:paraId="2A511BBF" w14:textId="77777777" w:rsidTr="00A055DD">
        <w:tc>
          <w:tcPr>
            <w:tcW w:w="4508" w:type="dxa"/>
          </w:tcPr>
          <w:p w14:paraId="1273D76C" w14:textId="77777777" w:rsidR="00A60D64" w:rsidRPr="00F23E32" w:rsidRDefault="00A60D64" w:rsidP="00C3236C">
            <w:r w:rsidRPr="00F23E32">
              <w:t>5kW</w:t>
            </w:r>
          </w:p>
        </w:tc>
        <w:tc>
          <w:tcPr>
            <w:tcW w:w="4508" w:type="dxa"/>
          </w:tcPr>
          <w:p w14:paraId="011C00A3" w14:textId="77777777" w:rsidR="00A60D64" w:rsidRPr="00F23E32" w:rsidRDefault="00A60D64" w:rsidP="00C3236C">
            <w:r w:rsidRPr="00F23E32">
              <w:t>$5,000 - $8,500</w:t>
            </w:r>
          </w:p>
        </w:tc>
      </w:tr>
      <w:tr w:rsidR="00A60D64" w:rsidRPr="00F23E32" w14:paraId="713CB5D2" w14:textId="77777777" w:rsidTr="00A055DD">
        <w:tc>
          <w:tcPr>
            <w:tcW w:w="4508" w:type="dxa"/>
          </w:tcPr>
          <w:p w14:paraId="04A24083" w14:textId="77777777" w:rsidR="00A60D64" w:rsidRPr="00F23E32" w:rsidRDefault="00A60D64" w:rsidP="00C3236C">
            <w:r w:rsidRPr="00F23E32">
              <w:t>10kW</w:t>
            </w:r>
          </w:p>
        </w:tc>
        <w:tc>
          <w:tcPr>
            <w:tcW w:w="4508" w:type="dxa"/>
          </w:tcPr>
          <w:p w14:paraId="5F91A390" w14:textId="77777777" w:rsidR="00A60D64" w:rsidRPr="00F23E32" w:rsidRDefault="00A60D64" w:rsidP="00C3236C">
            <w:r w:rsidRPr="00F23E32">
              <w:t>$12,000 - $16,000</w:t>
            </w:r>
          </w:p>
        </w:tc>
      </w:tr>
    </w:tbl>
    <w:p w14:paraId="6AC53CE4" w14:textId="290F303B" w:rsidR="00EF3839" w:rsidRPr="00F23E32" w:rsidRDefault="00EF3839" w:rsidP="00C3236C"/>
    <w:p w14:paraId="13A7F613" w14:textId="77777777" w:rsidR="00A60D64" w:rsidRPr="00F23E32" w:rsidRDefault="00A60D64" w:rsidP="00C3236C"/>
    <w:p w14:paraId="7877FDBA" w14:textId="6C3DCD7E" w:rsidR="00E810FC" w:rsidRDefault="002A76C7" w:rsidP="00C3236C">
      <w:r w:rsidRPr="00F23E32">
        <w:t>It then goes on to state that an average 1.5kW system will generate approximately 6.3kW of electricity per day. The Australian Government uses the number 18kW for the average household</w:t>
      </w:r>
      <w:r w:rsidR="00C800AC" w:rsidRPr="00F23E32">
        <w:t xml:space="preserve"> although later in this paper it is re-</w:t>
      </w:r>
      <w:r w:rsidRPr="00F23E32">
        <w:t xml:space="preserve">establish 20kW. Using this number we arrive at a 1/3 reduction in electricity </w:t>
      </w:r>
      <w:r w:rsidR="003722DF" w:rsidRPr="00F23E32">
        <w:t xml:space="preserve">price for a household with irradiance equivalent to Brisbane, Australia. </w:t>
      </w:r>
      <w:r w:rsidR="003722DF" w:rsidRPr="00F23E32">
        <w:fldChar w:fldCharType="begin"/>
      </w:r>
      <w:r w:rsidR="0087131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23E32">
        <w:fldChar w:fldCharType="separate"/>
      </w:r>
      <w:r w:rsidR="0087131A">
        <w:rPr>
          <w:noProof/>
        </w:rPr>
        <w:t>[</w:t>
      </w:r>
      <w:hyperlink w:anchor="_ENREF_47" w:tooltip="Government, 2017 #105" w:history="1">
        <w:r w:rsidR="00FC39FA">
          <w:rPr>
            <w:noProof/>
          </w:rPr>
          <w:t>47</w:t>
        </w:r>
      </w:hyperlink>
      <w:r w:rsidR="0087131A">
        <w:rPr>
          <w:noProof/>
        </w:rPr>
        <w:t>]</w:t>
      </w:r>
      <w:r w:rsidR="003722DF" w:rsidRPr="00F23E32">
        <w:fldChar w:fldCharType="end"/>
      </w:r>
    </w:p>
    <w:p w14:paraId="078A3CE5" w14:textId="615A9ADC" w:rsidR="00E810FC" w:rsidRDefault="00E810FC" w:rsidP="00E810FC">
      <w:pPr>
        <w:pStyle w:val="NormalWeb"/>
        <w:spacing w:before="0" w:beforeAutospacing="0" w:after="0" w:afterAutospacing="0"/>
        <w:rPr>
          <w:lang w:eastAsia="zh-CN"/>
        </w:rPr>
      </w:pPr>
      <w:r>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fldChar w:fldCharType="begin"/>
      </w:r>
      <w:r w:rsidR="0087131A">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fldChar w:fldCharType="separate"/>
      </w:r>
      <w:r w:rsidR="0087131A">
        <w:rPr>
          <w:noProof/>
        </w:rPr>
        <w:t>[</w:t>
      </w:r>
      <w:hyperlink w:anchor="_ENREF_48" w:tooltip="Kumar, 2009 #172" w:history="1">
        <w:r w:rsidR="00FC39FA">
          <w:rPr>
            <w:noProof/>
          </w:rPr>
          <w:t>48</w:t>
        </w:r>
      </w:hyperlink>
      <w:r w:rsidR="0087131A">
        <w:rPr>
          <w:noProof/>
        </w:rPr>
        <w:t>]</w:t>
      </w:r>
      <w:r w:rsidR="003A7D7A">
        <w:fldChar w:fldCharType="end"/>
      </w:r>
      <w:r>
        <w:t>.</w:t>
      </w:r>
    </w:p>
    <w:p w14:paraId="5D4EE246" w14:textId="77777777" w:rsidR="00E810FC" w:rsidRDefault="00E810FC" w:rsidP="00E810FC">
      <w:pPr>
        <w:pStyle w:val="NormalWeb"/>
        <w:spacing w:before="0" w:beforeAutospacing="0" w:after="0" w:afterAutospacing="0"/>
      </w:pPr>
      <w:r>
        <w:t> </w:t>
      </w:r>
    </w:p>
    <w:p w14:paraId="364B8367" w14:textId="4D1F0700" w:rsidR="00E810FC" w:rsidRDefault="00E810FC" w:rsidP="00E810FC">
      <w:pPr>
        <w:pStyle w:val="NormalWeb"/>
        <w:spacing w:before="0" w:beforeAutospacing="0" w:after="0" w:afterAutospacing="0"/>
      </w:pPr>
      <w:r>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um, industry reduced average selling price (ASP). It was found that there were ranging values from $0.04 to $1.26 / watt </w:t>
      </w:r>
      <w:r w:rsidR="003A7D7A">
        <w:fldChar w:fldCharType="begin"/>
      </w:r>
      <w:r w:rsidR="0087131A">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fldChar w:fldCharType="separate"/>
      </w:r>
      <w:r w:rsidR="0087131A">
        <w:rPr>
          <w:noProof/>
        </w:rPr>
        <w:t>[</w:t>
      </w:r>
      <w:hyperlink w:anchor="_ENREF_49" w:tooltip="McCabe, 2011 #171" w:history="1">
        <w:r w:rsidR="00FC39FA">
          <w:rPr>
            <w:noProof/>
          </w:rPr>
          <w:t>49</w:t>
        </w:r>
      </w:hyperlink>
      <w:r w:rsidR="0087131A">
        <w:rPr>
          <w:noProof/>
        </w:rPr>
        <w:t>]</w:t>
      </w:r>
      <w:r w:rsidR="003A7D7A">
        <w:fldChar w:fldCharType="end"/>
      </w:r>
      <w:r>
        <w:t>.</w:t>
      </w:r>
    </w:p>
    <w:p w14:paraId="4543CD43" w14:textId="3E76D8AB" w:rsidR="00EA2AF2" w:rsidRPr="00F23E32" w:rsidRDefault="00E810FC" w:rsidP="00E810FC">
      <w:pPr>
        <w:pStyle w:val="NormalWeb"/>
        <w:spacing w:before="0" w:beforeAutospacing="0" w:after="0" w:afterAutospacing="0"/>
      </w:pPr>
      <w:r>
        <w:t> </w:t>
      </w:r>
      <w:r w:rsidR="00EA2AF2" w:rsidRPr="00F23E32">
        <w:br w:type="page"/>
      </w:r>
    </w:p>
    <w:p w14:paraId="70692CE8" w14:textId="440971AE" w:rsidR="00106655" w:rsidRPr="00F23E32" w:rsidRDefault="00106655" w:rsidP="00A46DFA">
      <w:pPr>
        <w:pStyle w:val="Heading3"/>
      </w:pPr>
      <w:bookmarkStart w:id="114" w:name="_Toc492808391"/>
      <w:r w:rsidRPr="00F23E32">
        <w:t>Payback of PV</w:t>
      </w:r>
      <w:bookmarkEnd w:id="114"/>
    </w:p>
    <w:p w14:paraId="4D1C32E7" w14:textId="129D7452" w:rsidR="00980F51" w:rsidRPr="00F23E32" w:rsidRDefault="00106655" w:rsidP="00C3236C">
      <w:r w:rsidRPr="00F23E32">
        <w:t>The advent of PV</w:t>
      </w:r>
      <w:r w:rsidR="00627231" w:rsidRPr="00F23E32">
        <w:t xml:space="preserve"> technology gives hope to sever</w:t>
      </w:r>
      <w:r w:rsidRPr="00F23E32">
        <w:t xml:space="preserve"> the worlds dependence for its energy from fossil fuels. The obligations are outlined in the Kyoto protocol for the decrease of carbon dioxide and other gas emissions. While </w:t>
      </w:r>
      <w:r w:rsidR="00627231" w:rsidRPr="00F23E32">
        <w:t>commenting on</w:t>
      </w:r>
      <w:r w:rsidRPr="00F23E32">
        <w:t xml:space="preserve"> the lure of renewable</w:t>
      </w:r>
      <w:r w:rsidR="0003256A" w:rsidRPr="00F23E32">
        <w:t xml:space="preserve"> technologies Rajoria raised the important factor of energy payback as a main criterion for comparison</w:t>
      </w:r>
      <w:r w:rsidR="00A055DD" w:rsidRPr="00F23E32">
        <w:t xml:space="preserve"> of energies</w:t>
      </w:r>
      <w:r w:rsidRPr="00F23E32">
        <w:t xml:space="preserve">. </w:t>
      </w:r>
      <w:r w:rsidR="0003256A" w:rsidRPr="00F23E32">
        <w:fldChar w:fldCharType="begin"/>
      </w:r>
      <w:r w:rsidR="0087131A">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23E32">
        <w:fldChar w:fldCharType="separate"/>
      </w:r>
      <w:r w:rsidR="0087131A">
        <w:rPr>
          <w:noProof/>
        </w:rPr>
        <w:t>[</w:t>
      </w:r>
      <w:hyperlink w:anchor="_ENREF_50" w:tooltip="Rajoria, 2016 #124" w:history="1">
        <w:r w:rsidR="00FC39FA">
          <w:rPr>
            <w:noProof/>
          </w:rPr>
          <w:t>50</w:t>
        </w:r>
      </w:hyperlink>
      <w:r w:rsidR="0087131A">
        <w:rPr>
          <w:noProof/>
        </w:rPr>
        <w:t>]</w:t>
      </w:r>
      <w:r w:rsidR="0003256A" w:rsidRPr="00F23E32">
        <w:fldChar w:fldCharType="end"/>
      </w:r>
      <w:r w:rsidR="0003256A" w:rsidRPr="00F23E32">
        <w:t xml:space="preserve"> </w:t>
      </w:r>
    </w:p>
    <w:p w14:paraId="4B86CD6B" w14:textId="77777777" w:rsidR="00980F51" w:rsidRPr="00F23E32" w:rsidRDefault="00980F51" w:rsidP="00C3236C"/>
    <w:p w14:paraId="0A6F51A4" w14:textId="645EE674" w:rsidR="00980F51" w:rsidRPr="00F23E32" w:rsidRDefault="0003256A" w:rsidP="00C3236C">
      <w:r w:rsidRPr="00F23E32">
        <w:t xml:space="preserve">Knapp </w:t>
      </w:r>
      <w:r w:rsidR="007F7CE0" w:rsidRPr="00F23E32">
        <w:t>agrees</w:t>
      </w:r>
      <w:r w:rsidR="00627231" w:rsidRPr="00F23E32">
        <w:t xml:space="preserve"> with Rajoria and notes that</w:t>
      </w:r>
      <w:r w:rsidRPr="00F23E32">
        <w:t xml:space="preserve"> the quer</w:t>
      </w:r>
      <w:r w:rsidR="00627231" w:rsidRPr="00F23E32">
        <w:t>y translates into one key sense,</w:t>
      </w:r>
      <w:r w:rsidRPr="00F23E32">
        <w:t xml:space="preserve"> do they represent a </w:t>
      </w:r>
      <w:r w:rsidR="005578CE" w:rsidRPr="00F23E32">
        <w:t>net gain. The net gain being do</w:t>
      </w:r>
      <w:r w:rsidRPr="00F23E32">
        <w:t xml:space="preserve"> they produce more energy than it takes to produce them, or </w:t>
      </w:r>
      <w:r w:rsidR="00A055DD" w:rsidRPr="00F23E32">
        <w:t>are the bigger economies</w:t>
      </w:r>
      <w:r w:rsidRPr="00F23E32">
        <w:t xml:space="preserve"> just carbon swapping with poorer countries. A metric used by Ft</w:t>
      </w:r>
      <w:r w:rsidR="0093660F" w:rsidRPr="00F23E32">
        <w:t>henakis an</w:t>
      </w:r>
      <w:r w:rsidR="00A055DD" w:rsidRPr="00F23E32">
        <w:t>d other analysts is the Energy Payback T</w:t>
      </w:r>
      <w:r w:rsidR="0093660F" w:rsidRPr="00F23E32">
        <w:t xml:space="preserve">ime (EPBT) for comparing sustainable technologies. </w:t>
      </w:r>
      <w:r w:rsidR="0093660F" w:rsidRPr="00F23E32">
        <w:fldChar w:fldCharType="begin"/>
      </w:r>
      <w:r w:rsidR="0087131A">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23E32">
        <w:fldChar w:fldCharType="separate"/>
      </w:r>
      <w:r w:rsidR="0087131A">
        <w:rPr>
          <w:noProof/>
        </w:rPr>
        <w:t>[</w:t>
      </w:r>
      <w:hyperlink w:anchor="_ENREF_51" w:tooltip="Knapp, 2001 #113" w:history="1">
        <w:r w:rsidR="00FC39FA">
          <w:rPr>
            <w:noProof/>
          </w:rPr>
          <w:t>51</w:t>
        </w:r>
      </w:hyperlink>
      <w:r w:rsidR="0087131A">
        <w:rPr>
          <w:noProof/>
        </w:rPr>
        <w:t>]</w:t>
      </w:r>
      <w:r w:rsidR="0093660F" w:rsidRPr="00F23E32">
        <w:fldChar w:fldCharType="end"/>
      </w:r>
      <w:r w:rsidR="005578CE" w:rsidRPr="00F23E32">
        <w:t xml:space="preserve"> The EPBT is an equivalent for a financial payback and is defined as the time taken for a solar panel to produce the same amount of energy taken to</w:t>
      </w:r>
      <w:r w:rsidR="00627231" w:rsidRPr="00F23E32">
        <w:t xml:space="preserve"> originally </w:t>
      </w:r>
      <w:r w:rsidR="008325E8" w:rsidRPr="00F23E32">
        <w:t>manufacture</w:t>
      </w:r>
      <w:r w:rsidR="005578CE" w:rsidRPr="00F23E32">
        <w:t xml:space="preserve"> it.</w:t>
      </w:r>
      <w:r w:rsidR="00A26A68" w:rsidRPr="00F23E32">
        <w:t xml:space="preserve"> It is a good indication for potential mitigation of carbon emissions summarises Alsema. </w:t>
      </w:r>
      <w:r w:rsidR="00A26A68" w:rsidRPr="00F23E32">
        <w:fldChar w:fldCharType="begin"/>
      </w:r>
      <w:r w:rsidR="0087131A">
        <w:instrText xml:space="preserve"> ADDIN EN.CITE &lt;EndNote&gt;&lt;Cite&gt;&lt;Author&gt;Alsema&lt;/Author&gt;&lt;Year&gt;2000&lt;/Year&gt;&lt;RecNum&gt;126&lt;/RecNum&gt;&lt;DisplayText&gt;[52]&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23E32">
        <w:fldChar w:fldCharType="separate"/>
      </w:r>
      <w:r w:rsidR="0087131A">
        <w:rPr>
          <w:noProof/>
        </w:rPr>
        <w:t>[</w:t>
      </w:r>
      <w:hyperlink w:anchor="_ENREF_52" w:tooltip="Alsema, 2000 #126" w:history="1">
        <w:r w:rsidR="00FC39FA">
          <w:rPr>
            <w:noProof/>
          </w:rPr>
          <w:t>52</w:t>
        </w:r>
      </w:hyperlink>
      <w:r w:rsidR="0087131A">
        <w:rPr>
          <w:noProof/>
        </w:rPr>
        <w:t>]</w:t>
      </w:r>
      <w:r w:rsidR="00A26A68" w:rsidRPr="00F23E32">
        <w:fldChar w:fldCharType="end"/>
      </w:r>
      <w:r w:rsidR="00F1269B" w:rsidRPr="00F23E32">
        <w:t xml:space="preserve"> </w:t>
      </w:r>
      <w:r w:rsidR="00F1269B" w:rsidRPr="00F23E32">
        <w:fldChar w:fldCharType="begin"/>
      </w:r>
      <w:r w:rsidR="0087131A">
        <w:instrText xml:space="preserve"> ADDIN EN.CITE &lt;EndNote&gt;&lt;Cite&gt;&lt;Author&gt;Ganguly&lt;/Author&gt;&lt;Year&gt;2016&lt;/Year&gt;&lt;RecNum&gt;10&lt;/RecNum&gt;&lt;DisplayText&gt;[53]&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23E32">
        <w:fldChar w:fldCharType="separate"/>
      </w:r>
      <w:r w:rsidR="0087131A">
        <w:rPr>
          <w:noProof/>
        </w:rPr>
        <w:t>[</w:t>
      </w:r>
      <w:hyperlink w:anchor="_ENREF_53" w:tooltip="Ganguly, 2016 #10" w:history="1">
        <w:r w:rsidR="00FC39FA">
          <w:rPr>
            <w:noProof/>
          </w:rPr>
          <w:t>53</w:t>
        </w:r>
      </w:hyperlink>
      <w:r w:rsidR="0087131A">
        <w:rPr>
          <w:noProof/>
        </w:rPr>
        <w:t>]</w:t>
      </w:r>
      <w:r w:rsidR="00F1269B" w:rsidRPr="00F23E32">
        <w:fldChar w:fldCharType="end"/>
      </w:r>
    </w:p>
    <w:p w14:paraId="71643D40" w14:textId="0A11123A" w:rsidR="007F7CE0" w:rsidRPr="00F23E32" w:rsidRDefault="00D55224" w:rsidP="00C3236C">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23E32">
        <w:t xml:space="preserve">  </w:t>
      </w:r>
      <w:r w:rsidR="00980F51" w:rsidRPr="00F23E32">
        <w:tab/>
      </w:r>
      <w:r w:rsidR="00801E12" w:rsidRPr="00F23E32">
        <w:tab/>
      </w:r>
      <w:r w:rsidR="00980F51" w:rsidRPr="00F23E32">
        <w:tab/>
      </w:r>
      <w:r w:rsidR="00980F51" w:rsidRPr="00F23E32">
        <w:rPr>
          <w:rStyle w:val="EquationsChar"/>
          <w:rFonts w:eastAsia="MS Mincho"/>
        </w:rPr>
        <w:t xml:space="preserve"> </w:t>
      </w:r>
      <w:r w:rsidR="00980F51"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10</w:t>
      </w:r>
      <w:r w:rsidR="00980F51" w:rsidRPr="00F23E32">
        <w:rPr>
          <w:rStyle w:val="EquationsChar"/>
          <w:rFonts w:eastAsia="MS Mincho"/>
          <w:i w:val="0"/>
        </w:rPr>
        <w:fldChar w:fldCharType="end"/>
      </w:r>
      <w:r w:rsidR="00980F51" w:rsidRPr="00F23E32">
        <w:rPr>
          <w:rStyle w:val="EquationsChar"/>
          <w:rFonts w:eastAsia="MS Mincho"/>
          <w:i w:val="0"/>
        </w:rPr>
        <w:t>)</w:t>
      </w:r>
    </w:p>
    <w:p w14:paraId="210E1B05" w14:textId="0F41DCF1" w:rsidR="00980F51" w:rsidRPr="00F23E32" w:rsidRDefault="00980F51" w:rsidP="00C3236C">
      <w:r w:rsidRPr="00F23E32">
        <w:t>Where:</w:t>
      </w:r>
    </w:p>
    <w:p w14:paraId="50C1C659" w14:textId="2F549C7A" w:rsidR="00A055DD" w:rsidRPr="00F23E32" w:rsidRDefault="00A055DD" w:rsidP="00C3236C">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F23E32">
        <w:t>– the gro</w:t>
      </w:r>
      <w:r w:rsidR="00627231" w:rsidRPr="00F23E32">
        <w:t>ss energy required</w:t>
      </w:r>
      <w:r w:rsidR="00980F51" w:rsidRPr="00F23E32">
        <w:t xml:space="preserve"> to produce the product ie.e upstre</w:t>
      </w:r>
      <w:r w:rsidR="00627231" w:rsidRPr="00F23E32">
        <w:t>a</w:t>
      </w:r>
      <w:r w:rsidR="00980F51" w:rsidRPr="00F23E32">
        <w:t>m process and raw materials</w:t>
      </w:r>
      <w:r w:rsidR="00F012AE" w:rsidRPr="00F23E32">
        <w:t xml:space="preserve"> i.e silicon</w:t>
      </w:r>
    </w:p>
    <w:p w14:paraId="03AC8A62" w14:textId="1E02D330" w:rsidR="00A055DD" w:rsidRPr="00F23E32" w:rsidRDefault="00A055DD" w:rsidP="00C3236C">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F23E32">
        <w:t>– or efficiency is the rate at which</w:t>
      </w:r>
      <w:r w:rsidR="00980F51" w:rsidRPr="00F23E32">
        <w:t xml:space="preserve"> the incoming sunlight is converted into electrical energy and includes system losses</w:t>
      </w:r>
    </w:p>
    <w:p w14:paraId="2E593C13" w14:textId="6B7054EB" w:rsidR="00980F51" w:rsidRPr="00F23E32" w:rsidRDefault="00A055DD" w:rsidP="00C3236C">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F23E32">
        <w:t>– solar insolation or irradiance but</w:t>
      </w:r>
      <w:r w:rsidR="00627231" w:rsidRPr="00F23E32">
        <w:t xml:space="preserve"> also extends to installation styl</w:t>
      </w:r>
      <w:r w:rsidR="00980F51" w:rsidRPr="00F23E32">
        <w:t>e incorporating roof tilt, orientation, tracking, grid or stand alone connection.</w:t>
      </w:r>
    </w:p>
    <w:p w14:paraId="49B0FE8C" w14:textId="15CA4EB8" w:rsidR="00106655" w:rsidRPr="00F23E32" w:rsidRDefault="00F012AE" w:rsidP="00C3236C">
      <w:r w:rsidRPr="00F23E32">
        <w:rPr>
          <w:noProof/>
        </w:rPr>
        <mc:AlternateContent>
          <mc:Choice Requires="wpg">
            <w:drawing>
              <wp:anchor distT="0" distB="0" distL="114300" distR="114300" simplePos="0" relativeHeight="251729920"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5793FA9B" w:rsidR="00E67436" w:rsidRPr="00F15136" w:rsidRDefault="00E67436" w:rsidP="00C3236C">
                              <w:pPr>
                                <w:pStyle w:val="Caption"/>
                                <w:rPr>
                                  <w:szCs w:val="24"/>
                                  <w:lang w:val="en-GB"/>
                                </w:rPr>
                              </w:pPr>
                              <w:bookmarkStart w:id="115" w:name="_Ref481271704"/>
                              <w:bookmarkStart w:id="116" w:name="_Toc492978010"/>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8</w:t>
                              </w:r>
                              <w:r>
                                <w:rPr>
                                  <w:b/>
                                </w:rPr>
                                <w:fldChar w:fldCharType="end"/>
                              </w:r>
                              <w:bookmarkEnd w:id="115"/>
                              <w:r>
                                <w:t xml:space="preserve"> -</w:t>
                              </w:r>
                              <w:r w:rsidRPr="00097C1D">
                                <w:t>Historical tr</w:t>
                              </w:r>
                              <w:r>
                                <w:t>end in times of Energy Return (</w:t>
                              </w:r>
                              <w:r w:rsidRPr="00097C1D">
                                <w:t>EPBT) of photovoltaic modules of crystalline silicon</w:t>
                              </w:r>
                              <w:r>
                                <w:t xml:space="preserve"> [44]</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729920;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5793FA9B" w:rsidR="00E67436" w:rsidRPr="00F15136" w:rsidRDefault="00E67436" w:rsidP="00C3236C">
                        <w:pPr>
                          <w:pStyle w:val="Caption"/>
                          <w:rPr>
                            <w:szCs w:val="24"/>
                            <w:lang w:val="en-GB"/>
                          </w:rPr>
                        </w:pPr>
                        <w:bookmarkStart w:id="117" w:name="_Ref481271704"/>
                        <w:bookmarkStart w:id="118" w:name="_Toc492978010"/>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8</w:t>
                        </w:r>
                        <w:r>
                          <w:rPr>
                            <w:b/>
                          </w:rPr>
                          <w:fldChar w:fldCharType="end"/>
                        </w:r>
                        <w:bookmarkEnd w:id="117"/>
                        <w:r>
                          <w:t xml:space="preserve"> -</w:t>
                        </w:r>
                        <w:r w:rsidRPr="00097C1D">
                          <w:t>Historical tr</w:t>
                        </w:r>
                        <w:r>
                          <w:t>end in times of Energy Return (</w:t>
                        </w:r>
                        <w:r w:rsidRPr="00097C1D">
                          <w:t>EPBT) of photovoltaic modules of crystalline silicon</w:t>
                        </w:r>
                        <w:r>
                          <w:t xml:space="preserve"> [44]</w:t>
                        </w:r>
                        <w:bookmarkEnd w:id="118"/>
                      </w:p>
                    </w:txbxContent>
                  </v:textbox>
                </v:shape>
                <w10:wrap type="square"/>
              </v:group>
            </w:pict>
          </mc:Fallback>
        </mc:AlternateContent>
      </w:r>
      <w:r w:rsidR="007F7CE0" w:rsidRPr="00F23E32">
        <w:t>The first study</w:t>
      </w:r>
      <w:r w:rsidR="005875C6" w:rsidRPr="00F23E32">
        <w:t xml:space="preserve"> on PV</w:t>
      </w:r>
      <w:r w:rsidR="007F7CE0" w:rsidRPr="00F23E32">
        <w:t xml:space="preserve"> conducted by Hunt in 1976 yielded a EPBT of 11.6 years.</w:t>
      </w:r>
      <w:r w:rsidR="00756A12" w:rsidRPr="00F23E32">
        <w:t xml:space="preserve"> Hay in 1981 arrived with 11.4 years for EPBT.</w:t>
      </w:r>
      <w:r w:rsidR="00980F51" w:rsidRPr="00F23E32">
        <w:t xml:space="preserve"> For a multi-crystalline silicone PV rooftop system in 2005 the EPBT was calculated by Peharz at 3 years. </w:t>
      </w:r>
      <w:r w:rsidR="00980F51" w:rsidRPr="00F23E32">
        <w:fldChar w:fldCharType="begin"/>
      </w:r>
      <w:r w:rsidR="0087131A">
        <w:instrText xml:space="preserve"> ADDIN EN.CITE &lt;EndNote&gt;&lt;Cite&gt;&lt;Author&gt;Peharz&lt;/Author&gt;&lt;Year&gt;2005&lt;/Year&gt;&lt;RecNum&gt;125&lt;/RecNum&gt;&lt;DisplayText&gt;[54]&lt;/DisplayText&gt;&lt;record&gt;&lt;rec-number&gt;125&lt;/rec-number&gt;&lt;foreign-keys&gt;&lt;key app="EN" db-id="90xdfvwp8xtdfyerzs6p2d0sederfewprevs" timestamp="1493470182"&gt;12</w:instrText>
      </w:r>
      <w:r w:rsidR="0087131A">
        <w:rPr>
          <w:rFonts w:hint="eastAsia"/>
        </w:rPr>
        <w:instrText>5&lt;/key&gt;&lt;/foreign-keys&gt;&lt;ref-type name="Journal Article"&gt;17&lt;/ref-type&gt;&lt;contributors&gt;&lt;authors&gt;&lt;author&gt;Peharz, Gerhard&lt;/author&gt;&lt;author&gt;Dimroth, Frank&lt;/author&gt;&lt;/authors&gt;&lt;/contributors&gt;&lt;titles&gt;&lt;title&gt;Energy payback time of the high</w:instrText>
      </w:r>
      <w:r w:rsidR="0087131A">
        <w:rPr>
          <w:rFonts w:hint="eastAsia"/>
        </w:rPr>
        <w:instrText>‐</w:instrText>
      </w:r>
      <w:r w:rsidR="0087131A">
        <w:rPr>
          <w:rFonts w:hint="eastAsia"/>
        </w:rPr>
        <w:instrText>concentration PV system FLATC</w:instrText>
      </w:r>
      <w:r w:rsidR="0087131A">
        <w:instrText>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sidRPr="00F23E32">
        <w:fldChar w:fldCharType="separate"/>
      </w:r>
      <w:r w:rsidR="0087131A">
        <w:rPr>
          <w:noProof/>
        </w:rPr>
        <w:t>[</w:t>
      </w:r>
      <w:hyperlink w:anchor="_ENREF_54" w:tooltip="Peharz, 2005 #125" w:history="1">
        <w:r w:rsidR="00FC39FA">
          <w:rPr>
            <w:noProof/>
          </w:rPr>
          <w:t>54</w:t>
        </w:r>
      </w:hyperlink>
      <w:r w:rsidR="0087131A">
        <w:rPr>
          <w:noProof/>
        </w:rPr>
        <w:t>]</w:t>
      </w:r>
      <w:r w:rsidR="00980F51" w:rsidRPr="00F23E32">
        <w:fldChar w:fldCharType="end"/>
      </w:r>
      <w:r w:rsidR="00756A12" w:rsidRPr="00F23E32">
        <w:t xml:space="preserve"> </w:t>
      </w:r>
      <w:r w:rsidR="00756A12" w:rsidRPr="00F23E32">
        <w:fldChar w:fldCharType="begin"/>
      </w:r>
      <w:r w:rsidR="0087131A">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sidRPr="00F23E32">
        <w:fldChar w:fldCharType="separate"/>
      </w:r>
      <w:r w:rsidR="0087131A">
        <w:rPr>
          <w:noProof/>
        </w:rPr>
        <w:t>[</w:t>
      </w:r>
      <w:hyperlink w:anchor="_ENREF_51" w:tooltip="Knapp, 2001 #113" w:history="1">
        <w:r w:rsidR="00FC39FA">
          <w:rPr>
            <w:noProof/>
          </w:rPr>
          <w:t>51</w:t>
        </w:r>
      </w:hyperlink>
      <w:r w:rsidR="0087131A">
        <w:rPr>
          <w:noProof/>
        </w:rPr>
        <w:t>]</w:t>
      </w:r>
      <w:r w:rsidR="00756A12" w:rsidRPr="00F23E32">
        <w:fldChar w:fldCharType="end"/>
      </w:r>
      <w:r w:rsidR="00974C40" w:rsidRPr="00F23E32">
        <w:t xml:space="preserve"> Sampiao has validated the figures of 0.7 to 2 years for EPBT of PV subject to technology and location. Sampio provide</w:t>
      </w:r>
      <w:r w:rsidR="005875C6" w:rsidRPr="00F23E32">
        <w:t>d</w:t>
      </w:r>
      <w:r w:rsidR="00974C40" w:rsidRPr="00F23E32">
        <w:t xml:space="preserve"> the below </w:t>
      </w:r>
      <w:r w:rsidRPr="00F23E32">
        <w:fldChar w:fldCharType="begin"/>
      </w:r>
      <w:r w:rsidRPr="00F23E32">
        <w:instrText xml:space="preserve"> REF _Ref481271704 \h </w:instrText>
      </w:r>
      <w:r w:rsidRPr="00F23E32">
        <w:fldChar w:fldCharType="separate"/>
      </w:r>
      <w:r w:rsidR="00F23E32" w:rsidRPr="00F23E32">
        <w:rPr>
          <w:b/>
        </w:rPr>
        <w:t>Figure 2</w:t>
      </w:r>
      <w:r w:rsidR="00F23E32" w:rsidRPr="00F23E32">
        <w:rPr>
          <w:b/>
        </w:rPr>
        <w:noBreakHyphen/>
        <w:t>18</w:t>
      </w:r>
      <w:r w:rsidRPr="00F23E32">
        <w:fldChar w:fldCharType="end"/>
      </w:r>
      <w:r w:rsidR="00974C40" w:rsidRPr="00F23E32">
        <w:t xml:space="preserve"> for EPBT</w:t>
      </w:r>
      <w:r w:rsidR="005875C6" w:rsidRPr="00F23E32">
        <w:t xml:space="preserve"> decrease</w:t>
      </w:r>
      <w:r w:rsidR="00974C40" w:rsidRPr="00F23E32">
        <w:t>.</w:t>
      </w:r>
      <w:r w:rsidR="00106655" w:rsidRPr="00F23E32">
        <w:br w:type="page"/>
      </w:r>
    </w:p>
    <w:p w14:paraId="09238F42" w14:textId="7978D560" w:rsidR="00394B1F" w:rsidRPr="00F23E32" w:rsidRDefault="007D75D6" w:rsidP="00A46DFA">
      <w:pPr>
        <w:pStyle w:val="Heading2"/>
      </w:pPr>
      <w:bookmarkStart w:id="119" w:name="_Toc492808392"/>
      <w:r w:rsidRPr="00F23E32">
        <w:t>Inverter System Technologies</w:t>
      </w:r>
      <w:bookmarkEnd w:id="119"/>
    </w:p>
    <w:p w14:paraId="5BD93324" w14:textId="77777777" w:rsidR="00542B12" w:rsidRPr="00F23E32" w:rsidRDefault="00542B12" w:rsidP="00C3236C"/>
    <w:p w14:paraId="35FA8080" w14:textId="28007FF7" w:rsidR="00ED74ED" w:rsidRPr="00F23E32" w:rsidRDefault="00ED74ED" w:rsidP="00C3236C">
      <w:r w:rsidRPr="00F23E32">
        <w:t>An Inverter,</w:t>
      </w:r>
      <w:r w:rsidR="005875C6" w:rsidRPr="00F23E32">
        <w:t xml:space="preserve"> Converter, Solar Inverter, or PV I</w:t>
      </w:r>
      <w:r w:rsidRPr="00F23E32">
        <w:t>nverter is an electrical device which converts DC input signal into a usable AC output signal. The inverter for a solar system converts the DC from the solar pane</w:t>
      </w:r>
      <w:r w:rsidR="005875C6" w:rsidRPr="00F23E32">
        <w:t>ls to AC</w:t>
      </w:r>
      <w:r w:rsidR="008325E8" w:rsidRPr="00F23E32">
        <w:t>,</w:t>
      </w:r>
      <w:r w:rsidR="005875C6" w:rsidRPr="00F23E32">
        <w:t xml:space="preserve"> which can</w:t>
      </w:r>
      <w:r w:rsidR="008325E8" w:rsidRPr="00F23E32">
        <w:t xml:space="preserve"> then</w:t>
      </w:r>
      <w:r w:rsidR="005875C6" w:rsidRPr="00F23E32">
        <w:t xml:space="preserve"> be used in the</w:t>
      </w:r>
      <w:r w:rsidRPr="00F23E32">
        <w:t xml:space="preserve"> residential household or fed into the commercial electrical grid. The </w:t>
      </w:r>
      <w:r w:rsidR="008325E8" w:rsidRPr="00F23E32">
        <w:t>solar inverter usually has additional unique functions when operating</w:t>
      </w:r>
      <w:r w:rsidRPr="00F23E32">
        <w:t xml:space="preserve"> as a Distributed Energy Resource (DER) system with PV arrays such as maximum power point tracking</w:t>
      </w:r>
      <w:r w:rsidR="005875C6" w:rsidRPr="00F23E32">
        <w:t xml:space="preserve"> (MP</w:t>
      </w:r>
      <w:r w:rsidR="00963DDE" w:rsidRPr="00F23E32">
        <w:t>PT)</w:t>
      </w:r>
      <w:r w:rsidRPr="00F23E32">
        <w:t xml:space="preserve"> and anti-islanding protection.</w:t>
      </w:r>
      <w:r w:rsidR="00C83A4B" w:rsidRPr="00F23E32">
        <w:t xml:space="preserve"> </w:t>
      </w:r>
      <w:r w:rsidR="00C83A4B" w:rsidRPr="00F23E32">
        <w:fldChar w:fldCharType="begin"/>
      </w:r>
      <w:r w:rsidR="0087131A">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rsidRPr="00F23E32">
        <w:fldChar w:fldCharType="separate"/>
      </w:r>
      <w:r w:rsidR="0087131A">
        <w:rPr>
          <w:noProof/>
        </w:rPr>
        <w:t>[</w:t>
      </w:r>
      <w:hyperlink w:anchor="_ENREF_55" w:tooltip="Jain, 2007 #73" w:history="1">
        <w:r w:rsidR="00FC39FA">
          <w:rPr>
            <w:noProof/>
          </w:rPr>
          <w:t>55</w:t>
        </w:r>
      </w:hyperlink>
      <w:r w:rsidR="0087131A">
        <w:rPr>
          <w:noProof/>
        </w:rPr>
        <w:t>]</w:t>
      </w:r>
      <w:r w:rsidR="00C83A4B" w:rsidRPr="00F23E32">
        <w:fldChar w:fldCharType="end"/>
      </w:r>
    </w:p>
    <w:p w14:paraId="23B6D04A" w14:textId="77777777" w:rsidR="007B25AA" w:rsidRPr="00F23E32" w:rsidRDefault="007B25AA" w:rsidP="00C3236C"/>
    <w:p w14:paraId="6B0F0251" w14:textId="76E8F4CD" w:rsidR="00ED74ED" w:rsidRPr="00F23E32" w:rsidRDefault="00ED74ED" w:rsidP="00C3236C">
      <w:r w:rsidRPr="00F23E32">
        <w:t>The inverter sys</w:t>
      </w:r>
      <w:r w:rsidR="005875C6" w:rsidRPr="00F23E32">
        <w:t>tem in its most basic form can</w:t>
      </w:r>
      <w:r w:rsidRPr="00F23E32">
        <w:t xml:space="preserve"> be </w:t>
      </w:r>
      <w:r w:rsidR="005875C6" w:rsidRPr="00F23E32">
        <w:t>organized</w:t>
      </w:r>
      <w:r w:rsidRPr="00F23E32">
        <w:t xml:space="preserve"> as an astable vibrator circuit or another type of simple oscillator circuit. The principle invoked by the inverter is to create a magnetic field with the DC source. This current induces a voltage</w:t>
      </w:r>
      <w:r w:rsidR="001C07B2" w:rsidRPr="00F23E32">
        <w:t xml:space="preserve"> in another coil and when the DC source </w:t>
      </w:r>
      <w:r w:rsidR="00726178" w:rsidRPr="00F23E32">
        <w:t xml:space="preserve">is </w:t>
      </w:r>
      <w:r w:rsidR="001C07B2" w:rsidRPr="00F23E32">
        <w:t xml:space="preserve">switched </w:t>
      </w:r>
      <w:r w:rsidR="00726178" w:rsidRPr="00F23E32">
        <w:t>in the</w:t>
      </w:r>
      <w:r w:rsidR="008325E8" w:rsidRPr="00F23E32">
        <w:t xml:space="preserve"> opposite</w:t>
      </w:r>
      <w:r w:rsidR="001C07B2" w:rsidRPr="00F23E32">
        <w:t xml:space="preserve"> direction the </w:t>
      </w:r>
      <w:r w:rsidR="00726178" w:rsidRPr="00F23E32">
        <w:t xml:space="preserve">induced </w:t>
      </w:r>
      <w:r w:rsidR="001C07B2" w:rsidRPr="00F23E32">
        <w:t>voltage changes. This creates an oscillation or AC source</w:t>
      </w:r>
      <w:r w:rsidR="00726178" w:rsidRPr="00F23E32">
        <w:t xml:space="preserve"> when the action is repeated. There are three classifications for inverter systems:</w:t>
      </w:r>
      <w:r w:rsidR="00C83A4B" w:rsidRPr="00F23E32">
        <w:t xml:space="preserve"> </w:t>
      </w:r>
      <w:r w:rsidR="00C83A4B" w:rsidRPr="00F23E32">
        <w:fldChar w:fldCharType="begin"/>
      </w:r>
      <w:r w:rsidR="0087131A">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rsidRPr="00F23E32">
        <w:fldChar w:fldCharType="separate"/>
      </w:r>
      <w:r w:rsidR="0087131A">
        <w:rPr>
          <w:noProof/>
        </w:rPr>
        <w:t>[</w:t>
      </w:r>
      <w:hyperlink w:anchor="_ENREF_56" w:tooltip="Solar, 2017 #74" w:history="1">
        <w:r w:rsidR="00FC39FA">
          <w:rPr>
            <w:noProof/>
          </w:rPr>
          <w:t>56</w:t>
        </w:r>
      </w:hyperlink>
      <w:r w:rsidR="0087131A">
        <w:rPr>
          <w:noProof/>
        </w:rPr>
        <w:t>]</w:t>
      </w:r>
      <w:r w:rsidR="00C83A4B" w:rsidRPr="00F23E32">
        <w:fldChar w:fldCharType="end"/>
      </w:r>
    </w:p>
    <w:p w14:paraId="16EF6559" w14:textId="11B11E80" w:rsidR="00726178" w:rsidRPr="00F23E32" w:rsidRDefault="005875C6" w:rsidP="00C3236C">
      <w:pPr>
        <w:pStyle w:val="Bullet"/>
      </w:pPr>
      <w:r w:rsidRPr="00F23E32">
        <w:t>Stand-alone I</w:t>
      </w:r>
      <w:r w:rsidR="00726178" w:rsidRPr="00F23E32">
        <w:t>nverters – these inverters are used in iso</w:t>
      </w:r>
      <w:r w:rsidRPr="00F23E32">
        <w:t>lated systems and convert from</w:t>
      </w:r>
      <w:r w:rsidR="008325E8" w:rsidRPr="00F23E32">
        <w:t xml:space="preserve"> batteries</w:t>
      </w:r>
      <w:r w:rsidR="00726178" w:rsidRPr="00F23E32">
        <w:t xml:space="preserve"> charged </w:t>
      </w:r>
      <w:r w:rsidRPr="00F23E32">
        <w:t>by</w:t>
      </w:r>
      <w:r w:rsidR="00726178" w:rsidRPr="00F23E32">
        <w:t xml:space="preserve"> PV.</w:t>
      </w:r>
    </w:p>
    <w:p w14:paraId="716E8EF8" w14:textId="79814332" w:rsidR="00726178" w:rsidRPr="00F23E32" w:rsidRDefault="005875C6" w:rsidP="00C3236C">
      <w:pPr>
        <w:pStyle w:val="Bullet"/>
      </w:pPr>
      <w:r w:rsidRPr="00F23E32">
        <w:t>Grid-tie I</w:t>
      </w:r>
      <w:r w:rsidR="00726178" w:rsidRPr="00F23E32">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Pr="00F23E32" w:rsidRDefault="005875C6" w:rsidP="00C3236C">
      <w:pPr>
        <w:pStyle w:val="Bullet"/>
      </w:pPr>
      <w:r w:rsidRPr="00F23E32">
        <w:t>Battery backup I</w:t>
      </w:r>
      <w:r w:rsidR="00726178" w:rsidRPr="00F23E32">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rsidRPr="00F23E32">
        <w:t xml:space="preserve"> become an Emergency Power Suppl</w:t>
      </w:r>
      <w:r w:rsidR="00726178" w:rsidRPr="00F23E32">
        <w:t>y (EPS) for small loads including lights and some power.</w:t>
      </w:r>
    </w:p>
    <w:p w14:paraId="56F0C329" w14:textId="41614675" w:rsidR="00C83A4B" w:rsidRPr="00F23E32" w:rsidRDefault="00C83A4B" w:rsidP="00C3236C">
      <w:r w:rsidRPr="00F23E32">
        <w:t xml:space="preserve">Solar Inverter </w:t>
      </w:r>
      <w:r w:rsidR="0031309E" w:rsidRPr="00F23E32">
        <w:t xml:space="preserve">Systems generally </w:t>
      </w:r>
      <w:r w:rsidR="00BF0CC6" w:rsidRPr="00F23E32">
        <w:t>accommodate</w:t>
      </w:r>
      <w:r w:rsidRPr="00F23E32">
        <w:t>:</w:t>
      </w:r>
    </w:p>
    <w:p w14:paraId="2449C0D0" w14:textId="02A59545" w:rsidR="00C83A4B" w:rsidRPr="00F23E32" w:rsidRDefault="00963DDE" w:rsidP="00C3236C">
      <w:pPr>
        <w:pStyle w:val="Bullet"/>
      </w:pPr>
      <w:r w:rsidRPr="00F23E32">
        <w:t xml:space="preserve">Maximum Power Point Tracking </w:t>
      </w:r>
      <w:r w:rsidR="00826DED" w:rsidRPr="00F23E32">
        <w:t>(MPPT) – is a method utilised</w:t>
      </w:r>
      <w:r w:rsidRPr="00F23E32">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23E32">
        <w:t>st find th</w:t>
      </w:r>
      <w:r w:rsidR="008325E8" w:rsidRPr="00F23E32">
        <w:t>e maximum efficiency</w:t>
      </w:r>
      <w:r w:rsidRPr="00F23E32">
        <w:t xml:space="preserve"> for the system or the “maximum power point”.</w:t>
      </w:r>
      <w:r w:rsidR="002D365F" w:rsidRPr="00F23E32">
        <w:t xml:space="preserve"> </w:t>
      </w:r>
      <w:r w:rsidR="0031309E" w:rsidRPr="00F23E32">
        <w:fldChar w:fldCharType="begin"/>
      </w:r>
      <w:r w:rsidR="0087131A">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rsidRPr="00F23E32">
        <w:fldChar w:fldCharType="separate"/>
      </w:r>
      <w:r w:rsidR="0087131A">
        <w:rPr>
          <w:noProof/>
        </w:rPr>
        <w:t>[</w:t>
      </w:r>
      <w:hyperlink w:anchor="_ENREF_55" w:tooltip="Jain, 2007 #73" w:history="1">
        <w:r w:rsidR="00FC39FA">
          <w:rPr>
            <w:noProof/>
          </w:rPr>
          <w:t>55</w:t>
        </w:r>
      </w:hyperlink>
      <w:r w:rsidR="0087131A">
        <w:rPr>
          <w:noProof/>
        </w:rPr>
        <w:t>]</w:t>
      </w:r>
      <w:r w:rsidR="0031309E" w:rsidRPr="00F23E32">
        <w:fldChar w:fldCharType="end"/>
      </w:r>
    </w:p>
    <w:p w14:paraId="0C2735D4" w14:textId="5CA777F3" w:rsidR="00E764D4" w:rsidRPr="00F23E32" w:rsidRDefault="00963DDE" w:rsidP="00C3236C">
      <w:pPr>
        <w:pStyle w:val="Bullet"/>
      </w:pPr>
      <w:r w:rsidRPr="00F23E32">
        <w:t>Anti-Islanding – is the action an inverter takes when it does not detect any network grid. The inverter is connected to the grid to match the phase it is producing with the network. In the event of a black</w:t>
      </w:r>
      <w:r w:rsidR="00826DED" w:rsidRPr="00F23E32">
        <w:t>out</w:t>
      </w:r>
      <w:r w:rsidRPr="00F23E32">
        <w:t xml:space="preserve"> there is no power so the inverter shuts down and</w:t>
      </w:r>
      <w:r w:rsidR="008325E8" w:rsidRPr="00F23E32">
        <w:t xml:space="preserve"> does not</w:t>
      </w:r>
      <w:r w:rsidRPr="00F23E32">
        <w:t xml:space="preserve"> feed power into the electricity grid. If a utility worker were to work on the grid during a black out and anti-islanding was not used he could potentially receive an electric shock.</w:t>
      </w:r>
      <w:r w:rsidR="004B0326" w:rsidRPr="00F23E32">
        <w:t xml:space="preserve"> An Inverter with an EPS may still power a “microgrid” and feed selected circuits.</w:t>
      </w:r>
    </w:p>
    <w:p w14:paraId="5B70D1A9" w14:textId="79C0CA44" w:rsidR="00BF0CC6" w:rsidRPr="00F23E32" w:rsidRDefault="00BF0CC6" w:rsidP="00C3236C"/>
    <w:p w14:paraId="4BE2678C" w14:textId="449E7BB3" w:rsidR="00F95490" w:rsidRPr="00F23E32" w:rsidRDefault="00E764D4" w:rsidP="00C3236C">
      <w:r w:rsidRPr="00F23E32">
        <w:t>Park pointed out that the efficiency of each inverter is dependent</w:t>
      </w:r>
      <w:r w:rsidR="008325E8" w:rsidRPr="00F23E32">
        <w:t xml:space="preserve"> on the efficiency curve for that</w:t>
      </w:r>
      <w:r w:rsidRPr="00F23E32">
        <w:t xml:space="preserve"> particular inverter. </w:t>
      </w:r>
      <w:r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23E32">
        <w:fldChar w:fldCharType="separate"/>
      </w:r>
      <w:r w:rsidR="00E810FC">
        <w:rPr>
          <w:noProof/>
        </w:rPr>
        <w:t>[</w:t>
      </w:r>
      <w:hyperlink w:anchor="_ENREF_22" w:tooltip="Park, 2017 #62" w:history="1">
        <w:r w:rsidR="00FC39FA">
          <w:rPr>
            <w:noProof/>
          </w:rPr>
          <w:t>22</w:t>
        </w:r>
      </w:hyperlink>
      <w:r w:rsidR="00E810FC">
        <w:rPr>
          <w:noProof/>
        </w:rPr>
        <w:t>]</w:t>
      </w:r>
      <w:r w:rsidRPr="00F23E32">
        <w:fldChar w:fldCharType="end"/>
      </w:r>
      <w:r w:rsidR="00BF0CC6" w:rsidRPr="00F23E32">
        <w:t xml:space="preserve"> </w:t>
      </w:r>
      <w:bookmarkStart w:id="120" w:name="_Hlk492836144"/>
      <w:r w:rsidR="00BF0CC6" w:rsidRPr="00F23E32">
        <w:t xml:space="preserve">Konsen made the argument that the efficiency of inverters has improved since the mid-1990s from 90% up to 99% efficiency. </w:t>
      </w:r>
      <w:bookmarkEnd w:id="120"/>
      <w:r w:rsidR="00BF0CC6" w:rsidRPr="00F23E32">
        <w:t xml:space="preserve">This was due to new approaches such as MMPT algorithms and realizations, multilevel topologies, soft switching, output filter optimization and silicon carbide semiconductors. </w:t>
      </w:r>
      <w:r w:rsidR="00BF0CC6" w:rsidRPr="00F23E32">
        <w:fldChar w:fldCharType="begin"/>
      </w:r>
      <w:r w:rsidR="0087131A">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23E32">
        <w:fldChar w:fldCharType="separate"/>
      </w:r>
      <w:r w:rsidR="0087131A">
        <w:rPr>
          <w:noProof/>
        </w:rPr>
        <w:t>[</w:t>
      </w:r>
      <w:hyperlink w:anchor="_ENREF_57" w:tooltip="Aarniovuori, 2013 #99" w:history="1">
        <w:r w:rsidR="00FC39FA">
          <w:rPr>
            <w:noProof/>
          </w:rPr>
          <w:t>57</w:t>
        </w:r>
      </w:hyperlink>
      <w:r w:rsidR="0087131A">
        <w:rPr>
          <w:noProof/>
        </w:rPr>
        <w:t>]</w:t>
      </w:r>
      <w:r w:rsidR="00BF0CC6" w:rsidRPr="00F23E32">
        <w:fldChar w:fldCharType="end"/>
      </w:r>
      <w:r w:rsidR="00E810FC">
        <w:t xml:space="preserve">. It should be noted that a study by Carr placed the overall production ratio of the PV systems tested between 0.84 and 0.94 </w:t>
      </w:r>
      <w:r w:rsidR="003A7D7A">
        <w:fldChar w:fldCharType="begin"/>
      </w:r>
      <w:r w:rsidR="0087131A">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fldChar w:fldCharType="separate"/>
      </w:r>
      <w:r w:rsidR="0087131A">
        <w:rPr>
          <w:noProof/>
        </w:rPr>
        <w:t>[</w:t>
      </w:r>
      <w:hyperlink w:anchor="_ENREF_58" w:tooltip="Carr, 2004 #170" w:history="1">
        <w:r w:rsidR="00FC39FA">
          <w:rPr>
            <w:noProof/>
          </w:rPr>
          <w:t>58</w:t>
        </w:r>
      </w:hyperlink>
      <w:r w:rsidR="0087131A">
        <w:rPr>
          <w:noProof/>
        </w:rPr>
        <w:t>]</w:t>
      </w:r>
      <w:r w:rsidR="003A7D7A">
        <w:fldChar w:fldCharType="end"/>
      </w:r>
      <w:r w:rsidR="00E810FC">
        <w:t>.</w:t>
      </w:r>
    </w:p>
    <w:p w14:paraId="54C6C798" w14:textId="77777777" w:rsidR="00F95490" w:rsidRPr="00F23E32" w:rsidRDefault="00F95490" w:rsidP="00C3236C"/>
    <w:p w14:paraId="5FD562F3" w14:textId="0F2A00EE" w:rsidR="00F95490" w:rsidRPr="00F23E32" w:rsidRDefault="00826DED" w:rsidP="00C3236C">
      <w:r w:rsidRPr="00F23E32">
        <w:t>An I</w:t>
      </w:r>
      <w:r w:rsidR="00F95490" w:rsidRPr="00F23E32">
        <w:t xml:space="preserve">nverter system to be installed in Australia must comply with the Electrical Safety Act and Electrical Safety Regulations which include the Australian Standards for inverter </w:t>
      </w:r>
      <w:r w:rsidR="00310F91" w:rsidRPr="00F23E32">
        <w:t>systems</w:t>
      </w:r>
      <w:r w:rsidR="00F95490" w:rsidRPr="00F23E32">
        <w:t xml:space="preserve"> AS4777. There are two parts for the grid c</w:t>
      </w:r>
      <w:r w:rsidRPr="00F23E32">
        <w:t>onnection of energy systems via inverters and</w:t>
      </w:r>
      <w:r w:rsidR="00F95490" w:rsidRPr="00F23E3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23E32">
        <w:rPr>
          <w:rStyle w:val="FootnoteReference"/>
        </w:rPr>
        <w:t xml:space="preserve"> </w:t>
      </w:r>
      <w:r w:rsidR="008325E8" w:rsidRPr="00F23E32">
        <w:rPr>
          <w:rStyle w:val="FootnoteReference"/>
        </w:rPr>
        <w:footnoteReference w:id="2"/>
      </w:r>
      <w:r w:rsidR="00F95490" w:rsidRPr="00F23E32">
        <w:t xml:space="preserve"> This protection is in the form of undervoltage, overvoltage, under-frequency and over-</w:t>
      </w:r>
      <w:r w:rsidR="00B659E9" w:rsidRPr="00F23E32">
        <w:t xml:space="preserve">frequency is outlined in the </w:t>
      </w:r>
      <w:r w:rsidR="00B659E9" w:rsidRPr="00F23E32">
        <w:fldChar w:fldCharType="begin"/>
      </w:r>
      <w:r w:rsidR="00B659E9" w:rsidRPr="00F23E32">
        <w:instrText xml:space="preserve"> REF _Ref481264522 \h </w:instrText>
      </w:r>
      <w:r w:rsidR="00B659E9" w:rsidRPr="00F23E32">
        <w:fldChar w:fldCharType="separate"/>
      </w:r>
      <w:r w:rsidR="00F23E32" w:rsidRPr="00F23E32">
        <w:t>Table 2</w:t>
      </w:r>
      <w:r w:rsidR="00F23E32" w:rsidRPr="00F23E32">
        <w:noBreakHyphen/>
        <w:t>3</w:t>
      </w:r>
      <w:r w:rsidR="00B659E9" w:rsidRPr="00F23E32">
        <w:fldChar w:fldCharType="end"/>
      </w:r>
      <w:r w:rsidR="00B659E9" w:rsidRPr="00F23E32">
        <w:t xml:space="preserve"> below. </w:t>
      </w:r>
      <w:r w:rsidR="00A5728D" w:rsidRPr="00F23E32">
        <w:fldChar w:fldCharType="begin"/>
      </w:r>
      <w:r w:rsidR="0087131A">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rsidRPr="00F23E32">
        <w:fldChar w:fldCharType="separate"/>
      </w:r>
      <w:r w:rsidR="0087131A">
        <w:rPr>
          <w:noProof/>
        </w:rPr>
        <w:t>[</w:t>
      </w:r>
      <w:hyperlink w:anchor="_ENREF_59" w:tooltip="Standard, 2016 #122" w:history="1">
        <w:r w:rsidR="00FC39FA">
          <w:rPr>
            <w:noProof/>
          </w:rPr>
          <w:t>59</w:t>
        </w:r>
      </w:hyperlink>
      <w:r w:rsidR="0087131A">
        <w:rPr>
          <w:noProof/>
        </w:rPr>
        <w:t>]</w:t>
      </w:r>
      <w:r w:rsidR="00A5728D" w:rsidRPr="00F23E32">
        <w:fldChar w:fldCharType="end"/>
      </w:r>
    </w:p>
    <w:p w14:paraId="1EC8B268" w14:textId="5DB24621" w:rsidR="00F95490" w:rsidRPr="00F23E32" w:rsidRDefault="00F95490" w:rsidP="00C3236C">
      <w:r w:rsidRPr="00F23E32">
        <w:rPr>
          <w:noProof/>
        </w:rPr>
        <mc:AlternateContent>
          <mc:Choice Requires="wpg">
            <w:drawing>
              <wp:anchor distT="0" distB="0" distL="114300" distR="114300" simplePos="0" relativeHeight="251683840"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5CF34B83" w:rsidR="00E67436" w:rsidRPr="0031589E" w:rsidRDefault="00E67436" w:rsidP="00C3236C">
                              <w:pPr>
                                <w:pStyle w:val="Caption"/>
                                <w:rPr>
                                  <w:szCs w:val="24"/>
                                </w:rPr>
                              </w:pPr>
                              <w:bookmarkStart w:id="121" w:name="_Ref481264522"/>
                              <w:bookmarkStart w:id="122" w:name="_Ref481264519"/>
                              <w:bookmarkStart w:id="123" w:name="_Toc49297798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1"/>
                              <w:r>
                                <w:t xml:space="preserve"> - Passive Anti-Islanding Set-point values</w:t>
                              </w:r>
                              <w:bookmarkEnd w:id="122"/>
                              <w:r>
                                <w:t xml:space="preserve"> [51]</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83840;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5CF34B83" w:rsidR="00E67436" w:rsidRPr="0031589E" w:rsidRDefault="00E67436" w:rsidP="00C3236C">
                        <w:pPr>
                          <w:pStyle w:val="Caption"/>
                          <w:rPr>
                            <w:szCs w:val="24"/>
                          </w:rPr>
                        </w:pPr>
                        <w:bookmarkStart w:id="124" w:name="_Ref481264522"/>
                        <w:bookmarkStart w:id="125" w:name="_Ref481264519"/>
                        <w:bookmarkStart w:id="126" w:name="_Toc49297798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4"/>
                        <w:r>
                          <w:t xml:space="preserve"> - Passive Anti-Islanding Set-point values</w:t>
                        </w:r>
                        <w:bookmarkEnd w:id="125"/>
                        <w:r>
                          <w:t xml:space="preserve"> [51]</w:t>
                        </w:r>
                        <w:bookmarkEnd w:id="126"/>
                      </w:p>
                    </w:txbxContent>
                  </v:textbox>
                </v:shape>
                <w10:wrap type="square"/>
              </v:group>
            </w:pict>
          </mc:Fallback>
        </mc:AlternateContent>
      </w:r>
    </w:p>
    <w:p w14:paraId="3EBE99AD" w14:textId="0AC7EA3D" w:rsidR="00F95490" w:rsidRPr="00F23E32" w:rsidRDefault="00F95490" w:rsidP="00C3236C"/>
    <w:p w14:paraId="4C2DF80E" w14:textId="1DE8B17B" w:rsidR="00F95490" w:rsidRPr="00F23E32" w:rsidRDefault="00F95490" w:rsidP="00C3236C"/>
    <w:p w14:paraId="7914FC31" w14:textId="51814D88" w:rsidR="00F95490" w:rsidRPr="00F23E32" w:rsidRDefault="00F95490" w:rsidP="00C3236C"/>
    <w:p w14:paraId="028925B8" w14:textId="6053D562" w:rsidR="00EA2AF2" w:rsidRPr="00F23E32" w:rsidRDefault="00EA2AF2" w:rsidP="00C3236C">
      <w:r w:rsidRPr="00F23E32">
        <w:br w:type="page"/>
      </w:r>
    </w:p>
    <w:p w14:paraId="1C916740" w14:textId="66597CFF" w:rsidR="007D75D6" w:rsidRPr="00F23E32" w:rsidRDefault="007D75D6" w:rsidP="00A46DFA">
      <w:pPr>
        <w:pStyle w:val="Heading2"/>
      </w:pPr>
      <w:bookmarkStart w:id="127" w:name="_Toc492808393"/>
      <w:r w:rsidRPr="00F23E32">
        <w:t>Battery Energy Storage (BES) System</w:t>
      </w:r>
      <w:r w:rsidR="009E4A1B" w:rsidRPr="00F23E32">
        <w:t>s</w:t>
      </w:r>
      <w:bookmarkEnd w:id="127"/>
    </w:p>
    <w:p w14:paraId="4E901471" w14:textId="7B1FBE44" w:rsidR="00542B12" w:rsidRPr="00F23E32" w:rsidRDefault="009E4A1B" w:rsidP="00A46DFA">
      <w:pPr>
        <w:pStyle w:val="Heading3"/>
      </w:pPr>
      <w:bookmarkStart w:id="128" w:name="_Toc492808394"/>
      <w:r w:rsidRPr="00F23E32">
        <w:t>BES Utility</w:t>
      </w:r>
      <w:r w:rsidR="002A3ECF" w:rsidRPr="00F23E32">
        <w:t xml:space="preserve"> &amp; </w:t>
      </w:r>
      <w:r w:rsidR="00136FFC" w:rsidRPr="00F23E32">
        <w:t>Capital</w:t>
      </w:r>
      <w:bookmarkEnd w:id="128"/>
    </w:p>
    <w:p w14:paraId="4DB84EEF" w14:textId="0F211CB6" w:rsidR="000B4288" w:rsidRPr="00F23E32" w:rsidRDefault="000B4288" w:rsidP="00C3236C">
      <w:r w:rsidRPr="00F23E32">
        <w:t>The s</w:t>
      </w:r>
      <w:r w:rsidR="007D7F73" w:rsidRPr="00F23E32">
        <w:t>hift towards renewable</w:t>
      </w:r>
      <w:r w:rsidRPr="00F23E32">
        <w:t xml:space="preserve"> energies is increasing and with it the demand to store this inexhaustible energy.</w:t>
      </w:r>
      <w:r w:rsidR="007C0557" w:rsidRPr="00F23E32">
        <w:t xml:space="preserve"> The basis of energy storage is to keep energy produced at one period of time</w:t>
      </w:r>
      <w:r w:rsidR="007D7F73" w:rsidRPr="00F23E32">
        <w:t xml:space="preserve"> and</w:t>
      </w:r>
      <w:r w:rsidR="007C0557" w:rsidRPr="00F23E32">
        <w:t xml:space="preserve"> </w:t>
      </w:r>
      <w:r w:rsidR="00DE4286" w:rsidRPr="00F23E32">
        <w:t>use it</w:t>
      </w:r>
      <w:r w:rsidR="007C0557" w:rsidRPr="00F23E32">
        <w:t xml:space="preserve"> later at another period of time.</w:t>
      </w:r>
      <w:r w:rsidRPr="00F23E32">
        <w:t xml:space="preserve"> </w:t>
      </w:r>
      <w:r w:rsidR="00C8492F" w:rsidRPr="00F23E32">
        <w:t xml:space="preserve">Battery banks are used </w:t>
      </w:r>
      <w:r w:rsidR="007D7F73" w:rsidRPr="00F23E32">
        <w:t>as storage</w:t>
      </w:r>
      <w:r w:rsidR="00C8492F" w:rsidRPr="00F23E32">
        <w:t xml:space="preserve"> and </w:t>
      </w:r>
      <w:r w:rsidR="00B72B04" w:rsidRPr="00F23E32">
        <w:t>to allow use of</w:t>
      </w:r>
      <w:r w:rsidR="00C8492F" w:rsidRPr="00F23E32">
        <w:t xml:space="preserve"> this energy when there is no su</w:t>
      </w:r>
      <w:r w:rsidR="00B72B04" w:rsidRPr="00F23E32">
        <w:t>n</w:t>
      </w:r>
      <w:r w:rsidR="00C8492F" w:rsidRPr="00F23E32">
        <w:t xml:space="preserve">light. </w:t>
      </w:r>
      <w:r w:rsidR="004B09B9" w:rsidRPr="00F23E32">
        <w:t xml:space="preserve">Battery storage technology has been improving and now there are Battery Energy Storage Substations which help to improve peak load times. Battery systems can be used for peak shaving, </w:t>
      </w:r>
      <w:r w:rsidR="001613A1" w:rsidRPr="00F23E32">
        <w:t>load</w:t>
      </w:r>
      <w:r w:rsidR="004B09B9" w:rsidRPr="00F23E32">
        <w:t xml:space="preserve"> shifting, backup power, demand response, microgrids, renewable power integration, frequency regulation and voltage control. </w:t>
      </w:r>
      <w:r w:rsidR="00C8492F" w:rsidRPr="00F23E32">
        <w:t>The battery banks have traditionally</w:t>
      </w:r>
      <w:r w:rsidR="007C0557" w:rsidRPr="00F23E32">
        <w:t xml:space="preserve"> been</w:t>
      </w:r>
      <w:r w:rsidR="00C8492F" w:rsidRPr="00F23E32">
        <w:t xml:space="preserve"> based on lead </w:t>
      </w:r>
      <w:r w:rsidR="00DE4286" w:rsidRPr="00F23E32">
        <w:t>but have</w:t>
      </w:r>
      <w:r w:rsidR="00C8492F" w:rsidRPr="00F23E32">
        <w:t xml:space="preserve"> now</w:t>
      </w:r>
      <w:r w:rsidR="00DE4286" w:rsidRPr="00F23E32">
        <w:t xml:space="preserve"> moved to</w:t>
      </w:r>
      <w:r w:rsidR="00C8492F" w:rsidRPr="00F23E32">
        <w:t xml:space="preserve"> lithium technology. </w:t>
      </w:r>
      <w:r w:rsidR="00C8492F" w:rsidRPr="00F23E32">
        <w:fldChar w:fldCharType="begin"/>
      </w:r>
      <w:r w:rsidR="0087131A">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sidRPr="00F23E32">
        <w:fldChar w:fldCharType="separate"/>
      </w:r>
      <w:r w:rsidR="0087131A">
        <w:rPr>
          <w:noProof/>
        </w:rPr>
        <w:t>[</w:t>
      </w:r>
      <w:hyperlink w:anchor="_ENREF_60" w:tooltip="Kirchsteiger, 2016 #15" w:history="1">
        <w:r w:rsidR="00FC39FA">
          <w:rPr>
            <w:noProof/>
          </w:rPr>
          <w:t>60</w:t>
        </w:r>
      </w:hyperlink>
      <w:r w:rsidR="0087131A">
        <w:rPr>
          <w:noProof/>
        </w:rPr>
        <w:t>]</w:t>
      </w:r>
      <w:r w:rsidR="00C8492F" w:rsidRPr="00F23E32">
        <w:fldChar w:fldCharType="end"/>
      </w:r>
      <w:r w:rsidR="00C8492F" w:rsidRPr="00F23E32">
        <w:t xml:space="preserve">  </w:t>
      </w:r>
    </w:p>
    <w:p w14:paraId="22398CBF" w14:textId="77777777" w:rsidR="00BA3683" w:rsidRPr="00F23E32" w:rsidRDefault="00BA3683" w:rsidP="00C3236C"/>
    <w:p w14:paraId="4F78740D" w14:textId="42E246E6" w:rsidR="00BA3683" w:rsidRPr="00F23E32" w:rsidRDefault="00BA3683" w:rsidP="00C3236C">
      <w:r w:rsidRPr="00F23E32">
        <w:rPr>
          <w:noProof/>
        </w:rPr>
        <mc:AlternateContent>
          <mc:Choice Requires="wpg">
            <w:drawing>
              <wp:anchor distT="0" distB="0" distL="114300" distR="114300" simplePos="0" relativeHeight="251522048"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0FA94844" w:rsidR="00E67436" w:rsidRPr="003D5256" w:rsidRDefault="00E67436" w:rsidP="00C3236C">
                              <w:pPr>
                                <w:pStyle w:val="Caption"/>
                                <w:rPr>
                                  <w:szCs w:val="24"/>
                                </w:rPr>
                              </w:pPr>
                              <w:bookmarkStart w:id="129" w:name="_Ref480359735"/>
                              <w:bookmarkStart w:id="130" w:name="_Ref480359731"/>
                              <w:bookmarkStart w:id="131" w:name="_Toc49297801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29"/>
                              <w:r>
                                <w:t xml:space="preserve"> - Graphical view of potential offset with BES</w:t>
                              </w:r>
                              <w:bookmarkEnd w:id="130"/>
                              <w:r>
                                <w:t xml:space="preserve"> [53]</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522048;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DV5lDd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0FA94844" w:rsidR="00E67436" w:rsidRPr="003D5256" w:rsidRDefault="00E67436" w:rsidP="00C3236C">
                        <w:pPr>
                          <w:pStyle w:val="Caption"/>
                          <w:rPr>
                            <w:szCs w:val="24"/>
                          </w:rPr>
                        </w:pPr>
                        <w:bookmarkStart w:id="132" w:name="_Ref480359735"/>
                        <w:bookmarkStart w:id="133" w:name="_Ref480359731"/>
                        <w:bookmarkStart w:id="134" w:name="_Toc49297801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2"/>
                        <w:r>
                          <w:t xml:space="preserve"> - Graphical view of potential offset with BES</w:t>
                        </w:r>
                        <w:bookmarkEnd w:id="133"/>
                        <w:r>
                          <w:t xml:space="preserve"> [53]</w:t>
                        </w:r>
                        <w:bookmarkEnd w:id="134"/>
                      </w:p>
                    </w:txbxContent>
                  </v:textbox>
                </v:shape>
                <w10:wrap type="square"/>
              </v:group>
            </w:pict>
          </mc:Fallback>
        </mc:AlternateContent>
      </w:r>
      <w:r w:rsidRPr="00F23E3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23E32">
        <w:t xml:space="preserve"> of</w:t>
      </w:r>
      <w:r w:rsidRPr="00F23E32">
        <w:t xml:space="preserve"> energy from when</w:t>
      </w:r>
      <w:r w:rsidR="00B72B04" w:rsidRPr="00F23E32">
        <w:t>ce</w:t>
      </w:r>
      <w:r w:rsidRPr="00F23E32">
        <w:t xml:space="preserve"> it is created to when it is utilized as shown in the below </w:t>
      </w:r>
      <w:r w:rsidRPr="00F23E32">
        <w:fldChar w:fldCharType="begin"/>
      </w:r>
      <w:r w:rsidRPr="00F23E32">
        <w:instrText xml:space="preserve"> REF _Ref480359735 \h </w:instrText>
      </w:r>
      <w:r w:rsidRPr="00F23E32">
        <w:fldChar w:fldCharType="separate"/>
      </w:r>
      <w:r w:rsidR="00F23E32" w:rsidRPr="00F23E32">
        <w:t>Figure 2</w:t>
      </w:r>
      <w:r w:rsidR="00F23E32" w:rsidRPr="00F23E32">
        <w:noBreakHyphen/>
        <w:t>19</w:t>
      </w:r>
      <w:r w:rsidRPr="00F23E32">
        <w:fldChar w:fldCharType="end"/>
      </w:r>
      <w:r w:rsidRPr="00F23E32">
        <w:t xml:space="preserve">. </w:t>
      </w:r>
      <w:r w:rsidRPr="00F23E32">
        <w:fldChar w:fldCharType="begin"/>
      </w:r>
      <w:r w:rsidR="0087131A">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23E32">
        <w:fldChar w:fldCharType="separate"/>
      </w:r>
      <w:r w:rsidR="0087131A">
        <w:rPr>
          <w:noProof/>
        </w:rPr>
        <w:t>[</w:t>
      </w:r>
      <w:hyperlink w:anchor="_ENREF_61" w:tooltip="Energy, 2017 #109" w:history="1">
        <w:r w:rsidR="00FC39FA">
          <w:rPr>
            <w:noProof/>
          </w:rPr>
          <w:t>61</w:t>
        </w:r>
      </w:hyperlink>
      <w:r w:rsidR="0087131A">
        <w:rPr>
          <w:noProof/>
        </w:rPr>
        <w:t>]</w:t>
      </w:r>
      <w:r w:rsidRPr="00F23E32">
        <w:fldChar w:fldCharType="end"/>
      </w:r>
    </w:p>
    <w:p w14:paraId="3C8751C5" w14:textId="77777777" w:rsidR="00BA3683" w:rsidRPr="00F23E32" w:rsidRDefault="00BA3683" w:rsidP="00C3236C">
      <w:pPr>
        <w:pStyle w:val="powerwall-price"/>
      </w:pPr>
    </w:p>
    <w:p w14:paraId="0AF80368" w14:textId="45AD7B0E" w:rsidR="00E74722" w:rsidRPr="00F23E32" w:rsidRDefault="004B09B9" w:rsidP="00C3236C">
      <w:pPr>
        <w:pStyle w:val="powerwall-price"/>
      </w:pPr>
      <w:r w:rsidRPr="00F23E32">
        <w:t>The two main solar batteries on the market for purchase in Australia are the LG Chem RESU</w:t>
      </w:r>
      <w:r w:rsidR="00D960BE" w:rsidRPr="00F23E32">
        <w:t>, Redflow ZBM 2</w:t>
      </w:r>
      <w:r w:rsidRPr="00F23E32">
        <w:t xml:space="preserve"> and the Tesla Powerwall</w:t>
      </w:r>
      <w:r w:rsidR="0046432A" w:rsidRPr="00F23E32">
        <w:t>,</w:t>
      </w:r>
      <w:r w:rsidR="001613A1" w:rsidRPr="00F23E32">
        <w:t xml:space="preserve"> which was released in 2015</w:t>
      </w:r>
      <w:r w:rsidR="00D960BE" w:rsidRPr="00F23E32">
        <w:t>. These are</w:t>
      </w:r>
      <w:r w:rsidRPr="00F23E32">
        <w:t xml:space="preserve"> Lithium-Ion</w:t>
      </w:r>
      <w:r w:rsidR="00D960BE" w:rsidRPr="00F23E32">
        <w:t xml:space="preserve"> and Zinc bromide</w:t>
      </w:r>
      <w:r w:rsidRPr="00F23E32">
        <w:t xml:space="preserve"> batteries with 4-13.2kWhr ratings</w:t>
      </w:r>
      <w:r w:rsidR="001613A1" w:rsidRPr="00F23E32">
        <w:t xml:space="preserve"> depending on the unit</w:t>
      </w:r>
      <w:bookmarkStart w:id="135" w:name="_Hlk492836127"/>
      <w:r w:rsidRPr="00F23E32">
        <w:t>. The Powerwall</w:t>
      </w:r>
      <w:r w:rsidR="00D960BE" w:rsidRPr="00F23E32">
        <w:t xml:space="preserve"> 2</w:t>
      </w:r>
      <w:r w:rsidRPr="00F23E32">
        <w:t xml:space="preserve"> claims 89% round-trip efficiency</w:t>
      </w:r>
      <w:r w:rsidR="00D960BE" w:rsidRPr="00F23E32">
        <w:t>, the ZBM 80%</w:t>
      </w:r>
      <w:r w:rsidRPr="00F23E32">
        <w:t xml:space="preserve"> while the LG RESU claims 95% efficiency.</w:t>
      </w:r>
      <w:r w:rsidR="00D960BE" w:rsidRPr="00F23E32">
        <w:t xml:space="preserve"> The ZBM 2 promotes 100% capacity use.</w:t>
      </w:r>
      <w:r w:rsidR="00C31AF1" w:rsidRPr="00F23E32">
        <w:t xml:space="preserve"> Rydh in a 2005 study concluded with values of 0.4-0.8 for overall battery efficiency</w:t>
      </w:r>
      <w:bookmarkEnd w:id="135"/>
      <w:r w:rsidR="00C31AF1" w:rsidRPr="00F23E32">
        <w:t>; this seems to contradict the claims made by Telsa and LG but due to the decade in</w:t>
      </w:r>
      <w:r w:rsidR="00BE6165" w:rsidRPr="00F23E32">
        <w:t xml:space="preserve"> lapse in</w:t>
      </w:r>
      <w:r w:rsidR="00C31AF1" w:rsidRPr="00F23E32">
        <w:t xml:space="preserve"> time it seems reasonable. </w:t>
      </w:r>
      <w:r w:rsidR="00C31AF1" w:rsidRPr="00F23E32">
        <w:fldChar w:fldCharType="begin"/>
      </w:r>
      <w:r w:rsidR="0087131A">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23E32">
        <w:fldChar w:fldCharType="separate"/>
      </w:r>
      <w:r w:rsidR="0087131A">
        <w:rPr>
          <w:noProof/>
        </w:rPr>
        <w:t>[</w:t>
      </w:r>
      <w:hyperlink w:anchor="_ENREF_62" w:tooltip="Rydh, 2005 #100" w:history="1">
        <w:r w:rsidR="00FC39FA">
          <w:rPr>
            <w:noProof/>
          </w:rPr>
          <w:t>62</w:t>
        </w:r>
      </w:hyperlink>
      <w:r w:rsidR="0087131A">
        <w:rPr>
          <w:noProof/>
        </w:rPr>
        <w:t>]</w:t>
      </w:r>
      <w:r w:rsidR="00C31AF1" w:rsidRPr="00F23E32">
        <w:fldChar w:fldCharType="end"/>
      </w:r>
      <w:r w:rsidR="00E74722" w:rsidRPr="00F23E32">
        <w:t xml:space="preserve"> The retail price for a 10kWhr LG RESU</w:t>
      </w:r>
      <w:r w:rsidR="00010022" w:rsidRPr="00F23E32">
        <w:t xml:space="preserve"> is </w:t>
      </w:r>
      <w:r w:rsidR="00010022" w:rsidRPr="00F23E32">
        <w:rPr>
          <w:rStyle w:val="woocommerce-price-currencysymbol"/>
        </w:rPr>
        <w:t>$</w:t>
      </w:r>
      <w:r w:rsidR="00010022" w:rsidRPr="00F23E32">
        <w:rPr>
          <w:rStyle w:val="woocommerce-price-amount"/>
        </w:rPr>
        <w:t>9,700.00AUD</w:t>
      </w:r>
      <w:r w:rsidR="00D960BE" w:rsidRPr="00F23E32">
        <w:rPr>
          <w:rStyle w:val="woocommerce-price-amount"/>
        </w:rPr>
        <w:t xml:space="preserve">, a 10kWhr </w:t>
      </w:r>
      <w:r w:rsidR="00D960BE" w:rsidRPr="00F23E32">
        <w:t>ZBM2 is $10,600AUD and</w:t>
      </w:r>
      <w:r w:rsidR="00E74722" w:rsidRPr="00F23E32">
        <w:t xml:space="preserve"> </w:t>
      </w:r>
      <w:r w:rsidR="00010022" w:rsidRPr="00F23E32">
        <w:t xml:space="preserve">a 13.5kWhr </w:t>
      </w:r>
      <w:r w:rsidR="00E74722" w:rsidRPr="00F23E32">
        <w:t>Tesla Powerwall</w:t>
      </w:r>
      <w:r w:rsidR="00010022" w:rsidRPr="00F23E32">
        <w:t xml:space="preserve"> 2</w:t>
      </w:r>
      <w:r w:rsidR="00E74722" w:rsidRPr="00F23E32">
        <w:t xml:space="preserve"> is $8,75</w:t>
      </w:r>
      <w:r w:rsidR="00010022" w:rsidRPr="00F23E32">
        <w:t>0AUD.</w:t>
      </w:r>
      <w:r w:rsidR="0090082D">
        <w:t xml:space="preserve"> The typical cost of installation is between $1,150- $2900 AUD.</w:t>
      </w:r>
    </w:p>
    <w:p w14:paraId="0B6412DD" w14:textId="5349158C" w:rsidR="00185E38" w:rsidRPr="00F23E32" w:rsidRDefault="00185E38" w:rsidP="00C3236C">
      <w:pPr>
        <w:pStyle w:val="powerwall-price"/>
      </w:pPr>
    </w:p>
    <w:p w14:paraId="35CC8AC1" w14:textId="440E7338" w:rsidR="00185E38" w:rsidRPr="00F23E32" w:rsidRDefault="00185E38" w:rsidP="00C3236C">
      <w:pPr>
        <w:pStyle w:val="powerwall-price"/>
      </w:pPr>
      <w:r w:rsidRPr="00F23E32">
        <w:t>Battery Energy storage systems are costly, but with a government subsidy or rebate they become readily</w:t>
      </w:r>
      <w:r w:rsidR="00BE6165" w:rsidRPr="00F23E32">
        <w:t xml:space="preserve"> and</w:t>
      </w:r>
      <w:r w:rsidRPr="00F23E32">
        <w:t xml:space="preserve"> economically viable. This is an acc</w:t>
      </w:r>
      <w:r w:rsidR="00BE6165" w:rsidRPr="00F23E32">
        <w:t>eptable proposition as the following 1</w:t>
      </w:r>
      <w:r w:rsidR="00BE6165" w:rsidRPr="00F23E32">
        <w:rPr>
          <w:vertAlign w:val="superscript"/>
        </w:rPr>
        <w:t>st</w:t>
      </w:r>
      <w:r w:rsidR="00BE6165" w:rsidRPr="00F23E32">
        <w:t xml:space="preserve"> July 2016, Adelaide in South Australia </w:t>
      </w:r>
      <w:r w:rsidRPr="00F23E32">
        <w:t xml:space="preserve">have in effect the 50% of the installed system cost up to a maximum of $5,000 for battery energy storage systems. </w:t>
      </w:r>
      <w:r w:rsidRPr="00F23E32">
        <w:fldChar w:fldCharType="begin"/>
      </w:r>
      <w:r w:rsidR="0087131A">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87131A">
        <w:rPr>
          <w:noProof/>
        </w:rPr>
        <w:t>[</w:t>
      </w:r>
      <w:hyperlink w:anchor="_ENREF_63" w:tooltip="Council, 2017 #106" w:history="1">
        <w:r w:rsidR="00FC39FA">
          <w:rPr>
            <w:noProof/>
          </w:rPr>
          <w:t>63</w:t>
        </w:r>
      </w:hyperlink>
      <w:r w:rsidR="0087131A">
        <w:rPr>
          <w:noProof/>
        </w:rPr>
        <w:t>]</w:t>
      </w:r>
      <w:r w:rsidRPr="00F23E32">
        <w:fldChar w:fldCharType="end"/>
      </w:r>
    </w:p>
    <w:p w14:paraId="2D4A1994" w14:textId="61F4DF40" w:rsidR="004756E3" w:rsidRPr="00F23E32" w:rsidRDefault="009E4A1B" w:rsidP="00A46DFA">
      <w:pPr>
        <w:pStyle w:val="Heading3"/>
      </w:pPr>
      <w:bookmarkStart w:id="136" w:name="_Toc492808395"/>
      <w:r w:rsidRPr="00F23E32">
        <w:t>Modelling of BES</w:t>
      </w:r>
      <w:bookmarkEnd w:id="136"/>
    </w:p>
    <w:p w14:paraId="3CBDA276" w14:textId="351D98BF" w:rsidR="00BA3683" w:rsidRPr="00F23E32" w:rsidRDefault="004B09B9" w:rsidP="00C3236C">
      <w:r w:rsidRPr="00F23E32">
        <w:t>There are many variables which affect the performance of a battery</w:t>
      </w:r>
      <w:r w:rsidR="00282C54" w:rsidRPr="00F23E32">
        <w:t xml:space="preserve"> and are discussed below</w:t>
      </w:r>
      <w:r w:rsidRPr="00F23E32">
        <w:t xml:space="preserve">. </w:t>
      </w:r>
      <w:r w:rsidR="00282C54" w:rsidRPr="00F23E32">
        <w:t>The Recharging time is important d</w:t>
      </w:r>
      <w:r w:rsidRPr="00F23E32">
        <w:t xml:space="preserve">uring the </w:t>
      </w:r>
      <w:r w:rsidR="001613A1" w:rsidRPr="00F23E32">
        <w:t>charging</w:t>
      </w:r>
      <w:r w:rsidRPr="00F23E32">
        <w:t xml:space="preserve"> </w:t>
      </w:r>
      <w:r w:rsidR="00282C54" w:rsidRPr="00F23E32">
        <w:t>and discharging of a battery</w:t>
      </w:r>
      <w:r w:rsidRPr="00F23E32">
        <w:t xml:space="preserve">. If there is damage </w:t>
      </w:r>
      <w:r w:rsidR="001613A1" w:rsidRPr="00F23E32">
        <w:t>due</w:t>
      </w:r>
      <w:r w:rsidR="00282C54" w:rsidRPr="00F23E32">
        <w:t xml:space="preserve"> to cell reversal or i</w:t>
      </w:r>
      <w:r w:rsidRPr="00F23E32">
        <w:t>f a battery is stored during a completely discharged state it may be damaged. The depth of the discharge</w:t>
      </w:r>
      <w:r w:rsidR="00887903" w:rsidRPr="00F23E32">
        <w:t>, humidity, temperature and the lifecycle in</w:t>
      </w:r>
      <w:r w:rsidR="001613A1" w:rsidRPr="00F23E32">
        <w:t xml:space="preserve"> </w:t>
      </w:r>
      <w:r w:rsidR="00887903" w:rsidRPr="00F23E32">
        <w:t>number</w:t>
      </w:r>
      <w:r w:rsidR="001613A1" w:rsidRPr="00F23E32">
        <w:t xml:space="preserve"> of charge and discharge cycles are factors which affect the performance</w:t>
      </w:r>
      <w:r w:rsidR="00887903" w:rsidRPr="00F23E32">
        <w:t xml:space="preserve"> and life</w:t>
      </w:r>
      <w:r w:rsidR="001613A1" w:rsidRPr="00F23E32">
        <w:t xml:space="preserve"> of a battery. </w:t>
      </w:r>
      <w:r w:rsidR="00CA127D" w:rsidRPr="00F23E32">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87131A">
        <w:instrText xml:space="preserve"> ADDIN EN.CITE </w:instrText>
      </w:r>
      <w:r w:rsidR="0087131A">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87131A">
        <w:instrText xml:space="preserve"> ADDIN EN.CITE.DATA </w:instrText>
      </w:r>
      <w:r w:rsidR="0087131A">
        <w:fldChar w:fldCharType="end"/>
      </w:r>
      <w:r w:rsidR="00CA127D" w:rsidRPr="00F23E32">
        <w:fldChar w:fldCharType="separate"/>
      </w:r>
      <w:r w:rsidR="0087131A">
        <w:rPr>
          <w:noProof/>
        </w:rPr>
        <w:t>[</w:t>
      </w:r>
      <w:hyperlink w:anchor="_ENREF_64" w:tooltip="Teng, 2013 #77" w:history="1">
        <w:r w:rsidR="00FC39FA">
          <w:rPr>
            <w:noProof/>
          </w:rPr>
          <w:t>64</w:t>
        </w:r>
      </w:hyperlink>
      <w:r w:rsidR="0087131A">
        <w:rPr>
          <w:noProof/>
        </w:rPr>
        <w:t>]</w:t>
      </w:r>
      <w:r w:rsidR="00CA127D" w:rsidRPr="00F23E32">
        <w:fldChar w:fldCharType="end"/>
      </w:r>
    </w:p>
    <w:p w14:paraId="14E82387" w14:textId="77777777" w:rsidR="00BA3683" w:rsidRPr="00F23E32" w:rsidRDefault="00BA3683" w:rsidP="00C3236C"/>
    <w:p w14:paraId="79F89BB6" w14:textId="1EF4E269" w:rsidR="00EF36E0" w:rsidRPr="00F23E32" w:rsidRDefault="001613A1" w:rsidP="00C3236C">
      <w:r w:rsidRPr="00F23E32">
        <w:t xml:space="preserve">The battery life is greatest when the batteries are kept close to 100% of their capacity and after a deep or partial discharge are recharged quickly. </w:t>
      </w:r>
      <w:r w:rsidRPr="00F23E32">
        <w:fldChar w:fldCharType="begin"/>
      </w:r>
      <w:r w:rsidR="0087131A">
        <w:instrText xml:space="preserve"> ADDIN EN.CITE &lt;EndNote&gt;&lt;Cite&gt;&lt;Author&gt;Borowy&lt;/Author&gt;&lt;Year&gt;1996&lt;/Year&gt;&lt;RecNum&gt;75&lt;/RecNum&gt;&lt;DisplayText&gt;[36]&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87131A">
        <w:rPr>
          <w:noProof/>
        </w:rPr>
        <w:t>[</w:t>
      </w:r>
      <w:hyperlink w:anchor="_ENREF_36" w:tooltip="Borowy, 1996 #75" w:history="1">
        <w:r w:rsidR="00FC39FA">
          <w:rPr>
            <w:noProof/>
          </w:rPr>
          <w:t>36</w:t>
        </w:r>
      </w:hyperlink>
      <w:r w:rsidR="0087131A">
        <w:rPr>
          <w:noProof/>
        </w:rPr>
        <w:t>]</w:t>
      </w:r>
      <w:r w:rsidRPr="00F23E32">
        <w:fldChar w:fldCharType="end"/>
      </w:r>
      <w:r w:rsidR="00BA3683" w:rsidRPr="00F23E32">
        <w:t xml:space="preserve"> </w:t>
      </w:r>
      <w:r w:rsidR="00E2462D" w:rsidRPr="00F23E32">
        <w:t xml:space="preserve">Optimal charging and discharging of a </w:t>
      </w:r>
      <w:r w:rsidR="00BA3683" w:rsidRPr="00F23E32">
        <w:t>b</w:t>
      </w:r>
      <w:r w:rsidR="00E2462D" w:rsidRPr="00F23E32">
        <w:t xml:space="preserve">attery </w:t>
      </w:r>
      <w:r w:rsidR="0070501F" w:rsidRPr="00F23E32">
        <w:t xml:space="preserve">is dependent </w:t>
      </w:r>
      <w:r w:rsidR="00E2462D" w:rsidRPr="00F23E32">
        <w:t xml:space="preserve">on </w:t>
      </w:r>
      <w:r w:rsidR="0070501F" w:rsidRPr="00F23E32">
        <w:t>the batteries characteristics and</w:t>
      </w:r>
      <w:r w:rsidR="00BA3683" w:rsidRPr="00F23E32">
        <w:t xml:space="preserve"> condition.  The following is </w:t>
      </w:r>
      <w:r w:rsidR="0070501F" w:rsidRPr="00F23E32">
        <w:t>an</w:t>
      </w:r>
      <w:r w:rsidR="00BA3683" w:rsidRPr="00F23E32">
        <w:t xml:space="preserve"> explanation of battery nomenclature which affect its production and storage. </w:t>
      </w:r>
      <w:r w:rsidR="00BA3683"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rsidRPr="00F23E32">
        <w:fldChar w:fldCharType="separate"/>
      </w:r>
      <w:r w:rsidR="0087131A">
        <w:rPr>
          <w:noProof/>
        </w:rPr>
        <w:t>[</w:t>
      </w:r>
      <w:hyperlink w:anchor="_ENREF_65" w:tooltip="Shen, 2009 #101" w:history="1">
        <w:r w:rsidR="00FC39FA">
          <w:rPr>
            <w:noProof/>
          </w:rPr>
          <w:t>65</w:t>
        </w:r>
      </w:hyperlink>
      <w:r w:rsidR="0087131A">
        <w:rPr>
          <w:noProof/>
        </w:rPr>
        <w:t>]</w:t>
      </w:r>
      <w:r w:rsidR="00BA3683" w:rsidRPr="00F23E32">
        <w:fldChar w:fldCharType="end"/>
      </w:r>
    </w:p>
    <w:p w14:paraId="7672FB4C" w14:textId="0365CDF2" w:rsidR="00622D0D" w:rsidRPr="00F23E32" w:rsidRDefault="00622D0D" w:rsidP="00C3236C"/>
    <w:p w14:paraId="3DEA4792" w14:textId="6D11DA01" w:rsidR="004C0174" w:rsidRPr="00F23E32" w:rsidRDefault="004023C1" w:rsidP="00C3236C">
      <w:r w:rsidRPr="00F23E32">
        <w:t xml:space="preserve">A </w:t>
      </w:r>
      <w:r w:rsidR="002611B0" w:rsidRPr="00F23E32">
        <w:t xml:space="preserve">PV system </w:t>
      </w:r>
      <w:r w:rsidR="00176C9C" w:rsidRPr="00F23E32">
        <w:t>is not</w:t>
      </w:r>
      <w:r w:rsidRPr="00F23E32">
        <w:t xml:space="preserve"> charging</w:t>
      </w:r>
      <w:r w:rsidR="002611B0" w:rsidRPr="00F23E32">
        <w:t xml:space="preserve"> constant</w:t>
      </w:r>
      <w:r w:rsidR="00176C9C" w:rsidRPr="00F23E32">
        <w:t>ly</w:t>
      </w:r>
      <w:r w:rsidR="002611B0" w:rsidRPr="00F23E32">
        <w:t xml:space="preserve"> but changes with solar irradiance and temperature.</w:t>
      </w:r>
      <w:r w:rsidR="004C0174" w:rsidRPr="00F23E32">
        <w:t xml:space="preserve"> Shen summarized that</w:t>
      </w:r>
      <w:r w:rsidR="002611B0" w:rsidRPr="00F23E32">
        <w:t xml:space="preserve"> calculation of the </w:t>
      </w:r>
      <w:r w:rsidR="00176C9C" w:rsidRPr="00F23E32">
        <w:t xml:space="preserve">state of charge (SOC) </w:t>
      </w:r>
      <w:r w:rsidR="002611B0" w:rsidRPr="00F23E32">
        <w:t>of the battery</w:t>
      </w:r>
      <w:r w:rsidR="00176C9C" w:rsidRPr="00F23E32">
        <w:t xml:space="preserve"> is difficult </w:t>
      </w:r>
      <w:r w:rsidR="004C0174" w:rsidRPr="00F23E32">
        <w:t xml:space="preserve">and that </w:t>
      </w:r>
      <w:r w:rsidR="00176C9C" w:rsidRPr="00F23E32">
        <w:t>the system can be assumed to completely</w:t>
      </w:r>
      <w:r w:rsidR="004C0174" w:rsidRPr="00F23E32">
        <w:t xml:space="preserve"> (100%)</w:t>
      </w:r>
      <w:r w:rsidR="00176C9C" w:rsidRPr="00F23E32">
        <w:t xml:space="preserve"> discharge daily. </w:t>
      </w:r>
      <w:r w:rsidR="005C573D"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rsidRPr="00F23E32">
        <w:fldChar w:fldCharType="separate"/>
      </w:r>
      <w:r w:rsidR="0087131A">
        <w:rPr>
          <w:noProof/>
        </w:rPr>
        <w:t>[</w:t>
      </w:r>
      <w:hyperlink w:anchor="_ENREF_65" w:tooltip="Shen, 2009 #101" w:history="1">
        <w:r w:rsidR="00FC39FA">
          <w:rPr>
            <w:noProof/>
          </w:rPr>
          <w:t>65</w:t>
        </w:r>
      </w:hyperlink>
      <w:r w:rsidR="0087131A">
        <w:rPr>
          <w:noProof/>
        </w:rPr>
        <w:t>]</w:t>
      </w:r>
      <w:r w:rsidR="005C573D" w:rsidRPr="00F23E32">
        <w:fldChar w:fldCharType="end"/>
      </w:r>
      <w:r w:rsidR="004C0174" w:rsidRPr="00F23E32">
        <w:t xml:space="preserve"> The energy stored on any day is given by the equation:</w:t>
      </w:r>
    </w:p>
    <w:p w14:paraId="4A36B886" w14:textId="296699E5" w:rsidR="004C0174" w:rsidRPr="00F23E32" w:rsidRDefault="004C0174" w:rsidP="00C3236C"/>
    <w:p w14:paraId="602AA641" w14:textId="5DA5E6ED" w:rsidR="004C0174" w:rsidRPr="00F23E32" w:rsidRDefault="00E810FC" w:rsidP="00C3236C">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23E32">
        <w:rPr>
          <w:rFonts w:eastAsia="TimesNewRoman"/>
        </w:rPr>
        <w:tab/>
      </w:r>
      <w:r w:rsidR="007E4190" w:rsidRPr="00F23E32">
        <w:rPr>
          <w:rFonts w:eastAsia="TimesNew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1</w:t>
      </w:r>
      <w:r w:rsidR="007E4190" w:rsidRPr="00F23E32">
        <w:rPr>
          <w:rStyle w:val="EquationsChar"/>
          <w:rFonts w:eastAsia="TimesNewRoman"/>
          <w:i w:val="0"/>
        </w:rPr>
        <w:fldChar w:fldCharType="end"/>
      </w:r>
      <w:r w:rsidR="007E4190" w:rsidRPr="00F23E32">
        <w:rPr>
          <w:rStyle w:val="EquationsChar"/>
          <w:rFonts w:eastAsia="TimesNewRoman"/>
          <w:i w:val="0"/>
        </w:rPr>
        <w:t>)</w:t>
      </w:r>
    </w:p>
    <w:p w14:paraId="7D01BD9D" w14:textId="64B190EC" w:rsidR="004C0174" w:rsidRPr="00F23E32" w:rsidRDefault="004C0174" w:rsidP="00C3236C">
      <w:r w:rsidRPr="00F23E32">
        <w:t>Where:</w:t>
      </w:r>
    </w:p>
    <w:p w14:paraId="0FF1104D" w14:textId="77777777" w:rsidR="004C0174" w:rsidRPr="00F23E32" w:rsidRDefault="004C0174" w:rsidP="00C3236C"/>
    <w:p w14:paraId="2DCC5067" w14:textId="0AF5DCFD" w:rsidR="004C0174" w:rsidRPr="00F23E32" w:rsidRDefault="00E810FC" w:rsidP="00C3236C">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F23E32">
        <w:t xml:space="preserve"> – is the energy stored in the battery on nth day (present day)</w:t>
      </w:r>
    </w:p>
    <w:p w14:paraId="55EEBB96" w14:textId="6557D397" w:rsidR="004023C1" w:rsidRPr="00F23E32" w:rsidRDefault="00E810FC" w:rsidP="00C3236C">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F23E32">
        <w:t xml:space="preserve"> – is the energy stored in the battery on nth-1 day (day before)</w:t>
      </w:r>
    </w:p>
    <w:p w14:paraId="154FD20C" w14:textId="63F17D24" w:rsidR="004023C1" w:rsidRPr="00F23E32" w:rsidRDefault="00E810FC" w:rsidP="00C3236C">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F23E32">
        <w:t>– is the daily battery self-discharge rate</w:t>
      </w:r>
    </w:p>
    <w:p w14:paraId="425AB208" w14:textId="7148B1D1" w:rsidR="004023C1" w:rsidRPr="00F23E32" w:rsidRDefault="00E810FC" w:rsidP="00C3236C">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F23E32">
        <w:t>– is the energy generatred by the solar arry on the nth day</w:t>
      </w:r>
    </w:p>
    <w:p w14:paraId="0DEC3A9F" w14:textId="69B37937" w:rsidR="004023C1" w:rsidRPr="00F23E32" w:rsidRDefault="00E810FC" w:rsidP="00C3236C">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F23E32">
        <w:t>– is the efficiency of the inverter</w:t>
      </w:r>
    </w:p>
    <w:p w14:paraId="469B1D22" w14:textId="38F6AC77" w:rsidR="0070501F" w:rsidRPr="00F23E32" w:rsidRDefault="00E810FC" w:rsidP="00C3236C">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F23E32">
        <w:t>– is the efficincy of the battery</w:t>
      </w:r>
    </w:p>
    <w:p w14:paraId="0DD8BA22" w14:textId="77777777" w:rsidR="0070501F" w:rsidRPr="00F23E32" w:rsidRDefault="0070501F" w:rsidP="00C3236C"/>
    <w:p w14:paraId="7CFC9063" w14:textId="68E3FFC9" w:rsidR="004023C1" w:rsidRPr="00F23E32" w:rsidRDefault="004023C1" w:rsidP="00C3236C">
      <w:r w:rsidRPr="00F23E32">
        <w:t>On any</w:t>
      </w:r>
      <w:r w:rsidR="00A64F41" w:rsidRPr="00F23E32">
        <w:t xml:space="preserve"> nth</w:t>
      </w:r>
      <w:r w:rsidRPr="00F23E32">
        <w:t xml:space="preserve"> </w:t>
      </w:r>
      <w:r w:rsidR="00A64F41" w:rsidRPr="00F23E32">
        <w:t>day,</w:t>
      </w:r>
      <w:r w:rsidRPr="00F23E32">
        <w:t xml:space="preserve"> the energy which can be stored in the battery is </w:t>
      </w:r>
      <w:r w:rsidR="002D55F4" w:rsidRPr="00F23E32">
        <w:t>subject</w:t>
      </w:r>
      <w:r w:rsidRPr="00F23E32">
        <w:t xml:space="preserve"> to the condition:</w:t>
      </w:r>
    </w:p>
    <w:p w14:paraId="5F17688F" w14:textId="46DCC93E" w:rsidR="004023C1" w:rsidRPr="00F23E32" w:rsidRDefault="004023C1" w:rsidP="00C3236C"/>
    <w:p w14:paraId="1F212997" w14:textId="6BABB935" w:rsidR="004023C1" w:rsidRPr="00F23E32" w:rsidRDefault="00E810FC" w:rsidP="00C3236C">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23E32">
        <w:tab/>
      </w:r>
      <w:r w:rsidR="007E4190" w:rsidRPr="00F23E32">
        <w:tab/>
      </w:r>
      <w:r w:rsidR="007E4190" w:rsidRPr="00F23E32">
        <w:tab/>
        <w:t xml:space="preserve">    </w:t>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2</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4C3E38B" w14:textId="510222EC" w:rsidR="004023C1" w:rsidRPr="00F23E32" w:rsidRDefault="004023C1" w:rsidP="00C3236C">
      <w:r w:rsidRPr="00F23E32">
        <w:t>Where:</w:t>
      </w:r>
    </w:p>
    <w:p w14:paraId="077840BA" w14:textId="6BCE2FAB" w:rsidR="004023C1" w:rsidRPr="00F23E32" w:rsidRDefault="00E810FC" w:rsidP="00C3236C">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F23E32">
        <w:t xml:space="preserve"> – is the minimum energy level of the battery</w:t>
      </w:r>
    </w:p>
    <w:p w14:paraId="7881D5BC" w14:textId="3B4D4980" w:rsidR="004023C1" w:rsidRPr="00F23E32" w:rsidRDefault="00E810FC" w:rsidP="00C3236C">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F23E32">
        <w:t xml:space="preserve"> – is the maximum energy level of the battery</w:t>
      </w:r>
    </w:p>
    <w:p w14:paraId="68B944DB" w14:textId="77777777" w:rsidR="002D55F4" w:rsidRPr="00F23E32" w:rsidRDefault="002D55F4" w:rsidP="00C3236C"/>
    <w:p w14:paraId="057589F7" w14:textId="391BEF77" w:rsidR="002D55F4" w:rsidRPr="00F23E32" w:rsidRDefault="002D55F4" w:rsidP="00C3236C">
      <w:r w:rsidRPr="00F23E3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23E32">
        <w:t xml:space="preserve"> is the minimum energy level the battery can achieve without affecting the specified battery life. This minimum level is the maximum depth of discharge (DOD). </w:t>
      </w:r>
      <w:r w:rsidR="004B3785" w:rsidRPr="00F23E32">
        <w:t xml:space="preserve">The DOD </w:t>
      </w:r>
      <w:r w:rsidRPr="00F23E32">
        <w:t>is a measure of t</w:t>
      </w:r>
      <w:r w:rsidR="0070501F" w:rsidRPr="00F23E32">
        <w:t xml:space="preserve">he percentage of battery which </w:t>
      </w:r>
      <w:r w:rsidR="00E2462D" w:rsidRPr="00F23E32">
        <w:t>has</w:t>
      </w:r>
      <w:r w:rsidRPr="00F23E32">
        <w:t xml:space="preserve"> been discharged compared to its total maximum capacity. A 80% discharge or DOD is considered a deep discharge.</w:t>
      </w:r>
      <w:r w:rsidR="00DE522A" w:rsidRPr="00F23E32">
        <w:t xml:space="preserve"> </w:t>
      </w:r>
      <w:r w:rsidR="00DE522A"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rsidRPr="00F23E32">
        <w:fldChar w:fldCharType="separate"/>
      </w:r>
      <w:r w:rsidR="0087131A">
        <w:rPr>
          <w:noProof/>
        </w:rPr>
        <w:t>[</w:t>
      </w:r>
      <w:hyperlink w:anchor="_ENREF_65" w:tooltip="Shen, 2009 #101" w:history="1">
        <w:r w:rsidR="00FC39FA">
          <w:rPr>
            <w:noProof/>
          </w:rPr>
          <w:t>65</w:t>
        </w:r>
      </w:hyperlink>
      <w:r w:rsidR="0087131A">
        <w:rPr>
          <w:noProof/>
        </w:rPr>
        <w:t>]</w:t>
      </w:r>
      <w:r w:rsidR="00DE522A" w:rsidRPr="00F23E32">
        <w:fldChar w:fldCharType="end"/>
      </w:r>
    </w:p>
    <w:p w14:paraId="0FE8309B" w14:textId="70BF8EC7" w:rsidR="004C0174" w:rsidRPr="00F23E32" w:rsidRDefault="004C0174" w:rsidP="00C3236C"/>
    <w:p w14:paraId="6AB972E3" w14:textId="63165220" w:rsidR="004B3785" w:rsidRPr="00F23E32" w:rsidRDefault="00E810FC" w:rsidP="00C3236C">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23E32">
        <w:rPr>
          <w:rFonts w:ascii="Times New Roman" w:hAnsi="Times New Roman"/>
        </w:rPr>
        <w:t xml:space="preserve"> </w:t>
      </w:r>
      <w:r w:rsidR="007E4190" w:rsidRPr="00F23E32">
        <w:rPr>
          <w:rFonts w:ascii="Times New Roman" w:hAnsi="Times New Roman"/>
        </w:rPr>
        <w:tab/>
        <w:t xml:space="preserve">  </w:t>
      </w:r>
      <w:r w:rsidR="007E4190" w:rsidRPr="00F23E32">
        <w:rPr>
          <w:rFonts w:ascii="Times New Roman" w:hAnsi="Times New Roman"/>
        </w:rPr>
        <w:tab/>
      </w:r>
      <w:r w:rsidR="007E4190" w:rsidRPr="00F23E32">
        <w:rPr>
          <w:rFonts w:ascii="Times New Roman" w:hAnsi="Times New 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3</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9B7C614" w14:textId="77777777" w:rsidR="004560B6" w:rsidRPr="00F23E32" w:rsidRDefault="004560B6" w:rsidP="00C3236C">
      <w:pPr>
        <w:pStyle w:val="EquaText"/>
      </w:pPr>
    </w:p>
    <w:p w14:paraId="202D90A0" w14:textId="477FF8BC" w:rsidR="004B3785" w:rsidRPr="00F23E32" w:rsidRDefault="004B3785" w:rsidP="00C3236C">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23E32">
        <w:tab/>
      </w:r>
      <w:r w:rsidR="007E4190" w:rsidRPr="00F23E32">
        <w:tab/>
      </w:r>
      <w:r w:rsidR="007E4190" w:rsidRPr="00F23E32">
        <w:tab/>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4</w:t>
      </w:r>
      <w:r w:rsidR="007E4190" w:rsidRPr="00F23E32">
        <w:rPr>
          <w:rStyle w:val="EquationsChar"/>
          <w:rFonts w:eastAsia="TimesNewRoman"/>
          <w:i w:val="0"/>
        </w:rPr>
        <w:fldChar w:fldCharType="end"/>
      </w:r>
      <w:r w:rsidR="007E4190" w:rsidRPr="00F23E32">
        <w:rPr>
          <w:rStyle w:val="EquationsChar"/>
          <w:rFonts w:eastAsia="TimesNewRoman"/>
          <w:i w:val="0"/>
        </w:rPr>
        <w:t>)</w:t>
      </w:r>
    </w:p>
    <w:p w14:paraId="3A99C38C" w14:textId="78C6FFC1" w:rsidR="004B3785" w:rsidRPr="00F23E32" w:rsidRDefault="00042208" w:rsidP="00C3236C">
      <w:r w:rsidRPr="00F23E32">
        <w:t>Therefore,</w:t>
      </w:r>
    </w:p>
    <w:p w14:paraId="17B16A4D" w14:textId="2842ECA6" w:rsidR="004B3785" w:rsidRPr="00F23E32" w:rsidRDefault="00E810FC" w:rsidP="00C3236C">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4F5C9D11" w14:textId="1D4F8455" w:rsidR="004B3785" w:rsidRPr="00F23E32" w:rsidRDefault="004B3785" w:rsidP="00C3236C">
      <w:r w:rsidRPr="00F23E32">
        <w:t>Where:</w:t>
      </w:r>
    </w:p>
    <w:p w14:paraId="0E946FE6" w14:textId="1F919C4F" w:rsidR="004B3785" w:rsidRPr="00F23E32" w:rsidRDefault="00E810FC" w:rsidP="00C3236C">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F23E32">
        <w:rPr>
          <w:rFonts w:cs="Times New Roman"/>
        </w:rPr>
        <w:t xml:space="preserve"> and is the energy capacity of the battery</w:t>
      </w:r>
    </w:p>
    <w:p w14:paraId="4EB5862B" w14:textId="20F2B662" w:rsidR="00042208" w:rsidRPr="00F23E32" w:rsidRDefault="00E810FC" w:rsidP="00C3236C">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F23E32">
        <w:t xml:space="preserve"> – is the depth of discharge</w:t>
      </w:r>
    </w:p>
    <w:p w14:paraId="44F1A0E8" w14:textId="4553E26F" w:rsidR="00042208" w:rsidRPr="00F23E32" w:rsidRDefault="00E810FC" w:rsidP="00C3236C">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F23E32">
        <w:t xml:space="preserve"> – is the state of charge </w:t>
      </w:r>
    </w:p>
    <w:p w14:paraId="581BC697" w14:textId="082005D7" w:rsidR="00DE522A" w:rsidRPr="00F23E32" w:rsidRDefault="00DE522A" w:rsidP="00C3236C">
      <w:r w:rsidRPr="00F23E32">
        <w:t xml:space="preserve">The </w:t>
      </w:r>
      <m:oMath>
        <m:r>
          <w:rPr>
            <w:rFonts w:ascii="Cambria Math" w:hAnsi="Cambria Math"/>
          </w:rPr>
          <m:t>SOC</m:t>
        </m:r>
      </m:oMath>
      <w:r w:rsidRPr="00F23E32">
        <w:rPr>
          <w:iCs/>
        </w:rPr>
        <w:t xml:space="preserve"> is the state of charge of the battery and</w:t>
      </w:r>
      <w:r w:rsidRPr="00F23E32">
        <w:t xml:space="preserve"> is a percentage expression which indicates a battery’s remaining capacity over its total capacity. It is given by the formula: </w:t>
      </w:r>
      <w:r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23E32">
        <w:fldChar w:fldCharType="separate"/>
      </w:r>
      <w:r w:rsidR="0087131A">
        <w:rPr>
          <w:noProof/>
        </w:rPr>
        <w:t>[</w:t>
      </w:r>
      <w:hyperlink w:anchor="_ENREF_65" w:tooltip="Shen, 2009 #101" w:history="1">
        <w:r w:rsidR="00FC39FA">
          <w:rPr>
            <w:noProof/>
          </w:rPr>
          <w:t>65</w:t>
        </w:r>
      </w:hyperlink>
      <w:r w:rsidR="0087131A">
        <w:rPr>
          <w:noProof/>
        </w:rPr>
        <w:t>]</w:t>
      </w:r>
      <w:r w:rsidRPr="00F23E32">
        <w:fldChar w:fldCharType="end"/>
      </w:r>
      <w:r w:rsidR="00707DDB" w:rsidRPr="00F23E32">
        <w:t xml:space="preserve"> </w:t>
      </w:r>
      <w:r w:rsidR="00707DDB" w:rsidRPr="00F23E32">
        <w:fldChar w:fldCharType="begin"/>
      </w:r>
      <w:r w:rsidR="0087131A">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rsidRPr="00F23E32">
        <w:fldChar w:fldCharType="separate"/>
      </w:r>
      <w:r w:rsidR="0087131A">
        <w:rPr>
          <w:noProof/>
        </w:rPr>
        <w:t>[</w:t>
      </w:r>
      <w:hyperlink w:anchor="_ENREF_66" w:tooltip="Ng, 2009 #129" w:history="1">
        <w:r w:rsidR="00FC39FA">
          <w:rPr>
            <w:noProof/>
          </w:rPr>
          <w:t>66</w:t>
        </w:r>
      </w:hyperlink>
      <w:r w:rsidR="0087131A">
        <w:rPr>
          <w:noProof/>
        </w:rPr>
        <w:t>]</w:t>
      </w:r>
      <w:r w:rsidR="00707DDB" w:rsidRPr="00F23E32">
        <w:fldChar w:fldCharType="end"/>
      </w:r>
    </w:p>
    <w:p w14:paraId="49E074E7" w14:textId="5DEBCD20" w:rsidR="00DE522A" w:rsidRPr="00F23E32" w:rsidRDefault="00E810FC" w:rsidP="00C3236C">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591D8A0" w14:textId="702998FA" w:rsidR="00DE522A" w:rsidRPr="00F23E32" w:rsidRDefault="004560B6" w:rsidP="00C3236C">
      <w:r w:rsidRPr="00F23E32">
        <w:t>The DOD of a battery is linked to the life of the battery. The lower the DOD then the lower the cost of the system and the shorter the batter</w:t>
      </w:r>
      <w:r w:rsidR="0070501F" w:rsidRPr="00F23E32">
        <w:t>y</w:t>
      </w:r>
      <w:r w:rsidRPr="00F23E32">
        <w:t xml:space="preserve"> life</w:t>
      </w:r>
      <w:r w:rsidR="0070501F" w:rsidRPr="00F23E32">
        <w:t>.</w:t>
      </w:r>
    </w:p>
    <w:p w14:paraId="43FFF12A" w14:textId="679AF8B4" w:rsidR="00405726" w:rsidRPr="00F23E32" w:rsidRDefault="00405726" w:rsidP="00C3236C"/>
    <w:p w14:paraId="3F440FB8" w14:textId="4FD63762" w:rsidR="00405726" w:rsidRPr="00F23E32" w:rsidRDefault="00707DDB" w:rsidP="00C3236C">
      <w:r w:rsidRPr="00F23E32">
        <w:t xml:space="preserve">The difference in the battery technologies affect how </w:t>
      </w:r>
      <w:r w:rsidR="00887903" w:rsidRPr="00F23E32">
        <w:t>they should be operated. The DOD</w:t>
      </w:r>
      <w:r w:rsidRPr="00F23E32">
        <w:t xml:space="preserve"> can be shallow or deep</w:t>
      </w:r>
      <w:r w:rsidR="00887903" w:rsidRPr="00F23E32">
        <w:t xml:space="preserve"> and the higher the DOD the lower the cycle life and vice versa</w:t>
      </w:r>
      <w:r w:rsidRPr="00F23E32">
        <w:t xml:space="preserve">. </w:t>
      </w:r>
      <w:r w:rsidR="00887903" w:rsidRPr="00F23E32">
        <w:fldChar w:fldCharType="begin"/>
      </w:r>
      <w:r w:rsidR="0087131A">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rsidRPr="00F23E32">
        <w:fldChar w:fldCharType="separate"/>
      </w:r>
      <w:r w:rsidR="0087131A">
        <w:rPr>
          <w:noProof/>
        </w:rPr>
        <w:t>[</w:t>
      </w:r>
      <w:hyperlink w:anchor="_ENREF_67" w:tooltip="Muselli, 2000 #78" w:history="1">
        <w:r w:rsidR="00FC39FA">
          <w:rPr>
            <w:noProof/>
          </w:rPr>
          <w:t>67</w:t>
        </w:r>
      </w:hyperlink>
      <w:r w:rsidR="0087131A">
        <w:rPr>
          <w:noProof/>
        </w:rPr>
        <w:t>]</w:t>
      </w:r>
      <w:r w:rsidR="00887903" w:rsidRPr="00F23E32">
        <w:fldChar w:fldCharType="end"/>
      </w:r>
      <w:r w:rsidR="0070501F" w:rsidRPr="00F23E32">
        <w:t xml:space="preserve"> </w:t>
      </w:r>
      <w:r w:rsidRPr="00F23E32">
        <w:t xml:space="preserve">Batteries can </w:t>
      </w:r>
      <w:r w:rsidR="0070501F" w:rsidRPr="00F23E32">
        <w:t>suffer by</w:t>
      </w:r>
      <w:r w:rsidRPr="00F23E32">
        <w:t xml:space="preserve"> an effect known as “memory” where the output is depressed over time and t</w:t>
      </w:r>
      <w:r w:rsidR="0070501F" w:rsidRPr="00F23E32">
        <w:t>his fading is indicated by the State of H</w:t>
      </w:r>
      <w:r w:rsidRPr="00F23E32">
        <w:t xml:space="preserve">ealth (SOH) of the battery. </w:t>
      </w:r>
      <w:r w:rsidR="009E4A1B" w:rsidRPr="00F23E32">
        <w:t>The present</w:t>
      </w:r>
      <w:r w:rsidR="00887903" w:rsidRPr="00F23E32">
        <w:t xml:space="preserve"> full charged capacity of a battery is different from when the battery was </w:t>
      </w:r>
      <w:r w:rsidR="00E2462D" w:rsidRPr="00F23E32">
        <w:t>new and</w:t>
      </w:r>
      <w:r w:rsidR="00C565CB" w:rsidRPr="00F23E32">
        <w:t xml:space="preserve"> subsequently</w:t>
      </w:r>
      <w:r w:rsidR="00E2462D" w:rsidRPr="00F23E32">
        <w:t xml:space="preserve"> declines over time. The following equation</w:t>
      </w:r>
      <w:r w:rsidR="00887903" w:rsidRPr="00F23E32">
        <w:t xml:space="preserve"> can be used to calculate the SOH of the battery: </w:t>
      </w:r>
      <w:r w:rsidR="00887903" w:rsidRPr="00F23E32">
        <w:fldChar w:fldCharType="begin"/>
      </w:r>
      <w:r w:rsidR="0087131A">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rsidRPr="00F23E32">
        <w:fldChar w:fldCharType="separate"/>
      </w:r>
      <w:r w:rsidR="0087131A">
        <w:rPr>
          <w:noProof/>
        </w:rPr>
        <w:t>[</w:t>
      </w:r>
      <w:hyperlink w:anchor="_ENREF_66" w:tooltip="Ng, 2009 #129" w:history="1">
        <w:r w:rsidR="00FC39FA">
          <w:rPr>
            <w:noProof/>
          </w:rPr>
          <w:t>66</w:t>
        </w:r>
      </w:hyperlink>
      <w:r w:rsidR="0087131A">
        <w:rPr>
          <w:noProof/>
        </w:rPr>
        <w:t>]</w:t>
      </w:r>
      <w:r w:rsidR="00887903" w:rsidRPr="00F23E32">
        <w:fldChar w:fldCharType="end"/>
      </w:r>
    </w:p>
    <w:p w14:paraId="4B58B340" w14:textId="12C9037E" w:rsidR="00887903" w:rsidRPr="00F23E32" w:rsidRDefault="00887903" w:rsidP="00C3236C"/>
    <w:p w14:paraId="35C040A1" w14:textId="5AF2B3C8" w:rsidR="00887903" w:rsidRPr="00F23E32" w:rsidRDefault="00E810FC" w:rsidP="00C3236C">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68B0C29" w14:textId="77777777" w:rsidR="00887903" w:rsidRPr="00F23E32" w:rsidRDefault="00887903" w:rsidP="00C3236C"/>
    <w:p w14:paraId="160A929E" w14:textId="05C65D1E" w:rsidR="00887903" w:rsidRPr="00F23E32" w:rsidRDefault="00887903" w:rsidP="00C3236C">
      <w:r w:rsidRPr="00F23E32">
        <w:t>Where:</w:t>
      </w:r>
    </w:p>
    <w:p w14:paraId="50C210C2" w14:textId="380755F7" w:rsidR="00622D0D" w:rsidRPr="00F23E32" w:rsidRDefault="00E810FC" w:rsidP="00C3236C">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F23E32">
        <w:t xml:space="preserve"> – is the original rated cap</w:t>
      </w:r>
      <w:r w:rsidR="0070501F" w:rsidRPr="00F23E32">
        <w:t>a</w:t>
      </w:r>
      <w:r w:rsidR="00887903" w:rsidRPr="00F23E32">
        <w:t>city of the battery</w:t>
      </w:r>
    </w:p>
    <w:p w14:paraId="177036A1" w14:textId="6A2D1873" w:rsidR="00E45F5F" w:rsidRPr="00F23E32" w:rsidRDefault="00E45F5F" w:rsidP="00C3236C">
      <w:r w:rsidRPr="00F23E32">
        <w:br w:type="page"/>
      </w:r>
    </w:p>
    <w:p w14:paraId="282C557D" w14:textId="202C0315" w:rsidR="00834979" w:rsidRPr="00F23E32" w:rsidRDefault="00834979" w:rsidP="00A46DFA">
      <w:pPr>
        <w:pStyle w:val="Heading2"/>
      </w:pPr>
      <w:bookmarkStart w:id="137" w:name="_Toc492808396"/>
      <w:r w:rsidRPr="00F23E32">
        <w:t>North Queensland Solar Radiation</w:t>
      </w:r>
      <w:bookmarkEnd w:id="137"/>
    </w:p>
    <w:p w14:paraId="52E5831D" w14:textId="77777777" w:rsidR="00542B12" w:rsidRPr="00F23E32" w:rsidRDefault="00542B12" w:rsidP="00C3236C"/>
    <w:p w14:paraId="1B896F06" w14:textId="5E37FD2A" w:rsidR="003738FD" w:rsidRPr="00F23E32" w:rsidRDefault="0086251B" w:rsidP="00C3236C">
      <w:r w:rsidRPr="00F23E32">
        <w:t xml:space="preserve">Solar PV systems derive their energy directly from the sun. The amount of sunlight hours and its intensity </w:t>
      </w:r>
      <w:r w:rsidR="00E6127E" w:rsidRPr="00F23E32">
        <w:t>vary</w:t>
      </w:r>
      <w:r w:rsidR="003738FD" w:rsidRPr="00F23E32">
        <w:t>,</w:t>
      </w:r>
      <w:r w:rsidR="00E6127E" w:rsidRPr="00F23E32">
        <w:t xml:space="preserve"> therefore a measure of potential energy must be established. The Diffuse solar irradiance is a measure of th</w:t>
      </w:r>
      <w:r w:rsidR="003738FD" w:rsidRPr="00F23E32">
        <w:t>e rate of incoming solar energy</w:t>
      </w:r>
      <w:r w:rsidRPr="00F23E32">
        <w:t xml:space="preserve"> </w:t>
      </w:r>
      <w:r w:rsidR="00E6127E" w:rsidRPr="00F23E32">
        <w:t xml:space="preserve">both directly and diffused on a horizontal plane at a point on the Earth’s Surface. The device which measures diffuse solar irradiance is the pyranometer. </w:t>
      </w:r>
      <w:r w:rsidR="003738FD" w:rsidRPr="00F23E32">
        <w:t xml:space="preserve">Instruments to measure solar irradiance are complex and special procedures must be adhered to for calibration and measuring. </w:t>
      </w:r>
      <w:r w:rsidR="003738FD" w:rsidRPr="00F23E32">
        <w:fldChar w:fldCharType="begin"/>
      </w:r>
      <w:r w:rsidR="0087131A">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rsidRPr="00F23E32">
        <w:fldChar w:fldCharType="separate"/>
      </w:r>
      <w:r w:rsidR="0087131A">
        <w:rPr>
          <w:noProof/>
        </w:rPr>
        <w:t>[</w:t>
      </w:r>
      <w:hyperlink w:anchor="_ENREF_68" w:tooltip="McKenzie, 1993 #81" w:history="1">
        <w:r w:rsidR="00FC39FA">
          <w:rPr>
            <w:noProof/>
          </w:rPr>
          <w:t>68</w:t>
        </w:r>
      </w:hyperlink>
      <w:r w:rsidR="0087131A">
        <w:rPr>
          <w:noProof/>
        </w:rPr>
        <w:t>]</w:t>
      </w:r>
      <w:r w:rsidR="003738FD" w:rsidRPr="00F23E32">
        <w:fldChar w:fldCharType="end"/>
      </w:r>
      <w:r w:rsidR="003738FD" w:rsidRPr="00F23E32">
        <w:t xml:space="preserve"> </w:t>
      </w:r>
    </w:p>
    <w:p w14:paraId="4A2E4123" w14:textId="77777777" w:rsidR="00120643" w:rsidRPr="00F23E32" w:rsidRDefault="00120643" w:rsidP="00C3236C"/>
    <w:p w14:paraId="572F1909" w14:textId="272A3BE5" w:rsidR="003738FD" w:rsidRPr="00F23E32" w:rsidRDefault="003738FD" w:rsidP="00C3236C">
      <w:r w:rsidRPr="00F23E32">
        <w:t>Australi</w:t>
      </w:r>
      <w:r w:rsidR="00C0067F" w:rsidRPr="00F23E32">
        <w:t>a</w:t>
      </w:r>
      <w:r w:rsidRPr="00F23E32">
        <w:t xml:space="preserve"> is situated approximately in the middle of the tropic of Capricorn at 23.5 </w:t>
      </w:r>
      <w:r w:rsidR="00327307" w:rsidRPr="00F23E32">
        <w:t xml:space="preserve">degrees </w:t>
      </w:r>
      <w:r w:rsidRPr="00F23E32">
        <w:t xml:space="preserve">latitude. It therefore experiences high degrees of solar irradiance which nominate it as a </w:t>
      </w:r>
      <w:r w:rsidR="00327307" w:rsidRPr="00F23E32">
        <w:t xml:space="preserve">prime </w:t>
      </w:r>
      <w:r w:rsidRPr="00F23E32">
        <w:t xml:space="preserve">candidate for solar PV systems. The Australian Solar Irradiance is shown below in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nd was taken from the Bureau of Meteorology</w:t>
      </w:r>
      <w:r w:rsidR="001314E5" w:rsidRPr="00F23E32">
        <w:t xml:space="preserve"> website</w:t>
      </w:r>
      <w:r w:rsidRPr="00F23E32">
        <w:t>.</w:t>
      </w:r>
      <w:r w:rsidR="001314E5" w:rsidRPr="00F23E32">
        <w:t xml:space="preserve"> </w:t>
      </w:r>
      <w:r w:rsidR="003204B4" w:rsidRPr="00F23E32">
        <w:fldChar w:fldCharType="begin"/>
      </w:r>
      <w:r w:rsidR="0087131A">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rsidRPr="00F23E32">
        <w:fldChar w:fldCharType="separate"/>
      </w:r>
      <w:r w:rsidR="0087131A">
        <w:rPr>
          <w:noProof/>
        </w:rPr>
        <w:t>[</w:t>
      </w:r>
      <w:hyperlink w:anchor="_ENREF_69" w:tooltip="(BOM), 2017 #79" w:history="1">
        <w:r w:rsidR="00FC39FA">
          <w:rPr>
            <w:noProof/>
          </w:rPr>
          <w:t>69</w:t>
        </w:r>
      </w:hyperlink>
      <w:r w:rsidR="0087131A">
        <w:rPr>
          <w:noProof/>
        </w:rPr>
        <w:t>]</w:t>
      </w:r>
      <w:r w:rsidR="003204B4" w:rsidRPr="00F23E32">
        <w:fldChar w:fldCharType="end"/>
      </w:r>
    </w:p>
    <w:p w14:paraId="09981082" w14:textId="769EA8E0" w:rsidR="00C0067F" w:rsidRPr="00F23E32" w:rsidRDefault="00C53883" w:rsidP="00C3236C">
      <w:r w:rsidRPr="00F23E32">
        <w:rPr>
          <w:noProof/>
        </w:rPr>
        <mc:AlternateContent>
          <mc:Choice Requires="wpg">
            <w:drawing>
              <wp:anchor distT="0" distB="0" distL="114300" distR="114300" simplePos="0" relativeHeight="251309056"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6D222092" w:rsidR="00E67436" w:rsidRPr="00BB0A4A" w:rsidRDefault="00E67436" w:rsidP="00C3236C">
                              <w:pPr>
                                <w:pStyle w:val="Caption"/>
                                <w:rPr>
                                  <w:szCs w:val="24"/>
                                </w:rPr>
                              </w:pPr>
                              <w:bookmarkStart w:id="138" w:name="_Ref479518582"/>
                              <w:bookmarkStart w:id="139" w:name="_Toc492978012"/>
                              <w:bookmarkStart w:id="140" w:name="_Ref4929784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38"/>
                              <w:r>
                                <w:t xml:space="preserve"> - Australian Solar Irradiance [61]</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30905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6D222092" w:rsidR="00E67436" w:rsidRPr="00BB0A4A" w:rsidRDefault="00E67436" w:rsidP="00C3236C">
                        <w:pPr>
                          <w:pStyle w:val="Caption"/>
                          <w:rPr>
                            <w:szCs w:val="24"/>
                          </w:rPr>
                        </w:pPr>
                        <w:bookmarkStart w:id="141" w:name="_Ref479518582"/>
                        <w:bookmarkStart w:id="142" w:name="_Toc492978012"/>
                        <w:bookmarkStart w:id="143" w:name="_Ref4929784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1"/>
                        <w:r>
                          <w:t xml:space="preserve"> - Australian Solar Irradiance [61]</w:t>
                        </w:r>
                        <w:bookmarkEnd w:id="142"/>
                        <w:bookmarkEnd w:id="143"/>
                      </w:p>
                    </w:txbxContent>
                  </v:textbox>
                </v:shape>
                <w10:wrap type="square"/>
              </v:group>
            </w:pict>
          </mc:Fallback>
        </mc:AlternateContent>
      </w:r>
    </w:p>
    <w:p w14:paraId="57CA2B7F" w14:textId="3625DC31" w:rsidR="00C0067F" w:rsidRPr="00F23E32" w:rsidRDefault="00C0067F" w:rsidP="00C3236C"/>
    <w:p w14:paraId="353D04D0" w14:textId="77777777" w:rsidR="001855A2" w:rsidRPr="00F23E32" w:rsidRDefault="001855A2" w:rsidP="00C3236C"/>
    <w:p w14:paraId="535821E1" w14:textId="75BE291A" w:rsidR="00720777" w:rsidRPr="00F23E32" w:rsidRDefault="00120643" w:rsidP="00C3236C">
      <w:r w:rsidRPr="00F23E32">
        <w:t xml:space="preserve">The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bove shows that Townsville e</w:t>
      </w:r>
      <w:r w:rsidR="00327307" w:rsidRPr="00F23E32">
        <w:t>xperiences approximately 22MJ/m</w:t>
      </w:r>
      <w:r w:rsidR="00327307" w:rsidRPr="00F23E32">
        <w:rPr>
          <w:sz w:val="28"/>
          <w:vertAlign w:val="superscript"/>
        </w:rPr>
        <w:t>2</w:t>
      </w:r>
      <w:r w:rsidRPr="00F23E32">
        <w:t xml:space="preserve"> of solar energy each year</w:t>
      </w:r>
      <w:r w:rsidR="003A0EF7" w:rsidRPr="00F23E32">
        <w:t xml:space="preserve"> with approximately 300 days of sunlight</w:t>
      </w:r>
      <w:r w:rsidRPr="00F23E32">
        <w:t>.</w:t>
      </w:r>
      <w:r w:rsidR="003A0EF7" w:rsidRPr="00F23E32">
        <w:t xml:space="preserve"> </w:t>
      </w:r>
      <w:r w:rsidR="003A0EF7" w:rsidRPr="00F23E32">
        <w:fldChar w:fldCharType="begin"/>
      </w:r>
      <w:r w:rsidR="0087131A">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rsidRPr="00F23E32">
        <w:fldChar w:fldCharType="separate"/>
      </w:r>
      <w:r w:rsidR="0087131A">
        <w:rPr>
          <w:noProof/>
        </w:rPr>
        <w:t>[</w:t>
      </w:r>
      <w:hyperlink w:anchor="_ENREF_70" w:tooltip="Zahedi, 2010 #36" w:history="1">
        <w:r w:rsidR="00FC39FA">
          <w:rPr>
            <w:noProof/>
          </w:rPr>
          <w:t>70</w:t>
        </w:r>
      </w:hyperlink>
      <w:r w:rsidR="0087131A">
        <w:rPr>
          <w:noProof/>
        </w:rPr>
        <w:t>]</w:t>
      </w:r>
      <w:r w:rsidR="003A0EF7" w:rsidRPr="00F23E32">
        <w:fldChar w:fldCharType="end"/>
      </w:r>
      <w:r w:rsidRPr="00F23E32">
        <w:t xml:space="preserve">  </w:t>
      </w:r>
      <w:r w:rsidR="00E6127E" w:rsidRPr="00F23E32">
        <w:t>Townsville experiences high levels of solar radiation through</w:t>
      </w:r>
      <w:r w:rsidR="00C0067F" w:rsidRPr="00F23E32">
        <w:t>out</w:t>
      </w:r>
      <w:r w:rsidR="00E6127E" w:rsidRPr="00F23E32">
        <w:t xml:space="preserve"> the year due to its high solar </w:t>
      </w:r>
      <w:r w:rsidR="003204B4" w:rsidRPr="00F23E32">
        <w:t>elevations</w:t>
      </w:r>
      <w:r w:rsidR="00E6127E" w:rsidRPr="00F23E32">
        <w:t xml:space="preserve"> and low total ozone columns.</w:t>
      </w:r>
      <w:r w:rsidR="003738FD" w:rsidRPr="00F23E32">
        <w:t xml:space="preserve"> </w:t>
      </w:r>
      <w:r w:rsidR="003738FD" w:rsidRPr="00F23E32">
        <w:fldChar w:fldCharType="begin"/>
      </w:r>
      <w:r w:rsidR="0087131A">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rsidRPr="00F23E32">
        <w:fldChar w:fldCharType="separate"/>
      </w:r>
      <w:r w:rsidR="0087131A">
        <w:rPr>
          <w:noProof/>
        </w:rPr>
        <w:t>[</w:t>
      </w:r>
      <w:hyperlink w:anchor="_ENREF_71" w:tooltip="Bernhard, 1997 #80" w:history="1">
        <w:r w:rsidR="00FC39FA">
          <w:rPr>
            <w:noProof/>
          </w:rPr>
          <w:t>71</w:t>
        </w:r>
      </w:hyperlink>
      <w:r w:rsidR="0087131A">
        <w:rPr>
          <w:noProof/>
        </w:rPr>
        <w:t>]</w:t>
      </w:r>
      <w:r w:rsidR="003738FD" w:rsidRPr="00F23E32">
        <w:fldChar w:fldCharType="end"/>
      </w:r>
      <w:r w:rsidR="00E6127E" w:rsidRPr="00F23E32">
        <w:t xml:space="preserve"> </w:t>
      </w:r>
      <w:r w:rsidR="003738FD" w:rsidRPr="00F23E32">
        <w:t xml:space="preserve"> </w:t>
      </w:r>
      <w:r w:rsidRPr="00F23E32">
        <w:t>This 22MJ</w:t>
      </w:r>
      <w:r w:rsidR="00327307" w:rsidRPr="00F23E32">
        <w:t>/m</w:t>
      </w:r>
      <w:r w:rsidR="00327307" w:rsidRPr="00F23E32">
        <w:rPr>
          <w:vertAlign w:val="superscript"/>
        </w:rPr>
        <w:t>2</w:t>
      </w:r>
      <w:r w:rsidR="00C0067F" w:rsidRPr="00F23E32">
        <w:t xml:space="preserve"> is a yearly figure and consequently from t</w:t>
      </w:r>
      <w:r w:rsidRPr="00F23E32">
        <w:t xml:space="preserve">he tilt of the Earth’s axis it varies as shown in the </w:t>
      </w:r>
      <w:r w:rsidR="00C0067F" w:rsidRPr="00F23E32">
        <w:rPr>
          <w:i/>
        </w:rPr>
        <w:fldChar w:fldCharType="begin"/>
      </w:r>
      <w:r w:rsidR="00C0067F" w:rsidRPr="00F23E32">
        <w:rPr>
          <w:i/>
        </w:rPr>
        <w:instrText xml:space="preserve"> REF _Ref479519412 \h </w:instrText>
      </w:r>
      <w:r w:rsidR="00E03B22" w:rsidRPr="00F23E32">
        <w:rPr>
          <w:i/>
        </w:rPr>
        <w:instrText xml:space="preserve"> \* MERGEFORMAT </w:instrText>
      </w:r>
      <w:r w:rsidR="00C0067F" w:rsidRPr="00F23E32">
        <w:rPr>
          <w:i/>
        </w:rPr>
      </w:r>
      <w:r w:rsidR="00C0067F" w:rsidRPr="00F23E32">
        <w:rPr>
          <w:i/>
        </w:rPr>
        <w:fldChar w:fldCharType="separate"/>
      </w:r>
      <w:r w:rsidR="00F23E32" w:rsidRPr="00F23E32">
        <w:rPr>
          <w:b/>
          <w:i/>
        </w:rPr>
        <w:t>Figure 2</w:t>
      </w:r>
      <w:r w:rsidR="00F23E32" w:rsidRPr="00F23E32">
        <w:rPr>
          <w:b/>
          <w:i/>
        </w:rPr>
        <w:noBreakHyphen/>
        <w:t>21</w:t>
      </w:r>
      <w:r w:rsidR="00C0067F" w:rsidRPr="00F23E32">
        <w:rPr>
          <w:i/>
        </w:rPr>
        <w:fldChar w:fldCharType="end"/>
      </w:r>
      <w:r w:rsidRPr="00F23E32">
        <w:t xml:space="preserve"> below</w:t>
      </w:r>
      <w:r w:rsidR="00C0067F" w:rsidRPr="00F23E32">
        <w:t>.</w:t>
      </w:r>
      <w:r w:rsidR="00DD637E" w:rsidRPr="00F23E32">
        <w:t xml:space="preserve"> This total radiation figure was created in Turkey with a similar latitude to Townsville but in the Norther</w:t>
      </w:r>
      <w:r w:rsidR="009C5DF4" w:rsidRPr="00F23E32">
        <w:t>n</w:t>
      </w:r>
      <w:r w:rsidR="00DD637E" w:rsidRPr="00F23E32">
        <w:t xml:space="preserve"> Hemisphere. It shows the relationship between month and amount of solar radiation</w:t>
      </w:r>
      <w:r w:rsidR="009C5DF4" w:rsidRPr="00F23E32">
        <w:t xml:space="preserve"> and</w:t>
      </w:r>
      <w:r w:rsidR="00DD637E" w:rsidRPr="00F23E32">
        <w:t xml:space="preserve"> how it varies </w:t>
      </w:r>
      <w:r w:rsidR="003457BD" w:rsidRPr="00F23E32">
        <w:t>throughout</w:t>
      </w:r>
      <w:r w:rsidR="00DD637E" w:rsidRPr="00F23E32">
        <w:t xml:space="preserve"> the year.</w:t>
      </w:r>
      <w:bookmarkStart w:id="144" w:name="globalirradiance"/>
      <w:bookmarkEnd w:id="144"/>
    </w:p>
    <w:p w14:paraId="5367BF7F" w14:textId="39A42726" w:rsidR="00C3236C" w:rsidRDefault="00C3236C" w:rsidP="00C3236C">
      <w:r w:rsidRPr="00F23E32">
        <w:rPr>
          <w:noProof/>
        </w:rPr>
        <mc:AlternateContent>
          <mc:Choice Requires="wpg">
            <w:drawing>
              <wp:anchor distT="0" distB="0" distL="114300" distR="114300" simplePos="0" relativeHeight="251334656" behindDoc="0" locked="0" layoutInCell="1" allowOverlap="1" wp14:anchorId="5F7B4823" wp14:editId="31755B23">
                <wp:simplePos x="0" y="0"/>
                <wp:positionH relativeFrom="column">
                  <wp:posOffset>-25400</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1EC5E979" w:rsidR="00E67436" w:rsidRPr="00D803C5" w:rsidRDefault="00E67436" w:rsidP="00C3236C">
                              <w:bookmarkStart w:id="145" w:name="_Ref479519412"/>
                              <w:bookmarkStart w:id="146" w:name="_Toc492978013"/>
                              <w:r w:rsidRPr="00AE7040">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1</w:t>
                              </w:r>
                              <w:r>
                                <w:rPr>
                                  <w:b/>
                                </w:rPr>
                                <w:fldChar w:fldCharType="end"/>
                              </w:r>
                              <w:bookmarkEnd w:id="145"/>
                              <w:r>
                                <w:t>- Average hourly total solar radiation on horizontal surface (measured) [63]</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2pt;margin-top:18.1pt;width:457.7pt;height:348pt;z-index:251334656;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1EC5E979" w:rsidR="00E67436" w:rsidRPr="00D803C5" w:rsidRDefault="00E67436" w:rsidP="00C3236C">
                        <w:bookmarkStart w:id="147" w:name="_Ref479519412"/>
                        <w:bookmarkStart w:id="148" w:name="_Toc492978013"/>
                        <w:r w:rsidRPr="00AE7040">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1</w:t>
                        </w:r>
                        <w:r>
                          <w:rPr>
                            <w:b/>
                          </w:rPr>
                          <w:fldChar w:fldCharType="end"/>
                        </w:r>
                        <w:bookmarkEnd w:id="147"/>
                        <w:r>
                          <w:t>- Average hourly total solar radiation on horizontal surface (measured) [63]</w:t>
                        </w:r>
                        <w:bookmarkEnd w:id="148"/>
                      </w:p>
                    </w:txbxContent>
                  </v:textbox>
                </v:shape>
                <w10:wrap type="square"/>
              </v:group>
            </w:pict>
          </mc:Fallback>
        </mc:AlternateContent>
      </w:r>
    </w:p>
    <w:p w14:paraId="509C6A9E" w14:textId="223488B7" w:rsidR="00607EA4" w:rsidRDefault="00607EA4" w:rsidP="00C3236C"/>
    <w:p w14:paraId="638A24C2" w14:textId="26B3C391" w:rsidR="00982680" w:rsidRPr="0052262B" w:rsidRDefault="00982680" w:rsidP="00982680">
      <w:pPr>
        <w:pStyle w:val="Heading3"/>
      </w:pPr>
      <w:r w:rsidRPr="0052262B">
        <w:t>PSH Conversion</w:t>
      </w:r>
    </w:p>
    <w:p w14:paraId="149475F9" w14:textId="102CDEA9" w:rsidR="00982680" w:rsidRDefault="00982680" w:rsidP="00C3236C">
      <w:r>
        <w:t xml:space="preserve">The data which is given in </w:t>
      </w:r>
      <w:r>
        <w:fldChar w:fldCharType="begin"/>
      </w:r>
      <w:r>
        <w:instrText xml:space="preserve"> REF _Ref479518582 \h </w:instrText>
      </w:r>
      <w:r>
        <w:fldChar w:fldCharType="separate"/>
      </w:r>
      <w:r w:rsidRPr="00811B9E">
        <w:t xml:space="preserve">Figure </w:t>
      </w:r>
      <w:r>
        <w:rPr>
          <w:noProof/>
        </w:rPr>
        <w:t>2</w:t>
      </w:r>
      <w:r>
        <w:noBreakHyphen/>
      </w:r>
      <w:r>
        <w:rPr>
          <w:noProof/>
        </w:rPr>
        <w:t>20</w:t>
      </w:r>
      <w:r>
        <w:fldChar w:fldCharType="end"/>
      </w:r>
      <w:r>
        <w:t xml:space="preserve"> is megajoules per </w:t>
      </w:r>
      <w:r w:rsidR="008C293F">
        <w:t>meter</w:t>
      </w:r>
      <w:r>
        <w:t xml:space="preserve"> squared. To convert megajoules per </w:t>
      </w:r>
      <w:r w:rsidR="008C293F">
        <w:t>meter</w:t>
      </w:r>
      <w:r w:rsidR="0052262B">
        <w:t>s squared per day to peak sun hours the following conversions are used:</w:t>
      </w:r>
    </w:p>
    <w:p w14:paraId="3176CFD8" w14:textId="3EC89214" w:rsidR="00982680" w:rsidRPr="008C293F" w:rsidRDefault="00982680" w:rsidP="008C293F"/>
    <w:p w14:paraId="0FB8907C" w14:textId="5E9A9C07" w:rsidR="00982680" w:rsidRPr="00607EA4" w:rsidRDefault="00833C8C" w:rsidP="00607EA4">
      <m:oMathPara>
        <m:oMath>
          <m:r>
            <m:rPr>
              <m:sty m:val="p"/>
            </m:rPr>
            <w:rPr>
              <w:rFonts w:ascii="Cambria Math" w:hAnsi="Cambria Math"/>
            </w:rPr>
            <m:t xml:space="preserve">1 </m:t>
          </m:r>
          <m:r>
            <w:rPr>
              <w:rFonts w:ascii="Cambria Math" w:hAnsi="Cambria Math"/>
            </w:rPr>
            <m:t>Wat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607EA4" w:rsidRDefault="00833C8C" w:rsidP="00607EA4"/>
    <w:p w14:paraId="628B81ED" w14:textId="77C2F260" w:rsidR="00833C8C" w:rsidRPr="00607EA4" w:rsidRDefault="008C293F" w:rsidP="00607EA4">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607EA4" w:rsidRDefault="00607EA4" w:rsidP="00607EA4"/>
    <w:p w14:paraId="76B84FC4" w14:textId="21C14470" w:rsidR="00607EA4" w:rsidRPr="00607EA4" w:rsidRDefault="00607EA4" w:rsidP="00607EA4">
      <m:oMathPara>
        <m:oMath>
          <m:r>
            <m:rPr>
              <m:sty m:val="p"/>
            </m:rPr>
            <w:rPr>
              <w:rFonts w:ascii="Cambria Math" w:hAnsi="Cambria Math"/>
            </w:rPr>
            <m:t>1 kW(day)</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8.64</m:t>
              </m:r>
              <m:r>
                <m:rPr>
                  <m:sty m:val="p"/>
                </m:rPr>
                <w:rPr>
                  <w:rFonts w:ascii="Cambria Math" w:hAnsi="Cambria Math"/>
                </w:rPr>
                <m:t xml:space="preserve">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62BA30E0" w14:textId="1AA6B3EC" w:rsidR="008C293F" w:rsidRDefault="008C293F" w:rsidP="00607EA4"/>
    <w:p w14:paraId="5B69093D" w14:textId="4543C370" w:rsidR="00607EA4" w:rsidRPr="00607EA4" w:rsidRDefault="00607EA4" w:rsidP="00607EA4">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607EA4" w:rsidRDefault="00607EA4" w:rsidP="00607EA4"/>
    <w:p w14:paraId="6E17E559" w14:textId="2963A0D1" w:rsidR="008C293F" w:rsidRPr="00607EA4" w:rsidRDefault="0052262B" w:rsidP="00607EA4">
      <m:oMathPara>
        <m:oMath>
          <m:r>
            <m:rPr>
              <m:sty m:val="p"/>
            </m:rPr>
            <w:rPr>
              <w:rFonts w:ascii="Cambria Math" w:hAnsi="Cambria Math"/>
            </w:rPr>
            <m:t>1 kW(hour)</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3.6</m:t>
              </m:r>
              <m:r>
                <m:rPr>
                  <m:sty m:val="p"/>
                </m:rPr>
                <w:rPr>
                  <w:rFonts w:ascii="Cambria Math" w:hAnsi="Cambria Math"/>
                </w:rPr>
                <m:t xml:space="preserve">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607EA4" w:rsidRDefault="008C293F" w:rsidP="00607EA4"/>
    <w:p w14:paraId="52121741" w14:textId="64E22857" w:rsidR="008C293F" w:rsidRPr="0052262B" w:rsidRDefault="00607EA4" w:rsidP="00607EA4">
      <m:oMathPara>
        <m:oMath>
          <m:r>
            <m:rPr>
              <m:sty m:val="p"/>
            </m:rPr>
            <w:rPr>
              <w:rFonts w:ascii="Cambria Math" w:hAnsi="Cambria Math"/>
            </w:rPr>
            <m:t>0.277</m:t>
          </m:r>
          <m:r>
            <m:rPr>
              <m:sty m:val="p"/>
            </m:rPr>
            <w:rPr>
              <w:rFonts w:ascii="Cambria Math" w:hAnsi="Cambria Math"/>
            </w:rPr>
            <m:t xml:space="preserve"> </m:t>
          </m:r>
          <m:r>
            <w:rPr>
              <w:rFonts w:ascii="Cambria Math" w:hAnsi="Cambria Math"/>
            </w:rPr>
            <m:t>kW</m:t>
          </m:r>
          <m:r>
            <w:rPr>
              <w:rFonts w:ascii="Cambria Math" w:hAnsi="Cambria Math"/>
            </w:rPr>
            <m:t xml:space="preserve">*1 </m:t>
          </m:r>
          <m:r>
            <w:rPr>
              <w:rFonts w:ascii="Cambria Math" w:hAnsi="Cambria Math"/>
            </w:rPr>
            <m:t>hr</m:t>
          </m:r>
          <m:r>
            <m:rPr>
              <m:sty m:val="p"/>
            </m:rPr>
            <w:rPr>
              <w:rFonts w:ascii="Cambria Math" w:hAnsi="Cambria Math"/>
            </w:rPr>
            <m:t>=</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133DA58" w14:textId="77777777" w:rsidR="0052262B" w:rsidRPr="007843D6" w:rsidRDefault="0052262B" w:rsidP="00607EA4"/>
    <w:p w14:paraId="228E5497" w14:textId="6ABBFAFE" w:rsidR="007843D6" w:rsidRPr="00607EA4" w:rsidRDefault="007843D6" w:rsidP="00607EA4">
      <m:oMathPara>
        <m:oMath>
          <m:f>
            <m:fPr>
              <m:ctrlPr>
                <w:rPr>
                  <w:rFonts w:ascii="Cambria Math" w:hAnsi="Cambria Math"/>
                </w:rPr>
              </m:ctrlPr>
            </m:fPr>
            <m:num>
              <m:r>
                <m:rPr>
                  <m:sty m:val="p"/>
                </m:rPr>
                <w:rPr>
                  <w:rFonts w:ascii="Cambria Math" w:hAnsi="Cambria Math"/>
                </w:rPr>
                <m:t>0.277</m:t>
              </m:r>
              <m:r>
                <m:rPr>
                  <m:sty m:val="p"/>
                </m:rPr>
                <w:rPr>
                  <w:rFonts w:ascii="Cambria Math" w:hAnsi="Cambria Math"/>
                </w:rPr>
                <m:t xml:space="preserve"> </m:t>
              </m:r>
              <m:r>
                <w:rPr>
                  <w:rFonts w:ascii="Cambria Math" w:hAnsi="Cambria Math"/>
                </w:rPr>
                <m:t>kW</m:t>
              </m:r>
              <m:r>
                <w:rPr>
                  <w:rFonts w:ascii="Cambria Math" w:hAnsi="Cambria Math"/>
                </w:rPr>
                <m:t>hr</m:t>
              </m:r>
            </m:num>
            <m:den>
              <m:r>
                <m:rPr>
                  <m:sty m:val="p"/>
                </m:rPr>
                <w:rPr>
                  <w:rFonts w:ascii="Cambria Math" w:hAnsi="Cambria Math"/>
                </w:rPr>
                <m:t>1</m:t>
              </m:r>
              <m:r>
                <m:rPr>
                  <m:sty m:val="p"/>
                </m:rPr>
                <w:rPr>
                  <w:rFonts w:ascii="Cambria Math" w:hAnsi="Cambria Math"/>
                </w:rPr>
                <m:t xml:space="preserve"> </m:t>
              </m:r>
              <m:r>
                <w:rPr>
                  <w:rFonts w:ascii="Cambria Math" w:hAnsi="Cambria Math"/>
                </w:rPr>
                <m:t>MJ</m:t>
              </m:r>
              <m:r>
                <m:rPr>
                  <m:sty m:val="p"/>
                </m:rPr>
                <w:rPr>
                  <w:rFonts w:ascii="Cambria Math" w:hAnsi="Cambria Math"/>
                </w:rPr>
                <m:t xml:space="preserve"> </m:t>
              </m:r>
            </m:den>
          </m:f>
          <m:r>
            <m:rPr>
              <m:sty m:val="p"/>
            </m:rPr>
            <w:rPr>
              <w:rFonts w:ascii="Cambria Math" w:hAnsi="Cambria Math"/>
            </w:rPr>
            <m:t>=</m:t>
          </m:r>
          <m:r>
            <w:rPr>
              <w:rFonts w:ascii="Cambria Math" w:hAnsi="Cambria Math"/>
            </w:rPr>
            <m:t xml:space="preserve">1 </m:t>
          </m:r>
        </m:oMath>
      </m:oMathPara>
    </w:p>
    <w:p w14:paraId="49329528" w14:textId="656689D4" w:rsidR="00833C8C" w:rsidRDefault="00833C8C" w:rsidP="00C3236C">
      <w:pPr>
        <w:rPr>
          <w:rFonts w:ascii="Cambria Math" w:hAnsi="Cambria Math"/>
        </w:rPr>
      </w:pPr>
    </w:p>
    <w:p w14:paraId="29C268BA" w14:textId="0DB41574" w:rsidR="00607EA4" w:rsidRPr="007843D6" w:rsidRDefault="007843D6" w:rsidP="00C3236C">
      <w:pPr>
        <w:rPr>
          <w:rFonts w:ascii="Cambria Math" w:hAnsi="Cambria Math"/>
        </w:rPr>
      </w:pPr>
      <m:oMathPara>
        <m:oMath>
          <m:f>
            <m:fPr>
              <m:ctrlPr>
                <w:rPr>
                  <w:rFonts w:ascii="Cambria Math" w:hAnsi="Cambria Math"/>
                </w:rPr>
              </m:ctrlPr>
            </m:fPr>
            <m:num>
              <m:r>
                <m:rPr>
                  <m:sty m:val="p"/>
                </m:rPr>
                <w:rPr>
                  <w:rFonts w:ascii="Cambria Math" w:hAnsi="Cambria Math"/>
                </w:rPr>
                <m:t>20</m:t>
              </m:r>
              <m:r>
                <m:rPr>
                  <m:sty m:val="p"/>
                </m:rPr>
                <w:rPr>
                  <w:rFonts w:ascii="Cambria Math" w:hAnsi="Cambria Math"/>
                </w:rPr>
                <m:t xml:space="preserve"> </m:t>
              </m:r>
              <m:r>
                <w:rPr>
                  <w:rFonts w:ascii="Cambria Math" w:hAnsi="Cambria Math"/>
                </w:rPr>
                <m:t>MJ</m:t>
              </m:r>
            </m:num>
            <m:den>
              <m:r>
                <m:rPr>
                  <m:sty m:val="p"/>
                </m:rPr>
                <w:rPr>
                  <w:rFonts w:ascii="Cambria Math" w:hAnsi="Cambria Math"/>
                </w:rPr>
                <m:t>1 day</m:t>
              </m:r>
            </m:den>
          </m:f>
          <m:r>
            <w:rPr>
              <w:rFonts w:ascii="Cambria Math" w:hAnsi="Cambria Math"/>
            </w:rPr>
            <m:t>*</m:t>
          </m:r>
          <m:f>
            <m:fPr>
              <m:ctrlPr>
                <w:rPr>
                  <w:rFonts w:ascii="Cambria Math" w:hAnsi="Cambria Math"/>
                </w:rPr>
              </m:ctrlPr>
            </m:fPr>
            <m:num>
              <m:r>
                <m:rPr>
                  <m:sty m:val="p"/>
                </m:rPr>
                <w:rPr>
                  <w:rFonts w:ascii="Cambria Math" w:hAnsi="Cambria Math"/>
                </w:rPr>
                <m:t>0.277</m:t>
              </m:r>
              <m:r>
                <m:rPr>
                  <m:sty m:val="p"/>
                </m:rPr>
                <w:rPr>
                  <w:rFonts w:ascii="Cambria Math" w:hAnsi="Cambria Math"/>
                </w:rPr>
                <m:t xml:space="preserve"> </m:t>
              </m:r>
              <m:r>
                <w:rPr>
                  <w:rFonts w:ascii="Cambria Math" w:hAnsi="Cambria Math"/>
                </w:rPr>
                <m:t>kW</m:t>
              </m:r>
              <m:r>
                <w:rPr>
                  <w:rFonts w:ascii="Cambria Math" w:hAnsi="Cambria Math"/>
                </w:rPr>
                <m:t>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w:rPr>
              <w:rFonts w:ascii="Cambria Math" w:hAnsi="Cambria Math"/>
            </w:rPr>
            <m:t>=5.55</m:t>
          </m:r>
          <m:f>
            <m:fPr>
              <m:ctrlPr>
                <w:rPr>
                  <w:rFonts w:ascii="Cambria Math" w:hAnsi="Cambria Math"/>
                  <w:i/>
                </w:rPr>
              </m:ctrlPr>
            </m:fPr>
            <m:num>
              <m:r>
                <w:rPr>
                  <w:rFonts w:ascii="Cambria Math" w:hAnsi="Cambria Math"/>
                </w:rPr>
                <m:t>kWhr</m:t>
              </m:r>
            </m:num>
            <m:den>
              <m:r>
                <w:rPr>
                  <w:rFonts w:ascii="Cambria Math" w:hAnsi="Cambria Math"/>
                </w:rPr>
                <m:t>day</m:t>
              </m:r>
            </m:den>
          </m:f>
        </m:oMath>
      </m:oMathPara>
    </w:p>
    <w:p w14:paraId="386E3FB2" w14:textId="77777777" w:rsidR="007843D6" w:rsidRPr="007843D6" w:rsidRDefault="007843D6" w:rsidP="00C3236C">
      <w:pPr>
        <w:rPr>
          <w:rFonts w:ascii="Cambria Math" w:hAnsi="Cambria Math"/>
        </w:rPr>
      </w:pPr>
    </w:p>
    <w:p w14:paraId="7D0A5453" w14:textId="33ACC3ED" w:rsidR="007843D6" w:rsidRPr="00833C8C" w:rsidRDefault="007843D6" w:rsidP="00C3236C">
      <w:pPr>
        <w:rPr>
          <w:rFonts w:ascii="Cambria Math" w:hAnsi="Cambria Math"/>
        </w:rPr>
      </w:pPr>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20</m:t>
                  </m:r>
                  <m:r>
                    <m:rPr>
                      <m:sty m:val="p"/>
                    </m:rPr>
                    <w:rPr>
                      <w:rFonts w:ascii="Cambria Math" w:hAnsi="Cambria Math"/>
                    </w:rPr>
                    <m:t xml:space="preserve"> </m:t>
                  </m:r>
                  <m:r>
                    <w:rPr>
                      <w:rFonts w:ascii="Cambria Math" w:hAnsi="Cambria Math"/>
                    </w:rPr>
                    <m:t>MJ</m:t>
                  </m:r>
                </m:num>
                <m:den>
                  <m:r>
                    <m:rPr>
                      <m:sty m:val="p"/>
                    </m:rPr>
                    <w:rPr>
                      <w:rFonts w:ascii="Cambria Math" w:hAnsi="Cambria Math"/>
                    </w:rPr>
                    <m:t xml:space="preserve">1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f>
                <m:fPr>
                  <m:ctrlPr>
                    <w:rPr>
                      <w:rFonts w:ascii="Cambria Math" w:hAnsi="Cambria Math"/>
                    </w:rPr>
                  </m:ctrlPr>
                </m:fPr>
                <m:num>
                  <m:r>
                    <m:rPr>
                      <m:sty m:val="p"/>
                    </m:rPr>
                    <w:rPr>
                      <w:rFonts w:ascii="Cambria Math" w:hAnsi="Cambria Math"/>
                    </w:rPr>
                    <m:t>0.277</m:t>
                  </m:r>
                  <m:r>
                    <m:rPr>
                      <m:sty m:val="p"/>
                    </m:rPr>
                    <w:rPr>
                      <w:rFonts w:ascii="Cambria Math" w:hAnsi="Cambria Math"/>
                    </w:rPr>
                    <m:t xml:space="preserve"> </m:t>
                  </m:r>
                  <m:r>
                    <w:rPr>
                      <w:rFonts w:ascii="Cambria Math" w:hAnsi="Cambria Math"/>
                    </w:rPr>
                    <m:t>kW</m:t>
                  </m:r>
                  <m:r>
                    <w:rPr>
                      <w:rFonts w:ascii="Cambria Math" w:hAnsi="Cambria Math"/>
                    </w:rPr>
                    <m:t>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w:rPr>
              <w:rFonts w:ascii="Cambria Math" w:hAnsi="Cambria Math"/>
            </w:rPr>
            <m:t>=5.55</m:t>
          </m:r>
          <m:f>
            <m:fPr>
              <m:ctrlPr>
                <w:rPr>
                  <w:rFonts w:ascii="Cambria Math" w:hAnsi="Cambria Math"/>
                  <w:i/>
                </w:rPr>
              </m:ctrlPr>
            </m:fPr>
            <m:num>
              <m:f>
                <m:fPr>
                  <m:ctrlPr>
                    <w:rPr>
                      <w:rFonts w:ascii="Cambria Math" w:hAnsi="Cambria Math"/>
                      <w:i/>
                    </w:rPr>
                  </m:ctrlPr>
                </m:fPr>
                <m:num>
                  <m:r>
                    <w:rPr>
                      <w:rFonts w:ascii="Cambria Math" w:hAnsi="Cambria Math"/>
                    </w:rPr>
                    <m:t>kWhr</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num>
            <m:den>
              <m:r>
                <w:rPr>
                  <w:rFonts w:ascii="Cambria Math" w:hAnsi="Cambria Math"/>
                </w:rPr>
                <m:t>day</m:t>
              </m:r>
            </m:den>
          </m:f>
          <m:r>
            <w:rPr>
              <w:rFonts w:ascii="Cambria Math" w:hAnsi="Cambria Math"/>
            </w:rPr>
            <m:t>=5.55 PSH</m:t>
          </m:r>
        </m:oMath>
      </m:oMathPara>
    </w:p>
    <w:p w14:paraId="088AB9F1" w14:textId="77777777" w:rsidR="00607EA4" w:rsidRDefault="00607EA4" w:rsidP="00C3236C">
      <w:pPr>
        <w:rPr>
          <w:rFonts w:ascii="Cambria Math" w:hAnsi="Cambria Math"/>
        </w:rPr>
      </w:pPr>
    </w:p>
    <w:p w14:paraId="6CA53032" w14:textId="68DE5042" w:rsidR="00833C8C" w:rsidRPr="008C293F" w:rsidRDefault="008C293F" w:rsidP="00C3236C">
      <w:pPr>
        <w:rPr>
          <w:rFonts w:ascii="Cambria Math" w:hAnsi="Cambria Math"/>
        </w:rPr>
      </w:pPr>
      <w:r>
        <w:rPr>
          <w:rFonts w:ascii="Cambria Math" w:hAnsi="Cambria Math"/>
        </w:rPr>
        <w:t>Therefore, a household in central Northern Territory receiving 20 MJ.m</w:t>
      </w:r>
      <w:r>
        <w:rPr>
          <w:rFonts w:ascii="Cambria Math" w:hAnsi="Cambria Math"/>
          <w:vertAlign w:val="superscript"/>
        </w:rPr>
        <w:t>2</w:t>
      </w:r>
      <w:r>
        <w:rPr>
          <w:rFonts w:ascii="Cambria Math" w:hAnsi="Cambria Math"/>
        </w:rPr>
        <w:t xml:space="preserve">/day </w:t>
      </w:r>
      <w:r w:rsidR="0052262B">
        <w:rPr>
          <w:rFonts w:ascii="Cambria Math" w:hAnsi="Cambria Math"/>
        </w:rPr>
        <w:t xml:space="preserve">is equal to </w:t>
      </w:r>
      <w:r w:rsidR="00607EA4">
        <w:rPr>
          <w:rFonts w:ascii="Cambria Math" w:hAnsi="Cambria Math"/>
        </w:rPr>
        <w:t>5.55 peak sun hours (PSH)</w:t>
      </w:r>
      <w:r w:rsidR="0052262B">
        <w:rPr>
          <w:rFonts w:ascii="Cambria Math" w:hAnsi="Cambria Math"/>
        </w:rPr>
        <w:t xml:space="preserve"> or solar irradiance.</w:t>
      </w:r>
    </w:p>
    <w:p w14:paraId="4896722A" w14:textId="63D96A5E" w:rsidR="00DC74D7" w:rsidRPr="00F23E32" w:rsidRDefault="00DC74D7" w:rsidP="00DC74D7">
      <w:pPr>
        <w:pStyle w:val="Heading2"/>
      </w:pPr>
      <w:r>
        <w:t>Optimal Roof Tilt Angle</w:t>
      </w:r>
      <w:r w:rsidR="00340FD4">
        <w:t xml:space="preserve"> &amp; Orientation</w:t>
      </w:r>
    </w:p>
    <w:p w14:paraId="4EA69D7C" w14:textId="77777777" w:rsidR="00DC74D7" w:rsidRPr="00F23E32" w:rsidRDefault="00DC74D7" w:rsidP="00DC74D7"/>
    <w:p w14:paraId="68F46AEC" w14:textId="6677D865" w:rsidR="00DC74D7" w:rsidRDefault="00DC74D7" w:rsidP="00DC74D7">
      <w:r w:rsidRPr="00F23E32">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23E32">
        <w:fldChar w:fldCharType="separate"/>
      </w:r>
      <w:r w:rsidR="00E810FC">
        <w:rPr>
          <w:noProof/>
        </w:rPr>
        <w:t>[</w:t>
      </w:r>
      <w:hyperlink w:anchor="_ENREF_9" w:tooltip="Li, 2017 #9" w:history="1">
        <w:r w:rsidR="00FC39FA">
          <w:rPr>
            <w:noProof/>
          </w:rPr>
          <w:t>9</w:t>
        </w:r>
      </w:hyperlink>
      <w:r w:rsidR="00E810FC">
        <w:rPr>
          <w:noProof/>
        </w:rPr>
        <w:t>]</w:t>
      </w:r>
      <w:r w:rsidRPr="00F23E32">
        <w:fldChar w:fldCharType="end"/>
      </w:r>
      <w:r w:rsidRPr="00F23E32">
        <w:t xml:space="preserve"> The red shades in </w:t>
      </w:r>
      <w:r w:rsidRPr="00F23E32">
        <w:fldChar w:fldCharType="begin"/>
      </w:r>
      <w:r w:rsidRPr="00F23E32">
        <w:instrText xml:space="preserve"> REF _Ref481659718 \h </w:instrText>
      </w:r>
      <w:r w:rsidRPr="00F23E32">
        <w:fldChar w:fldCharType="separate"/>
      </w:r>
      <w:r w:rsidRPr="00F23E32">
        <w:rPr>
          <w:b/>
        </w:rPr>
        <w:t>Figure 2</w:t>
      </w:r>
      <w:r w:rsidRPr="00F23E32">
        <w:rPr>
          <w:b/>
        </w:rPr>
        <w:noBreakHyphen/>
        <w:t>22</w:t>
      </w:r>
      <w:r w:rsidRPr="00F23E32">
        <w:fldChar w:fldCharType="end"/>
      </w:r>
      <w:r w:rsidRPr="00F23E32">
        <w:t xml:space="preserve"> show higher amounts of solar radiation due to pitch and orientation.</w:t>
      </w:r>
    </w:p>
    <w:p w14:paraId="1610B606" w14:textId="3B3F33DB" w:rsidR="00DC74D7" w:rsidRDefault="00DC74D7" w:rsidP="00DC74D7"/>
    <w:p w14:paraId="1A23B7F5" w14:textId="3CDBC5B8" w:rsidR="00DC74D7" w:rsidRPr="00283F53" w:rsidRDefault="00DC74D7" w:rsidP="00DC74D7">
      <w:pPr>
        <w:rPr>
          <w:lang w:val="en-GB" w:eastAsia="en-GB"/>
        </w:rPr>
      </w:pPr>
      <w:r>
        <w:rPr>
          <w:lang w:val="en-GB" w:eastAsia="en-GB"/>
        </w:rPr>
        <w:t>Interestingly, in a study aimed at finding the optimal roof tilt angle for PV, the optimal angle for each month was found and the mean was taken. The study by Ulgen found</w:t>
      </w:r>
      <w:r w:rsidRPr="00283F53">
        <w:rPr>
          <w:lang w:val="en-GB" w:eastAsia="en-GB"/>
        </w:rPr>
        <w:t xml:space="preserve"> in winter (December, January, and February) the tilt should be 55.7</w:t>
      </w:r>
      <m:oMath>
        <m:r>
          <m:rPr>
            <m:sty m:val="p"/>
          </m:rPr>
          <w:rPr>
            <w:rFonts w:ascii="Cambria Math" w:hAnsi="Cambria Math"/>
            <w:lang w:val="en-GB" w:eastAsia="en-GB"/>
          </w:rPr>
          <m:t>°</m:t>
        </m:r>
      </m:oMath>
      <w:r w:rsidRPr="00283F53">
        <w:rPr>
          <w:lang w:val="en-GB" w:eastAsia="en-GB"/>
        </w:rPr>
        <w:t>, in spring (March, April, and May) 18.3</w:t>
      </w:r>
      <m:oMath>
        <m:r>
          <m:rPr>
            <m:sty m:val="p"/>
          </m:rPr>
          <w:rPr>
            <w:rFonts w:ascii="Cambria Math" w:hAnsi="Cambria Math"/>
            <w:lang w:val="en-GB" w:eastAsia="en-GB"/>
          </w:rPr>
          <m:t>°</m:t>
        </m:r>
      </m:oMath>
      <w:r w:rsidRPr="00283F53">
        <w:rPr>
          <w:lang w:val="en-GB" w:eastAsia="en-GB"/>
        </w:rPr>
        <w:t>, in summer (June, July, and August) 4.3</w:t>
      </w:r>
      <m:oMath>
        <m:r>
          <m:rPr>
            <m:sty m:val="p"/>
          </m:rPr>
          <w:rPr>
            <w:rFonts w:ascii="Cambria Math" w:hAnsi="Cambria Math"/>
            <w:lang w:val="en-GB" w:eastAsia="en-GB"/>
          </w:rPr>
          <m:t>°</m:t>
        </m:r>
      </m:oMath>
      <w:r w:rsidRPr="00283F53">
        <w:rPr>
          <w:lang w:val="en-GB" w:eastAsia="en-GB"/>
        </w:rPr>
        <w:t>, and in autumn (September, October, and November) 43</w:t>
      </w:r>
      <m:oMath>
        <m:r>
          <m:rPr>
            <m:sty m:val="p"/>
          </m:rPr>
          <w:rPr>
            <w:rFonts w:ascii="Cambria Math" w:hAnsi="Cambria Math"/>
            <w:lang w:val="en-GB" w:eastAsia="en-GB"/>
          </w:rPr>
          <m:t>°</m:t>
        </m:r>
      </m:oMath>
      <w:r w:rsidRPr="00283F53">
        <w:rPr>
          <w:lang w:val="en-GB" w:eastAsia="en-GB"/>
        </w:rPr>
        <w:t>. Thus, the yearly average of these figures was 30.3</w:t>
      </w:r>
      <m:oMath>
        <m:r>
          <m:rPr>
            <m:sty m:val="p"/>
          </m:rPr>
          <w:rPr>
            <w:rFonts w:ascii="Cambria Math" w:hAnsi="Cambria Math"/>
            <w:lang w:val="en-GB" w:eastAsia="en-GB"/>
          </w:rPr>
          <m:t>°</m:t>
        </m:r>
      </m:oMath>
      <w:r w:rsidRPr="00283F53">
        <w:rPr>
          <w:lang w:val="en-GB" w:eastAsia="en-GB"/>
        </w:rPr>
        <w:t xml:space="preserve"> and this was the optimum fixed tilt for the year </w:t>
      </w:r>
      <w:r>
        <w:rPr>
          <w:lang w:val="en-GB" w:eastAsia="en-GB"/>
        </w:rPr>
        <w:fldChar w:fldCharType="begin"/>
      </w:r>
      <w:r w:rsidR="0087131A">
        <w:rPr>
          <w:lang w:val="en-GB"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Pr>
          <w:lang w:val="en-GB" w:eastAsia="en-GB"/>
        </w:rPr>
        <w:fldChar w:fldCharType="separate"/>
      </w:r>
      <w:r w:rsidR="0087131A">
        <w:rPr>
          <w:noProof/>
          <w:lang w:val="en-GB" w:eastAsia="en-GB"/>
        </w:rPr>
        <w:t>[</w:t>
      </w:r>
      <w:hyperlink w:anchor="_ENREF_72" w:tooltip="Ulgen, 2006 #167" w:history="1">
        <w:r w:rsidR="00FC39FA">
          <w:rPr>
            <w:noProof/>
            <w:lang w:val="en-GB" w:eastAsia="en-GB"/>
          </w:rPr>
          <w:t>72</w:t>
        </w:r>
      </w:hyperlink>
      <w:r w:rsidR="0087131A">
        <w:rPr>
          <w:noProof/>
          <w:lang w:val="en-GB" w:eastAsia="en-GB"/>
        </w:rPr>
        <w:t>]</w:t>
      </w:r>
      <w:r>
        <w:rPr>
          <w:lang w:val="en-GB" w:eastAsia="en-GB"/>
        </w:rPr>
        <w:fldChar w:fldCharType="end"/>
      </w:r>
      <w:r w:rsidRPr="00283F53">
        <w:rPr>
          <w:lang w:val="en-GB" w:eastAsia="en-GB"/>
        </w:rPr>
        <w:t xml:space="preserve">. </w:t>
      </w:r>
      <w:r>
        <w:rPr>
          <w:lang w:val="en-GB" w:eastAsia="en-GB"/>
        </w:rPr>
        <w:t xml:space="preserve"> </w:t>
      </w:r>
      <w:r w:rsidRPr="00283F53">
        <w:rPr>
          <w:lang w:val="en-GB" w:eastAsia="en-GB"/>
        </w:rPr>
        <w:t>It should be noted here that the study was conducted in Izmir in Turkey with a latitude of 38.42</w:t>
      </w:r>
      <m:oMath>
        <m:r>
          <m:rPr>
            <m:sty m:val="p"/>
          </m:rPr>
          <w:rPr>
            <w:rFonts w:ascii="Cambria Math" w:hAnsi="Cambria Math"/>
            <w:lang w:val="en-GB" w:eastAsia="en-GB"/>
          </w:rPr>
          <m:t>°</m:t>
        </m:r>
      </m:oMath>
      <w:r w:rsidRPr="00283F53">
        <w:rPr>
          <w:lang w:val="en-GB" w:eastAsia="en-GB"/>
        </w:rPr>
        <w:t xml:space="preserve">. </w:t>
      </w:r>
    </w:p>
    <w:p w14:paraId="6754F92F" w14:textId="58510978" w:rsidR="00DC74D7" w:rsidRPr="00283F53" w:rsidRDefault="00DC74D7" w:rsidP="00DC74D7">
      <w:pPr>
        <w:rPr>
          <w:lang w:val="en-GB" w:eastAsia="en-GB"/>
        </w:rPr>
      </w:pPr>
      <w:r w:rsidRPr="00F23E32">
        <w:rPr>
          <w:noProof/>
        </w:rPr>
        <mc:AlternateContent>
          <mc:Choice Requires="wpg">
            <w:drawing>
              <wp:anchor distT="0" distB="0" distL="114300" distR="114300" simplePos="0" relativeHeight="252083200"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1E44D1C5" w:rsidR="00E67436" w:rsidRPr="00E65486" w:rsidRDefault="00E67436" w:rsidP="00DC74D7">
                              <w:pPr>
                                <w:pStyle w:val="Caption"/>
                                <w:rPr>
                                  <w:szCs w:val="24"/>
                                </w:rPr>
                              </w:pPr>
                              <w:bookmarkStart w:id="149" w:name="_Ref481659718"/>
                              <w:bookmarkStart w:id="150" w:name="_Toc49297801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2</w:t>
                              </w:r>
                              <w:r>
                                <w:rPr>
                                  <w:b/>
                                </w:rPr>
                                <w:fldChar w:fldCharType="end"/>
                              </w:r>
                              <w:bookmarkEnd w:id="149"/>
                              <w:r>
                                <w:t xml:space="preserve"> - </w:t>
                              </w:r>
                              <w:r w:rsidRPr="00F30F17">
                                <w:t>3D annual radiation map of pitched roof from south-eastern view (left) and north-eastern view (right)</w:t>
                              </w:r>
                              <w:r>
                                <w:t xml:space="preserve"> [9]</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208320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rKVbE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1E44D1C5" w:rsidR="00E67436" w:rsidRPr="00E65486" w:rsidRDefault="00E67436" w:rsidP="00DC74D7">
                        <w:pPr>
                          <w:pStyle w:val="Caption"/>
                          <w:rPr>
                            <w:szCs w:val="24"/>
                          </w:rPr>
                        </w:pPr>
                        <w:bookmarkStart w:id="151" w:name="_Ref481659718"/>
                        <w:bookmarkStart w:id="152" w:name="_Toc49297801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2</w:t>
                        </w:r>
                        <w:r>
                          <w:rPr>
                            <w:b/>
                          </w:rPr>
                          <w:fldChar w:fldCharType="end"/>
                        </w:r>
                        <w:bookmarkEnd w:id="151"/>
                        <w:r>
                          <w:t xml:space="preserve"> - </w:t>
                        </w:r>
                        <w:r w:rsidRPr="00F30F17">
                          <w:t>3D annual radiation map of pitched roof from south-eastern view (left) and north-eastern view (right)</w:t>
                        </w:r>
                        <w:r>
                          <w:t xml:space="preserve"> [9]</w:t>
                        </w:r>
                        <w:bookmarkEnd w:id="152"/>
                      </w:p>
                    </w:txbxContent>
                  </v:textbox>
                </v:shape>
                <w10:wrap type="square"/>
              </v:group>
            </w:pict>
          </mc:Fallback>
        </mc:AlternateContent>
      </w:r>
    </w:p>
    <w:p w14:paraId="41E86F58" w14:textId="00C7BA2E" w:rsidR="00DC74D7" w:rsidRDefault="00DC74D7" w:rsidP="00DC74D7">
      <w:pPr>
        <w:rPr>
          <w:lang w:val="en-GB" w:eastAsia="en-GB"/>
        </w:rPr>
      </w:pPr>
      <w:r w:rsidRPr="00283F53">
        <w:rPr>
          <w:lang w:val="en-GB" w:eastAsia="en-GB"/>
        </w:rPr>
        <w:t>While this method seems reasonable the results of Cheng, Sanchez and Lee concluded that 98.5% of a system’s performance with the optimal angle can be achieved using the latitude angle as a reference for the tilted panel</w:t>
      </w:r>
      <w:r>
        <w:rPr>
          <w:lang w:val="en-GB" w:eastAsia="en-GB"/>
        </w:rPr>
        <w:t xml:space="preserve"> </w:t>
      </w:r>
      <w:r w:rsidRPr="00283F53">
        <w:rPr>
          <w:lang w:val="en-GB" w:eastAsia="en-GB"/>
        </w:rPr>
        <w:t>in sites located in the Northern Hemisphere. They yielded results with a discrepancy factor of 1.67% in comparison with the data obtained from the computer simulation</w:t>
      </w:r>
      <w:r>
        <w:rPr>
          <w:lang w:val="en-GB" w:eastAsia="en-GB"/>
        </w:rPr>
        <w:t xml:space="preserve"> </w:t>
      </w:r>
      <w:r>
        <w:rPr>
          <w:lang w:val="en-GB" w:eastAsia="en-GB"/>
        </w:rPr>
        <w:fldChar w:fldCharType="begin"/>
      </w:r>
      <w:r w:rsidR="0087131A">
        <w:rPr>
          <w:lang w:val="en-GB"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Pr>
          <w:lang w:val="en-GB" w:eastAsia="en-GB"/>
        </w:rPr>
        <w:fldChar w:fldCharType="separate"/>
      </w:r>
      <w:r w:rsidR="0087131A">
        <w:rPr>
          <w:noProof/>
          <w:lang w:val="en-GB" w:eastAsia="en-GB"/>
        </w:rPr>
        <w:t>[</w:t>
      </w:r>
      <w:hyperlink w:anchor="_ENREF_73" w:tooltip="Cheng, 2009 #166" w:history="1">
        <w:r w:rsidR="00FC39FA">
          <w:rPr>
            <w:noProof/>
            <w:lang w:val="en-GB" w:eastAsia="en-GB"/>
          </w:rPr>
          <w:t>73</w:t>
        </w:r>
      </w:hyperlink>
      <w:r w:rsidR="0087131A">
        <w:rPr>
          <w:noProof/>
          <w:lang w:val="en-GB" w:eastAsia="en-GB"/>
        </w:rPr>
        <w:t>]</w:t>
      </w:r>
      <w:r>
        <w:rPr>
          <w:lang w:val="en-GB" w:eastAsia="en-GB"/>
        </w:rPr>
        <w:fldChar w:fldCharType="end"/>
      </w:r>
      <w:r>
        <w:rPr>
          <w:lang w:val="en-GB" w:eastAsia="en-GB"/>
        </w:rPr>
        <w:t>. This seems to contradict the study by Ulgen, in asserting that the optimal tilt angle in Izmir should have been 30.3</w:t>
      </w:r>
      <m:oMath>
        <m:r>
          <m:rPr>
            <m:sty m:val="p"/>
          </m:rPr>
          <w:rPr>
            <w:rFonts w:ascii="Cambria Math" w:hAnsi="Cambria Math"/>
            <w:lang w:val="en-GB" w:eastAsia="en-GB"/>
          </w:rPr>
          <m:t>°</m:t>
        </m:r>
      </m:oMath>
      <w:r>
        <w:rPr>
          <w:lang w:val="en-GB" w:eastAsia="en-GB"/>
        </w:rPr>
        <w:t>. Perhaps this change of 8</w:t>
      </w:r>
      <m:oMath>
        <m:r>
          <m:rPr>
            <m:sty m:val="p"/>
          </m:rPr>
          <w:rPr>
            <w:rFonts w:ascii="Cambria Math" w:hAnsi="Cambria Math"/>
            <w:lang w:val="en-GB" w:eastAsia="en-GB"/>
          </w:rPr>
          <m:t>°</m:t>
        </m:r>
      </m:oMath>
      <w:r>
        <w:rPr>
          <w:lang w:val="en-GB" w:eastAsia="en-GB"/>
        </w:rPr>
        <w:t xml:space="preserve"> is accountable for the 1.5% loss.</w:t>
      </w:r>
    </w:p>
    <w:p w14:paraId="0D0452B2" w14:textId="77777777" w:rsidR="00DC74D7" w:rsidRDefault="00DC74D7" w:rsidP="00DC74D7">
      <w:pPr>
        <w:rPr>
          <w:lang w:val="en-GB" w:eastAsia="en-GB"/>
        </w:rPr>
      </w:pPr>
    </w:p>
    <w:p w14:paraId="79E53454" w14:textId="20960C29" w:rsidR="00DC74D7" w:rsidRPr="00C3236C" w:rsidRDefault="00DC74D7" w:rsidP="00DC74D7">
      <w:pPr>
        <w:rPr>
          <w:lang w:val="en-GB" w:eastAsia="en-GB"/>
        </w:rPr>
      </w:pPr>
      <w:r>
        <w:rPr>
          <w:lang w:val="en-GB" w:eastAsia="en-GB"/>
        </w:rPr>
        <w:t>Demirkol, using the optimal roof tilt angles throughout the year and adjusting monthly</w:t>
      </w:r>
      <w:r w:rsidRPr="00C3236C">
        <w:rPr>
          <w:lang w:val="en-GB" w:eastAsia="en-GB"/>
        </w:rPr>
        <w:t xml:space="preserve"> found</w:t>
      </w:r>
      <w:r>
        <w:rPr>
          <w:rFonts w:ascii="AdvSTP_PSTimR" w:hAnsi="AdvSTP_PSTimR" w:cs="AdvSTP_PSTimR"/>
          <w:sz w:val="20"/>
          <w:szCs w:val="20"/>
          <w:lang w:eastAsia="en-GB"/>
        </w:rPr>
        <w:t xml:space="preserve"> </w:t>
      </w:r>
      <w:r w:rsidRPr="00C3236C">
        <w:rPr>
          <w:lang w:val="en-GB" w:eastAsia="en-GB"/>
        </w:rPr>
        <w:t xml:space="preserve">gains in the amount of solar radiation were 1.1% and 3.9%, respectively. A daily average of 29.3% gain in total solar radiation resulted in an daily average of 34.6% gain in generated electricity </w:t>
      </w:r>
      <w:r w:rsidRPr="00C3236C">
        <w:rPr>
          <w:lang w:val="en-GB" w:eastAsia="en-GB"/>
        </w:rPr>
        <w:fldChar w:fldCharType="begin"/>
      </w:r>
      <w:r w:rsidR="0087131A">
        <w:rPr>
          <w:lang w:val="en-GB"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C3236C">
        <w:rPr>
          <w:lang w:val="en-GB" w:eastAsia="en-GB"/>
        </w:rPr>
        <w:fldChar w:fldCharType="separate"/>
      </w:r>
      <w:r w:rsidR="0087131A">
        <w:rPr>
          <w:noProof/>
          <w:lang w:val="en-GB" w:eastAsia="en-GB"/>
        </w:rPr>
        <w:t>[</w:t>
      </w:r>
      <w:hyperlink w:anchor="_ENREF_74" w:tooltip="Kacira, 2004 #165" w:history="1">
        <w:r w:rsidR="00FC39FA">
          <w:rPr>
            <w:noProof/>
            <w:lang w:val="en-GB" w:eastAsia="en-GB"/>
          </w:rPr>
          <w:t>74</w:t>
        </w:r>
      </w:hyperlink>
      <w:r w:rsidR="0087131A">
        <w:rPr>
          <w:noProof/>
          <w:lang w:val="en-GB" w:eastAsia="en-GB"/>
        </w:rPr>
        <w:t>]</w:t>
      </w:r>
      <w:r w:rsidRPr="00C3236C">
        <w:rPr>
          <w:lang w:val="en-GB" w:eastAsia="en-GB"/>
        </w:rPr>
        <w:fldChar w:fldCharType="end"/>
      </w:r>
      <w:r>
        <w:rPr>
          <w:lang w:val="en-GB" w:eastAsia="en-GB"/>
        </w:rPr>
        <w:t>.</w:t>
      </w:r>
    </w:p>
    <w:p w14:paraId="69156729" w14:textId="3896C3D2" w:rsidR="00DC74D7" w:rsidRPr="00ED4C27" w:rsidRDefault="00DC74D7" w:rsidP="00DC74D7">
      <w:pPr>
        <w:rPr>
          <w:lang w:val="en-GB" w:eastAsia="en-GB"/>
        </w:rPr>
      </w:pPr>
      <w:r>
        <w:rPr>
          <w:noProof/>
          <w:lang w:val="en-GB" w:eastAsia="en-GB"/>
        </w:rPr>
        <mc:AlternateContent>
          <mc:Choice Requires="wpg">
            <w:drawing>
              <wp:anchor distT="0" distB="0" distL="114300" distR="114300" simplePos="0" relativeHeight="252098560"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886AF70" w:rsidR="00E67436" w:rsidRPr="00DF22A0" w:rsidRDefault="00E67436" w:rsidP="00DC74D7">
                              <w:pPr>
                                <w:pStyle w:val="Caption"/>
                                <w:rPr>
                                  <w:noProof/>
                                  <w:szCs w:val="24"/>
                                </w:rPr>
                              </w:pPr>
                              <w:bookmarkStart w:id="153" w:name="_Toc49297801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2098560"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cAvu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c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e3AL7r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886AF70" w:rsidR="00E67436" w:rsidRPr="00DF22A0" w:rsidRDefault="00E67436" w:rsidP="00DC74D7">
                        <w:pPr>
                          <w:pStyle w:val="Caption"/>
                          <w:rPr>
                            <w:noProof/>
                            <w:szCs w:val="24"/>
                          </w:rPr>
                        </w:pPr>
                        <w:bookmarkStart w:id="154" w:name="_Toc49297801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4"/>
                      </w:p>
                    </w:txbxContent>
                  </v:textbox>
                </v:shape>
                <w10:wrap type="square"/>
              </v:group>
            </w:pict>
          </mc:Fallback>
        </mc:AlternateContent>
      </w:r>
    </w:p>
    <w:p w14:paraId="5B90DAB6" w14:textId="78C4A175" w:rsidR="00DC74D7" w:rsidRPr="00DC74D7" w:rsidRDefault="00DC74D7" w:rsidP="00DC74D7">
      <w:r>
        <w:rPr>
          <w:lang w:val="en-GB"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fldChar w:fldCharType="begin"/>
      </w:r>
      <w:r w:rsidR="0087131A">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fldChar w:fldCharType="separate"/>
      </w:r>
      <w:r w:rsidR="0087131A">
        <w:rPr>
          <w:noProof/>
        </w:rPr>
        <w:t>[</w:t>
      </w:r>
      <w:hyperlink w:anchor="_ENREF_75" w:tooltip="Perez, 1993 #159" w:history="1">
        <w:r w:rsidR="00FC39FA">
          <w:rPr>
            <w:noProof/>
          </w:rPr>
          <w:t>75</w:t>
        </w:r>
      </w:hyperlink>
      <w:r w:rsidR="0087131A">
        <w:rPr>
          <w:noProof/>
        </w:rPr>
        <w:t>]</w:t>
      </w:r>
      <w:r>
        <w:fldChar w:fldCharType="end"/>
      </w:r>
      <w:r>
        <w:t xml:space="preserve">. </w:t>
      </w:r>
      <w:r>
        <w:fldChar w:fldCharType="begin"/>
      </w:r>
      <w:r>
        <w:instrText xml:space="preserve"> REF _Ref492577787 \h </w:instrText>
      </w:r>
      <w:r>
        <w:fldChar w:fldCharType="separate"/>
      </w:r>
      <w:r w:rsidRPr="00F23E32">
        <w:t xml:space="preserve">Figure </w:t>
      </w:r>
      <w:r>
        <w:rPr>
          <w:noProof/>
        </w:rPr>
        <w:t>5</w:t>
      </w:r>
      <w:r>
        <w:noBreakHyphen/>
      </w:r>
      <w:r>
        <w:rPr>
          <w:noProof/>
        </w:rPr>
        <w:t>2</w:t>
      </w:r>
      <w:r>
        <w:fldChar w:fldCharType="end"/>
      </w:r>
      <w:r>
        <w:t xml:space="preserve"> shows the solar azimuth and solar declination of the sun during a day with reference to perpendicular angle (Note the declination is for the northern hemisphere).</w:t>
      </w:r>
    </w:p>
    <w:p w14:paraId="716126C6" w14:textId="090371D0" w:rsidR="00063DDC" w:rsidRDefault="00063DDC" w:rsidP="00C3236C"/>
    <w:p w14:paraId="21B4BBD9" w14:textId="202C2AB0" w:rsidR="00063DDC" w:rsidRDefault="00063DDC" w:rsidP="00C3236C"/>
    <w:p w14:paraId="695991E3" w14:textId="5FE5204B" w:rsidR="007F6B2B" w:rsidRDefault="007F6B2B" w:rsidP="00C3236C"/>
    <w:p w14:paraId="7414B74F" w14:textId="5E7EC325" w:rsidR="007F6B2B" w:rsidRDefault="007F6B2B" w:rsidP="00C3236C"/>
    <w:p w14:paraId="40114772" w14:textId="5EE990A3" w:rsidR="007F6B2B" w:rsidRDefault="007F6B2B" w:rsidP="00C3236C"/>
    <w:p w14:paraId="075ED356" w14:textId="3131DBBA" w:rsidR="007F6B2B" w:rsidRDefault="007F6B2B" w:rsidP="007F6B2B">
      <w:r>
        <w:t xml:space="preserve">Mondol studies of the effects on total insolation </w:t>
      </w:r>
      <w:r w:rsidRPr="007F6B2B">
        <w:t>as functions of surface azimuth and tilt angles depicted are (</w:t>
      </w:r>
      <w:r w:rsidRPr="007F6B2B">
        <w:fldChar w:fldCharType="begin"/>
      </w:r>
      <w:r w:rsidRPr="007F6B2B">
        <w:instrText xml:space="preserve"> REF _Ref492918286 \h </w:instrText>
      </w:r>
      <w:r>
        <w:instrText xml:space="preserve"> \* MERGEFORMAT </w:instrText>
      </w:r>
      <w:r w:rsidRPr="007F6B2B">
        <w:fldChar w:fldCharType="separate"/>
      </w:r>
      <w:r>
        <w:t>Figure 2</w:t>
      </w:r>
      <w:r>
        <w:noBreakHyphen/>
        <w:t>24</w:t>
      </w:r>
      <w:r w:rsidRPr="007F6B2B">
        <w:fldChar w:fldCharType="end"/>
      </w:r>
      <w:r w:rsidRPr="007F6B2B">
        <w:t>) shows the maximum annual total insolation is for a south-facing surface. The sun over the day spends equal time in the east and west which describes the symmetrical pattern over the azimuthal angles</w:t>
      </w:r>
      <w:r>
        <w:t xml:space="preserve"> </w:t>
      </w:r>
      <w:r>
        <w:fldChar w:fldCharType="begin"/>
      </w:r>
      <w:r w:rsidR="0087131A">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fldChar w:fldCharType="separate"/>
      </w:r>
      <w:r w:rsidR="0087131A">
        <w:rPr>
          <w:noProof/>
        </w:rPr>
        <w:t>[</w:t>
      </w:r>
      <w:hyperlink w:anchor="_ENREF_76" w:tooltip="Mondol, 2007 #169" w:history="1">
        <w:r w:rsidR="00FC39FA">
          <w:rPr>
            <w:noProof/>
          </w:rPr>
          <w:t>76</w:t>
        </w:r>
      </w:hyperlink>
      <w:r w:rsidR="0087131A">
        <w:rPr>
          <w:noProof/>
        </w:rPr>
        <w:t>]</w:t>
      </w:r>
      <w:r>
        <w:fldChar w:fldCharType="end"/>
      </w:r>
      <w:r>
        <w:t>. It is seen how a deviation in the azimuth angle ether direction will not effect the output until 25 degrees.  Note that his location was at 30 degrees latitude. Which is why the optimal tilt angle was 25 degrees and the efficiency o the PV decrease was it deviates from this value.</w:t>
      </w:r>
    </w:p>
    <w:p w14:paraId="415EA5E4" w14:textId="3D21413F" w:rsidR="007F6B2B" w:rsidRDefault="007F6B2B" w:rsidP="00C3236C">
      <w:r w:rsidRPr="007F6B2B">
        <w:t>.</w:t>
      </w:r>
    </w:p>
    <w:p w14:paraId="3432947C" w14:textId="0CB550BD" w:rsidR="00340FD4" w:rsidRDefault="00340FD4" w:rsidP="00C3236C">
      <w:r>
        <w:rPr>
          <w:noProof/>
        </w:rPr>
        <mc:AlternateContent>
          <mc:Choice Requires="wpg">
            <w:drawing>
              <wp:anchor distT="0" distB="0" distL="114300" distR="114300" simplePos="0" relativeHeight="252113920"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55901E24" w:rsidR="00E67436" w:rsidRPr="00405588" w:rsidRDefault="00E67436" w:rsidP="00340FD4">
                              <w:pPr>
                                <w:pStyle w:val="Caption"/>
                                <w:rPr>
                                  <w:noProof/>
                                  <w:szCs w:val="24"/>
                                </w:rPr>
                              </w:pPr>
                              <w:bookmarkStart w:id="155" w:name="_Ref492918286"/>
                              <w:bookmarkStart w:id="156" w:name="_Toc49297801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55"/>
                              <w:r>
                                <w:t xml:space="preserve"> - Distribution of annual total insolation normalized with respect to the annual total maximum insolatio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2113920"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55901E24" w:rsidR="00E67436" w:rsidRPr="00405588" w:rsidRDefault="00E67436" w:rsidP="00340FD4">
                        <w:pPr>
                          <w:pStyle w:val="Caption"/>
                          <w:rPr>
                            <w:noProof/>
                            <w:szCs w:val="24"/>
                          </w:rPr>
                        </w:pPr>
                        <w:bookmarkStart w:id="157" w:name="_Ref492918286"/>
                        <w:bookmarkStart w:id="158" w:name="_Toc49297801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57"/>
                        <w:r>
                          <w:t xml:space="preserve"> - Distribution of annual total insolation normalized with respect to the annual total maximum insolation</w:t>
                        </w:r>
                        <w:bookmarkEnd w:id="158"/>
                      </w:p>
                    </w:txbxContent>
                  </v:textbox>
                </v:shape>
                <w10:wrap type="square"/>
              </v:group>
            </w:pict>
          </mc:Fallback>
        </mc:AlternateContent>
      </w:r>
    </w:p>
    <w:p w14:paraId="42DFB7C4" w14:textId="2E78C512" w:rsidR="00340FD4" w:rsidRDefault="00340FD4" w:rsidP="00C3236C"/>
    <w:p w14:paraId="6A2D17FB" w14:textId="143EBDF0" w:rsidR="00340FD4" w:rsidRDefault="00340FD4" w:rsidP="00C3236C"/>
    <w:p w14:paraId="747E6892" w14:textId="062B8DBE" w:rsidR="00340FD4" w:rsidRDefault="00340FD4" w:rsidP="00C3236C"/>
    <w:p w14:paraId="6C1E1485" w14:textId="1E7D5D1F" w:rsidR="00340FD4" w:rsidRDefault="00340FD4" w:rsidP="00C3236C"/>
    <w:p w14:paraId="46036D49" w14:textId="60306B8F" w:rsidR="00063DDC" w:rsidRDefault="00063DDC" w:rsidP="00C3236C"/>
    <w:p w14:paraId="3C9B3C25" w14:textId="19C76FCC" w:rsidR="00063DDC" w:rsidRDefault="00063DDC" w:rsidP="00C3236C"/>
    <w:p w14:paraId="13189777" w14:textId="25763CDB" w:rsidR="00340FD4" w:rsidRDefault="00340FD4" w:rsidP="00C3236C"/>
    <w:p w14:paraId="440975C0" w14:textId="053EB5B3" w:rsidR="00340FD4" w:rsidRDefault="00340FD4" w:rsidP="00C3236C"/>
    <w:p w14:paraId="51CD4EC5" w14:textId="3F8F4EF9" w:rsidR="00340FD4" w:rsidRDefault="00340FD4" w:rsidP="00C3236C"/>
    <w:p w14:paraId="77D571E8" w14:textId="2A4630C9" w:rsidR="00340FD4" w:rsidRDefault="00340FD4" w:rsidP="00C3236C"/>
    <w:p w14:paraId="61CA4591" w14:textId="03399558" w:rsidR="00340FD4" w:rsidRDefault="00340FD4" w:rsidP="00C3236C"/>
    <w:p w14:paraId="532313BB" w14:textId="37A6F50C" w:rsidR="00340FD4" w:rsidRDefault="00340FD4" w:rsidP="00C3236C"/>
    <w:p w14:paraId="1B13ADF2" w14:textId="0864615B" w:rsidR="00340FD4" w:rsidRDefault="00340FD4" w:rsidP="00C3236C"/>
    <w:p w14:paraId="0DF79988" w14:textId="25D3DED4" w:rsidR="00340FD4" w:rsidRDefault="00340FD4" w:rsidP="00C3236C"/>
    <w:p w14:paraId="4C1827DB" w14:textId="75C507AF" w:rsidR="00340FD4" w:rsidRDefault="00340FD4" w:rsidP="00C3236C"/>
    <w:p w14:paraId="22C4AC80" w14:textId="08270152" w:rsidR="00340FD4" w:rsidRDefault="00340FD4" w:rsidP="00C3236C"/>
    <w:p w14:paraId="5B6A5DA3" w14:textId="21CA8540" w:rsidR="00340FD4" w:rsidRDefault="00340FD4" w:rsidP="00C3236C"/>
    <w:p w14:paraId="71669D39" w14:textId="014B1EE8" w:rsidR="00340FD4" w:rsidRDefault="00340FD4" w:rsidP="00C3236C"/>
    <w:p w14:paraId="39ED4FF9" w14:textId="36DA5498" w:rsidR="00340FD4" w:rsidRDefault="00340FD4" w:rsidP="00C3236C"/>
    <w:p w14:paraId="70EC0B94" w14:textId="6CE19655" w:rsidR="00340FD4" w:rsidRDefault="00340FD4" w:rsidP="00C3236C"/>
    <w:p w14:paraId="25513C95" w14:textId="3D827314" w:rsidR="00340FD4" w:rsidRDefault="00340FD4" w:rsidP="00C3236C"/>
    <w:p w14:paraId="5085A7D2" w14:textId="0197C527" w:rsidR="00340FD4" w:rsidRDefault="00340FD4" w:rsidP="00C3236C"/>
    <w:p w14:paraId="36732303" w14:textId="1F55C700" w:rsidR="00340FD4" w:rsidRDefault="00340FD4" w:rsidP="00C3236C"/>
    <w:p w14:paraId="38BFFE8D" w14:textId="2447F133" w:rsidR="00340FD4" w:rsidRDefault="00340FD4" w:rsidP="00C3236C"/>
    <w:p w14:paraId="76FCEBAB" w14:textId="78C0E2AB" w:rsidR="00340FD4" w:rsidRDefault="00340FD4" w:rsidP="00C3236C"/>
    <w:p w14:paraId="1AC4A160" w14:textId="13726F08" w:rsidR="00340FD4" w:rsidRDefault="00340FD4" w:rsidP="00C3236C"/>
    <w:p w14:paraId="281A4FDD" w14:textId="1455071D" w:rsidR="00340FD4" w:rsidRDefault="00340FD4" w:rsidP="00C3236C"/>
    <w:p w14:paraId="1CFE9630" w14:textId="2FAEB41B" w:rsidR="00340FD4" w:rsidRDefault="00340FD4" w:rsidP="00C3236C"/>
    <w:p w14:paraId="5C402A54" w14:textId="24A4AD09" w:rsidR="00340FD4" w:rsidRDefault="00340FD4" w:rsidP="00C3236C"/>
    <w:p w14:paraId="5C8F07E9" w14:textId="505F5CF8" w:rsidR="00340FD4" w:rsidRDefault="00340FD4" w:rsidP="00C3236C"/>
    <w:p w14:paraId="757E7673" w14:textId="0F930A3F" w:rsidR="00340FD4" w:rsidRDefault="00340FD4" w:rsidP="00C3236C"/>
    <w:p w14:paraId="16FCDF17" w14:textId="4F8FAF77" w:rsidR="00340FD4" w:rsidRDefault="00340FD4" w:rsidP="00C3236C"/>
    <w:p w14:paraId="564B557A" w14:textId="77777777" w:rsidR="00340FD4" w:rsidRDefault="00340FD4" w:rsidP="00C3236C"/>
    <w:p w14:paraId="535D9AC2" w14:textId="39F420A9" w:rsidR="00C3236C" w:rsidRDefault="00C3236C" w:rsidP="00C3236C"/>
    <w:p w14:paraId="2A2E24F5" w14:textId="35B4295A" w:rsidR="00834979" w:rsidRPr="00F23E32" w:rsidRDefault="00834979" w:rsidP="00A46DFA">
      <w:pPr>
        <w:pStyle w:val="Heading2"/>
      </w:pPr>
      <w:bookmarkStart w:id="159" w:name="_Toc492808397"/>
      <w:r w:rsidRPr="00F23E32">
        <w:t>The Electricity Network (Grid)</w:t>
      </w:r>
      <w:bookmarkEnd w:id="159"/>
    </w:p>
    <w:p w14:paraId="4ABB0EE0" w14:textId="1E7A0DBB" w:rsidR="00673CB5" w:rsidRPr="00F23E32" w:rsidRDefault="00673CB5" w:rsidP="00C3236C"/>
    <w:p w14:paraId="4B6D8225" w14:textId="34220053" w:rsidR="00673CB5" w:rsidRPr="00F23E32" w:rsidRDefault="00392A66" w:rsidP="00C3236C">
      <w:r w:rsidRPr="00F23E32">
        <w:t xml:space="preserve">The Electricity Network or Electricity Grid is a term used to refer to the network of transmission lines that connect generation to distribution of electricity. </w:t>
      </w:r>
      <w:r w:rsidR="00A628E1" w:rsidRPr="00F23E32">
        <w:t>The basic operation of a grid consists of stepping the voltage up to a high voltage at the generation side and transmitting it over long distances though transmission lines</w:t>
      </w:r>
      <w:r w:rsidRPr="00F23E32">
        <w:t xml:space="preserve">. </w:t>
      </w:r>
      <w:r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E810FC">
        <w:rPr>
          <w:noProof/>
        </w:rPr>
        <w:t>[</w:t>
      </w:r>
      <w:hyperlink w:anchor="_ENREF_24" w:tooltip="Council, 2015 #67" w:history="1">
        <w:r w:rsidR="00FC39FA">
          <w:rPr>
            <w:noProof/>
          </w:rPr>
          <w:t>24</w:t>
        </w:r>
      </w:hyperlink>
      <w:r w:rsidR="00E810FC">
        <w:rPr>
          <w:noProof/>
        </w:rPr>
        <w:t>]</w:t>
      </w:r>
      <w:r w:rsidRPr="00F23E32">
        <w:fldChar w:fldCharType="end"/>
      </w:r>
      <w:r w:rsidRPr="00F23E32">
        <w:t xml:space="preserve"> There are smaller distribution grids that receive the stepped down voltage from a nearby substation and distribute it around for residential households and commercial businesses.</w:t>
      </w:r>
    </w:p>
    <w:p w14:paraId="66076473" w14:textId="2006AB60" w:rsidR="00392A66" w:rsidRPr="00F23E32" w:rsidRDefault="00392A66" w:rsidP="00C3236C">
      <w:pPr>
        <w:pStyle w:val="intro"/>
      </w:pPr>
      <w:r w:rsidRPr="00F23E32">
        <w:t xml:space="preserve">The Electricity grid colloquially refers to the grid of the state in </w:t>
      </w:r>
      <w:r w:rsidR="00A628E1" w:rsidRPr="00F23E32">
        <w:t>which you are</w:t>
      </w:r>
      <w:r w:rsidR="00E258D6" w:rsidRPr="00F23E32">
        <w:t xml:space="preserve"> presently located, al</w:t>
      </w:r>
      <w:r w:rsidRPr="00F23E32">
        <w:t>though there are four main grids in Australia. These being:</w:t>
      </w:r>
    </w:p>
    <w:p w14:paraId="2F74A534" w14:textId="20655D25" w:rsidR="00392A66" w:rsidRPr="00F23E32" w:rsidRDefault="003457BD" w:rsidP="00C3236C">
      <w:pPr>
        <w:pStyle w:val="intro"/>
        <w:numPr>
          <w:ilvl w:val="0"/>
          <w:numId w:val="5"/>
        </w:numPr>
      </w:pPr>
      <w:r w:rsidRPr="00F23E32">
        <w:rPr>
          <w:iCs/>
        </w:rPr>
        <w:t>WA</w:t>
      </w:r>
      <w:r w:rsidR="00A07DB6" w:rsidRPr="00F23E32">
        <w:rPr>
          <w:i/>
          <w:iCs/>
        </w:rPr>
        <w:t>:</w:t>
      </w:r>
      <w:r w:rsidR="00A07DB6" w:rsidRPr="00F23E32">
        <w:t xml:space="preserve"> South West Interconnected System (SWIS)</w:t>
      </w:r>
    </w:p>
    <w:p w14:paraId="0A3943C2" w14:textId="31EA5021" w:rsidR="00392A66" w:rsidRPr="00F23E32" w:rsidRDefault="00392A66" w:rsidP="00C3236C">
      <w:pPr>
        <w:pStyle w:val="intro"/>
        <w:numPr>
          <w:ilvl w:val="0"/>
          <w:numId w:val="5"/>
        </w:numPr>
      </w:pPr>
      <w:r w:rsidRPr="00F23E32">
        <w:rPr>
          <w:iCs/>
        </w:rPr>
        <w:t>WA</w:t>
      </w:r>
      <w:r w:rsidRPr="00F23E32">
        <w:rPr>
          <w:i/>
          <w:iCs/>
        </w:rPr>
        <w:t>:</w:t>
      </w:r>
      <w:r w:rsidRPr="00F23E32">
        <w:t xml:space="preserve"> North West Interconnected System (NWIS)</w:t>
      </w:r>
    </w:p>
    <w:p w14:paraId="0AF69BB7" w14:textId="6304A3EF" w:rsidR="00392A66" w:rsidRPr="00F23E32" w:rsidRDefault="00392A66" w:rsidP="00C3236C">
      <w:pPr>
        <w:pStyle w:val="intro"/>
        <w:numPr>
          <w:ilvl w:val="0"/>
          <w:numId w:val="5"/>
        </w:numPr>
      </w:pPr>
      <w:r w:rsidRPr="00F23E32">
        <w:rPr>
          <w:iCs/>
        </w:rPr>
        <w:t>NT</w:t>
      </w:r>
      <w:r w:rsidRPr="00F23E32">
        <w:rPr>
          <w:i/>
          <w:iCs/>
        </w:rPr>
        <w:t>:</w:t>
      </w:r>
      <w:r w:rsidRPr="00F23E32">
        <w:t xml:space="preserve"> Darwin-Katherine Electricity Network</w:t>
      </w:r>
      <w:r w:rsidR="003457BD" w:rsidRPr="00F23E32">
        <w:t xml:space="preserve"> (DKEN)</w:t>
      </w:r>
    </w:p>
    <w:p w14:paraId="48881F19" w14:textId="62BAE800" w:rsidR="00A07DB6" w:rsidRPr="00F23E32" w:rsidRDefault="003457BD" w:rsidP="00C3236C">
      <w:pPr>
        <w:pStyle w:val="intro"/>
        <w:numPr>
          <w:ilvl w:val="0"/>
          <w:numId w:val="5"/>
        </w:numPr>
      </w:pPr>
      <w:r w:rsidRPr="00F23E32">
        <w:rPr>
          <w:iCs/>
        </w:rPr>
        <w:t>QLD, NSW, ACT, VIC</w:t>
      </w:r>
      <w:r w:rsidR="00A07DB6" w:rsidRPr="00F23E32">
        <w:rPr>
          <w:iCs/>
        </w:rPr>
        <w:t>, SA,</w:t>
      </w:r>
      <w:r w:rsidRPr="00F23E32">
        <w:rPr>
          <w:iCs/>
        </w:rPr>
        <w:t xml:space="preserve"> TAS</w:t>
      </w:r>
      <w:r w:rsidR="00A07DB6" w:rsidRPr="00F23E32">
        <w:rPr>
          <w:i/>
          <w:iCs/>
        </w:rPr>
        <w:t>:</w:t>
      </w:r>
      <w:r w:rsidR="00A07DB6" w:rsidRPr="00F23E32">
        <w:t xml:space="preserve"> National Electricity Market (NEM)</w:t>
      </w:r>
    </w:p>
    <w:p w14:paraId="16EA9742" w14:textId="77777777" w:rsidR="00D212BE" w:rsidRPr="00F23E32" w:rsidRDefault="00D212BE" w:rsidP="00C3236C">
      <w:pPr>
        <w:pStyle w:val="intro"/>
      </w:pPr>
    </w:p>
    <w:p w14:paraId="661F9A57" w14:textId="77777777" w:rsidR="00D212BE" w:rsidRPr="00F23E32" w:rsidRDefault="00D212BE" w:rsidP="00C3236C">
      <w:pPr>
        <w:pStyle w:val="intro"/>
      </w:pPr>
    </w:p>
    <w:p w14:paraId="1B9004EC" w14:textId="68C16701" w:rsidR="00DA5904" w:rsidRPr="00F23E32" w:rsidRDefault="0008172D" w:rsidP="00C3236C">
      <w:pPr>
        <w:pStyle w:val="intro"/>
      </w:pPr>
      <w:r w:rsidRPr="00F23E32">
        <w:rPr>
          <w:noProof/>
        </w:rPr>
        <mc:AlternateContent>
          <mc:Choice Requires="wpg">
            <w:drawing>
              <wp:anchor distT="0" distB="0" distL="114300" distR="114300" simplePos="0" relativeHeight="251350016"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DE0AFD5" w:rsidR="00E67436" w:rsidRPr="00BF5004" w:rsidRDefault="00E67436" w:rsidP="00C3236C">
                              <w:pPr>
                                <w:pStyle w:val="Caption"/>
                                <w:rPr>
                                  <w:szCs w:val="24"/>
                                </w:rPr>
                              </w:pPr>
                              <w:bookmarkStart w:id="160" w:name="_Ref479524849"/>
                              <w:bookmarkStart w:id="161" w:name="_Toc49297801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0"/>
                              <w:r>
                                <w:t>- Ergon Energy Service Area [65]</w:t>
                              </w:r>
                              <w:bookmarkEnd w:id="161"/>
                            </w:p>
                            <w:p w14:paraId="3E76DCA0" w14:textId="77777777" w:rsidR="00E67436" w:rsidRDefault="00E67436" w:rsidP="00C3236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135001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xUz4UU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DE0AFD5" w:rsidR="00E67436" w:rsidRPr="00BF5004" w:rsidRDefault="00E67436" w:rsidP="00C3236C">
                        <w:pPr>
                          <w:pStyle w:val="Caption"/>
                          <w:rPr>
                            <w:szCs w:val="24"/>
                          </w:rPr>
                        </w:pPr>
                        <w:bookmarkStart w:id="162" w:name="_Ref479524849"/>
                        <w:bookmarkStart w:id="163" w:name="_Toc49297801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2"/>
                        <w:r>
                          <w:t>- Ergon Energy Service Area [65]</w:t>
                        </w:r>
                        <w:bookmarkEnd w:id="163"/>
                      </w:p>
                      <w:p w14:paraId="3E76DCA0" w14:textId="77777777" w:rsidR="00E67436" w:rsidRDefault="00E67436" w:rsidP="00C3236C"/>
                    </w:txbxContent>
                  </v:textbox>
                </v:shape>
                <w10:wrap type="square"/>
              </v:group>
            </w:pict>
          </mc:Fallback>
        </mc:AlternateContent>
      </w:r>
      <w:r w:rsidR="00E258D6" w:rsidRPr="00F23E32">
        <w:t>The National Electricity Market (NEM) is the Australian wholesale electricity market which supplies Queensland</w:t>
      </w:r>
      <w:r w:rsidR="00310B5E" w:rsidRPr="00F23E32">
        <w:t>,</w:t>
      </w:r>
      <w:r w:rsidR="00E258D6" w:rsidRPr="00F23E32">
        <w:t xml:space="preserve"> along with four other states and </w:t>
      </w:r>
      <w:r w:rsidR="00A628E1" w:rsidRPr="00F23E32">
        <w:t>one</w:t>
      </w:r>
      <w:r w:rsidR="00E258D6" w:rsidRPr="00F23E32">
        <w:t xml:space="preserve"> territory. The NEM contains</w:t>
      </w:r>
      <w:r w:rsidR="00DA5904" w:rsidRPr="00F23E32">
        <w:t xml:space="preserve"> over</w:t>
      </w:r>
      <w:r w:rsidR="00E258D6" w:rsidRPr="00F23E32">
        <w:t xml:space="preserve"> </w:t>
      </w:r>
      <w:r w:rsidR="00DA5904" w:rsidRPr="00F23E32">
        <w:t>40,000 km of transmission lines and cables</w:t>
      </w:r>
      <w:r w:rsidR="00310B5E" w:rsidRPr="00F23E32">
        <w:t>,</w:t>
      </w:r>
      <w:r w:rsidR="00DA5904" w:rsidRPr="00F23E32">
        <w:t xml:space="preserve"> </w:t>
      </w:r>
      <w:r w:rsidR="00E258D6" w:rsidRPr="00F23E32">
        <w:t xml:space="preserve">making it one of the largest interconnected electricity markets in the world. </w:t>
      </w:r>
      <w:r w:rsidR="00DA5904" w:rsidRPr="00F23E32">
        <w:t>It supplies approximately 200 terawatt hours of electricity to around 9 million customers annually. In 2014-15 $7.7 billion dollars (AUD) was traded on the NEM.</w:t>
      </w:r>
    </w:p>
    <w:p w14:paraId="60E83290" w14:textId="77777777" w:rsidR="00310B5E" w:rsidRPr="00F23E32" w:rsidRDefault="00310B5E" w:rsidP="00C3236C">
      <w:pPr>
        <w:pStyle w:val="intro"/>
      </w:pPr>
    </w:p>
    <w:p w14:paraId="5844D414" w14:textId="2B109B5E" w:rsidR="00B438EF" w:rsidRPr="00F23E32" w:rsidRDefault="00E258D6" w:rsidP="00C3236C">
      <w:pPr>
        <w:pStyle w:val="intro"/>
      </w:pPr>
      <w:r w:rsidRPr="00F23E32">
        <w:t>The Australian Electricity Rules including the Act and the Regulations are maintained by the Australian Energy Regulator which enforce the laws set out for the NEM.</w:t>
      </w:r>
      <w:r w:rsidR="00684BBA" w:rsidRPr="00F23E32">
        <w:t xml:space="preserve"> The Australian Energy Market Operator (AEMO) manages the NEM and provides critical planning, forecasting and power systems information, security advice, and services to stake holders.</w:t>
      </w:r>
      <w:r w:rsidR="00DA5904" w:rsidRPr="00F23E32">
        <w:t xml:space="preserve"> </w:t>
      </w:r>
      <w:r w:rsidR="00FA5DCC" w:rsidRPr="00F23E32">
        <w:fldChar w:fldCharType="begin"/>
      </w:r>
      <w:r w:rsidR="0087131A">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rsidRPr="00F23E32">
        <w:fldChar w:fldCharType="separate"/>
      </w:r>
      <w:r w:rsidR="0087131A">
        <w:rPr>
          <w:noProof/>
        </w:rPr>
        <w:t>[</w:t>
      </w:r>
      <w:hyperlink w:anchor="_ENREF_77" w:tooltip="Operator, 2017 #82" w:history="1">
        <w:r w:rsidR="00FC39FA">
          <w:rPr>
            <w:noProof/>
          </w:rPr>
          <w:t>77</w:t>
        </w:r>
      </w:hyperlink>
      <w:r w:rsidR="0087131A">
        <w:rPr>
          <w:noProof/>
        </w:rPr>
        <w:t>]</w:t>
      </w:r>
      <w:r w:rsidR="00FA5DCC" w:rsidRPr="00F23E32">
        <w:fldChar w:fldCharType="end"/>
      </w:r>
    </w:p>
    <w:p w14:paraId="7CB9019B" w14:textId="533197B8" w:rsidR="00E258D6" w:rsidRPr="00F23E32" w:rsidRDefault="00186C22" w:rsidP="00C3236C">
      <w:pPr>
        <w:rPr>
          <w:rFonts w:ascii="Gotham-Medium" w:hAnsi="Gotham-Medium" w:cs="Gotham-Medium"/>
          <w:color w:val="949699"/>
          <w:sz w:val="20"/>
          <w:szCs w:val="20"/>
        </w:rPr>
      </w:pPr>
      <w:r w:rsidRPr="00F23E32">
        <w:t xml:space="preserve">The NEM supplies energy to </w:t>
      </w:r>
      <w:r w:rsidR="0008172D" w:rsidRPr="00F23E32">
        <w:t xml:space="preserve">Ergon Energy who are both a retailer and a distributor and play a relatively minor role in generation. Ergon Energy supplies electricity to Queensland with a service area of 97% </w:t>
      </w:r>
      <w:r w:rsidR="00891A08" w:rsidRPr="00F23E32">
        <w:t>including</w:t>
      </w:r>
      <w:r w:rsidR="0008172D" w:rsidRPr="00F23E32">
        <w:t xml:space="preserve"> Townsville as shown in the </w:t>
      </w:r>
      <w:r w:rsidR="0008172D" w:rsidRPr="00F23E32">
        <w:fldChar w:fldCharType="begin"/>
      </w:r>
      <w:r w:rsidR="0008172D" w:rsidRPr="00F23E32">
        <w:instrText xml:space="preserve"> REF _Ref479524849 \h </w:instrText>
      </w:r>
      <w:r w:rsidR="0008172D" w:rsidRPr="00F23E32">
        <w:fldChar w:fldCharType="separate"/>
      </w:r>
      <w:r w:rsidR="00F23E32" w:rsidRPr="00F23E32">
        <w:t>Figure 2</w:t>
      </w:r>
      <w:r w:rsidR="00F23E32" w:rsidRPr="00F23E32">
        <w:noBreakHyphen/>
        <w:t>23</w:t>
      </w:r>
      <w:r w:rsidR="0008172D" w:rsidRPr="00F23E32">
        <w:fldChar w:fldCharType="end"/>
      </w:r>
      <w:r w:rsidR="0008172D" w:rsidRPr="00F23E32">
        <w:t xml:space="preserve"> right.</w:t>
      </w:r>
      <w:r w:rsidR="0008172D" w:rsidRPr="00F23E32">
        <w:rPr>
          <w:rFonts w:ascii="Gotham-Medium" w:hAnsi="Gotham-Medium" w:cs="Gotham-Medium"/>
          <w:color w:val="949699"/>
          <w:sz w:val="20"/>
          <w:szCs w:val="20"/>
        </w:rPr>
        <w:t xml:space="preserve"> </w:t>
      </w:r>
      <w:r w:rsidR="00891A08" w:rsidRPr="00F23E32">
        <w:fldChar w:fldCharType="begin"/>
      </w:r>
      <w:r w:rsidR="0087131A">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F23E32">
        <w:fldChar w:fldCharType="separate"/>
      </w:r>
      <w:r w:rsidR="0087131A">
        <w:rPr>
          <w:noProof/>
        </w:rPr>
        <w:t>[</w:t>
      </w:r>
      <w:hyperlink w:anchor="_ENREF_78" w:tooltip="Energy, 2015 #83" w:history="1">
        <w:r w:rsidR="00FC39FA">
          <w:rPr>
            <w:noProof/>
          </w:rPr>
          <w:t>78</w:t>
        </w:r>
      </w:hyperlink>
      <w:r w:rsidR="0087131A">
        <w:rPr>
          <w:noProof/>
        </w:rPr>
        <w:t>]</w:t>
      </w:r>
      <w:r w:rsidR="00891A08" w:rsidRPr="00F23E32">
        <w:fldChar w:fldCharType="end"/>
      </w:r>
    </w:p>
    <w:p w14:paraId="1BE67B05" w14:textId="145D694D" w:rsidR="0008172D" w:rsidRPr="00F23E32" w:rsidRDefault="0008172D" w:rsidP="00C3236C"/>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F23E3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42DA83FB" w:rsidR="00720777" w:rsidRPr="00F23E32" w:rsidRDefault="00720777" w:rsidP="00C3236C">
            <w:pPr>
              <w:pStyle w:val="REFPIC"/>
              <w:framePr w:wrap="around"/>
            </w:pPr>
            <w:r w:rsidRPr="00F23E32">
              <w:fldChar w:fldCharType="begin"/>
            </w:r>
            <w:r w:rsidR="0087131A">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23E32">
              <w:fldChar w:fldCharType="separate"/>
            </w:r>
            <w:r w:rsidR="0087131A">
              <w:rPr>
                <w:noProof/>
              </w:rPr>
              <w:t>[</w:t>
            </w:r>
            <w:hyperlink w:anchor="_ENREF_78" w:tooltip="Energy, 2015 #83" w:history="1">
              <w:r w:rsidR="00FC39FA">
                <w:rPr>
                  <w:noProof/>
                </w:rPr>
                <w:t>78</w:t>
              </w:r>
            </w:hyperlink>
            <w:r w:rsidR="0087131A">
              <w:rPr>
                <w:noProof/>
              </w:rPr>
              <w:t>]</w:t>
            </w:r>
            <w:r w:rsidRPr="00F23E32">
              <w:fldChar w:fldCharType="end"/>
            </w:r>
            <w:r w:rsidRPr="00F23E32">
              <w:t xml:space="preserve"> </w:t>
            </w:r>
          </w:p>
        </w:tc>
      </w:tr>
    </w:tbl>
    <w:p w14:paraId="54BAE69A" w14:textId="42405362" w:rsidR="00E07C12" w:rsidRPr="00F23E32" w:rsidRDefault="00E07C12" w:rsidP="00D11B51">
      <w:pPr>
        <w:pStyle w:val="Heading1-NoNumber"/>
      </w:pPr>
      <w:r w:rsidRPr="00F23E32">
        <w:br w:type="page"/>
      </w:r>
    </w:p>
    <w:p w14:paraId="3A22FAC7" w14:textId="641273AA" w:rsidR="00ED530B" w:rsidRPr="00F23E32" w:rsidRDefault="00763B5E" w:rsidP="00A46DFA">
      <w:pPr>
        <w:pStyle w:val="Heading2"/>
      </w:pPr>
      <w:bookmarkStart w:id="164" w:name="_Toc492808398"/>
      <w:r w:rsidRPr="00F23E32">
        <w:t>Load Profile</w:t>
      </w:r>
      <w:bookmarkEnd w:id="164"/>
      <w:r w:rsidRPr="00F23E32">
        <w:t xml:space="preserve"> </w:t>
      </w:r>
    </w:p>
    <w:p w14:paraId="53A0EBF7" w14:textId="77777777" w:rsidR="00ED530B" w:rsidRPr="00F23E32" w:rsidRDefault="00ED530B" w:rsidP="00C3236C"/>
    <w:p w14:paraId="06805FA0" w14:textId="6A08D035" w:rsidR="00EA2AF2" w:rsidRPr="00F23E32" w:rsidRDefault="00ED530B" w:rsidP="00C3236C">
      <w:r w:rsidRPr="00F23E32">
        <w:t xml:space="preserve">The term load profile in electrical engineering relates to the variation of the electrical load over time. </w:t>
      </w:r>
      <w:r w:rsidR="005A3F50" w:rsidRPr="00F23E32">
        <w:t xml:space="preserve">The traditional load profile for a residential household sees a peak in the morning when people </w:t>
      </w:r>
      <w:r w:rsidR="00E04926" w:rsidRPr="00F23E32">
        <w:t xml:space="preserve">awaken </w:t>
      </w:r>
      <w:r w:rsidR="005A3F50" w:rsidRPr="00F23E32">
        <w:t xml:space="preserve">to prepare breakfast. This then dips down during the day and </w:t>
      </w:r>
      <w:r w:rsidR="00E04926" w:rsidRPr="00F23E32">
        <w:t>after returning</w:t>
      </w:r>
      <w:r w:rsidR="005A3F50" w:rsidRPr="00F23E32">
        <w:t xml:space="preserve"> home from work and are preparing dinner, cleaning and using the lighting and air-conditioning the load increases again. This spike at the end of the day reduces </w:t>
      </w:r>
      <w:r w:rsidR="00E04926" w:rsidRPr="00F23E32">
        <w:t>as</w:t>
      </w:r>
      <w:r w:rsidR="005A3F50" w:rsidRPr="00F23E32">
        <w:t xml:space="preserve"> they go to bed and </w:t>
      </w:r>
      <w:r w:rsidR="00E04926" w:rsidRPr="00F23E32">
        <w:t>this</w:t>
      </w:r>
      <w:r w:rsidR="005A3F50" w:rsidRPr="00F23E32">
        <w:t xml:space="preserve"> profile repeats daily. </w:t>
      </w:r>
      <w:r w:rsidR="00982680">
        <w:t xml:space="preserve"> This changes the profile depending on the age of  any occupants and the age of any children.</w:t>
      </w:r>
    </w:p>
    <w:p w14:paraId="02792B1A" w14:textId="77777777" w:rsidR="00CA66D6" w:rsidRPr="00F23E32" w:rsidRDefault="00CA66D6" w:rsidP="00C3236C"/>
    <w:p w14:paraId="0B04FF35" w14:textId="77777777" w:rsidR="00EA2AF2" w:rsidRPr="00F23E32" w:rsidRDefault="00EA2AF2" w:rsidP="00C3236C"/>
    <w:p w14:paraId="63C54E16" w14:textId="389FCCD3" w:rsidR="00ED530B" w:rsidRPr="00F23E32" w:rsidRDefault="005A3F50" w:rsidP="00C3236C">
      <w:r w:rsidRPr="00F23E32">
        <w:t>There a</w:t>
      </w:r>
      <w:r w:rsidR="00E04926" w:rsidRPr="00F23E32">
        <w:t>re</w:t>
      </w:r>
      <w:r w:rsidRPr="00F23E32">
        <w:t xml:space="preserve"> many variables which can affect this general load profile such as temperature, living arrangement, holiday seasons and PV. </w:t>
      </w:r>
      <w:r w:rsidRPr="00F23E32">
        <w:fldChar w:fldCharType="begin"/>
      </w:r>
      <w:r w:rsidR="0087131A">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F23E32">
        <w:fldChar w:fldCharType="separate"/>
      </w:r>
      <w:r w:rsidR="0087131A">
        <w:rPr>
          <w:noProof/>
        </w:rPr>
        <w:t>[</w:t>
      </w:r>
      <w:hyperlink w:anchor="_ENREF_79" w:tooltip="Richardson, 2010 #42" w:history="1">
        <w:r w:rsidR="00FC39FA">
          <w:rPr>
            <w:noProof/>
          </w:rPr>
          <w:t>79</w:t>
        </w:r>
      </w:hyperlink>
      <w:r w:rsidR="0087131A">
        <w:rPr>
          <w:noProof/>
        </w:rPr>
        <w:t>]</w:t>
      </w:r>
      <w:r w:rsidRPr="00F23E32">
        <w:fldChar w:fldCharType="end"/>
      </w:r>
      <w:r w:rsidRPr="00F23E32">
        <w:t xml:space="preserve">  Richardson </w:t>
      </w:r>
      <w:r w:rsidR="000975F3" w:rsidRPr="00F23E32">
        <w:t xml:space="preserve">states that the electricity use in an individual domestic dwelling is highly dependent upon the activities of the occupants and their associated use of electrical appliances. </w:t>
      </w:r>
    </w:p>
    <w:p w14:paraId="7C96FC1C" w14:textId="32F0F1FA" w:rsidR="000F2EAB" w:rsidRPr="00F23E32" w:rsidRDefault="00CA66D6" w:rsidP="00C3236C">
      <w:r w:rsidRPr="00F23E32">
        <w:rPr>
          <w:noProof/>
        </w:rPr>
        <mc:AlternateContent>
          <mc:Choice Requires="wpg">
            <w:drawing>
              <wp:anchor distT="0" distB="0" distL="114300" distR="114300" simplePos="0" relativeHeight="251365376"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5F7D8143" w:rsidR="00E67436" w:rsidRPr="003C425E" w:rsidRDefault="00E67436" w:rsidP="00C3236C">
                              <w:pPr>
                                <w:pStyle w:val="Caption"/>
                                <w:rPr>
                                  <w:szCs w:val="24"/>
                                </w:rPr>
                              </w:pPr>
                              <w:bookmarkStart w:id="165" w:name="_Ref479529303"/>
                              <w:bookmarkStart w:id="166" w:name="_Toc492978018"/>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6</w:t>
                              </w:r>
                              <w:r>
                                <w:rPr>
                                  <w:b/>
                                </w:rPr>
                                <w:fldChar w:fldCharType="end"/>
                              </w:r>
                              <w:bookmarkEnd w:id="165"/>
                              <w:r>
                                <w:t xml:space="preserve"> - Activity profiles for 'cooking”, for one or two active occupants on a week day [66]</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365376;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NpLbo/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5F7D8143" w:rsidR="00E67436" w:rsidRPr="003C425E" w:rsidRDefault="00E67436" w:rsidP="00C3236C">
                        <w:pPr>
                          <w:pStyle w:val="Caption"/>
                          <w:rPr>
                            <w:szCs w:val="24"/>
                          </w:rPr>
                        </w:pPr>
                        <w:bookmarkStart w:id="167" w:name="_Ref479529303"/>
                        <w:bookmarkStart w:id="168" w:name="_Toc492978018"/>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6</w:t>
                        </w:r>
                        <w:r>
                          <w:rPr>
                            <w:b/>
                          </w:rPr>
                          <w:fldChar w:fldCharType="end"/>
                        </w:r>
                        <w:bookmarkEnd w:id="167"/>
                        <w:r>
                          <w:t xml:space="preserve"> - Activity profiles for 'cooking”, for one or two active occupants on a week day [66]</w:t>
                        </w:r>
                        <w:bookmarkEnd w:id="168"/>
                      </w:p>
                    </w:txbxContent>
                  </v:textbox>
                </v:shape>
                <w10:wrap type="square"/>
              </v:group>
            </w:pict>
          </mc:Fallback>
        </mc:AlternateContent>
      </w:r>
    </w:p>
    <w:p w14:paraId="6836D6B6" w14:textId="6F0521DC" w:rsidR="003F4169" w:rsidRPr="00F23E32" w:rsidRDefault="003F4169" w:rsidP="00C3236C"/>
    <w:p w14:paraId="7E3710B9" w14:textId="77777777" w:rsidR="003F4169" w:rsidRPr="00F23E32" w:rsidRDefault="003F4169" w:rsidP="00C3236C"/>
    <w:p w14:paraId="785422E1" w14:textId="7C561639" w:rsidR="006D54AF" w:rsidRPr="00F23E32" w:rsidRDefault="00E1538C" w:rsidP="00C3236C">
      <w:r w:rsidRPr="00F23E32">
        <w:t xml:space="preserve">From the above </w:t>
      </w:r>
      <w:r w:rsidRPr="00F23E32">
        <w:fldChar w:fldCharType="begin"/>
      </w:r>
      <w:r w:rsidRPr="00F23E32">
        <w:instrText xml:space="preserve"> REF _Ref479529303 \h </w:instrText>
      </w:r>
      <w:r w:rsidRPr="00F23E32">
        <w:fldChar w:fldCharType="separate"/>
      </w:r>
      <w:r w:rsidR="00F23E32" w:rsidRPr="00F23E32">
        <w:rPr>
          <w:b/>
        </w:rPr>
        <w:t>Figure 2</w:t>
      </w:r>
      <w:r w:rsidR="00F23E32" w:rsidRPr="00F23E32">
        <w:rPr>
          <w:b/>
        </w:rPr>
        <w:noBreakHyphen/>
        <w:t>24</w:t>
      </w:r>
      <w:r w:rsidRPr="00F23E32">
        <w:fldChar w:fldCharType="end"/>
      </w:r>
      <w:r w:rsidRPr="00F23E32">
        <w:t xml:space="preserve"> it shows clearly the peaks and troughs in energy demand from the network. </w:t>
      </w:r>
      <w:r w:rsidR="003F4169" w:rsidRPr="00F23E32">
        <w:t>This is the traditional househo</w:t>
      </w:r>
      <w:r w:rsidR="00E04926" w:rsidRPr="00F23E32">
        <w:t>ld that does not</w:t>
      </w:r>
      <w:r w:rsidR="003F4169" w:rsidRPr="00F23E32">
        <w:t xml:space="preserve"> generate its own electricity. When residence</w:t>
      </w:r>
      <w:r w:rsidR="00E5792F" w:rsidRPr="00F23E32">
        <w:t xml:space="preserve">s </w:t>
      </w:r>
      <w:r w:rsidR="00E04926" w:rsidRPr="00F23E32">
        <w:t>produce,</w:t>
      </w:r>
      <w:r w:rsidR="00E5792F" w:rsidRPr="00F23E32">
        <w:t xml:space="preserve"> their</w:t>
      </w:r>
      <w:r w:rsidR="003F4169" w:rsidRPr="00F23E32">
        <w:t xml:space="preserve"> own electricity</w:t>
      </w:r>
      <w:r w:rsidR="00E04926" w:rsidRPr="00F23E32">
        <w:t>,</w:t>
      </w:r>
      <w:r w:rsidR="003F4169" w:rsidRPr="00F23E32">
        <w:t xml:space="preserve"> depending on the size of the system</w:t>
      </w:r>
      <w:r w:rsidR="00E04926" w:rsidRPr="00F23E32">
        <w:t>,</w:t>
      </w:r>
      <w:r w:rsidR="003F4169" w:rsidRPr="00F23E32">
        <w:t xml:space="preserve"> it can potentially feed back into the grid.</w:t>
      </w:r>
    </w:p>
    <w:p w14:paraId="60CBE337" w14:textId="37BEE82E" w:rsidR="003F4169" w:rsidRPr="00F23E32" w:rsidRDefault="003F4169" w:rsidP="00C3236C"/>
    <w:p w14:paraId="55FD5493" w14:textId="6849207C" w:rsidR="00CA66D6" w:rsidRPr="00F23E32" w:rsidRDefault="00CA66D6" w:rsidP="00C3236C"/>
    <w:p w14:paraId="3539A0C6" w14:textId="77777777" w:rsidR="00EA2AF2" w:rsidRPr="00F23E32" w:rsidRDefault="00EA2AF2" w:rsidP="00C3236C"/>
    <w:p w14:paraId="067F0D08" w14:textId="0760243F" w:rsidR="000F2EAB" w:rsidRPr="00F23E32" w:rsidRDefault="004D18FC" w:rsidP="00C3236C">
      <w:r w:rsidRPr="00F23E32">
        <w:t xml:space="preserve">The traditional peaks can strain the network and the </w:t>
      </w:r>
      <w:r w:rsidR="006F3D57" w:rsidRPr="00F23E32">
        <w:t>unpredictability</w:t>
      </w:r>
      <w:r w:rsidRPr="00F23E32">
        <w:t xml:space="preserve"> of the </w:t>
      </w:r>
      <w:r w:rsidR="00441303" w:rsidRPr="00F23E32">
        <w:t xml:space="preserve">independent </w:t>
      </w:r>
      <w:r w:rsidRPr="00F23E32">
        <w:t>fed-in</w:t>
      </w:r>
      <w:r w:rsidR="00441303" w:rsidRPr="00F23E32">
        <w:t>s</w:t>
      </w:r>
      <w:r w:rsidRPr="00F23E32">
        <w:t xml:space="preserve"> produce a </w:t>
      </w:r>
      <w:r w:rsidR="00441303" w:rsidRPr="00F23E32">
        <w:t>greater</w:t>
      </w:r>
      <w:r w:rsidRPr="00F23E32">
        <w:t xml:space="preserve"> </w:t>
      </w:r>
      <w:r w:rsidR="00441303" w:rsidRPr="00F23E32">
        <w:t>degree</w:t>
      </w:r>
      <w:r w:rsidRPr="00F23E32">
        <w:t xml:space="preserve"> of volatility. </w:t>
      </w:r>
      <w:r w:rsidR="00E5792F" w:rsidRPr="00F23E32">
        <w:t xml:space="preserve">Hoffmann noted that fed-in energy from PV systems have the potential to disrupt the network and the networks ability to </w:t>
      </w:r>
      <w:r w:rsidR="00441303" w:rsidRPr="00F23E32">
        <w:t>stabilize</w:t>
      </w:r>
      <w:r w:rsidR="00E5792F" w:rsidRPr="00F23E32">
        <w:t xml:space="preserve"> itself. </w:t>
      </w:r>
      <w:r w:rsidRPr="00F23E32">
        <w:t xml:space="preserve">The below </w:t>
      </w:r>
      <w:r w:rsidRPr="00F23E32">
        <w:fldChar w:fldCharType="begin"/>
      </w:r>
      <w:r w:rsidRPr="00F23E32">
        <w:instrText xml:space="preserve"> REF _Ref479536110 \h </w:instrText>
      </w:r>
      <w:r w:rsidRPr="00F23E32">
        <w:fldChar w:fldCharType="separate"/>
      </w:r>
      <w:r w:rsidR="00F23E32" w:rsidRPr="00F23E32">
        <w:t>Figure 2</w:t>
      </w:r>
      <w:r w:rsidR="00F23E32" w:rsidRPr="00F23E32">
        <w:noBreakHyphen/>
        <w:t>25</w:t>
      </w:r>
      <w:r w:rsidRPr="00F23E32">
        <w:fldChar w:fldCharType="end"/>
      </w:r>
      <w:r w:rsidR="001E1C34" w:rsidRPr="00F23E32">
        <w:t xml:space="preserve"> is</w:t>
      </w:r>
      <w:r w:rsidRPr="00F23E32">
        <w:t xml:space="preserve"> the typical load profile during the course of the day for an office</w:t>
      </w:r>
      <w:r w:rsidR="001E1C34" w:rsidRPr="00F23E32">
        <w:t xml:space="preserve"> building</w:t>
      </w:r>
      <w:r w:rsidRPr="00F23E32">
        <w:t xml:space="preserve">. </w:t>
      </w:r>
      <w:r w:rsidRPr="00F23E32">
        <w:fldChar w:fldCharType="begin"/>
      </w:r>
      <w:r w:rsidR="0087131A">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23E32">
        <w:fldChar w:fldCharType="separate"/>
      </w:r>
      <w:r w:rsidR="0087131A">
        <w:rPr>
          <w:noProof/>
        </w:rPr>
        <w:t>[</w:t>
      </w:r>
      <w:hyperlink w:anchor="_ENREF_80" w:tooltip="Hoffmann, 2006 #57" w:history="1">
        <w:r w:rsidR="00FC39FA">
          <w:rPr>
            <w:noProof/>
          </w:rPr>
          <w:t>80</w:t>
        </w:r>
      </w:hyperlink>
      <w:r w:rsidR="0087131A">
        <w:rPr>
          <w:noProof/>
        </w:rPr>
        <w:t>]</w:t>
      </w:r>
      <w:r w:rsidRPr="00F23E32">
        <w:fldChar w:fldCharType="end"/>
      </w:r>
    </w:p>
    <w:p w14:paraId="55213A02" w14:textId="12692426" w:rsidR="000F2EAB" w:rsidRPr="00F23E32" w:rsidRDefault="000F2EAB" w:rsidP="00C3236C">
      <w:r w:rsidRPr="00F23E32">
        <w:rPr>
          <w:noProof/>
        </w:rPr>
        <mc:AlternateContent>
          <mc:Choice Requires="wpg">
            <w:drawing>
              <wp:anchor distT="0" distB="0" distL="114300" distR="114300" simplePos="0" relativeHeight="251380736"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2000C1E6" w:rsidR="00E67436" w:rsidRPr="00CA4BE8" w:rsidRDefault="00E67436" w:rsidP="00C3236C">
                              <w:pPr>
                                <w:pStyle w:val="Caption"/>
                                <w:rPr>
                                  <w:szCs w:val="24"/>
                                </w:rPr>
                              </w:pPr>
                              <w:bookmarkStart w:id="169" w:name="_Ref479536110"/>
                              <w:bookmarkStart w:id="170" w:name="_Toc49297801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69"/>
                              <w:r>
                                <w:t xml:space="preserve"> - 24hr Energy Profile [67]</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38073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GbtoIa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2000C1E6" w:rsidR="00E67436" w:rsidRPr="00CA4BE8" w:rsidRDefault="00E67436" w:rsidP="00C3236C">
                        <w:pPr>
                          <w:pStyle w:val="Caption"/>
                          <w:rPr>
                            <w:szCs w:val="24"/>
                          </w:rPr>
                        </w:pPr>
                        <w:bookmarkStart w:id="171" w:name="_Ref479536110"/>
                        <w:bookmarkStart w:id="172" w:name="_Toc49297801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71"/>
                        <w:r>
                          <w:t xml:space="preserve"> - 24hr Energy Profile [67]</w:t>
                        </w:r>
                        <w:bookmarkEnd w:id="172"/>
                      </w:p>
                    </w:txbxContent>
                  </v:textbox>
                </v:shape>
                <w10:wrap type="square"/>
              </v:group>
            </w:pict>
          </mc:Fallback>
        </mc:AlternateContent>
      </w:r>
    </w:p>
    <w:p w14:paraId="3822D113" w14:textId="4AA21D42" w:rsidR="009F46A6" w:rsidRPr="00F23E32" w:rsidRDefault="009C5D02" w:rsidP="00C3236C">
      <w:r w:rsidRPr="00F23E32">
        <w:rPr>
          <w:noProof/>
        </w:rPr>
        <mc:AlternateContent>
          <mc:Choice Requires="wpg">
            <w:drawing>
              <wp:anchor distT="0" distB="0" distL="114300" distR="114300" simplePos="0" relativeHeight="251537408"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44EAF824" w:rsidR="00E67436" w:rsidRPr="00066545" w:rsidRDefault="00E67436" w:rsidP="00C3236C">
                              <w:pPr>
                                <w:pStyle w:val="Caption"/>
                                <w:rPr>
                                  <w:szCs w:val="24"/>
                                </w:rPr>
                              </w:pPr>
                              <w:bookmarkStart w:id="173" w:name="_Ref480360316"/>
                              <w:bookmarkStart w:id="174" w:name="_Toc49297802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3"/>
                              <w:r>
                                <w:t xml:space="preserve"> - Standalone Household Consumption Load Profile [68]</w:t>
                              </w:r>
                              <w:bookmarkEnd w:id="17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537408;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XQIS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4UIcGunyxdAAtgeWpMz/E7Cgw/M+S2z0Owh&#10;LBhg/jN8qkZ3BdWDREmt7V/f2kd9yCucUtLB8Cio+/PAsFc0HxVkHCfNKNhR2I2COrQ3GkJNYDQa&#10;HkS4YH0zipXV7TPMtQ2+AkdMcXiroH4Ubzys4ADmIhebTZD7lvOgHg00qr6aEdin0zOzZuCzh4R+&#10;0iOnWP6G1r1uD/Pm4HUlA+dfURzwBn4HKUwlkCZj75/roPU656//B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RXQIS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44EAF824" w:rsidR="00E67436" w:rsidRPr="00066545" w:rsidRDefault="00E67436" w:rsidP="00C3236C">
                        <w:pPr>
                          <w:pStyle w:val="Caption"/>
                          <w:rPr>
                            <w:szCs w:val="24"/>
                          </w:rPr>
                        </w:pPr>
                        <w:bookmarkStart w:id="175" w:name="_Ref480360316"/>
                        <w:bookmarkStart w:id="176" w:name="_Toc49297802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5"/>
                        <w:r>
                          <w:t xml:space="preserve"> - Standalone Household Consumption Load Profile [68]</w:t>
                        </w:r>
                        <w:bookmarkEnd w:id="176"/>
                        <w:r>
                          <w:t xml:space="preserve"> </w:t>
                        </w:r>
                      </w:p>
                    </w:txbxContent>
                  </v:textbox>
                </v:shape>
                <w10:wrap type="square"/>
              </v:group>
            </w:pict>
          </mc:Fallback>
        </mc:AlternateContent>
      </w:r>
      <w:r w:rsidR="009F46A6" w:rsidRPr="00F23E32">
        <w:t>The above figure s</w:t>
      </w:r>
      <w:r w:rsidR="00441303" w:rsidRPr="00F23E32">
        <w:t>hows a traditional load profile in red with the new daily solar production shown in green.</w:t>
      </w:r>
      <w:r w:rsidR="009F46A6" w:rsidRPr="00F23E32">
        <w:t xml:space="preserve"> </w:t>
      </w:r>
      <w:r w:rsidR="00441303" w:rsidRPr="00F23E32">
        <w:t>Now</w:t>
      </w:r>
      <w:r w:rsidR="009F46A6" w:rsidRPr="00F23E32">
        <w:t xml:space="preserve"> with the advent of </w:t>
      </w:r>
      <w:r w:rsidR="00441303" w:rsidRPr="00F23E32">
        <w:t>BES technology, t</w:t>
      </w:r>
      <w:r w:rsidR="009F46A6" w:rsidRPr="00F23E32">
        <w:t>here is a point where the amount of solar produced during the day can recharge batteries and this energy can be consumed overnight until the next recharge period. The only caveat with this is ensuring</w:t>
      </w:r>
      <w:r w:rsidRPr="00F23E32">
        <w:t xml:space="preserve"> that</w:t>
      </w:r>
      <w:r w:rsidR="009F46A6" w:rsidRPr="00F23E32">
        <w:t xml:space="preserve"> there is adequate supply in the event of clouding for several days. The below </w:t>
      </w:r>
      <w:r w:rsidR="009F46A6" w:rsidRPr="00F23E32">
        <w:fldChar w:fldCharType="begin"/>
      </w:r>
      <w:r w:rsidR="009F46A6" w:rsidRPr="00F23E32">
        <w:instrText xml:space="preserve"> REF _Ref480360316 \h </w:instrText>
      </w:r>
      <w:r w:rsidR="009F46A6" w:rsidRPr="00F23E32">
        <w:fldChar w:fldCharType="separate"/>
      </w:r>
      <w:r w:rsidR="00F23E32" w:rsidRPr="00F23E32">
        <w:t>Figure 2</w:t>
      </w:r>
      <w:r w:rsidR="00F23E32" w:rsidRPr="00F23E32">
        <w:noBreakHyphen/>
        <w:t>26</w:t>
      </w:r>
      <w:r w:rsidR="009F46A6" w:rsidRPr="00F23E32">
        <w:fldChar w:fldCharType="end"/>
      </w:r>
      <w:r w:rsidR="009F46A6" w:rsidRPr="00F23E32">
        <w:t xml:space="preserve"> shows the load profile for a house which is entirely stand alone. The red line shows solar</w:t>
      </w:r>
      <w:r w:rsidRPr="00F23E32">
        <w:t xml:space="preserve"> output</w:t>
      </w:r>
      <w:r w:rsidR="009F46A6" w:rsidRPr="00F23E32">
        <w:t xml:space="preserve"> during the day, the green line is the output of the batteries while the blue</w:t>
      </w:r>
      <w:r w:rsidRPr="00F23E32">
        <w:t xml:space="preserve"> line refers to</w:t>
      </w:r>
      <w:r w:rsidR="009F46A6" w:rsidRPr="00F23E32">
        <w:t xml:space="preserve"> the household consumption. </w:t>
      </w:r>
      <w:r w:rsidR="009F46A6" w:rsidRPr="00F23E32">
        <w:fldChar w:fldCharType="begin"/>
      </w:r>
      <w:r w:rsidR="0087131A">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sidRPr="00F23E32">
        <w:fldChar w:fldCharType="separate"/>
      </w:r>
      <w:r w:rsidR="0087131A">
        <w:rPr>
          <w:noProof/>
        </w:rPr>
        <w:t>[</w:t>
      </w:r>
      <w:hyperlink w:anchor="_ENREF_81" w:tooltip="Choice, 2017 #110" w:history="1">
        <w:r w:rsidR="00FC39FA">
          <w:rPr>
            <w:noProof/>
          </w:rPr>
          <w:t>81</w:t>
        </w:r>
      </w:hyperlink>
      <w:r w:rsidR="0087131A">
        <w:rPr>
          <w:noProof/>
        </w:rPr>
        <w:t>]</w:t>
      </w:r>
      <w:r w:rsidR="009F46A6" w:rsidRPr="00F23E32">
        <w:fldChar w:fldCharType="end"/>
      </w:r>
    </w:p>
    <w:p w14:paraId="066454F0" w14:textId="109FC168" w:rsidR="00A37D2B" w:rsidRPr="00F23E32" w:rsidRDefault="00A37D2B" w:rsidP="00A46DFA">
      <w:pPr>
        <w:pStyle w:val="Heading2"/>
      </w:pPr>
      <w:bookmarkStart w:id="177" w:name="_Toc492808399"/>
      <w:r w:rsidRPr="00F23E32">
        <w:t>Network Demand Challenges</w:t>
      </w:r>
      <w:bookmarkEnd w:id="177"/>
    </w:p>
    <w:p w14:paraId="733D04AB" w14:textId="56D0E156" w:rsidR="00926F28" w:rsidRPr="00F23E32" w:rsidRDefault="00926F28" w:rsidP="00C3236C"/>
    <w:p w14:paraId="59131E73" w14:textId="1816D31A" w:rsidR="00D11B51" w:rsidRPr="00F23E32" w:rsidRDefault="00926F28" w:rsidP="00C3236C">
      <w:r w:rsidRPr="00F23E3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23E32">
        <w:t xml:space="preserve"> The below </w:t>
      </w:r>
      <w:r w:rsidR="003C0C1C" w:rsidRPr="00F23E32">
        <w:fldChar w:fldCharType="begin"/>
      </w:r>
      <w:r w:rsidR="003C0C1C" w:rsidRPr="00F23E32">
        <w:instrText xml:space="preserve"> REF _Ref479536956 \h </w:instrText>
      </w:r>
      <w:r w:rsidR="003C0C1C" w:rsidRPr="00F23E32">
        <w:fldChar w:fldCharType="separate"/>
      </w:r>
      <w:r w:rsidR="00F23E32" w:rsidRPr="00F23E32">
        <w:t>Figure 2</w:t>
      </w:r>
      <w:r w:rsidR="00F23E32" w:rsidRPr="00F23E32">
        <w:noBreakHyphen/>
        <w:t>27</w:t>
      </w:r>
      <w:r w:rsidR="003C0C1C" w:rsidRPr="00F23E32">
        <w:fldChar w:fldCharType="end"/>
      </w:r>
      <w:r w:rsidR="003C0C1C" w:rsidRPr="00F23E32">
        <w:t xml:space="preserve"> is from</w:t>
      </w:r>
      <w:r w:rsidR="004B5216" w:rsidRPr="00F23E32">
        <w:t xml:space="preserve"> Ergon Energy at</w:t>
      </w:r>
      <w:r w:rsidR="003C0C1C" w:rsidRPr="00F23E32">
        <w:t xml:space="preserve"> the Dundowran Feeder </w:t>
      </w:r>
      <w:r w:rsidR="004B5216" w:rsidRPr="00F23E32">
        <w:t>in Hervey Bay (Qld) and illustrates</w:t>
      </w:r>
      <w:r w:rsidR="003C0C1C" w:rsidRPr="00F23E32">
        <w:t xml:space="preserve"> how PV has affected the load profile.</w:t>
      </w:r>
      <w:r w:rsidR="004B5216" w:rsidRPr="00F23E32">
        <w:t xml:space="preserve"> </w:t>
      </w:r>
      <w:r w:rsidR="004B5216" w:rsidRPr="00F23E32">
        <w:fldChar w:fldCharType="begin"/>
      </w:r>
      <w:r w:rsidR="0087131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rsidRPr="00F23E32">
        <w:fldChar w:fldCharType="separate"/>
      </w:r>
      <w:r w:rsidR="0087131A">
        <w:rPr>
          <w:noProof/>
        </w:rPr>
        <w:t>[</w:t>
      </w:r>
      <w:hyperlink w:anchor="_ENREF_82" w:tooltip="Energy, 2017 #86" w:history="1">
        <w:r w:rsidR="00FC39FA">
          <w:rPr>
            <w:noProof/>
          </w:rPr>
          <w:t>82</w:t>
        </w:r>
      </w:hyperlink>
      <w:r w:rsidR="0087131A">
        <w:rPr>
          <w:noProof/>
        </w:rPr>
        <w:t>]</w:t>
      </w:r>
      <w:r w:rsidR="004B5216" w:rsidRPr="00F23E32">
        <w:fldChar w:fldCharType="end"/>
      </w:r>
      <w:r w:rsidR="003C0C1C" w:rsidRPr="00F23E32">
        <w:t xml:space="preserve"> It shows a reverse flow during the middle of the</w:t>
      </w:r>
      <w:r w:rsidR="004B5216" w:rsidRPr="00F23E32">
        <w:t xml:space="preserve"> day</w:t>
      </w:r>
      <w:r w:rsidR="003C0C1C" w:rsidRPr="00F23E32">
        <w:t xml:space="preserve"> at approximately 12:30pm in 2015.</w:t>
      </w:r>
    </w:p>
    <w:p w14:paraId="27F19453" w14:textId="5F99B707" w:rsidR="004B5216" w:rsidRPr="00F23E32" w:rsidRDefault="004B5216" w:rsidP="00C3236C">
      <w:r w:rsidRPr="00F23E32">
        <w:rPr>
          <w:noProof/>
        </w:rPr>
        <mc:AlternateContent>
          <mc:Choice Requires="wpg">
            <w:drawing>
              <wp:anchor distT="0" distB="0" distL="114300" distR="114300" simplePos="0" relativeHeight="251396096"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279157B" w:rsidR="00E67436" w:rsidRPr="001B1088" w:rsidRDefault="00E67436" w:rsidP="00C3236C">
                              <w:pPr>
                                <w:pStyle w:val="Caption"/>
                                <w:rPr>
                                  <w:szCs w:val="24"/>
                                </w:rPr>
                              </w:pPr>
                              <w:bookmarkStart w:id="178" w:name="_Ref479536956"/>
                              <w:bookmarkStart w:id="179" w:name="_Toc4929780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78"/>
                              <w:r>
                                <w:t xml:space="preserve"> - Dundowran Feeder Load Profile [69]</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39609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OooE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UohUa7N5AgigdryHvBXXCgFvuQ8r7nCzo268VuErPlVj9ovE&#10;9FLCauO+f6Qne7QUuwnb46VYJP6fHaeLofms0Wy4DIPgBmE9CHrXXhqUmuEdtCKKOOBCM4iVM+0D&#10;HrElRcEW1wKxFkkYxMvQvVd4BIVcLqNRd7/c6juLW6kbXQL2/vDAne2pHNDQL2agEy/fMLqzJZi9&#10;Xe4CoI50f0GxxxvUjlJ8giAdvXGv19Hq5VG/+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EI6igS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279157B" w:rsidR="00E67436" w:rsidRPr="001B1088" w:rsidRDefault="00E67436" w:rsidP="00C3236C">
                        <w:pPr>
                          <w:pStyle w:val="Caption"/>
                          <w:rPr>
                            <w:szCs w:val="24"/>
                          </w:rPr>
                        </w:pPr>
                        <w:bookmarkStart w:id="180" w:name="_Ref479536956"/>
                        <w:bookmarkStart w:id="181" w:name="_Toc4929780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0"/>
                        <w:r>
                          <w:t xml:space="preserve"> - Dundowran Feeder Load Profile [69]</w:t>
                        </w:r>
                        <w:bookmarkEnd w:id="181"/>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23E3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23E32" w:rsidRDefault="009F46A6" w:rsidP="00C3236C">
            <w:pPr>
              <w:pStyle w:val="REFPIC"/>
              <w:framePr w:hSpace="0" w:wrap="auto" w:vAnchor="margin" w:hAnchor="text" w:yAlign="inline"/>
            </w:pPr>
          </w:p>
        </w:tc>
      </w:tr>
    </w:tbl>
    <w:p w14:paraId="2043D7CC" w14:textId="67733BED" w:rsidR="004B5216" w:rsidRPr="00F23E32" w:rsidRDefault="00272C21" w:rsidP="00C3236C">
      <w:r w:rsidRPr="00F23E32">
        <w:t>The</w:t>
      </w:r>
      <w:r w:rsidR="002458EC" w:rsidRPr="00F23E32">
        <w:t xml:space="preserve"> Planners</w:t>
      </w:r>
      <w:r w:rsidR="00EF4224" w:rsidRPr="00F23E32">
        <w:t xml:space="preserve"> at Ergon Energy need to identify issues with feeders and disruption which may occur with the grid. In the above </w:t>
      </w:r>
      <w:r w:rsidR="00EF4224" w:rsidRPr="00F23E32">
        <w:fldChar w:fldCharType="begin"/>
      </w:r>
      <w:r w:rsidR="00EF4224" w:rsidRPr="00F23E32">
        <w:instrText xml:space="preserve"> REF _Ref479536956 \h </w:instrText>
      </w:r>
      <w:r w:rsidR="00EF4224" w:rsidRPr="00F23E32">
        <w:fldChar w:fldCharType="separate"/>
      </w:r>
      <w:r w:rsidR="00F23E32" w:rsidRPr="00F23E32">
        <w:t>Figure 2</w:t>
      </w:r>
      <w:r w:rsidR="00F23E32" w:rsidRPr="00F23E32">
        <w:noBreakHyphen/>
        <w:t>27</w:t>
      </w:r>
      <w:r w:rsidR="00EF4224" w:rsidRPr="00F23E32">
        <w:fldChar w:fldCharType="end"/>
      </w:r>
      <w:r w:rsidR="002458EC" w:rsidRPr="00F23E32">
        <w:t xml:space="preserve"> the blue line shows</w:t>
      </w:r>
      <w:r w:rsidR="00EF4224" w:rsidRPr="00F23E32">
        <w:t xml:space="preserve"> this area has high solar PV utility which is meeting the energy requirements during the course of the day and is feeding electricity back into the substation. The red line shows the tradition</w:t>
      </w:r>
      <w:r w:rsidR="005D7EFE" w:rsidRPr="00F23E32">
        <w:t>al</w:t>
      </w:r>
      <w:r w:rsidR="00EF4224" w:rsidRPr="00F23E32">
        <w:t xml:space="preserve"> load profile. The interesting phenomenon is</w:t>
      </w:r>
      <w:r w:rsidR="002458EC" w:rsidRPr="00F23E32">
        <w:t xml:space="preserve"> that</w:t>
      </w:r>
      <w:r w:rsidR="00EF4224" w:rsidRPr="00F23E32">
        <w:t xml:space="preserve"> the green line </w:t>
      </w:r>
      <w:r w:rsidR="002458EC" w:rsidRPr="00F23E32">
        <w:t>has</w:t>
      </w:r>
      <w:r w:rsidR="00EF4224" w:rsidRPr="00F23E32">
        <w:t xml:space="preserve"> an unexpected peak in demand which cannot be met with PV technology and highlights the risks of cloud cover or storms. The sudden los</w:t>
      </w:r>
      <w:r w:rsidR="002458EC" w:rsidRPr="00F23E32">
        <w:t>s</w:t>
      </w:r>
      <w:r w:rsidR="00EF4224" w:rsidRPr="00F23E32">
        <w:t xml:space="preserve">es in power generation must be met and </w:t>
      </w:r>
      <w:r w:rsidR="005D7EFE" w:rsidRPr="00F23E32">
        <w:t xml:space="preserve">this demand </w:t>
      </w:r>
      <w:r w:rsidR="00EF4224" w:rsidRPr="00F23E32">
        <w:t>can overload the feeder.</w:t>
      </w:r>
      <w:r w:rsidR="005D7EFE" w:rsidRPr="00F23E32">
        <w:t xml:space="preserve"> </w:t>
      </w:r>
      <w:r w:rsidR="005D7EFE" w:rsidRPr="00F23E32">
        <w:fldChar w:fldCharType="begin"/>
      </w:r>
      <w:r w:rsidR="0087131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rsidRPr="00F23E32">
        <w:fldChar w:fldCharType="separate"/>
      </w:r>
      <w:r w:rsidR="0087131A">
        <w:rPr>
          <w:noProof/>
        </w:rPr>
        <w:t>[</w:t>
      </w:r>
      <w:hyperlink w:anchor="_ENREF_82" w:tooltip="Energy, 2017 #86" w:history="1">
        <w:r w:rsidR="00FC39FA">
          <w:rPr>
            <w:noProof/>
          </w:rPr>
          <w:t>82</w:t>
        </w:r>
      </w:hyperlink>
      <w:r w:rsidR="0087131A">
        <w:rPr>
          <w:noProof/>
        </w:rPr>
        <w:t>]</w:t>
      </w:r>
      <w:r w:rsidR="005D7EFE" w:rsidRPr="00F23E32">
        <w:fldChar w:fldCharType="end"/>
      </w:r>
    </w:p>
    <w:p w14:paraId="75C12578" w14:textId="256CE793" w:rsidR="00E07C12" w:rsidRPr="00F23E32" w:rsidRDefault="00E07C12" w:rsidP="00C3236C">
      <w:r w:rsidRPr="00F23E32">
        <w:br w:type="page"/>
      </w:r>
    </w:p>
    <w:p w14:paraId="1D3B9463" w14:textId="5BAD2F8D" w:rsidR="00763B5E" w:rsidRPr="00F23E32" w:rsidRDefault="00763B5E" w:rsidP="00A46DFA">
      <w:pPr>
        <w:pStyle w:val="Heading2"/>
      </w:pPr>
      <w:bookmarkStart w:id="182" w:name="_Toc492808400"/>
      <w:r w:rsidRPr="00F23E32">
        <w:t>Tariffs and Rebate Change</w:t>
      </w:r>
      <w:bookmarkEnd w:id="182"/>
    </w:p>
    <w:p w14:paraId="04BAC7AE" w14:textId="3DC6E290" w:rsidR="00AC1519" w:rsidRPr="00F23E32" w:rsidRDefault="00AC1519" w:rsidP="00C3236C"/>
    <w:p w14:paraId="29A39B57" w14:textId="71A92170" w:rsidR="00AC1519" w:rsidRPr="00F23E32" w:rsidRDefault="00B02822" w:rsidP="00C3236C">
      <w:r w:rsidRPr="00F23E32">
        <w:t xml:space="preserve">An electricity meter is a device used by the Ergon Energy to accurately measure how much electricity is used through that line. A household may have more than one meter </w:t>
      </w:r>
      <w:r w:rsidR="00FB7A0D" w:rsidRPr="00F23E32">
        <w:t>if they have</w:t>
      </w:r>
      <w:r w:rsidRPr="00F23E32">
        <w:t xml:space="preserve"> several meteri</w:t>
      </w:r>
      <w:r w:rsidR="00FB7A0D" w:rsidRPr="00F23E32">
        <w:t>ng schemes. A metering rate is</w:t>
      </w:r>
      <w:r w:rsidR="000021D3" w:rsidRPr="00F23E32">
        <w:t xml:space="preserve"> called a</w:t>
      </w:r>
      <w:r w:rsidR="00FB7A0D" w:rsidRPr="00F23E32">
        <w:t xml:space="preserve"> T</w:t>
      </w:r>
      <w:r w:rsidRPr="00F23E32">
        <w:t xml:space="preserve">ariff and there </w:t>
      </w:r>
      <w:r w:rsidR="000021D3" w:rsidRPr="00F23E32">
        <w:t>are different</w:t>
      </w:r>
      <w:r w:rsidR="00FB7A0D" w:rsidRPr="00F23E32">
        <w:t xml:space="preserve"> T</w:t>
      </w:r>
      <w:r w:rsidRPr="00F23E32">
        <w:t xml:space="preserve">ariff </w:t>
      </w:r>
      <w:r w:rsidR="000021D3" w:rsidRPr="00F23E32">
        <w:t xml:space="preserve">rates </w:t>
      </w:r>
      <w:r w:rsidR="00FB7A0D" w:rsidRPr="00F23E32">
        <w:t>which usually vary according to</w:t>
      </w:r>
      <w:r w:rsidRPr="00F23E32">
        <w:t xml:space="preserve"> availability of usage. </w:t>
      </w:r>
      <w:r w:rsidR="000021D3" w:rsidRPr="00F23E32">
        <w:t xml:space="preserve">The below </w:t>
      </w:r>
      <w:r w:rsidR="000021D3" w:rsidRPr="00F23E32">
        <w:fldChar w:fldCharType="begin"/>
      </w:r>
      <w:r w:rsidR="000021D3" w:rsidRPr="00F23E32">
        <w:instrText xml:space="preserve"> REF _Ref479539636 \h </w:instrText>
      </w:r>
      <w:r w:rsidR="000021D3" w:rsidRPr="00F23E32">
        <w:fldChar w:fldCharType="separate"/>
      </w:r>
      <w:r w:rsidR="00F23E32" w:rsidRPr="00F23E32">
        <w:t>Table 2</w:t>
      </w:r>
      <w:r w:rsidR="00F23E32" w:rsidRPr="00F23E32">
        <w:noBreakHyphen/>
        <w:t>4</w:t>
      </w:r>
      <w:r w:rsidR="000021D3" w:rsidRPr="00F23E32">
        <w:fldChar w:fldCharType="end"/>
      </w:r>
      <w:r w:rsidR="000021D3" w:rsidRPr="00F23E32">
        <w:t xml:space="preserve"> list</w:t>
      </w:r>
      <w:r w:rsidR="00D578CF" w:rsidRPr="00F23E32">
        <w:t>s</w:t>
      </w:r>
      <w:r w:rsidR="000021D3" w:rsidRPr="00F23E32">
        <w:t xml:space="preserve"> the different residential tariffs; tariff 11, tariff 31, tariff 33 and the solar fed-in tariff. </w:t>
      </w:r>
      <w:r w:rsidR="000021D3" w:rsidRPr="00F23E32">
        <w:fldChar w:fldCharType="begin"/>
      </w:r>
      <w:r w:rsidR="0087131A">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rsidRPr="00F23E32">
        <w:fldChar w:fldCharType="separate"/>
      </w:r>
      <w:r w:rsidR="0087131A">
        <w:rPr>
          <w:noProof/>
        </w:rPr>
        <w:t>[</w:t>
      </w:r>
      <w:hyperlink w:anchor="_ENREF_83" w:tooltip="Energy, 2017 #87" w:history="1">
        <w:r w:rsidR="00FC39FA">
          <w:rPr>
            <w:noProof/>
          </w:rPr>
          <w:t>83</w:t>
        </w:r>
      </w:hyperlink>
      <w:r w:rsidR="0087131A">
        <w:rPr>
          <w:noProof/>
        </w:rPr>
        <w:t>]</w:t>
      </w:r>
      <w:r w:rsidR="000021D3" w:rsidRPr="00F23E32">
        <w:fldChar w:fldCharType="end"/>
      </w:r>
      <w:r w:rsidR="00C53883" w:rsidRPr="00F23E32">
        <w:t xml:space="preserve"> </w:t>
      </w:r>
    </w:p>
    <w:p w14:paraId="4C873B19" w14:textId="5C930617" w:rsidR="00DD20F9" w:rsidRPr="00F23E32" w:rsidRDefault="00DD20F9" w:rsidP="00C3236C">
      <w:r w:rsidRPr="00F23E32">
        <w:rPr>
          <w:noProof/>
        </w:rPr>
        <mc:AlternateContent>
          <mc:Choice Requires="wpg">
            <w:drawing>
              <wp:anchor distT="0" distB="0" distL="114300" distR="114300" simplePos="0" relativeHeight="251411456"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53376E84" w:rsidR="00E67436" w:rsidRPr="00D265C3" w:rsidRDefault="00E67436" w:rsidP="00C3236C">
                              <w:pPr>
                                <w:pStyle w:val="Caption"/>
                                <w:rPr>
                                  <w:szCs w:val="24"/>
                                </w:rPr>
                              </w:pPr>
                              <w:bookmarkStart w:id="183" w:name="_Ref479539636"/>
                              <w:bookmarkStart w:id="184" w:name="_Toc49297798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3"/>
                              <w:r>
                                <w:t xml:space="preserve"> - </w:t>
                              </w:r>
                              <w:r w:rsidRPr="004801BA">
                                <w:t>Electricity Pricing Information</w:t>
                              </w:r>
                              <w:r>
                                <w:t xml:space="preserve"> [70]</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411456;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53376E84" w:rsidR="00E67436" w:rsidRPr="00D265C3" w:rsidRDefault="00E67436" w:rsidP="00C3236C">
                        <w:pPr>
                          <w:pStyle w:val="Caption"/>
                          <w:rPr>
                            <w:szCs w:val="24"/>
                          </w:rPr>
                        </w:pPr>
                        <w:bookmarkStart w:id="185" w:name="_Ref479539636"/>
                        <w:bookmarkStart w:id="186" w:name="_Toc49297798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5"/>
                        <w:r>
                          <w:t xml:space="preserve"> - </w:t>
                        </w:r>
                        <w:r w:rsidRPr="004801BA">
                          <w:t>Electricity Pricing Information</w:t>
                        </w:r>
                        <w:r>
                          <w:t xml:space="preserve"> [70]</w:t>
                        </w:r>
                        <w:bookmarkEnd w:id="186"/>
                      </w:p>
                    </w:txbxContent>
                  </v:textbox>
                </v:shape>
                <w10:wrap type="square"/>
              </v:group>
            </w:pict>
          </mc:Fallback>
        </mc:AlternateContent>
      </w:r>
    </w:p>
    <w:p w14:paraId="203F2CDB" w14:textId="77777777" w:rsidR="00D212BE" w:rsidRPr="00F23E32" w:rsidRDefault="00D212BE" w:rsidP="00C3236C"/>
    <w:p w14:paraId="3191E5FA" w14:textId="77777777" w:rsidR="00D212BE" w:rsidRPr="00F23E32" w:rsidRDefault="00D212BE" w:rsidP="00C3236C"/>
    <w:p w14:paraId="7E7C034D" w14:textId="79EDC428" w:rsidR="0098441E" w:rsidRPr="00F23E32" w:rsidRDefault="0015237A" w:rsidP="00C3236C">
      <w:r w:rsidRPr="00F23E32">
        <w:t>The Queensland Solar Rebate S</w:t>
      </w:r>
      <w:r w:rsidR="0098441E" w:rsidRPr="00F23E32">
        <w:t>cheme</w:t>
      </w:r>
      <w:r w:rsidR="00C33652" w:rsidRPr="00F23E32">
        <w:t xml:space="preserve"> was an incentive introduced in 2008 for customers who applied before the 9</w:t>
      </w:r>
      <w:r w:rsidR="00C33652" w:rsidRPr="00F23E32">
        <w:rPr>
          <w:vertAlign w:val="superscript"/>
        </w:rPr>
        <w:t>th</w:t>
      </w:r>
      <w:r w:rsidR="00C33652" w:rsidRPr="00F23E32">
        <w:t xml:space="preserve"> July 2012, and allowed a feed-in tariff rate of 44 cents per kilowatt hour.</w:t>
      </w:r>
      <w:r w:rsidRPr="00F23E32">
        <w:t xml:space="preserve"> </w:t>
      </w:r>
      <w:r w:rsidRPr="00F23E32">
        <w:fldChar w:fldCharType="begin"/>
      </w:r>
      <w:r w:rsidR="0087131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23E32">
        <w:fldChar w:fldCharType="separate"/>
      </w:r>
      <w:r w:rsidR="0087131A">
        <w:rPr>
          <w:noProof/>
        </w:rPr>
        <w:t>[</w:t>
      </w:r>
      <w:hyperlink w:anchor="_ENREF_84" w:tooltip="Government, 2015 #104" w:history="1">
        <w:r w:rsidR="00FC39FA">
          <w:rPr>
            <w:noProof/>
          </w:rPr>
          <w:t>84</w:t>
        </w:r>
      </w:hyperlink>
      <w:r w:rsidR="0087131A">
        <w:rPr>
          <w:noProof/>
        </w:rPr>
        <w:t>]</w:t>
      </w:r>
      <w:r w:rsidRPr="00F23E32">
        <w:fldChar w:fldCharType="end"/>
      </w:r>
      <w:r w:rsidR="00FB7A0D" w:rsidRPr="00F23E32">
        <w:t xml:space="preserve"> The scheme expired</w:t>
      </w:r>
      <w:r w:rsidR="00C33652" w:rsidRPr="00F23E32">
        <w:t xml:space="preserve"> on the 1</w:t>
      </w:r>
      <w:r w:rsidR="00C33652" w:rsidRPr="00F23E32">
        <w:rPr>
          <w:vertAlign w:val="superscript"/>
        </w:rPr>
        <w:t>st</w:t>
      </w:r>
      <w:r w:rsidR="00FB7A0D" w:rsidRPr="00F23E32">
        <w:t xml:space="preserve"> July 2012</w:t>
      </w:r>
      <w:r w:rsidR="00C33652" w:rsidRPr="00F23E32">
        <w:t xml:space="preserve"> and for persons still receiving the tariff it is </w:t>
      </w:r>
      <w:r w:rsidRPr="00F23E32">
        <w:t xml:space="preserve">substantially </w:t>
      </w:r>
      <w:r w:rsidR="00C33652" w:rsidRPr="00F23E32">
        <w:t>higher than the c</w:t>
      </w:r>
      <w:r w:rsidRPr="00F23E32">
        <w:t>urrent 7.448 cents/kWhr</w:t>
      </w:r>
      <w:r w:rsidR="00B220D1" w:rsidRPr="00F23E32">
        <w:t>. The current feed in rate is less than one third for what is paid</w:t>
      </w:r>
      <w:r w:rsidRPr="00F23E32">
        <w:t xml:space="preserve"> for the</w:t>
      </w:r>
      <w:r w:rsidR="00C33652" w:rsidRPr="00F23E32">
        <w:t xml:space="preserve"> general usage Tariff 11 of 27.071 cents/kWhr.</w:t>
      </w:r>
      <w:r w:rsidRPr="00F23E32">
        <w:t xml:space="preserve"> </w:t>
      </w:r>
      <w:r w:rsidR="001B1D4F" w:rsidRPr="00F23E32">
        <w:t xml:space="preserve"> The low feed in tariff rate is be</w:t>
      </w:r>
      <w:r w:rsidR="00FB7A0D" w:rsidRPr="00F23E32">
        <w:t>neficial to Ergon the electricity</w:t>
      </w:r>
      <w:r w:rsidR="001B1D4F" w:rsidRPr="00F23E32">
        <w:t xml:space="preserve"> supplier as they</w:t>
      </w:r>
      <w:r w:rsidR="00230647" w:rsidRPr="00F23E32">
        <w:t xml:space="preserve"> are</w:t>
      </w:r>
      <w:r w:rsidR="001B1D4F" w:rsidRPr="00F23E32">
        <w:t xml:space="preserve"> effectively pu</w:t>
      </w:r>
      <w:r w:rsidR="00230647" w:rsidRPr="00F23E32">
        <w:t xml:space="preserve">rchasing </w:t>
      </w:r>
      <w:r w:rsidR="001B1D4F" w:rsidRPr="00F23E32">
        <w:t>the power at 7 cents and kilowatt hour and sell</w:t>
      </w:r>
      <w:r w:rsidR="00230647" w:rsidRPr="00F23E32">
        <w:t>ing</w:t>
      </w:r>
      <w:r w:rsidR="00FB7A0D" w:rsidRPr="00F23E32">
        <w:t xml:space="preserve"> it to the person next door for 27 cents per</w:t>
      </w:r>
      <w:r w:rsidR="001B1D4F" w:rsidRPr="00F23E32">
        <w:t xml:space="preserve"> kilowatt hour. This is creating them 20 cents per kilowatt hour </w:t>
      </w:r>
      <w:r w:rsidR="00FB7A0D" w:rsidRPr="00F23E32">
        <w:t>just for maintenance</w:t>
      </w:r>
      <w:r w:rsidR="001B1D4F" w:rsidRPr="00F23E32">
        <w:t xml:space="preserve"> </w:t>
      </w:r>
      <w:r w:rsidR="00FB7A0D" w:rsidRPr="00F23E32">
        <w:t xml:space="preserve">of their network, </w:t>
      </w:r>
      <w:r w:rsidR="001B1D4F" w:rsidRPr="00F23E32">
        <w:t xml:space="preserve">when it needed to be maintained regardless for supply obligations. Ergon charge 90 cents per day for a person being connected to the grid regardless if </w:t>
      </w:r>
      <w:r w:rsidR="000D6B26" w:rsidRPr="00F23E32">
        <w:t>electricity</w:t>
      </w:r>
      <w:r w:rsidR="001B1D4F" w:rsidRPr="00F23E32">
        <w:t xml:space="preserve"> is consumed or delivered.</w:t>
      </w:r>
      <w:r w:rsidR="00731CA9" w:rsidRPr="00F23E32">
        <w:t xml:space="preserve"> </w:t>
      </w:r>
      <w:r w:rsidR="00731CA9" w:rsidRPr="00F23E32">
        <w:fldChar w:fldCharType="begin"/>
      </w:r>
      <w:r w:rsidR="0087131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23E32">
        <w:fldChar w:fldCharType="separate"/>
      </w:r>
      <w:r w:rsidR="0087131A">
        <w:rPr>
          <w:noProof/>
        </w:rPr>
        <w:t>[</w:t>
      </w:r>
      <w:hyperlink w:anchor="_ENREF_84" w:tooltip="Government, 2015 #104" w:history="1">
        <w:r w:rsidR="00FC39FA">
          <w:rPr>
            <w:noProof/>
          </w:rPr>
          <w:t>84</w:t>
        </w:r>
      </w:hyperlink>
      <w:r w:rsidR="0087131A">
        <w:rPr>
          <w:noProof/>
        </w:rPr>
        <w:t>]</w:t>
      </w:r>
      <w:r w:rsidR="00731CA9" w:rsidRPr="00F23E32">
        <w:fldChar w:fldCharType="end"/>
      </w:r>
    </w:p>
    <w:p w14:paraId="1BE73721" w14:textId="77777777" w:rsidR="00C33652" w:rsidRPr="00F23E32" w:rsidRDefault="00C33652" w:rsidP="00C3236C"/>
    <w:p w14:paraId="250CBBA4" w14:textId="4C03160A" w:rsidR="00DD20F9" w:rsidRPr="00F23E32" w:rsidRDefault="003B5AE1" w:rsidP="00C3236C">
      <w:r w:rsidRPr="00F23E32">
        <w:t>Yao and Steemers heavily described the effects of</w:t>
      </w:r>
      <w:r w:rsidR="000D6D6A" w:rsidRPr="00F23E32">
        <w:t xml:space="preserve"> daily residential electricity usage</w:t>
      </w:r>
      <w:r w:rsidRPr="00F23E32">
        <w:t xml:space="preserve"> as it</w:t>
      </w:r>
      <w:r w:rsidR="000D6D6A" w:rsidRPr="00F23E32">
        <w:t xml:space="preserve"> varie</w:t>
      </w:r>
      <w:r w:rsidR="00C86481" w:rsidRPr="00F23E32">
        <w:t xml:space="preserve">s due to varying factors such as number of occupants and occupancy, cooling appliances, </w:t>
      </w:r>
      <w:r w:rsidRPr="00F23E32">
        <w:t xml:space="preserve">hours of </w:t>
      </w:r>
      <w:r w:rsidR="00A047D2" w:rsidRPr="00F23E32">
        <w:t>lighting. Baetens addressed the</w:t>
      </w:r>
      <w:r w:rsidR="00FB7A0D" w:rsidRPr="00F23E32">
        <w:t xml:space="preserve"> same</w:t>
      </w:r>
      <w:r w:rsidR="00A047D2" w:rsidRPr="00F23E32">
        <w:t xml:space="preserve"> sources of energy consumption as Yao and Steemers but additionally included</w:t>
      </w:r>
      <w:r w:rsidR="00C86481" w:rsidRPr="00F23E32">
        <w:t xml:space="preserve"> ventilation, space heating, pools, domestic hot water,</w:t>
      </w:r>
      <w:r w:rsidRPr="00F23E32">
        <w:t xml:space="preserve"> flo</w:t>
      </w:r>
      <w:r w:rsidR="00230647" w:rsidRPr="00F23E32">
        <w:t>o</w:t>
      </w:r>
      <w:r w:rsidRPr="00F23E32">
        <w:t>r area of the house, number of rooms, water inlet and outlet temperature, volume of water consumed, appliance energy consumption,</w:t>
      </w:r>
      <w:r w:rsidR="00C86481" w:rsidRPr="00F23E32">
        <w:t xml:space="preserve"> seasons and weather.</w:t>
      </w:r>
      <w:r w:rsidRPr="00F23E32">
        <w:t xml:space="preserve"> </w:t>
      </w:r>
      <w:r w:rsidRPr="00F23E32">
        <w:fldChar w:fldCharType="begin"/>
      </w:r>
      <w:r w:rsidR="0087131A">
        <w:instrText xml:space="preserve"> ADDIN EN.CITE &lt;EndNote&gt;&lt;Cite&gt;&lt;Author&gt;Yao&lt;/Author&gt;&lt;Year&gt;2005&lt;/Year&gt;&lt;RecNum&gt;89&lt;/RecNum&gt;&lt;DisplayText&gt;[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rsidRPr="00F23E32">
        <w:fldChar w:fldCharType="separate"/>
      </w:r>
      <w:r w:rsidR="0087131A">
        <w:rPr>
          <w:noProof/>
        </w:rPr>
        <w:t>[</w:t>
      </w:r>
      <w:hyperlink w:anchor="_ENREF_85" w:tooltip="Yao, 2005 #89" w:history="1">
        <w:r w:rsidR="00FC39FA">
          <w:rPr>
            <w:noProof/>
          </w:rPr>
          <w:t>85</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87131A">
        <w:rPr>
          <w:noProof/>
        </w:rPr>
        <w:t>[</w:t>
      </w:r>
      <w:hyperlink w:anchor="_ENREF_34" w:tooltip="Baetens, 2010 #88" w:history="1">
        <w:r w:rsidR="00FC39FA">
          <w:rPr>
            <w:noProof/>
          </w:rPr>
          <w:t>34</w:t>
        </w:r>
      </w:hyperlink>
      <w:r w:rsidR="0087131A">
        <w:rPr>
          <w:noProof/>
        </w:rPr>
        <w:t>]</w:t>
      </w:r>
      <w:r w:rsidRPr="00F23E32">
        <w:fldChar w:fldCharType="end"/>
      </w:r>
    </w:p>
    <w:p w14:paraId="5EB8929E" w14:textId="4C83FFA6" w:rsidR="00DD20F9" w:rsidRPr="00F23E32" w:rsidRDefault="00DD20F9" w:rsidP="00C3236C"/>
    <w:p w14:paraId="3C058C40" w14:textId="57DBF5D0" w:rsidR="00A15A76" w:rsidRPr="00F23E32" w:rsidRDefault="00A15A76" w:rsidP="00C3236C">
      <w:r w:rsidRPr="00F23E32">
        <w:t>Ergon Energy</w:t>
      </w:r>
      <w:r w:rsidR="006C7997" w:rsidRPr="00F23E32">
        <w:t>,</w:t>
      </w:r>
      <w:r w:rsidRPr="00F23E32">
        <w:t xml:space="preserve"> Queensland’s Electricity supplier has written that there are a number of factors which affect electricity consumption</w:t>
      </w:r>
      <w:r w:rsidR="00013EB4" w:rsidRPr="00F23E32">
        <w:t>,</w:t>
      </w:r>
      <w:r w:rsidRPr="00F23E32">
        <w:t xml:space="preserve"> but climatic variance is no doubt the </w:t>
      </w:r>
      <w:r w:rsidR="00FB7A0D" w:rsidRPr="00F23E32">
        <w:t>most important</w:t>
      </w:r>
      <w:r w:rsidRPr="00F23E32">
        <w:t xml:space="preserve">. </w:t>
      </w:r>
      <w:r w:rsidRPr="00F23E32">
        <w:fldChar w:fldCharType="begin"/>
      </w:r>
      <w:r w:rsidR="0087131A">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23E32">
        <w:fldChar w:fldCharType="separate"/>
      </w:r>
      <w:r w:rsidR="0087131A">
        <w:rPr>
          <w:noProof/>
        </w:rPr>
        <w:t>[</w:t>
      </w:r>
      <w:hyperlink w:anchor="_ENREF_86" w:tooltip="Energy, 2017 #90" w:history="1">
        <w:r w:rsidR="00FC39FA">
          <w:rPr>
            <w:noProof/>
          </w:rPr>
          <w:t>86</w:t>
        </w:r>
      </w:hyperlink>
      <w:r w:rsidR="0087131A">
        <w:rPr>
          <w:noProof/>
        </w:rPr>
        <w:t>]</w:t>
      </w:r>
      <w:r w:rsidRPr="00F23E32">
        <w:fldChar w:fldCharType="end"/>
      </w:r>
      <w:r w:rsidR="006C7997" w:rsidRPr="00F23E32">
        <w:t xml:space="preserve"> They </w:t>
      </w:r>
      <w:r w:rsidR="00FB7A0D" w:rsidRPr="00F23E32">
        <w:t>further reinforced</w:t>
      </w:r>
      <w:r w:rsidR="006C7997" w:rsidRPr="00F23E32">
        <w:t xml:space="preserve"> this by saying many Northern Districts have up to 73 per cent more electricity consumption in </w:t>
      </w:r>
      <w:r w:rsidR="00013EB4" w:rsidRPr="00F23E32">
        <w:t>Summer</w:t>
      </w:r>
      <w:r w:rsidR="006C7997" w:rsidRPr="00F23E32">
        <w:t xml:space="preserve"> compared to Winter and </w:t>
      </w:r>
      <w:r w:rsidR="00013EB4" w:rsidRPr="00F23E32">
        <w:t>Autumn seasons</w:t>
      </w:r>
      <w:r w:rsidR="006C7997" w:rsidRPr="00F23E32">
        <w:t>.</w:t>
      </w:r>
      <w:r w:rsidR="00811471" w:rsidRPr="00F23E32">
        <w:t xml:space="preserve"> </w:t>
      </w:r>
      <w:r w:rsidR="00DD20F9" w:rsidRPr="00F23E32">
        <w:t xml:space="preserve">The </w:t>
      </w:r>
      <w:r w:rsidR="00DD20F9" w:rsidRPr="00F23E32">
        <w:fldChar w:fldCharType="begin"/>
      </w:r>
      <w:r w:rsidR="00DD20F9" w:rsidRPr="00F23E32">
        <w:instrText xml:space="preserve"> REF _Ref480124228 \h </w:instrText>
      </w:r>
      <w:r w:rsidR="00DD20F9" w:rsidRPr="00F23E32">
        <w:fldChar w:fldCharType="separate"/>
      </w:r>
      <w:r w:rsidR="00F23E32" w:rsidRPr="00F23E32">
        <w:t>Figure 2</w:t>
      </w:r>
      <w:r w:rsidR="00F23E32" w:rsidRPr="00F23E32">
        <w:noBreakHyphen/>
        <w:t>28</w:t>
      </w:r>
      <w:r w:rsidR="00DD20F9" w:rsidRPr="00F23E32">
        <w:fldChar w:fldCharType="end"/>
      </w:r>
      <w:r w:rsidR="00DD20F9" w:rsidRPr="00F23E32">
        <w:t xml:space="preserve"> below highlights the stark contrast in consumption between Winter and Summer months.</w:t>
      </w:r>
    </w:p>
    <w:p w14:paraId="077C3A79" w14:textId="4696A759" w:rsidR="00DD20F9" w:rsidRPr="00F23E32" w:rsidRDefault="00DD20F9" w:rsidP="00C3236C"/>
    <w:p w14:paraId="1C9EDACD" w14:textId="37A3C9A8" w:rsidR="00720777" w:rsidRPr="00F23E32" w:rsidRDefault="00FB7A0D" w:rsidP="00C3236C">
      <w:r w:rsidRPr="00F23E32">
        <w:rPr>
          <w:noProof/>
        </w:rPr>
        <mc:AlternateContent>
          <mc:Choice Requires="wpg">
            <w:drawing>
              <wp:anchor distT="0" distB="0" distL="114300" distR="114300" simplePos="0" relativeHeight="251426816"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3BE07A01" w:rsidR="00E67436" w:rsidRPr="006F2D45" w:rsidRDefault="00E67436" w:rsidP="00C3236C">
                              <w:pPr>
                                <w:pStyle w:val="Caption"/>
                                <w:rPr>
                                  <w:szCs w:val="24"/>
                                </w:rPr>
                              </w:pPr>
                              <w:bookmarkStart w:id="187" w:name="_Ref480124228"/>
                              <w:bookmarkStart w:id="188" w:name="_Ref480124223"/>
                              <w:bookmarkStart w:id="189" w:name="_Toc49297802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87"/>
                              <w:r>
                                <w:t xml:space="preserve">- Tariff 11 kWh/day - Summer Vs Winter </w:t>
                              </w:r>
                              <w:bookmarkEnd w:id="188"/>
                              <w:r>
                                <w:t>[73]</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42681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i5Ce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a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K6L&#10;kJ6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3BE07A01" w:rsidR="00E67436" w:rsidRPr="006F2D45" w:rsidRDefault="00E67436" w:rsidP="00C3236C">
                        <w:pPr>
                          <w:pStyle w:val="Caption"/>
                          <w:rPr>
                            <w:szCs w:val="24"/>
                          </w:rPr>
                        </w:pPr>
                        <w:bookmarkStart w:id="190" w:name="_Ref480124228"/>
                        <w:bookmarkStart w:id="191" w:name="_Ref480124223"/>
                        <w:bookmarkStart w:id="192" w:name="_Toc49297802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0"/>
                        <w:r>
                          <w:t xml:space="preserve">- Tariff 11 kWh/day - Summer Vs Winter </w:t>
                        </w:r>
                        <w:bookmarkEnd w:id="191"/>
                        <w:r>
                          <w:t>[73]</w:t>
                        </w:r>
                        <w:bookmarkEnd w:id="192"/>
                      </w:p>
                    </w:txbxContent>
                  </v:textbox>
                </v:shape>
                <w10:wrap type="square"/>
              </v:group>
            </w:pict>
          </mc:Fallback>
        </mc:AlternateContent>
      </w:r>
    </w:p>
    <w:p w14:paraId="09441B50" w14:textId="0749C08D" w:rsidR="00DD20F9" w:rsidRPr="00F23E32" w:rsidRDefault="00C53883" w:rsidP="00C3236C">
      <w:r w:rsidRPr="00F23E32">
        <w:rPr>
          <w:noProof/>
        </w:rPr>
        <mc:AlternateContent>
          <mc:Choice Requires="wps">
            <w:drawing>
              <wp:anchor distT="0" distB="0" distL="114300" distR="114300" simplePos="0" relativeHeight="251622400"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E67436" w:rsidRDefault="00E67436" w:rsidP="00C3236C"/>
                          <w:p w14:paraId="00FC27E1" w14:textId="77777777" w:rsidR="00E67436" w:rsidRDefault="00E67436" w:rsidP="00C3236C"/>
                          <w:p w14:paraId="64928188" w14:textId="77777777" w:rsidR="00E67436" w:rsidRDefault="00E67436" w:rsidP="00C3236C"/>
                          <w:p w14:paraId="63803158" w14:textId="77777777" w:rsidR="00E67436" w:rsidRDefault="00E67436" w:rsidP="00C3236C"/>
                          <w:p w14:paraId="47F1FAB3" w14:textId="77777777" w:rsidR="00E67436" w:rsidRDefault="00E67436" w:rsidP="00C3236C"/>
                          <w:p w14:paraId="292B76ED" w14:textId="77777777" w:rsidR="00E67436" w:rsidRDefault="00E67436" w:rsidP="00C3236C"/>
                          <w:p w14:paraId="037E2A08" w14:textId="77777777" w:rsidR="00E67436" w:rsidRDefault="00E67436" w:rsidP="00C3236C"/>
                          <w:p w14:paraId="1A1F36C5" w14:textId="77777777" w:rsidR="00E67436" w:rsidRDefault="00E67436" w:rsidP="00C3236C"/>
                          <w:p w14:paraId="3A84F072" w14:textId="77777777" w:rsidR="00E67436" w:rsidRDefault="00E67436" w:rsidP="00C3236C"/>
                          <w:p w14:paraId="190906D4" w14:textId="77777777" w:rsidR="00E67436" w:rsidRDefault="00E67436" w:rsidP="00C3236C"/>
                          <w:p w14:paraId="0A57BC73" w14:textId="77777777" w:rsidR="00E67436" w:rsidRDefault="00E67436" w:rsidP="00C323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I0uD&#10;/k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E67436" w:rsidRDefault="00E67436" w:rsidP="00C3236C"/>
                    <w:p w14:paraId="00FC27E1" w14:textId="77777777" w:rsidR="00E67436" w:rsidRDefault="00E67436" w:rsidP="00C3236C"/>
                    <w:p w14:paraId="64928188" w14:textId="77777777" w:rsidR="00E67436" w:rsidRDefault="00E67436" w:rsidP="00C3236C"/>
                    <w:p w14:paraId="63803158" w14:textId="77777777" w:rsidR="00E67436" w:rsidRDefault="00E67436" w:rsidP="00C3236C"/>
                    <w:p w14:paraId="47F1FAB3" w14:textId="77777777" w:rsidR="00E67436" w:rsidRDefault="00E67436" w:rsidP="00C3236C"/>
                    <w:p w14:paraId="292B76ED" w14:textId="77777777" w:rsidR="00E67436" w:rsidRDefault="00E67436" w:rsidP="00C3236C"/>
                    <w:p w14:paraId="037E2A08" w14:textId="77777777" w:rsidR="00E67436" w:rsidRDefault="00E67436" w:rsidP="00C3236C"/>
                    <w:p w14:paraId="1A1F36C5" w14:textId="77777777" w:rsidR="00E67436" w:rsidRDefault="00E67436" w:rsidP="00C3236C"/>
                    <w:p w14:paraId="3A84F072" w14:textId="77777777" w:rsidR="00E67436" w:rsidRDefault="00E67436" w:rsidP="00C3236C"/>
                    <w:p w14:paraId="190906D4" w14:textId="77777777" w:rsidR="00E67436" w:rsidRDefault="00E67436" w:rsidP="00C3236C"/>
                    <w:p w14:paraId="0A57BC73" w14:textId="77777777" w:rsidR="00E67436" w:rsidRDefault="00E67436" w:rsidP="00C3236C"/>
                  </w:txbxContent>
                </v:textbox>
                <w10:wrap type="square"/>
              </v:shape>
            </w:pict>
          </mc:Fallback>
        </mc:AlternateContent>
      </w:r>
    </w:p>
    <w:p w14:paraId="321EC4CB" w14:textId="326DF880" w:rsidR="00811471" w:rsidRPr="00F23E32" w:rsidRDefault="0090542E" w:rsidP="00C3236C">
      <w:r w:rsidRPr="00F23E32">
        <w:t>The electricity bill for</w:t>
      </w:r>
      <w:r w:rsidR="00811471" w:rsidRPr="00F23E32">
        <w:t xml:space="preserve"> a residential property in Townsville with the post code 4814, with three occupants</w:t>
      </w:r>
      <w:r w:rsidRPr="00F23E32">
        <w:t>, no pool or gas connected</w:t>
      </w:r>
      <w:r w:rsidR="00971F79" w:rsidRPr="00F23E32">
        <w:t xml:space="preserve"> main</w:t>
      </w:r>
      <w:r w:rsidRPr="00F23E32">
        <w:t xml:space="preserve"> was studied. </w:t>
      </w:r>
      <w:r w:rsidR="00D2629C" w:rsidRPr="00F23E32">
        <w:t>The billing</w:t>
      </w:r>
      <w:r w:rsidR="00811471" w:rsidRPr="00F23E32">
        <w:t xml:space="preserve"> for a</w:t>
      </w:r>
      <w:r w:rsidRPr="00F23E32">
        <w:t xml:space="preserve"> year over the</w:t>
      </w:r>
      <w:r w:rsidR="00811471" w:rsidRPr="00F23E32">
        <w:t xml:space="preserve"> period of 15</w:t>
      </w:r>
      <w:r w:rsidR="00811471" w:rsidRPr="00F23E32">
        <w:rPr>
          <w:vertAlign w:val="superscript"/>
        </w:rPr>
        <w:t>th</w:t>
      </w:r>
      <w:r w:rsidR="00811471" w:rsidRPr="00F23E32">
        <w:t xml:space="preserve"> of August 2015 to the 16</w:t>
      </w:r>
      <w:r w:rsidR="00811471" w:rsidRPr="00F23E32">
        <w:rPr>
          <w:vertAlign w:val="superscript"/>
        </w:rPr>
        <w:t>th</w:t>
      </w:r>
      <w:r w:rsidR="00811471" w:rsidRPr="00F23E32">
        <w:t xml:space="preserve"> of August 2016 </w:t>
      </w:r>
      <w:r w:rsidR="00D2629C" w:rsidRPr="00F23E32">
        <w:t>with T</w:t>
      </w:r>
      <w:r w:rsidR="00811471" w:rsidRPr="00F23E32">
        <w:t>ariff 11 and 33 was averaged to a 21.01 kWhr per day</w:t>
      </w:r>
      <w:r w:rsidR="00971F79" w:rsidRPr="00F23E32">
        <w:t xml:space="preserve"> with</w:t>
      </w:r>
      <w:r w:rsidRPr="00F23E32">
        <w:t xml:space="preserve"> 2216</w:t>
      </w:r>
      <w:r w:rsidR="00971F79" w:rsidRPr="00F23E32">
        <w:t>kWhrs</w:t>
      </w:r>
      <w:r w:rsidRPr="00F23E32">
        <w:t xml:space="preserve"> from February to May</w:t>
      </w:r>
      <w:r w:rsidR="00811471" w:rsidRPr="00F23E32">
        <w:t xml:space="preserve">. </w:t>
      </w:r>
      <w:r w:rsidR="00971F79" w:rsidRPr="00F23E32">
        <w:t xml:space="preserve"> This was in </w:t>
      </w:r>
      <w:r w:rsidR="00FB7A0D" w:rsidRPr="00F23E32">
        <w:t>accordance</w:t>
      </w:r>
      <w:r w:rsidR="00971F79" w:rsidRPr="00F23E32">
        <w:t xml:space="preserve"> with</w:t>
      </w:r>
      <w:r w:rsidR="00811471" w:rsidRPr="00F23E32">
        <w:t xml:space="preserve"> the </w:t>
      </w:r>
      <w:r w:rsidRPr="00F23E32">
        <w:t xml:space="preserve">Australian Government website </w:t>
      </w:r>
      <w:r w:rsidR="00971F79" w:rsidRPr="00F23E32">
        <w:t>“Energy Made Easy” that estimated</w:t>
      </w:r>
      <w:r w:rsidRPr="00F23E32">
        <w:t xml:space="preserve"> 20 kWhr per day and 1804kW</w:t>
      </w:r>
      <w:r w:rsidR="00971F79" w:rsidRPr="00F23E32">
        <w:t>hr</w:t>
      </w:r>
      <w:r w:rsidRPr="00F23E32">
        <w:t xml:space="preserve"> total in Summer for a household under those conditions</w:t>
      </w:r>
      <w:r w:rsidR="00971F79" w:rsidRPr="00F23E32">
        <w:t xml:space="preserve"> with that postcode</w:t>
      </w:r>
      <w:r w:rsidRPr="00F23E32">
        <w:t xml:space="preserve">.  </w:t>
      </w:r>
      <w:r w:rsidRPr="00F23E32">
        <w:fldChar w:fldCharType="begin"/>
      </w:r>
      <w:r w:rsidR="0087131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23E32">
        <w:fldChar w:fldCharType="separate"/>
      </w:r>
      <w:r w:rsidR="0087131A">
        <w:rPr>
          <w:noProof/>
        </w:rPr>
        <w:t>[</w:t>
      </w:r>
      <w:hyperlink w:anchor="_ENREF_87" w:tooltip="Government, 2017 #91" w:history="1">
        <w:r w:rsidR="00FC39FA">
          <w:rPr>
            <w:noProof/>
          </w:rPr>
          <w:t>87</w:t>
        </w:r>
      </w:hyperlink>
      <w:r w:rsidR="0087131A">
        <w:rPr>
          <w:noProof/>
        </w:rPr>
        <w:t>]</w:t>
      </w:r>
      <w:r w:rsidRPr="00F23E32">
        <w:fldChar w:fldCharType="end"/>
      </w:r>
    </w:p>
    <w:p w14:paraId="34002DE9" w14:textId="77777777" w:rsidR="0090542E" w:rsidRPr="00F23E32" w:rsidRDefault="0090542E" w:rsidP="00C3236C"/>
    <w:p w14:paraId="3E16F34D" w14:textId="77777777" w:rsidR="001B1D4F" w:rsidRPr="00F23E32" w:rsidRDefault="001B1D4F" w:rsidP="00C3236C"/>
    <w:p w14:paraId="70010D12" w14:textId="77777777" w:rsidR="001B1D4F" w:rsidRPr="00F23E32" w:rsidRDefault="001B1D4F" w:rsidP="00C3236C"/>
    <w:p w14:paraId="60DB160F" w14:textId="77777777" w:rsidR="001B1D4F" w:rsidRPr="00F23E32" w:rsidRDefault="001B1D4F" w:rsidP="00C3236C"/>
    <w:p w14:paraId="19249769" w14:textId="77777777" w:rsidR="001B1D4F" w:rsidRPr="00F23E32" w:rsidRDefault="001B1D4F" w:rsidP="00C3236C"/>
    <w:p w14:paraId="6F267239" w14:textId="77777777" w:rsidR="001B1D4F" w:rsidRPr="00F23E32" w:rsidRDefault="001B1D4F" w:rsidP="00C3236C"/>
    <w:p w14:paraId="575727D6" w14:textId="1B9CF317" w:rsidR="00EA2AF2" w:rsidRPr="00F23E32" w:rsidRDefault="00EA2AF2" w:rsidP="00C3236C">
      <w:r w:rsidRPr="00F23E32">
        <w:br w:type="page"/>
      </w:r>
    </w:p>
    <w:p w14:paraId="5C474ADC" w14:textId="1614D6E7" w:rsidR="00763B5E" w:rsidRPr="00F23E32" w:rsidRDefault="00763B5E" w:rsidP="00A46DFA">
      <w:pPr>
        <w:pStyle w:val="Heading2"/>
      </w:pPr>
      <w:bookmarkStart w:id="193" w:name="_Toc492808401"/>
      <w:r w:rsidRPr="00F23E32">
        <w:t>Econ</w:t>
      </w:r>
      <w:r w:rsidR="00C72489" w:rsidRPr="00F23E32">
        <w:t>omics of</w:t>
      </w:r>
      <w:r w:rsidRPr="00F23E32">
        <w:t xml:space="preserve"> PV &amp; BES System</w:t>
      </w:r>
      <w:bookmarkEnd w:id="193"/>
    </w:p>
    <w:p w14:paraId="5DE15DB9" w14:textId="2F9E8696" w:rsidR="00AC1519" w:rsidRPr="00F23E32" w:rsidRDefault="00AC1519" w:rsidP="00C3236C"/>
    <w:p w14:paraId="16B34CBD" w14:textId="1F8F16E1" w:rsidR="00BA742B" w:rsidRPr="00F23E32" w:rsidRDefault="006C4603" w:rsidP="00C3236C">
      <w:r w:rsidRPr="00F23E32">
        <w:t>Solar PV and BES technologies give consumers the ability to mitigate</w:t>
      </w:r>
      <w:r w:rsidR="00971F79" w:rsidRPr="00F23E32">
        <w:t xml:space="preserve"> the</w:t>
      </w:r>
      <w:r w:rsidRPr="00F23E32">
        <w:t xml:space="preserve"> cost of their electricity bills. Although t</w:t>
      </w:r>
      <w:r w:rsidR="00BA742B" w:rsidRPr="00F23E32">
        <w:t xml:space="preserve">he economics behind </w:t>
      </w:r>
      <w:r w:rsidR="000D6B26" w:rsidRPr="00F23E32">
        <w:t>PV/BES installations</w:t>
      </w:r>
      <w:r w:rsidR="00BA742B" w:rsidRPr="00F23E32">
        <w:t xml:space="preserve"> </w:t>
      </w:r>
      <w:r w:rsidR="00DA642B" w:rsidRPr="00F23E32">
        <w:t xml:space="preserve">are broad with many underlining variables which may affect the </w:t>
      </w:r>
      <w:r w:rsidR="003F6F9E" w:rsidRPr="00F23E32">
        <w:t>feasibility</w:t>
      </w:r>
      <w:r w:rsidRPr="00F23E32">
        <w:t xml:space="preserve"> and returns</w:t>
      </w:r>
      <w:r w:rsidR="00DA642B" w:rsidRPr="00F23E32">
        <w:t xml:space="preserve">. There are </w:t>
      </w:r>
      <w:r w:rsidR="003F6F9E" w:rsidRPr="00F23E32">
        <w:t xml:space="preserve">several models which are available to access and evaluate the performance of PV and BES systems. </w:t>
      </w:r>
      <w:r w:rsidR="003F6F9E" w:rsidRPr="00F23E32">
        <w:fldChar w:fldCharType="begin"/>
      </w:r>
      <w:r w:rsidR="0087131A">
        <w:instrText xml:space="preserve"> ADDIN EN.CITE &lt;EndNote&gt;&lt;Cite&gt;&lt;Author&gt;Faxas-Guzmán&lt;/Author&gt;&lt;Year&gt;2014&lt;/Year&gt;&lt;RecNum&gt;94&lt;/RecNum&gt;&lt;DisplayText&gt;[88]&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rsidRPr="00F23E32">
        <w:fldChar w:fldCharType="separate"/>
      </w:r>
      <w:r w:rsidR="0087131A">
        <w:rPr>
          <w:noProof/>
        </w:rPr>
        <w:t>[</w:t>
      </w:r>
      <w:hyperlink w:anchor="_ENREF_88" w:tooltip="Faxas-Guzmán, 2014 #94" w:history="1">
        <w:r w:rsidR="00FC39FA">
          <w:rPr>
            <w:noProof/>
          </w:rPr>
          <w:t>88</w:t>
        </w:r>
      </w:hyperlink>
      <w:r w:rsidR="0087131A">
        <w:rPr>
          <w:noProof/>
        </w:rPr>
        <w:t>]</w:t>
      </w:r>
      <w:r w:rsidR="003F6F9E" w:rsidRPr="00F23E32">
        <w:fldChar w:fldCharType="end"/>
      </w:r>
      <w:r w:rsidR="003F6F9E" w:rsidRPr="00F23E32">
        <w:t xml:space="preserve"> </w:t>
      </w:r>
      <w:r w:rsidR="003F6F9E" w:rsidRPr="00F23E32">
        <w:fldChar w:fldCharType="begin"/>
      </w:r>
      <w:r w:rsidR="0087131A">
        <w:instrText xml:space="preserve"> ADDIN EN.CITE &lt;EndNote&gt;&lt;Cite&gt;&lt;Author&gt;Castillo-Cagigal&lt;/Author&gt;&lt;Year&gt;2011&lt;/Year&gt;&lt;RecNum&gt;93&lt;/RecNum&gt;&lt;DisplayText&gt;[89]&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rsidRPr="00F23E32">
        <w:fldChar w:fldCharType="separate"/>
      </w:r>
      <w:r w:rsidR="0087131A">
        <w:rPr>
          <w:noProof/>
        </w:rPr>
        <w:t>[</w:t>
      </w:r>
      <w:hyperlink w:anchor="_ENREF_89" w:tooltip="Castillo-Cagigal, 2011 #93" w:history="1">
        <w:r w:rsidR="00FC39FA">
          <w:rPr>
            <w:noProof/>
          </w:rPr>
          <w:t>89</w:t>
        </w:r>
      </w:hyperlink>
      <w:r w:rsidR="0087131A">
        <w:rPr>
          <w:noProof/>
        </w:rPr>
        <w:t>]</w:t>
      </w:r>
      <w:r w:rsidR="003F6F9E" w:rsidRPr="00F23E32">
        <w:fldChar w:fldCharType="end"/>
      </w:r>
      <w:r w:rsidR="003F6F9E" w:rsidRPr="00F23E32">
        <w:t xml:space="preserve"> </w:t>
      </w:r>
      <w:r w:rsidR="003F6F9E"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23E32">
        <w:fldChar w:fldCharType="separate"/>
      </w:r>
      <w:r w:rsidR="00E810FC">
        <w:rPr>
          <w:noProof/>
        </w:rPr>
        <w:t>[</w:t>
      </w:r>
      <w:hyperlink w:anchor="_ENREF_26" w:tooltip="Güney, 2009 #92" w:history="1">
        <w:r w:rsidR="00FC39FA">
          <w:rPr>
            <w:noProof/>
          </w:rPr>
          <w:t>26</w:t>
        </w:r>
      </w:hyperlink>
      <w:r w:rsidR="00E810FC">
        <w:rPr>
          <w:noProof/>
        </w:rPr>
        <w:t>]</w:t>
      </w:r>
      <w:r w:rsidR="003F6F9E" w:rsidRPr="00F23E32">
        <w:fldChar w:fldCharType="end"/>
      </w:r>
      <w:r w:rsidR="003F6F9E" w:rsidRPr="00F23E32">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rsidRPr="00F23E32">
        <w:t xml:space="preserve">. </w:t>
      </w:r>
      <w:r w:rsidR="00C035A9"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rsidRPr="00F23E32">
        <w:fldChar w:fldCharType="separate"/>
      </w:r>
      <w:r w:rsidR="00E810FC">
        <w:rPr>
          <w:noProof/>
        </w:rPr>
        <w:t>[</w:t>
      </w:r>
      <w:hyperlink w:anchor="_ENREF_22" w:tooltip="Park, 2017 #62" w:history="1">
        <w:r w:rsidR="00FC39FA">
          <w:rPr>
            <w:noProof/>
          </w:rPr>
          <w:t>22</w:t>
        </w:r>
      </w:hyperlink>
      <w:r w:rsidR="00E810FC">
        <w:rPr>
          <w:noProof/>
        </w:rPr>
        <w:t>]</w:t>
      </w:r>
      <w:r w:rsidR="00C035A9" w:rsidRPr="00F23E32">
        <w:fldChar w:fldCharType="end"/>
      </w:r>
      <w:r w:rsidR="00C035A9" w:rsidRPr="00F23E32">
        <w:t xml:space="preserve"> </w:t>
      </w:r>
      <w:r w:rsidR="008A0CBB" w:rsidRPr="00F23E32">
        <w:t>The mains costs and savings can be divided in the associa</w:t>
      </w:r>
      <w:r w:rsidR="00E74693" w:rsidRPr="00F23E32">
        <w:t>ted section of the system. The main costs</w:t>
      </w:r>
      <w:r w:rsidR="008A0CBB" w:rsidRPr="00F23E32">
        <w:t xml:space="preserve"> are listed below</w:t>
      </w:r>
      <w:r w:rsidR="006A76C6" w:rsidRPr="00F23E32">
        <w:t xml:space="preserve"> </w:t>
      </w:r>
      <w:r w:rsidR="00E74693" w:rsidRPr="00F23E32">
        <w:t xml:space="preserve">and illustrated </w:t>
      </w:r>
      <w:r w:rsidR="006A76C6" w:rsidRPr="00F23E32">
        <w:t xml:space="preserve">in </w:t>
      </w:r>
      <w:r w:rsidR="006A76C6" w:rsidRPr="00F23E32">
        <w:fldChar w:fldCharType="begin"/>
      </w:r>
      <w:r w:rsidR="006A76C6" w:rsidRPr="00F23E32">
        <w:instrText xml:space="preserve"> REF _Ref480146207 \h </w:instrText>
      </w:r>
      <w:r w:rsidR="006A76C6" w:rsidRPr="00F23E32">
        <w:fldChar w:fldCharType="separate"/>
      </w:r>
      <w:r w:rsidR="00F23E32" w:rsidRPr="00F23E32">
        <w:t>Figure 2</w:t>
      </w:r>
      <w:r w:rsidR="00F23E32" w:rsidRPr="00F23E32">
        <w:noBreakHyphen/>
        <w:t>29</w:t>
      </w:r>
      <w:r w:rsidR="006A76C6" w:rsidRPr="00F23E32">
        <w:fldChar w:fldCharType="end"/>
      </w:r>
      <w:r w:rsidR="008A0CBB" w:rsidRPr="00F23E32">
        <w:t>:</w:t>
      </w:r>
    </w:p>
    <w:p w14:paraId="5BDD2A25" w14:textId="7E281B05" w:rsidR="008A0CBB" w:rsidRPr="00F23E32" w:rsidRDefault="008A0CBB" w:rsidP="00C3236C">
      <w:pPr>
        <w:pStyle w:val="ListParagraph"/>
        <w:numPr>
          <w:ilvl w:val="0"/>
          <w:numId w:val="6"/>
        </w:numPr>
      </w:pPr>
      <w:r w:rsidRPr="00F23E32">
        <w:t>Solar Panels</w:t>
      </w:r>
    </w:p>
    <w:p w14:paraId="63A191B7" w14:textId="110A1B5C" w:rsidR="008A0CBB" w:rsidRPr="00F23E32" w:rsidRDefault="008A0CBB" w:rsidP="00C3236C">
      <w:pPr>
        <w:pStyle w:val="ListParagraph"/>
        <w:numPr>
          <w:ilvl w:val="0"/>
          <w:numId w:val="6"/>
        </w:numPr>
      </w:pPr>
      <w:r w:rsidRPr="00F23E32">
        <w:t>Inverter</w:t>
      </w:r>
    </w:p>
    <w:p w14:paraId="1DCA8DFA" w14:textId="076F15E8" w:rsidR="008A0CBB" w:rsidRPr="00F23E32" w:rsidRDefault="008A0CBB" w:rsidP="00C3236C">
      <w:pPr>
        <w:pStyle w:val="ListParagraph"/>
        <w:numPr>
          <w:ilvl w:val="0"/>
          <w:numId w:val="6"/>
        </w:numPr>
      </w:pPr>
      <w:r w:rsidRPr="00F23E32">
        <w:t>Battery</w:t>
      </w:r>
    </w:p>
    <w:p w14:paraId="55AC16F4" w14:textId="50D2FFD3" w:rsidR="008A0CBB" w:rsidRPr="00F23E32" w:rsidRDefault="00C035A9" w:rsidP="00C3236C">
      <w:pPr>
        <w:pStyle w:val="ListParagraph"/>
        <w:numPr>
          <w:ilvl w:val="0"/>
          <w:numId w:val="6"/>
        </w:numPr>
      </w:pPr>
      <w:r w:rsidRPr="00F23E32">
        <w:rPr>
          <w:noProof/>
        </w:rPr>
        <mc:AlternateContent>
          <mc:Choice Requires="wpg">
            <w:drawing>
              <wp:anchor distT="0" distB="0" distL="114300" distR="114300" simplePos="0" relativeHeight="251442176"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57B52B9" w:rsidR="00E67436" w:rsidRDefault="00E67436" w:rsidP="00C3236C">
                              <w:pPr>
                                <w:pStyle w:val="Caption"/>
                              </w:pPr>
                              <w:bookmarkStart w:id="194" w:name="_Ref480146207"/>
                              <w:bookmarkStart w:id="195" w:name="_Toc49297802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194"/>
                              <w:r>
                                <w:t xml:space="preserve"> - System Variables and Saving Mechanisms [22]</w:t>
                              </w:r>
                              <w:bookmarkEnd w:id="195"/>
                            </w:p>
                            <w:p w14:paraId="2A52C9D4" w14:textId="2DEB0A76" w:rsidR="00E67436" w:rsidRPr="008A55E8" w:rsidRDefault="00E67436" w:rsidP="00C3236C">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442176;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t5sgmg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7fB1KtzPoZIIDv8XHyVtwqXHjP&#10;fVhyh+ceeWOEhe/4lLXZzxPTSQmrjPv7Iz3Zo6TYTdge42Oe+L+2nF6L+qtGsWnW9ILrhVUv6G1z&#10;bYj9GI5WRBEHXKh7sXSmecJkW9At2OJa4K55EnrxOmCFDUxGIReLKLePzr1+sHiq2n4mYB8PT9zZ&#10;jsoBBf1mejrx4g2jW9sW5sU2mFJFur+g2OENakcpzqVIg26G0uB7vY5WL5P+6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57B52B9" w:rsidR="00E67436" w:rsidRDefault="00E67436" w:rsidP="00C3236C">
                        <w:pPr>
                          <w:pStyle w:val="Caption"/>
                        </w:pPr>
                        <w:bookmarkStart w:id="196" w:name="_Ref480146207"/>
                        <w:bookmarkStart w:id="197" w:name="_Toc49297802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196"/>
                        <w:r>
                          <w:t xml:space="preserve"> - System Variables and Saving Mechanisms [22]</w:t>
                        </w:r>
                        <w:bookmarkEnd w:id="197"/>
                      </w:p>
                      <w:p w14:paraId="2A52C9D4" w14:textId="2DEB0A76" w:rsidR="00E67436" w:rsidRPr="008A55E8" w:rsidRDefault="00E67436" w:rsidP="00C3236C">
                        <w:pPr>
                          <w:pStyle w:val="Caption"/>
                        </w:pPr>
                      </w:p>
                    </w:txbxContent>
                  </v:textbox>
                </v:shape>
                <w10:wrap type="square"/>
              </v:group>
            </w:pict>
          </mc:Fallback>
        </mc:AlternateContent>
      </w:r>
      <w:r w:rsidR="008A0CBB" w:rsidRPr="00F23E32">
        <w:t>Electricity tariff structure</w:t>
      </w:r>
    </w:p>
    <w:p w14:paraId="172678D1" w14:textId="1D2D9A43" w:rsidR="00C035A9" w:rsidRPr="00F23E32" w:rsidRDefault="00C035A9" w:rsidP="00C3236C"/>
    <w:p w14:paraId="6E10EEB6" w14:textId="7B499EF0" w:rsidR="00C035A9" w:rsidRPr="00F23E32" w:rsidRDefault="00C035A9" w:rsidP="00C3236C"/>
    <w:p w14:paraId="0F655998" w14:textId="7D3733DF" w:rsidR="008A0CBB" w:rsidRPr="00F23E32" w:rsidRDefault="008374BB" w:rsidP="00C3236C">
      <w:r w:rsidRPr="00F23E32">
        <w:t>Th</w:t>
      </w:r>
      <w:r w:rsidR="006A76C6" w:rsidRPr="00F23E3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23E32" w:rsidRDefault="008A0CBB" w:rsidP="00C3236C"/>
    <w:p w14:paraId="67E5D36A" w14:textId="77777777" w:rsidR="001B1D4F" w:rsidRPr="00F23E32" w:rsidRDefault="001B1D4F" w:rsidP="00C3236C"/>
    <w:p w14:paraId="47494723" w14:textId="488058E7" w:rsidR="000D6D6A" w:rsidRPr="00F23E32" w:rsidRDefault="000D6D6A" w:rsidP="00A46DFA">
      <w:pPr>
        <w:pStyle w:val="Heading2"/>
      </w:pPr>
      <w:bookmarkStart w:id="198" w:name="_Toc492808402"/>
      <w:r w:rsidRPr="00F23E32">
        <w:t xml:space="preserve">Market Software </w:t>
      </w:r>
      <w:r w:rsidR="00DA642B" w:rsidRPr="00F23E32">
        <w:t>Competitors</w:t>
      </w:r>
      <w:bookmarkEnd w:id="198"/>
    </w:p>
    <w:p w14:paraId="05B4A4AB" w14:textId="5B381ED4" w:rsidR="00C035A9" w:rsidRPr="00F23E32" w:rsidRDefault="00C035A9" w:rsidP="00C3236C"/>
    <w:p w14:paraId="792FD464" w14:textId="7277DEF3" w:rsidR="000D55CD" w:rsidRPr="00F23E32" w:rsidRDefault="00FC39FA" w:rsidP="00C3236C">
      <w:r>
        <w:t>There</w:t>
      </w:r>
      <w:r w:rsidR="00B53D95" w:rsidRPr="00F23E32">
        <w:t xml:space="preserve"> are software programs currently</w:t>
      </w:r>
      <w:r w:rsidR="006A0B54" w:rsidRPr="00F23E32">
        <w:t xml:space="preserve"> on the market which </w:t>
      </w:r>
      <w:r w:rsidR="00971F79" w:rsidRPr="00F23E32">
        <w:t>utilize</w:t>
      </w:r>
      <w:r w:rsidR="006A0B54" w:rsidRPr="00F23E32">
        <w:t xml:space="preserve"> past models and data sets</w:t>
      </w:r>
      <w:r w:rsidR="00B53D95" w:rsidRPr="00F23E32">
        <w:t xml:space="preserve"> </w:t>
      </w:r>
      <w:r w:rsidR="008500A3" w:rsidRPr="00F23E32">
        <w:t>to produce</w:t>
      </w:r>
      <w:r w:rsidR="00B53D95" w:rsidRPr="00F23E32">
        <w:t xml:space="preserve"> outputs which help to indicate</w:t>
      </w:r>
      <w:r w:rsidR="008500A3" w:rsidRPr="00F23E32">
        <w:t xml:space="preserve"> to</w:t>
      </w:r>
      <w:r w:rsidR="00B53D95" w:rsidRPr="00F23E32">
        <w:t xml:space="preserve"> a potential consumer what savings or rate of returns on investments they can expect.</w:t>
      </w:r>
      <w:r w:rsidR="006A0B54" w:rsidRPr="00F23E32">
        <w:t xml:space="preserve"> </w:t>
      </w:r>
      <w:r>
        <w:t xml:space="preserve">They incorporate a Graphical User Interface (GUI) in which the user can enter data. </w:t>
      </w:r>
      <w:r w:rsidR="008500A3" w:rsidRPr="00F23E32">
        <w:t>There are</w:t>
      </w:r>
      <w:r w:rsidR="00B53D95" w:rsidRPr="00F23E32">
        <w:t xml:space="preserve"> currently se</w:t>
      </w:r>
      <w:r w:rsidR="008500A3" w:rsidRPr="00F23E32">
        <w:t>veral free programs which are available</w:t>
      </w:r>
      <w:r w:rsidR="00B53D95" w:rsidRPr="00F23E32">
        <w:t xml:space="preserve"> on the internet</w:t>
      </w:r>
      <w:r w:rsidR="008500A3" w:rsidRPr="00F23E32">
        <w:t xml:space="preserve">. They can be used to give indication to a potential customer the metrics for their installation and prospective returns. </w:t>
      </w:r>
    </w:p>
    <w:p w14:paraId="5E3EC0EA" w14:textId="77777777" w:rsidR="000D55CD" w:rsidRPr="00F23E32" w:rsidRDefault="000D55CD" w:rsidP="00C3236C"/>
    <w:p w14:paraId="568DEFAE" w14:textId="28026C75" w:rsidR="00B53D95" w:rsidRPr="00F23E32" w:rsidRDefault="006A0B54" w:rsidP="00C3236C">
      <w:r w:rsidRPr="00F23E32">
        <w:t xml:space="preserve">These programs take input metrics in the form of cost over a billing period, post code, size of PV system, size of battery, tilt of roof, orientation of roof, energy supplier, tariff rates, </w:t>
      </w:r>
      <w:r w:rsidR="0046259A" w:rsidRPr="00F23E32">
        <w:t>operational pool or spa,</w:t>
      </w:r>
      <w:r w:rsidRPr="00F23E32">
        <w:t xml:space="preserve"> if there are gas mains and when most of the electricity is consumed. Three of the</w:t>
      </w:r>
      <w:r w:rsidR="008500A3" w:rsidRPr="00F23E32">
        <w:t xml:space="preserve">se programs will be </w:t>
      </w:r>
      <w:r w:rsidR="00971F79" w:rsidRPr="00F23E32">
        <w:t>analyzed</w:t>
      </w:r>
      <w:r w:rsidRPr="00F23E32">
        <w:t xml:space="preserve"> below and commented upon for user navigability, accessibili</w:t>
      </w:r>
      <w:r w:rsidR="0046259A" w:rsidRPr="00F23E32">
        <w:t>ty and aesthetic appeal</w:t>
      </w:r>
      <w:r w:rsidR="008500A3" w:rsidRPr="00F23E32">
        <w:t>:</w:t>
      </w:r>
    </w:p>
    <w:p w14:paraId="7914FEF9" w14:textId="3CB97590" w:rsidR="00722532" w:rsidRPr="00F23E32" w:rsidRDefault="00722532" w:rsidP="00C3236C"/>
    <w:p w14:paraId="13DFE275" w14:textId="0247F520" w:rsidR="003338A6" w:rsidRPr="00F23E32" w:rsidRDefault="003338A6" w:rsidP="00A46DFA">
      <w:pPr>
        <w:pStyle w:val="Heading3"/>
      </w:pPr>
      <w:bookmarkStart w:id="199" w:name="_Toc492808403"/>
      <w:r w:rsidRPr="00F23E32">
        <w:t>Solar Power Calculator</w:t>
      </w:r>
      <w:bookmarkEnd w:id="199"/>
    </w:p>
    <w:p w14:paraId="2CA1771A" w14:textId="21DE9C5C" w:rsidR="003338A6" w:rsidRPr="00F23E32" w:rsidRDefault="003338A6" w:rsidP="00C3236C">
      <w:r w:rsidRPr="00F23E32">
        <w:t>https://solarcalculator.com.au/</w:t>
      </w:r>
    </w:p>
    <w:p w14:paraId="6E321E7C" w14:textId="28C27CD6" w:rsidR="003338A6" w:rsidRPr="00F23E32" w:rsidRDefault="00DC0FB1" w:rsidP="00C3236C">
      <w:r w:rsidRPr="00F23E32">
        <w:rPr>
          <w:noProof/>
        </w:rPr>
        <mc:AlternateContent>
          <mc:Choice Requires="wpg">
            <w:drawing>
              <wp:anchor distT="0" distB="0" distL="114300" distR="114300" simplePos="0" relativeHeight="251806720"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11C10FDF" w:rsidR="00E67436" w:rsidRPr="00245DE0" w:rsidRDefault="00E67436" w:rsidP="00C3236C">
                              <w:pPr>
                                <w:pStyle w:val="Caption"/>
                                <w:rPr>
                                  <w:szCs w:val="24"/>
                                </w:rPr>
                              </w:pPr>
                              <w:bookmarkStart w:id="200" w:name="_Toc4929780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806720;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kiIs2A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M6KKK1ICiiig&#10;AooooAKKKKACiiigAooooAKKKKACiiigAooooAKKKKACiiigAooooAKKKKACiiigAooooAKKKKAC&#10;iiigAooooAKKKKACiiigAooooAKKKKACiiigAooooAKKKKACiiigAooooAKKKKACiiigAooooAKK&#10;KKACiiigAooooAKKKKACiiigAooooAKKKKALGn/8fcf4/wAjWxWPp/8Ax9x/j/I1sVEtykFFFFSM&#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11C10FDF" w:rsidR="00E67436" w:rsidRPr="00245DE0" w:rsidRDefault="00E67436" w:rsidP="00C3236C">
                        <w:pPr>
                          <w:pStyle w:val="Caption"/>
                          <w:rPr>
                            <w:szCs w:val="24"/>
                          </w:rPr>
                        </w:pPr>
                        <w:bookmarkStart w:id="201" w:name="_Toc4929780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1"/>
                      </w:p>
                    </w:txbxContent>
                  </v:textbox>
                </v:shape>
                <w10:wrap type="square"/>
              </v:group>
            </w:pict>
          </mc:Fallback>
        </mc:AlternateContent>
      </w:r>
      <w:r w:rsidR="0046259A" w:rsidRPr="00F23E32">
        <w:t>This is the best</w:t>
      </w:r>
      <w:r w:rsidR="00722532" w:rsidRPr="00F23E32">
        <w:t xml:space="preserve"> of the three options. Offering a visually appealing graphical user interface</w:t>
      </w:r>
      <w:r w:rsidR="00D11264" w:rsidRPr="00F23E32">
        <w:t xml:space="preserve"> with simple inputs. It gives the customer a graph and return on investment.</w:t>
      </w:r>
    </w:p>
    <w:p w14:paraId="2A501154" w14:textId="7289BA71" w:rsidR="00D11264" w:rsidRPr="00F23E32" w:rsidRDefault="00D11264" w:rsidP="00C3236C"/>
    <w:p w14:paraId="086976CA" w14:textId="49A9D543" w:rsidR="00722532" w:rsidRPr="00F23E32" w:rsidRDefault="00D11264" w:rsidP="00C3236C">
      <w:r w:rsidRPr="00F23E32">
        <w:t xml:space="preserve"> </w:t>
      </w:r>
    </w:p>
    <w:p w14:paraId="5686D74A" w14:textId="38FEAF27" w:rsidR="00CD136D" w:rsidRPr="00F23E32" w:rsidRDefault="00CD136D" w:rsidP="00C3236C"/>
    <w:p w14:paraId="7FA2DA6E" w14:textId="18B1649D" w:rsidR="00CD136D" w:rsidRPr="00F23E32" w:rsidRDefault="00CD136D" w:rsidP="00C3236C"/>
    <w:p w14:paraId="686DA2AA" w14:textId="74E4AF5C" w:rsidR="00CD136D" w:rsidRPr="00F23E32" w:rsidRDefault="00CD136D" w:rsidP="00C3236C"/>
    <w:p w14:paraId="0553629F" w14:textId="6732F3C8" w:rsidR="000049FA" w:rsidRPr="00F23E32" w:rsidRDefault="003338A6" w:rsidP="00A46DFA">
      <w:pPr>
        <w:pStyle w:val="Heading3"/>
      </w:pPr>
      <w:bookmarkStart w:id="202" w:name="_Toc492808404"/>
      <w:r w:rsidRPr="00F23E32">
        <w:t>Solar Choice Solar &amp; Battery Storage Sizing &amp; Payback Calculator</w:t>
      </w:r>
      <w:bookmarkEnd w:id="202"/>
    </w:p>
    <w:p w14:paraId="0A877323" w14:textId="705FA357" w:rsidR="003338A6" w:rsidRPr="00F23E32" w:rsidRDefault="003338A6" w:rsidP="00C3236C">
      <w:r w:rsidRPr="00F23E32">
        <w:t>https://www.solarchoice.net.au/blog/solar-pv-battery-storage-sizing-payback-calculator</w:t>
      </w:r>
    </w:p>
    <w:p w14:paraId="1F2AE36A" w14:textId="2C3A1BED" w:rsidR="003724CB" w:rsidRPr="00F23E32" w:rsidRDefault="00D11264" w:rsidP="00C3236C">
      <w:r w:rsidRPr="00F23E32">
        <w:t xml:space="preserve">This calculator is perhaps one of the least </w:t>
      </w:r>
      <w:r w:rsidR="003724CB" w:rsidRPr="00F23E32">
        <w:t>appealing interfaces but gives</w:t>
      </w:r>
      <w:r w:rsidRPr="00F23E32">
        <w:t xml:space="preserve"> the customer easy inputs for the system type and size. It allows the customer to </w:t>
      </w:r>
      <w:r w:rsidR="003724CB" w:rsidRPr="00F23E32">
        <w:t>visualize</w:t>
      </w:r>
      <w:r w:rsidRPr="00F23E32">
        <w:t xml:space="preserve"> the </w:t>
      </w:r>
      <w:r w:rsidR="003724CB" w:rsidRPr="00F23E32">
        <w:t xml:space="preserve">impacts of </w:t>
      </w:r>
      <w:r w:rsidRPr="00F23E32">
        <w:t>battery</w:t>
      </w:r>
      <w:r w:rsidR="00EB3580" w:rsidRPr="00F23E32">
        <w:t xml:space="preserve"> </w:t>
      </w:r>
    </w:p>
    <w:p w14:paraId="6DD8905A" w14:textId="7B44D23A" w:rsidR="00EB3580" w:rsidRPr="00F23E32" w:rsidRDefault="003724CB" w:rsidP="00C3236C">
      <w:r w:rsidRPr="00F23E32">
        <w:rPr>
          <w:noProof/>
        </w:rPr>
        <mc:AlternateContent>
          <mc:Choice Requires="wps">
            <w:drawing>
              <wp:anchor distT="0" distB="0" distL="114300" distR="114300" simplePos="0" relativeHeight="251852800"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006C8BD0" w:rsidR="00E67436" w:rsidRPr="00542EC1" w:rsidRDefault="00E67436" w:rsidP="00C3236C">
                            <w:pPr>
                              <w:pStyle w:val="Caption"/>
                              <w:rPr>
                                <w:szCs w:val="24"/>
                              </w:rPr>
                            </w:pPr>
                            <w:bookmarkStart w:id="203" w:name="_Toc492978025"/>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" stroked="f">
                <v:textbox inset="0,0,0,0">
                  <w:txbxContent>
                    <w:p w14:paraId="7E075E74" w14:textId="006C8BD0" w:rsidR="00E67436" w:rsidRPr="00542EC1" w:rsidRDefault="00E67436" w:rsidP="00C3236C">
                      <w:pPr>
                        <w:pStyle w:val="Caption"/>
                        <w:rPr>
                          <w:szCs w:val="24"/>
                        </w:rPr>
                      </w:pPr>
                      <w:bookmarkStart w:id="204" w:name="_Toc492978025"/>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4"/>
                    </w:p>
                  </w:txbxContent>
                </v:textbox>
                <w10:wrap type="square"/>
              </v:shape>
            </w:pict>
          </mc:Fallback>
        </mc:AlternateContent>
      </w:r>
      <w:r w:rsidRPr="00F23E32">
        <w:rPr>
          <w:noProof/>
        </w:rPr>
        <w:drawing>
          <wp:anchor distT="0" distB="0" distL="114300" distR="114300" simplePos="0" relativeHeight="251837440"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23E32">
        <w:rPr>
          <w:noProof/>
        </w:rPr>
        <w:drawing>
          <wp:anchor distT="0" distB="0" distL="114300" distR="114300" simplePos="0" relativeHeight="251822080"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23E32">
        <w:t>impacts.</w:t>
      </w:r>
    </w:p>
    <w:p w14:paraId="74B9BA7F" w14:textId="258022B9" w:rsidR="000049FA" w:rsidRPr="00F23E32" w:rsidRDefault="003338A6" w:rsidP="00A46DFA">
      <w:pPr>
        <w:pStyle w:val="Heading3"/>
      </w:pPr>
      <w:bookmarkStart w:id="205" w:name="_Toc492808405"/>
      <w:r w:rsidRPr="00F23E32">
        <w:t>Solar Savings Calculator</w:t>
      </w:r>
      <w:bookmarkEnd w:id="205"/>
    </w:p>
    <w:p w14:paraId="46941F91" w14:textId="1DEF8DBA" w:rsidR="003338A6" w:rsidRPr="00F23E32" w:rsidRDefault="003338A6" w:rsidP="00C3236C">
      <w:r w:rsidRPr="00F23E32">
        <w:t>https://www.solarmarket.com.au/solar-savings-calculator/</w:t>
      </w:r>
    </w:p>
    <w:p w14:paraId="69AA9C67" w14:textId="67A610B9" w:rsidR="003338A6" w:rsidRPr="00F23E32" w:rsidRDefault="00637C32" w:rsidP="00C3236C">
      <w:r w:rsidRPr="00F23E32">
        <w:rPr>
          <w:noProof/>
        </w:rPr>
        <mc:AlternateContent>
          <mc:Choice Requires="wpg">
            <w:drawing>
              <wp:anchor distT="0" distB="0" distL="114300" distR="114300" simplePos="0" relativeHeight="251868160"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073AEF35" w:rsidR="00E67436" w:rsidRPr="00E7627B" w:rsidRDefault="00E67436" w:rsidP="00C3236C">
                              <w:pPr>
                                <w:pStyle w:val="Caption"/>
                                <w:rPr>
                                  <w:szCs w:val="24"/>
                                </w:rPr>
                              </w:pPr>
                              <w:bookmarkStart w:id="206" w:name="_Toc49297802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868160;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8f3uWw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yCRSbUz+AhCcQRNxG3gr7hUCPnIf&#10;1tzhwoYSj1D4hE9RmWaZmF5KWGncPz/Skz2aid2ENXgAlon/e8dp8qsPGm2GyzAIbhA2g6B39a1B&#10;qeOYTRRxwIVqEAtn6q94m1YUBVtcC8RaJmEQb0P3DOFtE3K1ikbdBfKonyyunXGkKgH73H7lzvYk&#10;DmjoRzMQ6YzLnW0H82oXTKEi0Y8o9niD1FGKLwukk6fr+3W0Or7VN/8C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073AEF35" w:rsidR="00E67436" w:rsidRPr="00E7627B" w:rsidRDefault="00E67436" w:rsidP="00C3236C">
                        <w:pPr>
                          <w:pStyle w:val="Caption"/>
                          <w:rPr>
                            <w:szCs w:val="24"/>
                          </w:rPr>
                        </w:pPr>
                        <w:bookmarkStart w:id="207" w:name="_Toc49297802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07"/>
                      </w:p>
                    </w:txbxContent>
                  </v:textbox>
                </v:shape>
                <w10:wrap type="square"/>
              </v:group>
            </w:pict>
          </mc:Fallback>
        </mc:AlternateContent>
      </w:r>
      <w:r w:rsidR="00D11264" w:rsidRPr="00F23E32">
        <w:t>This calculator has both simple and advanced options for the customer details. This feature allows a less experienced user</w:t>
      </w:r>
      <w:r w:rsidR="00EB3580" w:rsidRPr="00F23E32">
        <w:t xml:space="preserve"> to</w:t>
      </w:r>
      <w:r w:rsidR="00D11264" w:rsidRPr="00F23E32">
        <w:t xml:space="preserve"> </w:t>
      </w:r>
      <w:r w:rsidR="003724CB" w:rsidRPr="00F23E32">
        <w:t>produce a reasonable</w:t>
      </w:r>
      <w:r w:rsidR="00D11264" w:rsidRPr="00F23E32">
        <w:t xml:space="preserve"> estimate. The inputs are similar to the</w:t>
      </w:r>
      <w:r w:rsidR="003724CB" w:rsidRPr="00F23E32">
        <w:t xml:space="preserve"> other previously analyzed</w:t>
      </w:r>
      <w:r w:rsidR="00D11264" w:rsidRPr="00F23E32">
        <w:t xml:space="preserve"> programs and has a good GUI.</w:t>
      </w:r>
    </w:p>
    <w:p w14:paraId="2C04792A" w14:textId="4F860304" w:rsidR="000049FA" w:rsidRPr="00F23E32" w:rsidRDefault="00E60A93" w:rsidP="00A46DFA">
      <w:pPr>
        <w:pStyle w:val="Heading3"/>
      </w:pPr>
      <w:bookmarkStart w:id="208" w:name="_Toc492808406"/>
      <w:r w:rsidRPr="00F23E32">
        <w:t>Hybrid Optimization Model for Multiple Energy Resources</w:t>
      </w:r>
      <w:bookmarkEnd w:id="208"/>
    </w:p>
    <w:p w14:paraId="6E9F93D6" w14:textId="77777777" w:rsidR="001128D3" w:rsidRPr="00F23E32" w:rsidRDefault="001128D3" w:rsidP="00C3236C"/>
    <w:p w14:paraId="15A4A767" w14:textId="44A75BE3" w:rsidR="00166523" w:rsidRPr="00F23E32" w:rsidRDefault="00166523" w:rsidP="00C3236C">
      <w:r w:rsidRPr="00F23E32">
        <w:t xml:space="preserve">The current market leader for modelling of renewable technology </w:t>
      </w:r>
      <w:r w:rsidR="00E60A93" w:rsidRPr="00F23E32">
        <w:t>systems</w:t>
      </w:r>
      <w:r w:rsidR="004C6E8D" w:rsidRPr="00F23E32">
        <w:t xml:space="preserve"> is a</w:t>
      </w:r>
      <w:r w:rsidR="00E60A93" w:rsidRPr="00F23E32">
        <w:t xml:space="preserve"> design tool called the Hybrid Optimization Model for Multiple Energy Resources (HOMER) </w:t>
      </w:r>
      <w:r w:rsidR="00E60A93" w:rsidRPr="00F23E32">
        <w:fldChar w:fldCharType="begin"/>
      </w:r>
      <w:r w:rsidR="0087131A">
        <w:instrText xml:space="preserve"> ADDIN EN.CITE &lt;EndNote&gt;&lt;Cite&gt;&lt;Author&gt;Energy&lt;/Author&gt;&lt;Year&gt;2017&lt;/Year&gt;&lt;RecNum&gt;130&lt;/RecNum&gt;&lt;DisplayText&gt;[90]&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23E32">
        <w:fldChar w:fldCharType="separate"/>
      </w:r>
      <w:r w:rsidR="0087131A">
        <w:rPr>
          <w:noProof/>
        </w:rPr>
        <w:t>[</w:t>
      </w:r>
      <w:hyperlink w:anchor="_ENREF_90" w:tooltip="Energy, 2017 #130" w:history="1">
        <w:r w:rsidR="00FC39FA">
          <w:rPr>
            <w:noProof/>
          </w:rPr>
          <w:t>90</w:t>
        </w:r>
      </w:hyperlink>
      <w:r w:rsidR="0087131A">
        <w:rPr>
          <w:noProof/>
        </w:rPr>
        <w:t>]</w:t>
      </w:r>
      <w:r w:rsidR="00E60A93" w:rsidRPr="00F23E32">
        <w:fldChar w:fldCharType="end"/>
      </w:r>
      <w:r w:rsidR="00E60A93" w:rsidRPr="00F23E32">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F23E32" w:rsidRDefault="00E7074A" w:rsidP="00C3236C"/>
    <w:p w14:paraId="538577EB" w14:textId="68396644" w:rsidR="00E7074A" w:rsidRPr="00F23E32" w:rsidRDefault="00E7074A" w:rsidP="00C3236C">
      <w:r w:rsidRPr="00F23E32">
        <w:t>HOMER allows the comparison of thousands of possibilities to compare and access impacts of multiple variables such as wind speeds, fuel costs, solar irradiance and demand changes.</w:t>
      </w:r>
      <w:r w:rsidR="00CD136D" w:rsidRPr="00F23E32">
        <w:t xml:space="preserve"> There are heuristic techniques and algorithm</w:t>
      </w:r>
      <w:r w:rsidR="008E5893" w:rsidRPr="00F23E32">
        <w:t xml:space="preserve">s embedded into the system which </w:t>
      </w:r>
      <w:r w:rsidR="00CD136D" w:rsidRPr="00F23E32">
        <w:t>aids analysis. HOMER is a bulk processing tools which allows the simulation of a microgrid from time intervals of one minute for an entire year.</w:t>
      </w:r>
      <w:r w:rsidR="00F43B95" w:rsidRPr="00F23E32">
        <w:t xml:space="preserve"> </w:t>
      </w:r>
      <w:r w:rsidR="00F43B95" w:rsidRPr="00F23E32">
        <w:fldChar w:fldCharType="begin"/>
      </w:r>
      <w:r w:rsidR="0087131A">
        <w:instrText xml:space="preserve"> ADDIN EN.CITE &lt;EndNote&gt;&lt;Cite&gt;&lt;Author&gt;Yang&lt;/Author&gt;&lt;Year&gt;2008&lt;/Year&gt;&lt;RecNum&gt;102&lt;/RecNum&gt;&lt;DisplayText&gt;[91]&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sidRPr="00F23E32">
        <w:fldChar w:fldCharType="separate"/>
      </w:r>
      <w:r w:rsidR="0087131A">
        <w:rPr>
          <w:noProof/>
        </w:rPr>
        <w:t>[</w:t>
      </w:r>
      <w:hyperlink w:anchor="_ENREF_91" w:tooltip="Yang, 2008 #102" w:history="1">
        <w:r w:rsidR="00FC39FA">
          <w:rPr>
            <w:noProof/>
          </w:rPr>
          <w:t>91</w:t>
        </w:r>
      </w:hyperlink>
      <w:r w:rsidR="0087131A">
        <w:rPr>
          <w:noProof/>
        </w:rPr>
        <w:t>]</w:t>
      </w:r>
      <w:r w:rsidR="00F43B95" w:rsidRPr="00F23E32">
        <w:fldChar w:fldCharType="end"/>
      </w:r>
      <w:r w:rsidR="000B7590" w:rsidRPr="00F23E32">
        <w:t xml:space="preserve">  The interface for HOMER is shown below in </w:t>
      </w:r>
      <w:r w:rsidR="000B7590" w:rsidRPr="00F23E32">
        <w:fldChar w:fldCharType="begin"/>
      </w:r>
      <w:r w:rsidR="000B7590" w:rsidRPr="00F23E32">
        <w:instrText xml:space="preserve"> REF _Ref481661827 \h </w:instrText>
      </w:r>
      <w:r w:rsidR="000B7590" w:rsidRPr="00F23E32">
        <w:fldChar w:fldCharType="separate"/>
      </w:r>
      <w:r w:rsidR="00F23E32" w:rsidRPr="00F23E32">
        <w:t>Figure 2</w:t>
      </w:r>
      <w:r w:rsidR="00F23E32" w:rsidRPr="00F23E32">
        <w:noBreakHyphen/>
        <w:t>33</w:t>
      </w:r>
      <w:r w:rsidR="000B7590" w:rsidRPr="00F23E32">
        <w:fldChar w:fldCharType="end"/>
      </w:r>
      <w:r w:rsidR="000B7590" w:rsidRPr="00F23E32">
        <w:t>.</w:t>
      </w:r>
    </w:p>
    <w:p w14:paraId="73FA7DDB" w14:textId="59817346" w:rsidR="001128D3" w:rsidRPr="00F23E32" w:rsidRDefault="001128D3" w:rsidP="00C3236C"/>
    <w:p w14:paraId="1178BC28" w14:textId="61FDEA99" w:rsidR="001128D3" w:rsidRPr="00F23E32" w:rsidRDefault="001128D3" w:rsidP="00C3236C"/>
    <w:p w14:paraId="7E351E8C" w14:textId="6C5133C1" w:rsidR="00166523" w:rsidRPr="00F23E32" w:rsidRDefault="00CD136D" w:rsidP="00C3236C">
      <w:r w:rsidRPr="00F23E32">
        <w:t>There are several modules which can be customised according to the simulation, these include:</w:t>
      </w:r>
    </w:p>
    <w:p w14:paraId="27CD4942" w14:textId="77777777" w:rsidR="00F17541" w:rsidRPr="00F23E32" w:rsidRDefault="00F17541" w:rsidP="00C3236C">
      <w:pPr>
        <w:pStyle w:val="Bullet"/>
        <w:sectPr w:rsidR="00F17541" w:rsidRPr="00F23E32" w:rsidSect="00C3236C">
          <w:endnotePr>
            <w:numRestart w:val="eachSect"/>
          </w:endnotePr>
          <w:pgSz w:w="11906" w:h="16838"/>
          <w:pgMar w:top="1440" w:right="1440" w:bottom="1440" w:left="1440" w:header="709" w:footer="709" w:gutter="0"/>
          <w:cols w:space="708"/>
          <w:docGrid w:linePitch="360"/>
        </w:sectPr>
      </w:pPr>
    </w:p>
    <w:p w14:paraId="6C94CECE" w14:textId="21EDF829" w:rsidR="00CD136D" w:rsidRPr="00F23E32" w:rsidRDefault="00CD136D" w:rsidP="00C3236C">
      <w:pPr>
        <w:pStyle w:val="Bullet"/>
        <w:numPr>
          <w:ilvl w:val="0"/>
          <w:numId w:val="14"/>
        </w:numPr>
      </w:pPr>
      <w:r w:rsidRPr="00F23E32">
        <w:t>Biomass</w:t>
      </w:r>
    </w:p>
    <w:p w14:paraId="54DF1D09" w14:textId="4C1E7BB6" w:rsidR="00CD136D" w:rsidRPr="00F23E32" w:rsidRDefault="00CD136D" w:rsidP="00C3236C">
      <w:pPr>
        <w:pStyle w:val="Bullet"/>
        <w:numPr>
          <w:ilvl w:val="0"/>
          <w:numId w:val="14"/>
        </w:numPr>
      </w:pPr>
      <w:r w:rsidRPr="00F23E32">
        <w:t>Hyrdo</w:t>
      </w:r>
    </w:p>
    <w:p w14:paraId="119AC515" w14:textId="5AA2217B" w:rsidR="00CD136D" w:rsidRPr="00F23E32" w:rsidRDefault="00CD136D" w:rsidP="00C3236C">
      <w:pPr>
        <w:pStyle w:val="Bullet"/>
        <w:numPr>
          <w:ilvl w:val="0"/>
          <w:numId w:val="14"/>
        </w:numPr>
      </w:pPr>
      <w:r w:rsidRPr="00F23E32">
        <w:rPr>
          <w:rStyle w:val="Hyperlink"/>
          <w:color w:val="auto"/>
          <w:u w:val="none"/>
          <w:lang w:val="en-US"/>
        </w:rPr>
        <w:t>Combined Heat &amp; Power</w:t>
      </w:r>
    </w:p>
    <w:p w14:paraId="79877437" w14:textId="34520E8F" w:rsidR="00CD136D" w:rsidRPr="00F23E32" w:rsidRDefault="00CD136D" w:rsidP="00C3236C">
      <w:pPr>
        <w:pStyle w:val="Bullet"/>
        <w:numPr>
          <w:ilvl w:val="0"/>
          <w:numId w:val="14"/>
        </w:numPr>
      </w:pPr>
      <w:r w:rsidRPr="00F23E32">
        <w:rPr>
          <w:rStyle w:val="Hyperlink"/>
          <w:color w:val="auto"/>
          <w:u w:val="none"/>
          <w:lang w:val="en-US"/>
        </w:rPr>
        <w:t>Advanced Load</w:t>
      </w:r>
    </w:p>
    <w:p w14:paraId="5C826E05" w14:textId="57ACADFD" w:rsidR="00CD136D" w:rsidRPr="00F23E32" w:rsidRDefault="00CD136D" w:rsidP="00C3236C">
      <w:pPr>
        <w:pStyle w:val="Bullet"/>
        <w:numPr>
          <w:ilvl w:val="0"/>
          <w:numId w:val="14"/>
        </w:numPr>
      </w:pPr>
      <w:r w:rsidRPr="00F23E32">
        <w:rPr>
          <w:rStyle w:val="Hyperlink"/>
          <w:color w:val="auto"/>
          <w:u w:val="none"/>
          <w:lang w:val="en-US"/>
        </w:rPr>
        <w:t>Advanced Grid</w:t>
      </w:r>
    </w:p>
    <w:p w14:paraId="12C3A264" w14:textId="3563D644" w:rsidR="00CD136D" w:rsidRPr="00F23E32" w:rsidRDefault="00CD136D" w:rsidP="00C3236C">
      <w:pPr>
        <w:pStyle w:val="Bullet"/>
        <w:numPr>
          <w:ilvl w:val="0"/>
          <w:numId w:val="14"/>
        </w:numPr>
      </w:pPr>
      <w:r w:rsidRPr="00F23E32">
        <w:rPr>
          <w:rStyle w:val="Hyperlink"/>
          <w:color w:val="auto"/>
          <w:u w:val="none"/>
          <w:lang w:val="en-US"/>
        </w:rPr>
        <w:t>Hydrogen</w:t>
      </w:r>
    </w:p>
    <w:p w14:paraId="7639915E" w14:textId="5557F52C" w:rsidR="00CD136D" w:rsidRPr="00F23E32" w:rsidRDefault="00CD136D" w:rsidP="00C3236C">
      <w:pPr>
        <w:pStyle w:val="Bullet"/>
        <w:numPr>
          <w:ilvl w:val="0"/>
          <w:numId w:val="14"/>
        </w:numPr>
      </w:pPr>
      <w:r w:rsidRPr="00F23E32">
        <w:rPr>
          <w:rStyle w:val="Hyperlink"/>
          <w:color w:val="auto"/>
          <w:u w:val="none"/>
          <w:lang w:val="en-US"/>
        </w:rPr>
        <w:t>Advanced Storage</w:t>
      </w:r>
    </w:p>
    <w:p w14:paraId="198AC873" w14:textId="15AE8584" w:rsidR="00CD136D" w:rsidRPr="00F23E32" w:rsidRDefault="00CD136D" w:rsidP="00C3236C">
      <w:pPr>
        <w:pStyle w:val="Bullet"/>
        <w:numPr>
          <w:ilvl w:val="0"/>
          <w:numId w:val="14"/>
        </w:numPr>
      </w:pPr>
      <w:r w:rsidRPr="00F23E32">
        <w:rPr>
          <w:rStyle w:val="Hyperlink"/>
          <w:color w:val="auto"/>
          <w:u w:val="none"/>
          <w:lang w:val="en-US"/>
        </w:rPr>
        <w:t>Multi-Year</w:t>
      </w:r>
    </w:p>
    <w:p w14:paraId="211BF30D" w14:textId="36CA4B08" w:rsidR="00F17541" w:rsidRPr="00F23E32" w:rsidRDefault="00CD136D" w:rsidP="00C3236C">
      <w:pPr>
        <w:pStyle w:val="Bullet"/>
        <w:numPr>
          <w:ilvl w:val="0"/>
          <w:numId w:val="14"/>
        </w:numPr>
      </w:pPr>
      <w:r w:rsidRPr="00F23E32">
        <w:rPr>
          <w:rStyle w:val="Hyperlink"/>
          <w:color w:val="auto"/>
          <w:u w:val="none"/>
          <w:lang w:val="en-US"/>
        </w:rPr>
        <w:t>MATLAB Link</w:t>
      </w:r>
    </w:p>
    <w:p w14:paraId="737F2C89" w14:textId="77777777" w:rsidR="001128D3" w:rsidRPr="00F23E32" w:rsidRDefault="001128D3" w:rsidP="00C3236C">
      <w:pPr>
        <w:pStyle w:val="Bullet"/>
        <w:sectPr w:rsidR="001128D3" w:rsidRPr="00F23E3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23E32" w:rsidRDefault="001128D3" w:rsidP="00C3236C">
      <w:pPr>
        <w:sectPr w:rsidR="00F17541" w:rsidRPr="00F23E32" w:rsidSect="00F17541">
          <w:endnotePr>
            <w:numRestart w:val="eachSect"/>
          </w:endnotePr>
          <w:type w:val="continuous"/>
          <w:pgSz w:w="11906" w:h="16838"/>
          <w:pgMar w:top="1440" w:right="1440" w:bottom="1440" w:left="1440" w:header="709" w:footer="709" w:gutter="0"/>
          <w:cols w:num="2" w:space="708"/>
          <w:docGrid w:linePitch="360"/>
        </w:sectPr>
      </w:pPr>
      <w:r w:rsidRPr="00F23E32">
        <w:rPr>
          <w:noProof/>
        </w:rPr>
        <mc:AlternateContent>
          <mc:Choice Requires="wpg">
            <w:drawing>
              <wp:anchor distT="0" distB="0" distL="114300" distR="114300" simplePos="0" relativeHeight="251883520"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75218911" w:rsidR="00E67436" w:rsidRPr="00536AD7" w:rsidRDefault="00E67436" w:rsidP="00C3236C">
                              <w:pPr>
                                <w:pStyle w:val="Caption"/>
                                <w:rPr>
                                  <w:rFonts w:cs="Arial"/>
                                  <w:szCs w:val="20"/>
                                  <w:lang w:val="en-GB"/>
                                </w:rPr>
                              </w:pPr>
                              <w:bookmarkStart w:id="209" w:name="_Ref481661827"/>
                              <w:bookmarkStart w:id="210" w:name="_Toc4929780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09"/>
                              <w:r>
                                <w:t>- HOMER GUI [77]</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883520;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75218911" w:rsidR="00E67436" w:rsidRPr="00536AD7" w:rsidRDefault="00E67436" w:rsidP="00C3236C">
                        <w:pPr>
                          <w:pStyle w:val="Caption"/>
                          <w:rPr>
                            <w:rFonts w:cs="Arial"/>
                            <w:szCs w:val="20"/>
                            <w:lang w:val="en-GB"/>
                          </w:rPr>
                        </w:pPr>
                        <w:bookmarkStart w:id="211" w:name="_Ref481661827"/>
                        <w:bookmarkStart w:id="212" w:name="_Toc4929780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11"/>
                        <w:r>
                          <w:t>- HOMER GUI [77]</w:t>
                        </w:r>
                        <w:bookmarkEnd w:id="212"/>
                      </w:p>
                    </w:txbxContent>
                  </v:textbox>
                </v:shape>
                <w10:wrap type="square"/>
              </v:group>
            </w:pict>
          </mc:Fallback>
        </mc:AlternateContent>
      </w:r>
    </w:p>
    <w:p w14:paraId="5F14A8B4" w14:textId="709004E8" w:rsidR="00905B8C" w:rsidRPr="00F23E32" w:rsidRDefault="000C4DB2" w:rsidP="00A46DFA">
      <w:pPr>
        <w:pStyle w:val="Heading2"/>
      </w:pPr>
      <w:bookmarkStart w:id="213" w:name="_Toc492808407"/>
      <w:r w:rsidRPr="00F23E32">
        <w:t>Summary of Findings</w:t>
      </w:r>
      <w:bookmarkEnd w:id="213"/>
    </w:p>
    <w:p w14:paraId="2058F855" w14:textId="74A70C77" w:rsidR="00905B8C" w:rsidRPr="00F23E32" w:rsidRDefault="00905B8C" w:rsidP="00C3236C"/>
    <w:p w14:paraId="47962F8F" w14:textId="61A25572" w:rsidR="00527220" w:rsidRPr="00F23E32" w:rsidRDefault="00527220" w:rsidP="00C3236C">
      <w:r w:rsidRPr="00F23E32">
        <w:t xml:space="preserve">The literature reviewed in this document </w:t>
      </w:r>
      <w:r w:rsidR="00EA3B22" w:rsidRPr="00F23E32">
        <w:t xml:space="preserve">closely </w:t>
      </w:r>
      <w:r w:rsidRPr="00F23E32">
        <w:t>examines and</w:t>
      </w:r>
      <w:r w:rsidR="00EA3B22" w:rsidRPr="00F23E32">
        <w:t xml:space="preserve"> analyses</w:t>
      </w:r>
      <w:r w:rsidRPr="00F23E32">
        <w:t xml:space="preserve"> key issues</w:t>
      </w:r>
      <w:r w:rsidR="00430965" w:rsidRPr="00F23E32">
        <w:t>, concepts</w:t>
      </w:r>
      <w:r w:rsidRPr="00F23E32">
        <w:t xml:space="preserve"> and technologies affecting the residential consumer, electricity network and the electricity supplier. The keys aspects of both current and future </w:t>
      </w:r>
      <w:r w:rsidR="004C3647" w:rsidRPr="00F23E32">
        <w:t>issues have been addressed with</w:t>
      </w:r>
      <w:r w:rsidR="00EC0B10" w:rsidRPr="00F23E32">
        <w:t xml:space="preserve"> PV technologies</w:t>
      </w:r>
      <w:r w:rsidRPr="00F23E32">
        <w:t xml:space="preserve">, BES </w:t>
      </w:r>
      <w:r w:rsidR="00EC0B10" w:rsidRPr="00F23E32">
        <w:t>technologies</w:t>
      </w:r>
      <w:r w:rsidRPr="00F23E32">
        <w:t>, Inverter Systems, Irradiance exposure, load profiles</w:t>
      </w:r>
      <w:r w:rsidR="00EC0B10" w:rsidRPr="00F23E32">
        <w:t>,</w:t>
      </w:r>
      <w:r w:rsidR="006A0B54" w:rsidRPr="00F23E32">
        <w:t xml:space="preserve"> tariff structures,</w:t>
      </w:r>
      <w:r w:rsidR="00EC0B10" w:rsidRPr="00F23E32">
        <w:t xml:space="preserve"> network issues,</w:t>
      </w:r>
      <w:r w:rsidR="00080607" w:rsidRPr="00F23E32">
        <w:t xml:space="preserve"> shading effects, bypass diodes, energy payback,</w:t>
      </w:r>
      <w:r w:rsidRPr="00F23E32">
        <w:t xml:space="preserve"> logistics and economics.</w:t>
      </w:r>
      <w:r w:rsidR="004C3647" w:rsidRPr="00F23E32">
        <w:t xml:space="preserve"> The support that PV/BES hybrid systems can give to the electricity network to minimize strain and stabilize demand peaks has enormous potential.</w:t>
      </w:r>
      <w:r w:rsidR="00080607" w:rsidRPr="00F23E32">
        <w:t xml:space="preserve"> The next question is what is the optimal</w:t>
      </w:r>
      <w:r w:rsidR="00813EA2" w:rsidRPr="00F23E32">
        <w:t xml:space="preserve"> size for reasonable stability with a positive </w:t>
      </w:r>
      <w:r w:rsidR="009D2202" w:rsidRPr="00F23E32">
        <w:t>maximized</w:t>
      </w:r>
      <w:r w:rsidR="00813EA2" w:rsidRPr="00F23E32">
        <w:t xml:space="preserve"> economic return.</w:t>
      </w:r>
    </w:p>
    <w:p w14:paraId="5AD6F50E" w14:textId="77777777" w:rsidR="00986E38" w:rsidRPr="00F23E32" w:rsidRDefault="00986E38" w:rsidP="00C3236C"/>
    <w:p w14:paraId="39AD25C0" w14:textId="77777777" w:rsidR="008F200A" w:rsidRPr="00F23E32" w:rsidRDefault="008F200A" w:rsidP="00C3236C"/>
    <w:p w14:paraId="24CDA0D6" w14:textId="092EE33C" w:rsidR="006A0B54" w:rsidRPr="00F23E32" w:rsidRDefault="00430965" w:rsidP="00C3236C">
      <w:r w:rsidRPr="00F23E32">
        <w:t xml:space="preserve">There is extensive literature covering </w:t>
      </w:r>
      <w:r w:rsidR="000D7941" w:rsidRPr="00F23E32">
        <w:t>the</w:t>
      </w:r>
      <w:r w:rsidR="006A0B54" w:rsidRPr="00F23E32">
        <w:t xml:space="preserve"> myriad of models which </w:t>
      </w:r>
      <w:r w:rsidR="009D2202" w:rsidRPr="00F23E32">
        <w:t>analyses</w:t>
      </w:r>
      <w:r w:rsidR="000D7941" w:rsidRPr="00F23E32">
        <w:t xml:space="preserve"> different facets of</w:t>
      </w:r>
      <w:r w:rsidR="006A0B54" w:rsidRPr="00F23E32">
        <w:t xml:space="preserve"> solar PV installation</w:t>
      </w:r>
      <w:r w:rsidR="000D7941" w:rsidRPr="00F23E32">
        <w:t>s and operation</w:t>
      </w:r>
      <w:r w:rsidR="006A0B54" w:rsidRPr="00F23E32">
        <w:t xml:space="preserve">. Both Bernard and Li have modelled the amount of </w:t>
      </w:r>
      <w:r w:rsidR="005045CE" w:rsidRPr="00F23E32">
        <w:t xml:space="preserve">solar </w:t>
      </w:r>
      <w:r w:rsidR="006A0B54" w:rsidRPr="00F23E32">
        <w:t xml:space="preserve">irradiance a roof will receive annually. </w:t>
      </w:r>
      <w:r w:rsidR="006A0B54" w:rsidRPr="00F23E32">
        <w:fldChar w:fldCharType="begin"/>
      </w:r>
      <w:r w:rsidR="0087131A">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rsidRPr="00F23E32">
        <w:fldChar w:fldCharType="separate"/>
      </w:r>
      <w:r w:rsidR="0087131A">
        <w:rPr>
          <w:noProof/>
        </w:rPr>
        <w:t>[</w:t>
      </w:r>
      <w:hyperlink w:anchor="_ENREF_71" w:tooltip="Bernhard, 1997 #80" w:history="1">
        <w:r w:rsidR="00FC39FA">
          <w:rPr>
            <w:noProof/>
          </w:rPr>
          <w:t>71</w:t>
        </w:r>
      </w:hyperlink>
      <w:r w:rsidR="0087131A">
        <w:rPr>
          <w:noProof/>
        </w:rPr>
        <w:t>]</w:t>
      </w:r>
      <w:r w:rsidR="006A0B54" w:rsidRPr="00F23E32">
        <w:fldChar w:fldCharType="end"/>
      </w:r>
      <w:r w:rsidR="006A0B54" w:rsidRPr="00F23E32">
        <w:t xml:space="preserve"> </w:t>
      </w:r>
      <w:r w:rsidR="006A0B54"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23E32">
        <w:fldChar w:fldCharType="separate"/>
      </w:r>
      <w:r w:rsidR="00E810FC">
        <w:rPr>
          <w:noProof/>
        </w:rPr>
        <w:t>[</w:t>
      </w:r>
      <w:hyperlink w:anchor="_ENREF_9" w:tooltip="Li, 2017 #9" w:history="1">
        <w:r w:rsidR="00FC39FA">
          <w:rPr>
            <w:noProof/>
          </w:rPr>
          <w:t>9</w:t>
        </w:r>
      </w:hyperlink>
      <w:r w:rsidR="00E810FC">
        <w:rPr>
          <w:noProof/>
        </w:rPr>
        <w:t>]</w:t>
      </w:r>
      <w:r w:rsidR="006A0B54" w:rsidRPr="00F23E32">
        <w:fldChar w:fldCharType="end"/>
      </w:r>
      <w:r w:rsidR="000D7941" w:rsidRPr="00F23E32">
        <w:t xml:space="preserve"> While Jardini, Tonkoski, </w:t>
      </w:r>
      <w:r w:rsidR="006A0B54" w:rsidRPr="00F23E32">
        <w:t xml:space="preserve">and Paatero have </w:t>
      </w:r>
      <w:r w:rsidR="000D7941" w:rsidRPr="00F23E32">
        <w:t xml:space="preserve">each </w:t>
      </w:r>
      <w:r w:rsidR="006A0B54" w:rsidRPr="00F23E32">
        <w:t>conducted studies for the load p</w:t>
      </w:r>
      <w:r w:rsidR="000D7941" w:rsidRPr="00F23E32">
        <w:t xml:space="preserve">rofiles of </w:t>
      </w:r>
      <w:r w:rsidR="006A0B54" w:rsidRPr="00F23E32">
        <w:t>domestic residential household</w:t>
      </w:r>
      <w:r w:rsidR="000D7941" w:rsidRPr="00F23E32">
        <w:t>s</w:t>
      </w:r>
      <w:r w:rsidR="006A0B54" w:rsidRPr="00F23E32">
        <w:t xml:space="preserve"> and annual daily power consumptions. </w:t>
      </w:r>
      <w:r w:rsidR="006A0B54" w:rsidRPr="00F23E32">
        <w:fldChar w:fldCharType="begin"/>
      </w:r>
      <w:r w:rsidR="0087131A">
        <w:instrText xml:space="preserve"> ADDIN EN.CITE &lt;EndNote&gt;&lt;Cite&gt;&lt;Author&gt;Jardini&lt;/Author&gt;&lt;Year&gt;2000&lt;/Year&gt;&lt;RecNum&gt;85&lt;/RecNum&gt;&lt;DisplayText&gt;[92]&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rsidRPr="00F23E32">
        <w:fldChar w:fldCharType="separate"/>
      </w:r>
      <w:r w:rsidR="0087131A">
        <w:rPr>
          <w:noProof/>
        </w:rPr>
        <w:t>[</w:t>
      </w:r>
      <w:hyperlink w:anchor="_ENREF_92" w:tooltip="Jardini, 2000 #85" w:history="1">
        <w:r w:rsidR="00FC39FA">
          <w:rPr>
            <w:noProof/>
          </w:rPr>
          <w:t>92</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Tonkoski&lt;/Author&gt;&lt;Year&gt;2012&lt;/Year&gt;&lt;RecNum&gt;39&lt;/RecNum&gt;&lt;DisplayText&gt;[93]&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rsidRPr="00F23E32">
        <w:fldChar w:fldCharType="separate"/>
      </w:r>
      <w:r w:rsidR="0087131A">
        <w:rPr>
          <w:noProof/>
        </w:rPr>
        <w:t>[</w:t>
      </w:r>
      <w:hyperlink w:anchor="_ENREF_93" w:tooltip="Tonkoski, 2012 #39" w:history="1">
        <w:r w:rsidR="00FC39FA">
          <w:rPr>
            <w:noProof/>
          </w:rPr>
          <w:t>93</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Paatero&lt;/Author&gt;&lt;Year&gt;2006&lt;/Year&gt;&lt;RecNum&gt;84&lt;/RecNum&gt;&lt;DisplayText&gt;[94]&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rsidRPr="00F23E32">
        <w:fldChar w:fldCharType="separate"/>
      </w:r>
      <w:r w:rsidR="0087131A">
        <w:rPr>
          <w:noProof/>
        </w:rPr>
        <w:t>[</w:t>
      </w:r>
      <w:hyperlink w:anchor="_ENREF_94" w:tooltip="Paatero, 2006 #84" w:history="1">
        <w:r w:rsidR="00FC39FA">
          <w:rPr>
            <w:noProof/>
          </w:rPr>
          <w:t>94</w:t>
        </w:r>
      </w:hyperlink>
      <w:r w:rsidR="0087131A">
        <w:rPr>
          <w:noProof/>
        </w:rPr>
        <w:t>]</w:t>
      </w:r>
      <w:r w:rsidR="006A0B54" w:rsidRPr="00F23E32">
        <w:fldChar w:fldCharType="end"/>
      </w:r>
      <w:r w:rsidR="006A0B54" w:rsidRPr="00F23E32">
        <w:t xml:space="preserve"> </w:t>
      </w:r>
      <w:r w:rsidRPr="00F23E32">
        <w:t xml:space="preserve">Individually </w:t>
      </w:r>
      <w:r w:rsidR="006A0B54" w:rsidRPr="00F23E32">
        <w:t xml:space="preserve">Faxas and Riahi made models for priority load control algorithms optimizing energy management systems. </w:t>
      </w:r>
      <w:r w:rsidR="006A0B54" w:rsidRPr="00F23E32">
        <w:fldChar w:fldCharType="begin"/>
      </w:r>
      <w:r w:rsidR="0087131A">
        <w:instrText xml:space="preserve"> ADDIN EN.CITE &lt;EndNote&gt;&lt;Cite&gt;&lt;Author&gt;Faxas-Guzmán&lt;/Author&gt;&lt;Year&gt;2014&lt;/Year&gt;&lt;RecNum&gt;94&lt;/RecNum&gt;&lt;DisplayText&gt;[88]&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rsidRPr="00F23E32">
        <w:fldChar w:fldCharType="separate"/>
      </w:r>
      <w:r w:rsidR="0087131A">
        <w:rPr>
          <w:noProof/>
        </w:rPr>
        <w:t>[</w:t>
      </w:r>
      <w:hyperlink w:anchor="_ENREF_88" w:tooltip="Faxas-Guzmán, 2014 #94" w:history="1">
        <w:r w:rsidR="00FC39FA">
          <w:rPr>
            <w:noProof/>
          </w:rPr>
          <w:t>88</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Hazami&lt;/Author&gt;&lt;Year&gt;2016&lt;/Year&gt;&lt;RecNum&gt;22&lt;/RecNum&gt;&lt;DisplayText&gt;[95]&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rsidRPr="00F23E32">
        <w:fldChar w:fldCharType="separate"/>
      </w:r>
      <w:r w:rsidR="0087131A">
        <w:rPr>
          <w:noProof/>
        </w:rPr>
        <w:t>[</w:t>
      </w:r>
      <w:hyperlink w:anchor="_ENREF_95" w:tooltip="Hazami, 2016 #22" w:history="1">
        <w:r w:rsidR="00FC39FA">
          <w:rPr>
            <w:noProof/>
          </w:rPr>
          <w:t>95</w:t>
        </w:r>
      </w:hyperlink>
      <w:r w:rsidR="0087131A">
        <w:rPr>
          <w:noProof/>
        </w:rPr>
        <w:t>]</w:t>
      </w:r>
      <w:r w:rsidR="006A0B54" w:rsidRPr="00F23E32">
        <w:fldChar w:fldCharType="end"/>
      </w:r>
      <w:r w:rsidR="006A0B54" w:rsidRPr="00F23E32">
        <w:t xml:space="preserve"> The efficiencies of different types of solar cells were explored by Edalati. </w:t>
      </w:r>
      <w:r w:rsidR="006A0B54" w:rsidRPr="00F23E32">
        <w:fldChar w:fldCharType="begin"/>
      </w:r>
      <w:r w:rsidR="0087131A">
        <w:instrText xml:space="preserve"> ADDIN EN.CITE &lt;EndNote&gt;&lt;Cite&gt;&lt;Author&gt;Edalati&lt;/Author&gt;&lt;Year&gt;2015&lt;/Year&gt;&lt;RecNum&gt;53&lt;/RecNum&gt;&lt;DisplayText&gt;[96]&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rsidRPr="00F23E32">
        <w:fldChar w:fldCharType="separate"/>
      </w:r>
      <w:r w:rsidR="0087131A">
        <w:rPr>
          <w:noProof/>
        </w:rPr>
        <w:t>[</w:t>
      </w:r>
      <w:hyperlink w:anchor="_ENREF_96" w:tooltip="Edalati, 2015 #53" w:history="1">
        <w:r w:rsidR="00FC39FA">
          <w:rPr>
            <w:noProof/>
          </w:rPr>
          <w:t>96</w:t>
        </w:r>
      </w:hyperlink>
      <w:r w:rsidR="0087131A">
        <w:rPr>
          <w:noProof/>
        </w:rPr>
        <w:t>]</w:t>
      </w:r>
      <w:r w:rsidR="006A0B54" w:rsidRPr="00F23E32">
        <w:fldChar w:fldCharType="end"/>
      </w:r>
      <w:r w:rsidR="00602246">
        <w:t>. There was limited information on the effects of orientation on PV production. No derating factors or formulas for degree change in orientation from north to decrease in PV production.</w:t>
      </w:r>
    </w:p>
    <w:p w14:paraId="3124C537" w14:textId="77777777" w:rsidR="00986E38" w:rsidRPr="00F23E32" w:rsidRDefault="00986E38" w:rsidP="00C3236C"/>
    <w:p w14:paraId="0B231B2F" w14:textId="77777777" w:rsidR="008F200A" w:rsidRPr="00F23E32" w:rsidRDefault="008F200A" w:rsidP="00C3236C"/>
    <w:p w14:paraId="47BEEC25" w14:textId="4F07B3B1" w:rsidR="00C46E0D" w:rsidRPr="00F23E32" w:rsidRDefault="006A0B54" w:rsidP="00C3236C">
      <w:r w:rsidRPr="00F23E32">
        <w:t xml:space="preserve">The efficiencies of both inverters systems and BES systems have been modelled by Kandatsu. </w:t>
      </w:r>
      <w:r w:rsidRPr="00F23E32">
        <w:fldChar w:fldCharType="begin"/>
      </w:r>
      <w:r w:rsidR="0087131A">
        <w:instrText xml:space="preserve"> ADDIN EN.CITE &lt;EndNote&gt;&lt;Cite&gt;&lt;Author&gt;Kandatsu&lt;/Author&gt;&lt;Year&gt;1993&lt;/Year&gt;&lt;RecNum&gt;72&lt;/RecNum&gt;&lt;DisplayText&gt;[97]&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23E32">
        <w:fldChar w:fldCharType="separate"/>
      </w:r>
      <w:r w:rsidR="0087131A">
        <w:rPr>
          <w:noProof/>
        </w:rPr>
        <w:t>[</w:t>
      </w:r>
      <w:hyperlink w:anchor="_ENREF_97" w:tooltip="Kandatsu, 1993 #72" w:history="1">
        <w:r w:rsidR="00FC39FA">
          <w:rPr>
            <w:noProof/>
          </w:rPr>
          <w:t>97</w:t>
        </w:r>
      </w:hyperlink>
      <w:r w:rsidR="0087131A">
        <w:rPr>
          <w:noProof/>
        </w:rPr>
        <w:t>]</w:t>
      </w:r>
      <w:r w:rsidRPr="00F23E32">
        <w:fldChar w:fldCharType="end"/>
      </w:r>
      <w:r w:rsidRPr="00F23E32">
        <w:t xml:space="preserve"> Zahedi submitted an interesting paper on the differing effects of different tariff schemes in Australia. </w:t>
      </w:r>
      <w:r w:rsidRPr="00F23E32">
        <w:fldChar w:fldCharType="begin"/>
      </w:r>
      <w:r w:rsidR="0087131A">
        <w:instrText xml:space="preserve"> ADDIN EN.CITE &lt;EndNote&gt;&lt;Cite&gt;&lt;Author&gt;Zahedi&lt;/Author&gt;&lt;Year&gt;2009&lt;/Year&gt;&lt;RecNum&gt;37&lt;/RecNum&gt;&lt;DisplayText&gt;[98]&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23E32">
        <w:fldChar w:fldCharType="separate"/>
      </w:r>
      <w:r w:rsidR="0087131A">
        <w:rPr>
          <w:noProof/>
        </w:rPr>
        <w:t>[</w:t>
      </w:r>
      <w:hyperlink w:anchor="_ENREF_98" w:tooltip="Zahedi, 2009 #37" w:history="1">
        <w:r w:rsidR="00FC39FA">
          <w:rPr>
            <w:noProof/>
          </w:rPr>
          <w:t>98</w:t>
        </w:r>
      </w:hyperlink>
      <w:r w:rsidR="0087131A">
        <w:rPr>
          <w:noProof/>
        </w:rPr>
        <w:t>]</w:t>
      </w:r>
      <w:r w:rsidRPr="00F23E32">
        <w:fldChar w:fldCharType="end"/>
      </w:r>
      <w:r w:rsidRPr="00F23E32">
        <w:t xml:space="preserve"> There has been extensive work with the life cycle assessment and economic analysis of low concentrating PV systems by De Feo and Petitio respectively. </w:t>
      </w:r>
      <w:r w:rsidRPr="00F23E32">
        <w:fldChar w:fldCharType="begin"/>
      </w:r>
      <w:r w:rsidR="0087131A">
        <w:instrText xml:space="preserve"> ADDIN EN.CITE &lt;EndNote&gt;&lt;Cite&gt;&lt;Author&gt;De Feo&lt;/Author&gt;&lt;Year&gt;2016&lt;/Year&gt;&lt;RecNum&gt;51&lt;/RecNum&gt;&lt;DisplayText&gt;[99]&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23E32">
        <w:fldChar w:fldCharType="separate"/>
      </w:r>
      <w:r w:rsidR="0087131A">
        <w:rPr>
          <w:noProof/>
        </w:rPr>
        <w:t>[</w:t>
      </w:r>
      <w:hyperlink w:anchor="_ENREF_99" w:tooltip="De Feo, 2016 #51" w:history="1">
        <w:r w:rsidR="00FC39FA">
          <w:rPr>
            <w:noProof/>
          </w:rPr>
          <w:t>99</w:t>
        </w:r>
      </w:hyperlink>
      <w:r w:rsidR="0087131A">
        <w:rPr>
          <w:noProof/>
        </w:rPr>
        <w:t>]</w:t>
      </w:r>
      <w:r w:rsidRPr="00F23E32">
        <w:fldChar w:fldCharType="end"/>
      </w:r>
      <w:r w:rsidRPr="00F23E32">
        <w:t xml:space="preserve"> </w:t>
      </w:r>
    </w:p>
    <w:p w14:paraId="7D9F25D0" w14:textId="10A9C0BA" w:rsidR="00EA2AF2" w:rsidRPr="00F23E32" w:rsidRDefault="00EA2AF2" w:rsidP="00C3236C"/>
    <w:p w14:paraId="5B5349C1" w14:textId="77777777" w:rsidR="00986E38" w:rsidRPr="00F23E32" w:rsidRDefault="00986E38" w:rsidP="00C3236C"/>
    <w:p w14:paraId="05E4FDB9" w14:textId="528D5D71" w:rsidR="00986E38" w:rsidRPr="00F23E32" w:rsidRDefault="00430965" w:rsidP="00C3236C">
      <w:r w:rsidRPr="00F23E32">
        <w:t>The current market leaders for a user interfac</w:t>
      </w:r>
      <w:r w:rsidR="00CA66D6" w:rsidRPr="00F23E32">
        <w:t>e of solar power calculators were</w:t>
      </w:r>
      <w:r w:rsidRPr="00F23E32">
        <w:t xml:space="preserve"> visited and commented upon over several metrics. There was not extensive coverage of optimized stages where a consumer could select certain levels of PV autonomy. The software for customers was difficult to </w:t>
      </w:r>
      <w:r w:rsidR="00371A81" w:rsidRPr="00F23E32">
        <w:t>access for checks and updates were</w:t>
      </w:r>
      <w:r w:rsidRPr="00F23E32">
        <w:t xml:space="preserve"> disjointed. </w:t>
      </w:r>
      <w:r w:rsidR="007B45C5" w:rsidRPr="00F23E32">
        <w:t>It appears</w:t>
      </w:r>
      <w:r w:rsidR="00EA3B22" w:rsidRPr="00F23E32">
        <w:t xml:space="preserve"> that there was and continues to be</w:t>
      </w:r>
      <w:r w:rsidR="007B45C5" w:rsidRPr="00F23E32">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F23E32">
        <w:t xml:space="preserve"> Lappas says that there is an essential requirement for a simulation which functions under different locations, loads and financial circumstances. He goes on to state that there is no such model within an Australia</w:t>
      </w:r>
      <w:r w:rsidR="00080607" w:rsidRPr="00F23E32">
        <w:t>n</w:t>
      </w:r>
      <w:r w:rsidR="00EE3C8D" w:rsidRPr="00F23E32">
        <w:t xml:space="preserve"> context that provides a corre</w:t>
      </w:r>
      <w:r w:rsidR="00080607" w:rsidRPr="00F23E32">
        <w:t>ctly represented characteristic</w:t>
      </w:r>
      <w:r w:rsidR="00EE3C8D" w:rsidRPr="00F23E32">
        <w:t xml:space="preserve"> applied to the commercial sale of electricity. </w:t>
      </w:r>
      <w:r w:rsidR="00EA3B22"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rsidRPr="00F23E32">
        <w:fldChar w:fldCharType="separate"/>
      </w:r>
      <w:r w:rsidR="00E810FC">
        <w:rPr>
          <w:noProof/>
        </w:rPr>
        <w:t>[</w:t>
      </w:r>
      <w:hyperlink w:anchor="_ENREF_22" w:tooltip="Park, 2017 #62" w:history="1">
        <w:r w:rsidR="00FC39FA">
          <w:rPr>
            <w:noProof/>
          </w:rPr>
          <w:t>22</w:t>
        </w:r>
      </w:hyperlink>
      <w:r w:rsidR="00E810FC">
        <w:rPr>
          <w:noProof/>
        </w:rPr>
        <w:t>]</w:t>
      </w:r>
      <w:r w:rsidR="00EA3B22" w:rsidRPr="00F23E32">
        <w:fldChar w:fldCharType="end"/>
      </w:r>
    </w:p>
    <w:p w14:paraId="2A986C54" w14:textId="54D837E4" w:rsidR="00430965" w:rsidRPr="00F23E32" w:rsidRDefault="00EE3C8D" w:rsidP="00C3236C">
      <w:r w:rsidRPr="00F23E32">
        <w:t xml:space="preserve"> </w:t>
      </w:r>
    </w:p>
    <w:p w14:paraId="2D4BF396" w14:textId="77777777" w:rsidR="008F200A" w:rsidRPr="00F23E32" w:rsidRDefault="008F200A" w:rsidP="00C3236C"/>
    <w:p w14:paraId="69C592CA" w14:textId="1359D343" w:rsidR="00430965" w:rsidRPr="00F23E32" w:rsidRDefault="00430965" w:rsidP="00C3236C">
      <w:r w:rsidRPr="00F23E32">
        <w:t xml:space="preserve">The disruptive voltage spikes that DER </w:t>
      </w:r>
      <w:r w:rsidR="00737E7F" w:rsidRPr="00F23E32">
        <w:t xml:space="preserve">put to the grid during hours of peak production was shown to be an issue for the energy provider. The literature was not very supportive of </w:t>
      </w:r>
      <w:r w:rsidR="00371A81" w:rsidRPr="00F23E32">
        <w:t>adequate corrective</w:t>
      </w:r>
      <w:r w:rsidR="00737E7F" w:rsidRPr="00F23E32">
        <w:t xml:space="preserve"> measures to prevent</w:t>
      </w:r>
      <w:r w:rsidR="007B45C5" w:rsidRPr="00F23E32">
        <w:t xml:space="preserve"> or circumvent</w:t>
      </w:r>
      <w:r w:rsidR="00737E7F" w:rsidRPr="00F23E32">
        <w:t xml:space="preserve"> these reverse power flows.</w:t>
      </w:r>
      <w:r w:rsidR="009B3ABF" w:rsidRPr="00F23E32">
        <w:t xml:space="preserve"> If there was </w:t>
      </w:r>
      <w:r w:rsidR="00080607" w:rsidRPr="00F23E32">
        <w:t>an</w:t>
      </w:r>
      <w:r w:rsidR="009B3ABF" w:rsidRPr="00F23E32">
        <w:t xml:space="preserve"> option or a rebate scheme for a level of battery capacity in a hybridized system which helped reduce peak demand and </w:t>
      </w:r>
      <w:r w:rsidR="006F552C" w:rsidRPr="00F23E32">
        <w:t>stabilized</w:t>
      </w:r>
      <w:r w:rsidR="009B3ABF" w:rsidRPr="00F23E32">
        <w:t xml:space="preserve"> the grid from a DER level. </w:t>
      </w:r>
      <w:r w:rsidR="00080607" w:rsidRPr="00F23E32">
        <w:t>Then t</w:t>
      </w:r>
      <w:r w:rsidR="009B3ABF" w:rsidRPr="00F23E32">
        <w:t xml:space="preserve">his has the potential to become endorsed by Ergon and other </w:t>
      </w:r>
      <w:r w:rsidR="006B24ED" w:rsidRPr="00F23E32">
        <w:t>suppliers</w:t>
      </w:r>
      <w:r w:rsidR="009B3ABF" w:rsidRPr="00F23E32">
        <w:t xml:space="preserve"> </w:t>
      </w:r>
      <w:r w:rsidR="00EA3B22" w:rsidRPr="00F23E32">
        <w:t>and it may reach a</w:t>
      </w:r>
      <w:r w:rsidR="009B3ABF" w:rsidRPr="00F23E32">
        <w:t xml:space="preserve"> governmental level with a</w:t>
      </w:r>
      <w:r w:rsidR="00EA3B22" w:rsidRPr="00F23E32">
        <w:t xml:space="preserve">nother </w:t>
      </w:r>
      <w:r w:rsidR="009B3ABF" w:rsidRPr="00F23E32">
        <w:t>rebate scheme for BES technology</w:t>
      </w:r>
      <w:r w:rsidR="00EA3B22" w:rsidRPr="00F23E32">
        <w:t xml:space="preserve"> in QLD</w:t>
      </w:r>
      <w:r w:rsidR="001F2D68" w:rsidRPr="00F23E32">
        <w:t xml:space="preserve">. There </w:t>
      </w:r>
      <w:r w:rsidR="009B3ABF" w:rsidRPr="00F23E32">
        <w:t>is a need for a platform to inform potential customers of the benefits of such an installation.</w:t>
      </w:r>
    </w:p>
    <w:p w14:paraId="33B68FAA" w14:textId="0900AB21" w:rsidR="00430965" w:rsidRPr="00F23E32" w:rsidRDefault="00430965" w:rsidP="00C3236C"/>
    <w:p w14:paraId="474A66CB" w14:textId="40B41724" w:rsidR="00657945" w:rsidRPr="00F23E32" w:rsidRDefault="00397397" w:rsidP="00C3236C">
      <w:pPr>
        <w:rPr>
          <w:highlight w:val="yellow"/>
        </w:rPr>
      </w:pPr>
      <w:r w:rsidRPr="00F23E32">
        <w:t>Despite the limited literature and access to programs for optimization and upgrades t</w:t>
      </w:r>
      <w:r w:rsidR="00430965" w:rsidRPr="00F23E32">
        <w:t>his thesis will investigate the optimization and deployment of sufficient models to size and optimize PV and BES systems</w:t>
      </w:r>
      <w:r w:rsidR="00EA3B22" w:rsidRPr="00F23E32">
        <w:t>. These models and program will be suitable</w:t>
      </w:r>
      <w:r w:rsidR="00430965" w:rsidRPr="00F23E32">
        <w:t xml:space="preserve"> for different residential households to provide maximum return on investment</w:t>
      </w:r>
      <w:r w:rsidR="007B45C5" w:rsidRPr="00F23E32">
        <w:t>s</w:t>
      </w:r>
      <w:r w:rsidR="00430965" w:rsidRPr="00F23E32">
        <w:t xml:space="preserve"> and </w:t>
      </w:r>
      <w:r w:rsidR="007B45C5" w:rsidRPr="00F23E32">
        <w:t xml:space="preserve">minimize </w:t>
      </w:r>
      <w:r w:rsidR="00430965" w:rsidRPr="00F23E32">
        <w:t xml:space="preserve">disruptive outputs to the grid. </w:t>
      </w:r>
      <w:r w:rsidR="002742CC" w:rsidRPr="00F23E32">
        <w:t>Three models will be created in a GUI for a MATLAB program</w:t>
      </w:r>
      <w:r w:rsidR="00080607" w:rsidRPr="00F23E32">
        <w:t xml:space="preserve"> each with varying levels of</w:t>
      </w:r>
      <w:r w:rsidR="007B45C5" w:rsidRPr="00F23E32">
        <w:t xml:space="preserve"> return and customer PV autonomy.</w:t>
      </w:r>
      <w:r w:rsidRPr="00F23E32">
        <w:t xml:space="preserve"> </w:t>
      </w:r>
      <w:r w:rsidR="00EA3B22" w:rsidRPr="00F23E32">
        <w:t>There c</w:t>
      </w:r>
      <w:r w:rsidR="00E45184" w:rsidRPr="00F23E32">
        <w:t>urrently is no program which allows for dual array in varying directions as an input criterion.</w:t>
      </w:r>
      <w:r w:rsidR="00080607" w:rsidRPr="00F23E32">
        <w:t xml:space="preserve"> </w:t>
      </w:r>
      <w:r w:rsidR="00EA3B22" w:rsidRPr="00F23E32">
        <w:t>Furthermore, no programs currently have</w:t>
      </w:r>
      <w:r w:rsidR="00DE4E3F" w:rsidRPr="00F23E32">
        <w:t xml:space="preserve"> the option to allow for </w:t>
      </w:r>
      <w:r w:rsidR="007B5E4F" w:rsidRPr="00F23E32">
        <w:t>sub circuit</w:t>
      </w:r>
      <w:r w:rsidR="00DE4E3F" w:rsidRPr="00F23E32">
        <w:t xml:space="preserve"> breakdown of various tariff structures.</w:t>
      </w:r>
      <w:r w:rsidR="00E45184" w:rsidRPr="00F23E32">
        <w:t xml:space="preserve"> </w:t>
      </w:r>
      <w:r w:rsidRPr="00F23E32">
        <w:t>This appears to be a promising area with a high potential to create savings for customers at a domestic household level</w:t>
      </w:r>
      <w:r w:rsidR="00EA3B22" w:rsidRPr="00F23E32">
        <w:t>,</w:t>
      </w:r>
      <w:r w:rsidR="006C12EE" w:rsidRPr="00F23E32">
        <w:t xml:space="preserve"> as Lappas thought the</w:t>
      </w:r>
      <w:r w:rsidR="0090142E" w:rsidRPr="00F23E32">
        <w:t xml:space="preserve"> need exists as a major portion of electricity bills are du</w:t>
      </w:r>
      <w:r w:rsidR="00EA3B22" w:rsidRPr="00F23E32">
        <w:t>e to peak demand times. This has the ability to</w:t>
      </w:r>
      <w:r w:rsidRPr="00F23E32">
        <w:t xml:space="preserve"> help Ergon reduce peak demand to create a more </w:t>
      </w:r>
      <w:r w:rsidR="00080607" w:rsidRPr="00F23E32">
        <w:t>stabilized</w:t>
      </w:r>
      <w:r w:rsidRPr="00F23E32">
        <w:t xml:space="preserve"> and reliable electricity network for Australia.</w:t>
      </w:r>
      <w:r w:rsidR="009B3ABF" w:rsidRPr="00F23E32">
        <w:t xml:space="preserve"> </w:t>
      </w:r>
      <w:r w:rsidR="006C12EE"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F23E32">
        <w:fldChar w:fldCharType="separate"/>
      </w:r>
      <w:r w:rsidR="00E810FC">
        <w:rPr>
          <w:noProof/>
        </w:rPr>
        <w:t>[</w:t>
      </w:r>
      <w:hyperlink w:anchor="_ENREF_22" w:tooltip="Park, 2017 #62" w:history="1">
        <w:r w:rsidR="00FC39FA">
          <w:rPr>
            <w:noProof/>
          </w:rPr>
          <w:t>22</w:t>
        </w:r>
      </w:hyperlink>
      <w:r w:rsidR="00E810FC">
        <w:rPr>
          <w:noProof/>
        </w:rPr>
        <w:t>]</w:t>
      </w:r>
      <w:r w:rsidR="006C12EE" w:rsidRPr="00F23E32">
        <w:fldChar w:fldCharType="end"/>
      </w:r>
    </w:p>
    <w:p w14:paraId="4A44F659" w14:textId="77777777" w:rsidR="00415279" w:rsidRPr="00F23E32" w:rsidRDefault="00415279" w:rsidP="00C3236C"/>
    <w:p w14:paraId="1AE4F4A8" w14:textId="1C9C59FD" w:rsidR="00F570AC" w:rsidRPr="00F23E32" w:rsidRDefault="009D67FE" w:rsidP="00056B9F">
      <w:pPr>
        <w:pStyle w:val="Heading1"/>
        <w:rPr>
          <w:lang w:val="en-US"/>
        </w:rPr>
      </w:pPr>
      <w:bookmarkStart w:id="214" w:name="_Toc492808408"/>
      <w:r w:rsidRPr="00F23E32">
        <w:rPr>
          <w:lang w:val="en-US"/>
        </w:rPr>
        <w:t>METHODOLOGY</w:t>
      </w:r>
      <w:bookmarkEnd w:id="214"/>
    </w:p>
    <w:p w14:paraId="17A9261A" w14:textId="6A6A981D" w:rsidR="006B24ED" w:rsidRPr="00F23E32" w:rsidRDefault="00E5759F" w:rsidP="00C3236C">
      <w:r w:rsidRPr="00F23E32">
        <w:rPr>
          <w:noProof/>
        </w:rPr>
        <mc:AlternateContent>
          <mc:Choice Requires="wpg">
            <w:drawing>
              <wp:anchor distT="0" distB="0" distL="114300" distR="114300" simplePos="0" relativeHeight="251552768"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7659D125" w:rsidR="00E67436" w:rsidRPr="00E62D6B" w:rsidRDefault="00E67436" w:rsidP="00C3236C">
                              <w:pPr>
                                <w:pStyle w:val="Caption"/>
                                <w:rPr>
                                  <w:szCs w:val="24"/>
                                </w:rPr>
                              </w:pPr>
                              <w:bookmarkStart w:id="215" w:name="_Ref480895893"/>
                              <w:bookmarkStart w:id="216" w:name="_Toc492978028"/>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15"/>
                              <w:r>
                                <w:t xml:space="preserve"> - Illustrated Scope of Works for Program Design</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552768;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7659D125" w:rsidR="00E67436" w:rsidRPr="00E62D6B" w:rsidRDefault="00E67436" w:rsidP="00C3236C">
                        <w:pPr>
                          <w:pStyle w:val="Caption"/>
                          <w:rPr>
                            <w:szCs w:val="24"/>
                          </w:rPr>
                        </w:pPr>
                        <w:bookmarkStart w:id="217" w:name="_Ref480895893"/>
                        <w:bookmarkStart w:id="218" w:name="_Toc492978028"/>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17"/>
                        <w:r>
                          <w:t xml:space="preserve"> - Illustrated Scope of Works for Program Design</w:t>
                        </w:r>
                        <w:bookmarkEnd w:id="218"/>
                      </w:p>
                    </w:txbxContent>
                  </v:textbox>
                </v:shape>
                <w10:wrap type="square"/>
              </v:group>
            </w:pict>
          </mc:Fallback>
        </mc:AlternateContent>
      </w:r>
      <w:r w:rsidR="006A7FDB" w:rsidRPr="00F23E32">
        <w:t xml:space="preserve">The aim of this chapter is to discuss the methodology and techniques which </w:t>
      </w:r>
      <w:r w:rsidR="00D707B3">
        <w:t>were</w:t>
      </w:r>
      <w:r w:rsidR="006A7FDB" w:rsidRPr="00F23E32">
        <w:t xml:space="preserve"> employed</w:t>
      </w:r>
      <w:r w:rsidR="00CD5D1C" w:rsidRPr="00F23E32">
        <w:t xml:space="preserve"> to address the issues raised in the Literature Review.</w:t>
      </w:r>
      <w:r w:rsidR="006A7FDB" w:rsidRPr="00F23E32">
        <w:t xml:space="preserve"> </w:t>
      </w:r>
      <w:r w:rsidR="00FC39FA">
        <w:t>There was</w:t>
      </w:r>
      <w:r w:rsidR="00CD5D1C" w:rsidRPr="00F23E32">
        <w:t xml:space="preserve"> extensive research into the field of PV and BES techno</w:t>
      </w:r>
      <w:r w:rsidR="00FC39FA">
        <w:t>logies throughout the Literature Review</w:t>
      </w:r>
      <w:r w:rsidR="00CD5D1C" w:rsidRPr="00F23E32">
        <w:t xml:space="preserve"> in order to find the gaps in the existing body of knowledge, and where improvements and further research</w:t>
      </w:r>
      <w:r w:rsidR="00FC39FA">
        <w:t xml:space="preserve"> was necessary. This thesis</w:t>
      </w:r>
      <w:r w:rsidR="006A7FDB" w:rsidRPr="00F23E32">
        <w:t xml:space="preserve"> </w:t>
      </w:r>
      <w:r w:rsidR="00FC39FA">
        <w:t>calculated production and estimated costs for</w:t>
      </w:r>
      <w:r w:rsidR="00CD5D1C" w:rsidRPr="00F23E32">
        <w:t xml:space="preserve"> </w:t>
      </w:r>
      <w:r w:rsidR="006A7FDB" w:rsidRPr="00F23E32">
        <w:t>PV</w:t>
      </w:r>
      <w:r w:rsidR="00FC39FA">
        <w:t xml:space="preserve"> and BES</w:t>
      </w:r>
      <w:r w:rsidR="006A7FDB" w:rsidRPr="00F23E32">
        <w:t xml:space="preserve"> installation</w:t>
      </w:r>
      <w:r w:rsidR="00FC39FA">
        <w:t>s with</w:t>
      </w:r>
      <w:r w:rsidR="006A7FDB" w:rsidRPr="00F23E32">
        <w:t xml:space="preserve"> modelling program</w:t>
      </w:r>
      <w:r w:rsidR="0037257B" w:rsidRPr="00F23E32">
        <w:t xml:space="preserve"> </w:t>
      </w:r>
      <w:r w:rsidR="00FC39FA">
        <w:t>using</w:t>
      </w:r>
      <w:r w:rsidR="00CF78B6" w:rsidRPr="00F23E32">
        <w:t xml:space="preserve"> </w:t>
      </w:r>
      <w:r w:rsidR="0037257B" w:rsidRPr="00F23E32">
        <w:t>GUI</w:t>
      </w:r>
      <w:r w:rsidR="006A7FDB" w:rsidRPr="00F23E32">
        <w:t xml:space="preserve"> in MATLAB</w:t>
      </w:r>
      <w:r w:rsidR="00CD5D1C" w:rsidRPr="00F23E32">
        <w:t xml:space="preserve">. This methodology </w:t>
      </w:r>
      <w:r w:rsidR="00FC39FA">
        <w:t xml:space="preserve">depicts the development and </w:t>
      </w:r>
      <w:r w:rsidR="000622F7" w:rsidRPr="00F23E32">
        <w:t>criterion</w:t>
      </w:r>
      <w:r w:rsidR="006A7FDB" w:rsidRPr="00F23E32">
        <w:t xml:space="preserve"> for</w:t>
      </w:r>
      <w:r w:rsidR="00CD5D1C" w:rsidRPr="00F23E32">
        <w:t xml:space="preserve"> the programs</w:t>
      </w:r>
      <w:r w:rsidR="006A7FDB" w:rsidRPr="00F23E32">
        <w:t xml:space="preserve"> testability</w:t>
      </w:r>
      <w:r w:rsidR="000622F7" w:rsidRPr="00F23E32">
        <w:t xml:space="preserve"> and was selected from several proposed methods</w:t>
      </w:r>
      <w:r w:rsidR="006A7FDB" w:rsidRPr="00F23E32">
        <w:t>.</w:t>
      </w:r>
      <w:r w:rsidR="00FC39FA">
        <w:t xml:space="preserve"> The layout was</w:t>
      </w:r>
      <w:r w:rsidR="006B24ED" w:rsidRPr="00F23E32">
        <w:t xml:space="preserve"> split into several different phases for ease of explanation and measurable pro</w:t>
      </w:r>
      <w:r w:rsidR="00FC39FA">
        <w:t xml:space="preserve">gress milestones. The program was </w:t>
      </w:r>
      <w:r w:rsidR="006B24ED" w:rsidRPr="00F23E32">
        <w:t>host</w:t>
      </w:r>
      <w:r w:rsidR="00CD5D1C" w:rsidRPr="00F23E32">
        <w:t xml:space="preserve"> </w:t>
      </w:r>
      <w:r w:rsidR="00FC39FA">
        <w:t xml:space="preserve">to </w:t>
      </w:r>
      <w:r w:rsidR="006B24ED" w:rsidRPr="00F23E32">
        <w:t>varying inputs for subsequent output</w:t>
      </w:r>
      <w:r w:rsidR="00CF78B6" w:rsidRPr="00F23E32">
        <w:t>s</w:t>
      </w:r>
      <w:r w:rsidR="006B24ED" w:rsidRPr="00F23E32">
        <w:t xml:space="preserve"> while creating three </w:t>
      </w:r>
      <w:r w:rsidR="00FC39FA">
        <w:t>graphs which</w:t>
      </w:r>
      <w:r w:rsidR="006B24ED" w:rsidRPr="00F23E32">
        <w:t xml:space="preserve"> will be addressed in greater detail in the proceeding chapter. One of the outputs for the program will be an economic a</w:t>
      </w:r>
      <w:r w:rsidR="00CD5D1C" w:rsidRPr="00F23E32">
        <w:t xml:space="preserve">ssessment of the conditions with the corresponding economic </w:t>
      </w:r>
      <w:r w:rsidR="00CF78B6" w:rsidRPr="00F23E32">
        <w:t>climate.</w:t>
      </w:r>
      <w:r w:rsidR="006B24ED" w:rsidRPr="00F23E32">
        <w:t xml:space="preserve"> </w:t>
      </w:r>
    </w:p>
    <w:p w14:paraId="16C5A4D6" w14:textId="7722A09B" w:rsidR="006B24ED" w:rsidRPr="00F23E32" w:rsidRDefault="006B24ED" w:rsidP="00C3236C"/>
    <w:p w14:paraId="3235E7D9" w14:textId="48E2AF69" w:rsidR="00E5759F" w:rsidRPr="00F23E32" w:rsidRDefault="006B24ED" w:rsidP="00C3236C">
      <w:r w:rsidRPr="00F23E32">
        <w:t>The project will be modelled and verified where possible against existing pools of data and structures for analysis. Due to the capital cost of a PV installation, Battery and Inverter it was deemed economically unfeasible</w:t>
      </w:r>
      <w:r w:rsidR="0024328A" w:rsidRPr="00F23E32">
        <w:t xml:space="preserve"> to purchase and</w:t>
      </w:r>
      <w:r w:rsidRPr="00F23E32">
        <w:t xml:space="preserve"> to conduct </w:t>
      </w:r>
      <w:r w:rsidR="00CD5D1C" w:rsidRPr="00F23E32">
        <w:t>physical tests to verify the results of the program.</w:t>
      </w:r>
      <w:r w:rsidR="00BB7772" w:rsidRPr="00F23E32">
        <w:t xml:space="preserve"> There were other factors which limited the possibility of physical trials such as time constraints, experience, electrical </w:t>
      </w:r>
      <w:r w:rsidR="0024328A" w:rsidRPr="00F23E32">
        <w:t>licenses</w:t>
      </w:r>
      <w:r w:rsidR="00BB7772" w:rsidRPr="00F23E32">
        <w:t>/permits, premises for conducting experiments and test equipment. Future trials and tests for the program will be recommended in fu</w:t>
      </w:r>
      <w:r w:rsidR="00110B42" w:rsidRPr="00F23E32">
        <w:t>rther research but is beyond the</w:t>
      </w:r>
      <w:r w:rsidR="00BB7772" w:rsidRPr="00F23E32">
        <w:t xml:space="preserve"> scope of this thesis. The substitution for simulations and comparative analysis was a reasonable trade off as there is minimal loss of accuracy and this technique has been </w:t>
      </w:r>
      <w:r w:rsidR="0024328A" w:rsidRPr="00F23E32">
        <w:t>utilized</w:t>
      </w:r>
      <w:r w:rsidR="00BB7772" w:rsidRPr="00F23E32">
        <w:t xml:space="preserve"> often and reduces external errors.</w:t>
      </w:r>
      <w:r w:rsidR="00E5759F" w:rsidRPr="00F23E32">
        <w:t xml:space="preserve"> The development of the program is illustrated in the above </w:t>
      </w:r>
      <w:r w:rsidR="00E5759F" w:rsidRPr="00F23E32">
        <w:fldChar w:fldCharType="begin"/>
      </w:r>
      <w:r w:rsidR="00E5759F" w:rsidRPr="00F23E32">
        <w:instrText xml:space="preserve"> REF _Ref480895893 \h </w:instrText>
      </w:r>
      <w:r w:rsidR="00E5759F" w:rsidRPr="00F23E32">
        <w:fldChar w:fldCharType="separate"/>
      </w:r>
      <w:r w:rsidR="00F23E32" w:rsidRPr="00F23E32">
        <w:t>Figure 3</w:t>
      </w:r>
      <w:r w:rsidR="00F23E32" w:rsidRPr="00F23E32">
        <w:noBreakHyphen/>
        <w:t>1</w:t>
      </w:r>
      <w:r w:rsidR="00E5759F" w:rsidRPr="00F23E32">
        <w:fldChar w:fldCharType="end"/>
      </w:r>
      <w:r w:rsidR="00E5759F" w:rsidRPr="00F23E32">
        <w:t>.</w:t>
      </w:r>
      <w:r w:rsidR="0024328A" w:rsidRPr="00F23E32">
        <w:t xml:space="preserve"> The illustrated </w:t>
      </w:r>
      <w:r w:rsidR="0024328A" w:rsidRPr="00F23E32">
        <w:fldChar w:fldCharType="begin"/>
      </w:r>
      <w:r w:rsidR="0024328A" w:rsidRPr="00F23E32">
        <w:instrText xml:space="preserve"> REF _Ref480895893 \h </w:instrText>
      </w:r>
      <w:r w:rsidR="0024328A" w:rsidRPr="00F23E32">
        <w:fldChar w:fldCharType="separate"/>
      </w:r>
      <w:r w:rsidR="00F23E32" w:rsidRPr="00F23E32">
        <w:t>Figure 3</w:t>
      </w:r>
      <w:r w:rsidR="00F23E32" w:rsidRPr="00F23E32">
        <w:noBreakHyphen/>
        <w:t>1</w:t>
      </w:r>
      <w:r w:rsidR="0024328A" w:rsidRPr="00F23E32">
        <w:fldChar w:fldCharType="end"/>
      </w:r>
      <w:r w:rsidR="0024328A" w:rsidRPr="00F23E32">
        <w:t xml:space="preserve"> shows how each section can be developed individually and incorporated into the finished working program.</w:t>
      </w:r>
    </w:p>
    <w:p w14:paraId="5A6165E2" w14:textId="6410FF65" w:rsidR="00A042B2" w:rsidRPr="00F23E32" w:rsidRDefault="00A042B2" w:rsidP="00C3236C"/>
    <w:p w14:paraId="3834EEB7" w14:textId="7C5518DB" w:rsidR="00EF5C0C" w:rsidRPr="00F23E32" w:rsidRDefault="00EF5C0C" w:rsidP="00A46DFA">
      <w:pPr>
        <w:pStyle w:val="Heading2"/>
      </w:pPr>
      <w:bookmarkStart w:id="219" w:name="_Toc492808409"/>
      <w:r w:rsidRPr="00F23E32">
        <w:t>Matrix Laboratory (MATLAB)</w:t>
      </w:r>
      <w:bookmarkEnd w:id="219"/>
    </w:p>
    <w:p w14:paraId="02BCC7FE" w14:textId="44F04DD4" w:rsidR="00EF5C0C" w:rsidRPr="00F23E32" w:rsidRDefault="00EF5C0C" w:rsidP="00C3236C"/>
    <w:p w14:paraId="79006527" w14:textId="42AFB3CD" w:rsidR="00EF5C0C" w:rsidRPr="00F23E32" w:rsidRDefault="00EF5C0C" w:rsidP="00C3236C">
      <w:r w:rsidRPr="00F23E3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23E32">
        <w:t>As of 2014 t</w:t>
      </w:r>
      <w:r w:rsidRPr="00F23E32">
        <w:t>here are currently over 5 million users of Matlab.</w:t>
      </w:r>
    </w:p>
    <w:p w14:paraId="3B63AE69" w14:textId="77777777" w:rsidR="00110B42" w:rsidRPr="00F23E32" w:rsidRDefault="00110B42" w:rsidP="00C3236C"/>
    <w:p w14:paraId="1F358088" w14:textId="03785BBA" w:rsidR="00EF5C0C" w:rsidRPr="00F23E32" w:rsidRDefault="00EF5C0C" w:rsidP="00C3236C">
      <w:r w:rsidRPr="00F23E32">
        <w:t>Matlab also has the capabilities of:</w:t>
      </w:r>
    </w:p>
    <w:p w14:paraId="6290A284" w14:textId="77777777" w:rsidR="00EF5C0C" w:rsidRPr="00F23E32" w:rsidRDefault="00EF5C0C" w:rsidP="00C3236C">
      <w:pPr>
        <w:pStyle w:val="ListParagraph"/>
        <w:numPr>
          <w:ilvl w:val="0"/>
          <w:numId w:val="8"/>
        </w:numPr>
      </w:pPr>
      <w:r w:rsidRPr="00F23E32">
        <w:t>Scientific and engineering graphics</w:t>
      </w:r>
    </w:p>
    <w:p w14:paraId="61B79C3C" w14:textId="77777777" w:rsidR="00EF5C0C" w:rsidRPr="00F23E32" w:rsidRDefault="00EF5C0C" w:rsidP="00C3236C">
      <w:pPr>
        <w:pStyle w:val="ListParagraph"/>
        <w:numPr>
          <w:ilvl w:val="0"/>
          <w:numId w:val="8"/>
        </w:numPr>
      </w:pPr>
      <w:r w:rsidRPr="00F23E32">
        <w:t>Graphical user Interfaces</w:t>
      </w:r>
    </w:p>
    <w:p w14:paraId="5BF1946B" w14:textId="77777777" w:rsidR="00EF5C0C" w:rsidRPr="00F23E32" w:rsidRDefault="00EF5C0C" w:rsidP="00C3236C">
      <w:pPr>
        <w:pStyle w:val="ListParagraph"/>
        <w:numPr>
          <w:ilvl w:val="0"/>
          <w:numId w:val="8"/>
        </w:numPr>
      </w:pPr>
      <w:r w:rsidRPr="00F23E32">
        <w:t>Perform complex fast algorithms</w:t>
      </w:r>
    </w:p>
    <w:p w14:paraId="5DD7B8EB" w14:textId="77777777" w:rsidR="00EF5C0C" w:rsidRPr="00F23E32" w:rsidRDefault="00EF5C0C" w:rsidP="00C3236C">
      <w:pPr>
        <w:pStyle w:val="ListParagraph"/>
        <w:numPr>
          <w:ilvl w:val="0"/>
          <w:numId w:val="8"/>
        </w:numPr>
      </w:pPr>
      <w:r w:rsidRPr="00F23E32">
        <w:t>Prototyping, simulation and modelling</w:t>
      </w:r>
    </w:p>
    <w:p w14:paraId="4DA83E09" w14:textId="413AB125" w:rsidR="00EF5C0C" w:rsidRPr="00F23E32" w:rsidRDefault="00EF5C0C" w:rsidP="00C3236C">
      <w:pPr>
        <w:pStyle w:val="ListParagraph"/>
        <w:numPr>
          <w:ilvl w:val="0"/>
          <w:numId w:val="8"/>
        </w:numPr>
      </w:pPr>
      <w:r w:rsidRPr="00F23E32">
        <w:t>Standard math and computation.</w:t>
      </w:r>
    </w:p>
    <w:p w14:paraId="4237B273" w14:textId="5C94C7EE" w:rsidR="00EF5C0C" w:rsidRPr="00F23E32" w:rsidRDefault="00EF5C0C" w:rsidP="00C3236C"/>
    <w:p w14:paraId="42D24DD7" w14:textId="1FABA3CB" w:rsidR="00EF5C0C" w:rsidRPr="00F23E32" w:rsidRDefault="00FF3EDC" w:rsidP="00C3236C">
      <w:r w:rsidRPr="00F23E32">
        <w:t xml:space="preserve">Given the capabilities, </w:t>
      </w:r>
      <w:r w:rsidR="00EF5C0C" w:rsidRPr="00F23E32">
        <w:t>computational speed</w:t>
      </w:r>
      <w:r w:rsidRPr="00F23E32">
        <w:t>, modelling and simulation proficiencies, online technical blog, tutorials and support guides of Matlab</w:t>
      </w:r>
      <w:r w:rsidR="000A593B" w:rsidRPr="00F23E32">
        <w:t>,</w:t>
      </w:r>
      <w:r w:rsidRPr="00F23E32">
        <w:t xml:space="preserve"> it was naturally select</w:t>
      </w:r>
      <w:r w:rsidR="00110B42" w:rsidRPr="00F23E32">
        <w:t xml:space="preserve">ed as the program </w:t>
      </w:r>
      <w:r w:rsidR="008A02E3" w:rsidRPr="00F23E32">
        <w:t xml:space="preserve">as which </w:t>
      </w:r>
      <w:r w:rsidR="00110B42" w:rsidRPr="00F23E32">
        <w:t xml:space="preserve">to conduct this </w:t>
      </w:r>
      <w:r w:rsidRPr="00F23E32">
        <w:t>thesis.</w:t>
      </w:r>
      <w:r w:rsidR="000A593B" w:rsidRPr="00F23E32">
        <w:t xml:space="preserve"> Matlab will be used to </w:t>
      </w:r>
      <w:r w:rsidR="00615E9E" w:rsidRPr="00F23E32">
        <w:t>realize</w:t>
      </w:r>
      <w:r w:rsidR="000A593B" w:rsidRPr="00F23E32">
        <w:t xml:space="preserve"> the different phases of this paper and host the GUI for operation.</w:t>
      </w:r>
    </w:p>
    <w:p w14:paraId="4E01B488" w14:textId="77777777" w:rsidR="000279CE" w:rsidRPr="00F23E32" w:rsidRDefault="000279CE" w:rsidP="000279CE">
      <w:pPr>
        <w:pStyle w:val="Heading2"/>
      </w:pPr>
      <w:bookmarkStart w:id="220" w:name="_Toc492808410"/>
      <w:bookmarkStart w:id="221" w:name="_Toc492808417"/>
      <w:r w:rsidRPr="00F23E32">
        <w:t>Graphical User Interface</w:t>
      </w:r>
      <w:bookmarkEnd w:id="221"/>
      <w:r w:rsidRPr="00F23E32">
        <w:t xml:space="preserve"> </w:t>
      </w:r>
    </w:p>
    <w:p w14:paraId="3277943B" w14:textId="4484DEFD" w:rsidR="000279CE" w:rsidRPr="00F23E32" w:rsidRDefault="000279CE" w:rsidP="000279CE">
      <w:r w:rsidRPr="00F23E32">
        <w:t xml:space="preserve">The Graphical User Interface (GUI) </w:t>
      </w:r>
      <w:r w:rsidR="00FC39FA">
        <w:t>was designed with an</w:t>
      </w:r>
      <w:r w:rsidRPr="00F23E32">
        <w:t xml:space="preserve"> initial screen which </w:t>
      </w:r>
      <w:r w:rsidR="00FC39FA">
        <w:t>to</w:t>
      </w:r>
      <w:r w:rsidRPr="00F23E32">
        <w:t xml:space="preserve"> be visually appealing to entice users th</w:t>
      </w:r>
      <w:r w:rsidR="00FC39FA">
        <w:t>ough aesthetics. The inputs were delivered on a prompt basisto the user</w:t>
      </w:r>
      <w:r w:rsidRPr="00F23E32">
        <w:t xml:space="preserve"> </w:t>
      </w:r>
      <w:r w:rsidR="00FC39FA">
        <w:t>which made it easily navigable. There was</w:t>
      </w:r>
      <w:r w:rsidRPr="00F23E32">
        <w:t xml:space="preserve"> drop down boxes for options where available and</w:t>
      </w:r>
      <w:r w:rsidR="00FC39FA">
        <w:t xml:space="preserve"> auto corrects. If a value fell</w:t>
      </w:r>
      <w:r w:rsidRPr="00F23E32">
        <w:t xml:space="preserve"> outside an al</w:t>
      </w:r>
      <w:r w:rsidR="00FC39FA">
        <w:t>lowable range then warnings would</w:t>
      </w:r>
      <w:r w:rsidRPr="00F23E32">
        <w:t xml:space="preserve"> a</w:t>
      </w:r>
      <w:r w:rsidR="00FC39FA">
        <w:t>ppear. Where possible there was</w:t>
      </w:r>
      <w:r w:rsidRPr="00F23E32">
        <w:t xml:space="preserve"> scaling options</w:t>
      </w:r>
      <w:r w:rsidR="00FC39FA">
        <w:t>. For the roof pitch, there was</w:t>
      </w:r>
      <w:r w:rsidRPr="00F23E32">
        <w:t xml:space="preserve"> variable ang</w:t>
      </w:r>
      <w:r w:rsidR="00FC39FA">
        <w:t>le and for the orientation it was set to North</w:t>
      </w:r>
      <w:r w:rsidRPr="00F23E32">
        <w:t xml:space="preserve">. </w:t>
      </w:r>
    </w:p>
    <w:p w14:paraId="307E7892" w14:textId="77777777" w:rsidR="000279CE" w:rsidRPr="00F23E32" w:rsidRDefault="000279CE" w:rsidP="000279CE"/>
    <w:p w14:paraId="602F2FE6" w14:textId="251E8AF8" w:rsidR="00DA5AA5" w:rsidRPr="00F23E32" w:rsidRDefault="00DA5AA5" w:rsidP="00C3236C">
      <w:pPr>
        <w:pStyle w:val="Heading2"/>
      </w:pPr>
      <w:r w:rsidRPr="00F23E32">
        <w:t xml:space="preserve">Description of </w:t>
      </w:r>
      <w:r w:rsidR="00657945" w:rsidRPr="00F23E32">
        <w:t>Functionality</w:t>
      </w:r>
      <w:bookmarkEnd w:id="220"/>
    </w:p>
    <w:p w14:paraId="4560738C" w14:textId="31F3665E" w:rsidR="00F37EB4" w:rsidRPr="00F23E32" w:rsidRDefault="00F37EB4" w:rsidP="00C3236C">
      <w:r w:rsidRPr="00F23E32">
        <w:t>The aim o</w:t>
      </w:r>
      <w:r w:rsidR="00FC39FA">
        <w:t>f this thesis was</w:t>
      </w:r>
      <w:r w:rsidRPr="00F23E32">
        <w:t xml:space="preserve"> to develop</w:t>
      </w:r>
      <w:r w:rsidR="00415279" w:rsidRPr="00F23E32">
        <w:t xml:space="preserve"> a</w:t>
      </w:r>
      <w:r w:rsidRPr="00F23E32">
        <w:t xml:space="preserve"> program to size and </w:t>
      </w:r>
      <w:r w:rsidR="00615E9E" w:rsidRPr="00F23E32">
        <w:t>optimize</w:t>
      </w:r>
      <w:r w:rsidRPr="00F23E32">
        <w:t xml:space="preserve"> PV and BES systems for different configurations of household demand, to </w:t>
      </w:r>
      <w:r w:rsidR="00615E9E" w:rsidRPr="00F23E32">
        <w:t>maximize</w:t>
      </w:r>
      <w:r w:rsidRPr="00F23E32">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F23E32" w:rsidRDefault="00023EA9" w:rsidP="00C3236C"/>
    <w:p w14:paraId="559BE2FD" w14:textId="0E1EABE8" w:rsidR="00657945" w:rsidRDefault="00FC39FA" w:rsidP="00C3236C">
      <w:r>
        <w:t>Three model screens were</w:t>
      </w:r>
      <w:r w:rsidR="00657945" w:rsidRPr="00F23E32">
        <w:t xml:space="preserve"> created in a GUI for a MATLAB pro</w:t>
      </w:r>
      <w:r w:rsidR="00415279" w:rsidRPr="00F23E32">
        <w:t>gram each with varying levels of</w:t>
      </w:r>
      <w:r w:rsidR="00657945" w:rsidRPr="00F23E32">
        <w:t xml:space="preserve"> return and customer PV autonomy. This appears to be a promising area with a high potential to create savings for customers at a domestic household level and help Ergon reduce peak demand to create a more </w:t>
      </w:r>
      <w:r w:rsidR="00615E9E" w:rsidRPr="00F23E32">
        <w:t>stabilized</w:t>
      </w:r>
      <w:r w:rsidR="00657945" w:rsidRPr="00F23E32">
        <w:t xml:space="preserve"> and reliable electricity network for Australia. </w:t>
      </w:r>
    </w:p>
    <w:p w14:paraId="1DAFE2DE" w14:textId="57DD8728" w:rsidR="00023EA9" w:rsidRPr="00F23E32" w:rsidRDefault="00FC39FA" w:rsidP="00C3236C">
      <w:r w:rsidRPr="00F23E32">
        <w:rPr>
          <w:noProof/>
        </w:rPr>
        <mc:AlternateContent>
          <mc:Choice Requires="wpg">
            <w:drawing>
              <wp:anchor distT="0" distB="0" distL="114300" distR="114300" simplePos="0" relativeHeight="251571200"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34B6E235" w:rsidR="00E67436" w:rsidRPr="00D7380A" w:rsidRDefault="00E67436" w:rsidP="00C3236C">
                              <w:pPr>
                                <w:pStyle w:val="Caption"/>
                                <w:rPr>
                                  <w:szCs w:val="24"/>
                                </w:rPr>
                              </w:pPr>
                              <w:bookmarkStart w:id="222" w:name="_Ref480896040"/>
                              <w:bookmarkStart w:id="223" w:name="_Toc49297802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2"/>
                              <w:r>
                                <w:t xml:space="preserve"> - </w:t>
                              </w:r>
                              <w:r w:rsidRPr="00D73B1C">
                                <w:t>Program Overview</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57120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fZDGr4QAAAAoBAAAPAAAAZHJzL2Rvd25y&#10;ZXYueG1sTI9Ba4NAFITvhf6H5QV6S1ZNK8a4hhDankKhSaH09qIvKnF3xd2o+fd9PTXHYYaZb7LN&#10;pFsxUO8aaxSEiwAEmcKWjakUfB3f5gkI59GU2FpDCm7kYJM/PmSYlnY0nzQcfCW4xLgUFdTed6mU&#10;rqhJo1vYjgx7Z9tr9Cz7SpY9jlyuWxkFQSw1NoYXauxoV1NxOVy1gvcRx+0yfB32l/Pu9nN8+fje&#10;h6TU02zarkF4mvx/GP7wGR1yZjrZqymdaBXMnyNG9wqWK/7EgVUSxSBOCuIkjEHmmby/kP8C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34B6E235" w:rsidR="00E67436" w:rsidRPr="00D7380A" w:rsidRDefault="00E67436" w:rsidP="00C3236C">
                        <w:pPr>
                          <w:pStyle w:val="Caption"/>
                          <w:rPr>
                            <w:szCs w:val="24"/>
                          </w:rPr>
                        </w:pPr>
                        <w:bookmarkStart w:id="224" w:name="_Ref480896040"/>
                        <w:bookmarkStart w:id="225" w:name="_Toc49297802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4"/>
                        <w:r>
                          <w:t xml:space="preserve"> - </w:t>
                        </w:r>
                        <w:r w:rsidRPr="00D73B1C">
                          <w:t>Program Overview</w:t>
                        </w:r>
                        <w:bookmarkEnd w:id="225"/>
                      </w:p>
                    </w:txbxContent>
                  </v:textbox>
                </v:shape>
                <w10:wrap type="square"/>
              </v:group>
            </w:pict>
          </mc:Fallback>
        </mc:AlternateContent>
      </w:r>
    </w:p>
    <w:p w14:paraId="0DA53875" w14:textId="59BEB380" w:rsidR="00023EA9" w:rsidRDefault="00023EA9" w:rsidP="00C3236C"/>
    <w:p w14:paraId="03F90C7F" w14:textId="3C840AFC" w:rsidR="00E67436" w:rsidRDefault="00E67436" w:rsidP="00C3236C"/>
    <w:p w14:paraId="10B1E2A9" w14:textId="74D2D380" w:rsidR="00FC39FA" w:rsidRDefault="00FC39FA" w:rsidP="00FC39FA">
      <w:pPr>
        <w:pStyle w:val="Heading2"/>
      </w:pPr>
      <w:bookmarkStart w:id="226" w:name="_Toc492808414"/>
      <w:r>
        <w:t>Data Sourcing</w:t>
      </w:r>
    </w:p>
    <w:p w14:paraId="408FB91B" w14:textId="0F97D36C" w:rsidR="00FC39FA" w:rsidRPr="00FC39FA" w:rsidRDefault="00FC39FA" w:rsidP="00FC39FA">
      <w:pPr>
        <w:rPr>
          <w:lang w:val="en-GB" w:eastAsia="en-GB"/>
        </w:rPr>
      </w:pPr>
      <w:r>
        <w:rPr>
          <w:lang w:val="en-GB" w:eastAsia="en-GB"/>
        </w:rPr>
        <w:t>The program collected raw data from several sources and it stored them in a source folder as a .mat file for access on processing.  The data was manually entered into the containing files from the prospective websites.</w:t>
      </w:r>
      <w:r w:rsidR="004434A5">
        <w:rPr>
          <w:lang w:val="en-GB" w:eastAsia="en-GB"/>
        </w:rPr>
        <w:t xml:space="preserve"> </w:t>
      </w:r>
      <w:r>
        <w:rPr>
          <w:lang w:val="en-GB" w:eastAsia="en-US"/>
        </w:rPr>
        <w:t xml:space="preserve">The </w:t>
      </w:r>
      <w:r w:rsidR="00E67436">
        <w:rPr>
          <w:lang w:val="en-GB" w:eastAsia="en-US"/>
        </w:rPr>
        <w:t>postcode and geographical coordinates of cities around Australia was made available to the program though LatLong</w:t>
      </w:r>
      <w:r w:rsidR="00E67436" w:rsidRPr="00E67436">
        <w:t xml:space="preserve"> </w:t>
      </w:r>
      <w:r w:rsidR="00E67436" w:rsidRPr="00E67436">
        <w:rPr>
          <w:lang w:val="en-GB" w:eastAsia="en-US"/>
        </w:rPr>
        <w:t>{LatLong, 2017 #177}</w:t>
      </w:r>
      <w:r w:rsidR="00E67436">
        <w:rPr>
          <w:lang w:val="en-GB" w:eastAsia="en-US"/>
        </w:rPr>
        <w:t xml:space="preserve">. Latlong provided by the Latitude, Longitude and Postcode of a selected city. </w:t>
      </w:r>
    </w:p>
    <w:p w14:paraId="6804BE19" w14:textId="77777777" w:rsidR="00E67436" w:rsidRDefault="00E67436" w:rsidP="00FC39FA">
      <w:pPr>
        <w:rPr>
          <w:lang w:val="en-GB" w:eastAsia="en-US"/>
        </w:rPr>
      </w:pPr>
    </w:p>
    <w:p w14:paraId="0DF2C201" w14:textId="77777777" w:rsidR="004434A5" w:rsidRDefault="00E67436" w:rsidP="00FC39FA">
      <w:pPr>
        <w:rPr>
          <w:lang w:val="en-GB" w:eastAsia="en-US"/>
        </w:rPr>
      </w:pPr>
      <w:r>
        <w:rPr>
          <w:lang w:val="en-GB" w:eastAsia="en-US"/>
        </w:rPr>
        <w:t xml:space="preserve">The data for the average usage in households around Australia was found from the Australian Government </w:t>
      </w:r>
      <w:r w:rsidRPr="00E67436">
        <w:rPr>
          <w:lang w:val="en-GB" w:eastAsia="en-US"/>
        </w:rPr>
        <w:t>{Government, 2017 #178}</w:t>
      </w:r>
      <w:r>
        <w:rPr>
          <w:lang w:val="en-GB" w:eastAsia="en-US"/>
        </w:rPr>
        <w:t xml:space="preserve">. This data was particularly useful as it contained daily average kWhr usage for households from one to four people. The data contained information for if gas or pool mains were connected. Not all the locations had data for gas connected main offsets. </w:t>
      </w:r>
      <w:r w:rsidR="004434A5">
        <w:rPr>
          <w:lang w:val="en-GB" w:eastAsia="en-US"/>
        </w:rPr>
        <w:t xml:space="preserve"> </w:t>
      </w:r>
    </w:p>
    <w:p w14:paraId="2D630009" w14:textId="77777777" w:rsidR="004434A5" w:rsidRDefault="004434A5" w:rsidP="00FC39FA">
      <w:pPr>
        <w:rPr>
          <w:lang w:val="en-GB" w:eastAsia="en-US"/>
        </w:rPr>
      </w:pPr>
    </w:p>
    <w:p w14:paraId="5A76C563" w14:textId="69634772" w:rsidR="00FC39FA" w:rsidRDefault="00E67436" w:rsidP="00FC39FA">
      <w:pPr>
        <w:rPr>
          <w:lang w:val="en-GB" w:eastAsia="en-US"/>
        </w:rPr>
      </w:pPr>
      <w:r>
        <w:rPr>
          <w:lang w:val="en-GB" w:eastAsia="en-US"/>
        </w:rPr>
        <w:t xml:space="preserve">The data for </w:t>
      </w:r>
      <w:r w:rsidR="004434A5">
        <w:rPr>
          <w:lang w:val="en-GB" w:eastAsia="en-US"/>
        </w:rPr>
        <w:t>monthly averaged radiation incident on an equator-pointed tilted s</w:t>
      </w:r>
      <w:r w:rsidRPr="004434A5">
        <w:rPr>
          <w:lang w:val="en-GB" w:eastAsia="en-US"/>
        </w:rPr>
        <w:t>urface</w:t>
      </w:r>
      <w:r w:rsidR="004434A5">
        <w:rPr>
          <w:lang w:val="en-GB" w:eastAsia="en-US"/>
        </w:rPr>
        <w:t xml:space="preserve"> was found from NASA. NASA supplied data for PSH for differing angles of equator pointed surfaces</w:t>
      </w:r>
      <w:r w:rsidRPr="00E67436">
        <w:rPr>
          <w:lang w:val="en-GB" w:eastAsia="en-US"/>
        </w:rPr>
        <w:t>{NASA, 2017 #179}</w:t>
      </w:r>
      <w:r w:rsidR="004434A5">
        <w:rPr>
          <w:lang w:val="en-GB" w:eastAsia="en-US"/>
        </w:rPr>
        <w:t xml:space="preserve">. The MathWorks help information was referenced during the coding process. To create the tab display the source doe “Multiple Tab GUI” by James Willmann was sourced and modified accordingly. </w:t>
      </w:r>
      <w:r w:rsidR="004434A5" w:rsidRPr="004434A5">
        <w:rPr>
          <w:lang w:val="en-GB" w:eastAsia="en-US"/>
        </w:rPr>
        <w:t>{MathWorks, 2017 #180}</w:t>
      </w:r>
    </w:p>
    <w:p w14:paraId="792E49C5" w14:textId="77777777" w:rsidR="00FC39FA" w:rsidRPr="00647612" w:rsidRDefault="00FC39FA" w:rsidP="00FC39FA">
      <w:pPr>
        <w:rPr>
          <w:lang w:val="en-GB" w:eastAsia="en-GB"/>
        </w:rPr>
      </w:pPr>
    </w:p>
    <w:p w14:paraId="2A478A1C" w14:textId="52860463" w:rsidR="00657945" w:rsidRPr="00F23E32" w:rsidRDefault="00657945" w:rsidP="00FC39FA">
      <w:pPr>
        <w:pStyle w:val="Heading2"/>
      </w:pPr>
      <w:r w:rsidRPr="00F23E32">
        <w:t>User Parameters</w:t>
      </w:r>
      <w:bookmarkEnd w:id="226"/>
    </w:p>
    <w:p w14:paraId="0649A124" w14:textId="5270FEEA" w:rsidR="00657945" w:rsidRPr="00F23E32" w:rsidRDefault="00657945" w:rsidP="00A46DFA">
      <w:pPr>
        <w:pStyle w:val="Heading3"/>
      </w:pPr>
      <w:bookmarkStart w:id="227" w:name="_Toc492808415"/>
      <w:r w:rsidRPr="00F23E32">
        <w:t>Input Parameters</w:t>
      </w:r>
      <w:bookmarkEnd w:id="227"/>
    </w:p>
    <w:p w14:paraId="649BCD4B" w14:textId="43B5C894" w:rsidR="00E45184" w:rsidRPr="00F23E32" w:rsidRDefault="00E45184" w:rsidP="00C3236C">
      <w:r w:rsidRPr="00F23E32">
        <w:t xml:space="preserve">The input parameters are values which are entered into the program via the GUI. This allows an </w:t>
      </w:r>
      <w:r w:rsidR="002126D1" w:rsidRPr="00F23E32">
        <w:t>individualized</w:t>
      </w:r>
      <w:r w:rsidRPr="00F23E32">
        <w:t xml:space="preserve"> assessment of every system to allow for unique differences. The input parameters will be </w:t>
      </w:r>
      <w:r w:rsidR="00255A06" w:rsidRPr="00F23E32">
        <w:t>sub-</w:t>
      </w:r>
      <w:r w:rsidR="00D722EE" w:rsidRPr="00F23E32">
        <w:t>divided</w:t>
      </w:r>
      <w:r w:rsidRPr="00F23E32">
        <w:t xml:space="preserve"> into a basic and advanced option. This allows for a browsing user to check possibilities readily and for an evaluating customer to make serious decisions and commitments.</w:t>
      </w:r>
    </w:p>
    <w:p w14:paraId="38BCC0F0" w14:textId="77777777" w:rsidR="004434A5" w:rsidRDefault="004434A5" w:rsidP="00C3236C"/>
    <w:p w14:paraId="06C7BCE4" w14:textId="047FDFE3" w:rsidR="00DE4E3F" w:rsidRPr="00F23E32" w:rsidRDefault="00E45184" w:rsidP="00C3236C">
      <w:r w:rsidRPr="00F23E32">
        <w:t>T</w:t>
      </w:r>
      <w:r w:rsidR="00DE4E3F" w:rsidRPr="00F23E32">
        <w:t>he value which will be input</w:t>
      </w:r>
      <w:r w:rsidR="00AB2414" w:rsidRPr="00F23E32">
        <w:t xml:space="preserve"> first</w:t>
      </w:r>
      <w:r w:rsidR="00DE4E3F" w:rsidRPr="00F23E32">
        <w:t xml:space="preserve"> is the area</w:t>
      </w:r>
      <w:r w:rsidRPr="00F23E32">
        <w:t xml:space="preserve"> post code. This allo</w:t>
      </w:r>
      <w:r w:rsidR="00DE4E3F" w:rsidRPr="00F23E32">
        <w:t>ws for the program to check</w:t>
      </w:r>
      <w:r w:rsidRPr="00F23E32">
        <w:t xml:space="preserve"> the average </w:t>
      </w:r>
      <w:r w:rsidR="00DE4E3F" w:rsidRPr="00F23E32">
        <w:t xml:space="preserve">irradiance value. This has the second feature of checking tariff rates and </w:t>
      </w:r>
      <w:r w:rsidR="00255A06" w:rsidRPr="00F23E32">
        <w:t xml:space="preserve">the </w:t>
      </w:r>
      <w:r w:rsidR="00DE4E3F" w:rsidRPr="00F23E32">
        <w:t xml:space="preserve">energy provider. The next input is the average daily kW or </w:t>
      </w:r>
      <w:r w:rsidR="00AB2414" w:rsidRPr="00F23E32">
        <w:t xml:space="preserve">instead </w:t>
      </w:r>
      <w:r w:rsidR="00DE4E3F" w:rsidRPr="00F23E32">
        <w:t xml:space="preserve">a quarterly bill kW/dollar can be input. This average would have been checked and if it is out of a certain tolerance an alarm will </w:t>
      </w:r>
      <w:r w:rsidR="00AB2414" w:rsidRPr="00F23E32">
        <w:t>be displayed</w:t>
      </w:r>
      <w:r w:rsidR="00DE4E3F" w:rsidRPr="00F23E32">
        <w:t xml:space="preserve"> the user. The</w:t>
      </w:r>
      <w:r w:rsidR="00AB2414" w:rsidRPr="00F23E32">
        <w:t xml:space="preserve"> next input </w:t>
      </w:r>
      <w:r w:rsidR="00DE4E3F" w:rsidRPr="00F23E32">
        <w:t>is</w:t>
      </w:r>
      <w:r w:rsidR="00AB2414" w:rsidRPr="00F23E32">
        <w:t xml:space="preserve"> for the solar array;</w:t>
      </w:r>
      <w:r w:rsidR="00DE4E3F" w:rsidRPr="00F23E32">
        <w:t xml:space="preserve"> what size and price. The next inputs are roof pitch and orientation. If there are two arrays, there is an option for two arrays with two </w:t>
      </w:r>
      <w:r w:rsidR="0042467D" w:rsidRPr="00F23E32">
        <w:t>orientations</w:t>
      </w:r>
      <w:r w:rsidR="00DE4E3F" w:rsidRPr="00F23E32">
        <w:t>.</w:t>
      </w:r>
      <w:r w:rsidR="00BF165D" w:rsidRPr="00F23E32">
        <w:t xml:space="preserve"> </w:t>
      </w:r>
      <w:r w:rsidR="00AB2414" w:rsidRPr="00F23E32">
        <w:t>Other inputs include if there i</w:t>
      </w:r>
      <w:r w:rsidR="00BF165D" w:rsidRPr="00F23E32">
        <w:t>s there any shading during the day and for how long.</w:t>
      </w:r>
      <w:r w:rsidR="00DE4E3F" w:rsidRPr="00F23E32">
        <w:t xml:space="preserve"> The next</w:t>
      </w:r>
      <w:r w:rsidR="00AB2414" w:rsidRPr="00F23E32">
        <w:t xml:space="preserve"> input</w:t>
      </w:r>
      <w:r w:rsidR="00DE4E3F" w:rsidRPr="00F23E32">
        <w:t xml:space="preserve"> </w:t>
      </w:r>
      <w:r w:rsidR="00AB2414" w:rsidRPr="00F23E32">
        <w:t>is if battery storage is wanted;</w:t>
      </w:r>
      <w:r w:rsidR="00DE4E3F" w:rsidRPr="00F23E32">
        <w:t xml:space="preserve"> </w:t>
      </w:r>
      <w:r w:rsidR="00AB2414" w:rsidRPr="00F23E32">
        <w:t xml:space="preserve">what </w:t>
      </w:r>
      <w:r w:rsidR="00DE4E3F" w:rsidRPr="00F23E32">
        <w:t xml:space="preserve">size and cost. </w:t>
      </w:r>
    </w:p>
    <w:p w14:paraId="7FD928D6" w14:textId="77777777" w:rsidR="004434A5" w:rsidRDefault="004434A5" w:rsidP="00C3236C"/>
    <w:p w14:paraId="5152154D" w14:textId="0F95C5FD" w:rsidR="0042467D" w:rsidRPr="00F23E32" w:rsidRDefault="00972230" w:rsidP="00C3236C">
      <w:r w:rsidRPr="00F23E32">
        <w:t>The advanced input parameters are comprised of several different additional inputs and are described below. There is provision to al</w:t>
      </w:r>
      <w:r w:rsidR="00DE4E3F" w:rsidRPr="00F23E32">
        <w:t xml:space="preserve">low for different </w:t>
      </w:r>
      <w:r w:rsidR="0042467D" w:rsidRPr="00F23E32">
        <w:t xml:space="preserve">tariff structures according to </w:t>
      </w:r>
      <w:r w:rsidR="00ED4286" w:rsidRPr="00F23E32">
        <w:t>sub-circuit</w:t>
      </w:r>
      <w:r w:rsidR="0042467D" w:rsidRPr="00F23E32">
        <w:t xml:space="preserve"> arrangement</w:t>
      </w:r>
      <w:r w:rsidRPr="00F23E32">
        <w:t xml:space="preserve"> and peak demand</w:t>
      </w:r>
      <w:r w:rsidR="0042467D" w:rsidRPr="00F23E32">
        <w:t xml:space="preserve">. </w:t>
      </w:r>
      <w:r w:rsidRPr="00F23E32">
        <w:t>Other inputs include: annual bill inflation, feed in tariff kw from solar, opportunity</w:t>
      </w:r>
      <w:r w:rsidR="0042467D" w:rsidRPr="00F23E32">
        <w:t xml:space="preserve"> cos</w:t>
      </w:r>
      <w:r w:rsidRPr="00F23E32">
        <w:t>t and i</w:t>
      </w:r>
      <w:r w:rsidR="0042467D" w:rsidRPr="00F23E32">
        <w:t>nverter replacement and battery replacement.</w:t>
      </w:r>
      <w:r w:rsidR="00AE68EB" w:rsidRPr="00F23E32">
        <w:t xml:space="preserve"> </w:t>
      </w:r>
      <w:r w:rsidRPr="00F23E32">
        <w:t>There are different financing options such as</w:t>
      </w:r>
      <w:r w:rsidR="00AE68EB" w:rsidRPr="00F23E32">
        <w:t xml:space="preserve"> solar loan, mortgage or upfront cash payment. </w:t>
      </w:r>
      <w:r w:rsidRPr="00F23E32">
        <w:t>The last inputs include the options for the</w:t>
      </w:r>
      <w:r w:rsidR="00AE68EB" w:rsidRPr="00F23E32">
        <w:t xml:space="preserve"> maximum rate of return, or optimal grid </w:t>
      </w:r>
      <w:r w:rsidRPr="00F23E32">
        <w:t>stabilization</w:t>
      </w:r>
      <w:r w:rsidR="00AE68EB" w:rsidRPr="00F23E32">
        <w:t xml:space="preserve"> for a battery rebate and for a standalone system.</w:t>
      </w:r>
    </w:p>
    <w:p w14:paraId="0C4FEA7C" w14:textId="1DF64F5D" w:rsidR="00657945" w:rsidRPr="00F23E32" w:rsidRDefault="00657945" w:rsidP="00A46DFA">
      <w:pPr>
        <w:pStyle w:val="Heading3"/>
      </w:pPr>
      <w:bookmarkStart w:id="228" w:name="_Toc492808416"/>
      <w:r w:rsidRPr="00F23E32">
        <w:t>Output Parameters</w:t>
      </w:r>
      <w:bookmarkEnd w:id="228"/>
    </w:p>
    <w:p w14:paraId="50586454" w14:textId="24F862F0" w:rsidR="00EF5C0C" w:rsidRPr="00F23E32" w:rsidRDefault="00EC6BEB" w:rsidP="00C3236C">
      <w:r w:rsidRPr="00F23E32">
        <w:t>The output parameters will be indicative of what is selected on the input screen and will vary due to the available input values or availability.</w:t>
      </w:r>
      <w:r w:rsidR="00E747DB" w:rsidRPr="00F23E32">
        <w:t xml:space="preserve"> These will include graphs which indicate time to pay off and daily, monthly and yearly savings.</w:t>
      </w:r>
      <w:r w:rsidR="00C66394" w:rsidRPr="00F23E32">
        <w:t xml:space="preserve"> The optimum point for each type of system will be displayed.</w:t>
      </w:r>
      <w:r w:rsidR="004434A5">
        <w:t xml:space="preserve"> The output parameters are explained in the following section.</w:t>
      </w:r>
    </w:p>
    <w:p w14:paraId="553DB854" w14:textId="77777777" w:rsidR="00286426" w:rsidRPr="00F23E32" w:rsidRDefault="00286426" w:rsidP="00C3236C"/>
    <w:p w14:paraId="14803260" w14:textId="2F2EA3DA" w:rsidR="000279CE" w:rsidRDefault="000279CE" w:rsidP="000279CE">
      <w:pPr>
        <w:pStyle w:val="Heading2"/>
      </w:pPr>
      <w:r>
        <w:t>Production Calculation</w:t>
      </w:r>
      <w:r w:rsidR="00D80471">
        <w:t>s</w:t>
      </w:r>
    </w:p>
    <w:p w14:paraId="66B8A098" w14:textId="0D76077D" w:rsidR="00D80471" w:rsidRPr="00D80471" w:rsidRDefault="00D80471" w:rsidP="00D80471">
      <w:pPr>
        <w:rPr>
          <w:lang w:val="en-GB" w:eastAsia="en-GB"/>
        </w:rPr>
      </w:pPr>
      <w:r w:rsidRPr="00F23E32">
        <w:t>This secti</w:t>
      </w:r>
      <w:r>
        <w:t xml:space="preserve">on will focus on the calculation of </w:t>
      </w:r>
      <w:r w:rsidRPr="00F23E32">
        <w:t xml:space="preserve">the </w:t>
      </w:r>
      <w:r>
        <w:t>production values</w:t>
      </w:r>
      <w:r w:rsidRPr="00F23E32">
        <w:t xml:space="preserve"> associated with each installation. The methods which will be used are the most common indicators to determine </w:t>
      </w:r>
    </w:p>
    <w:p w14:paraId="21A667B2" w14:textId="3CEC174C" w:rsidR="000279CE" w:rsidRDefault="000279CE" w:rsidP="000279CE">
      <w:pPr>
        <w:pStyle w:val="Heading3"/>
      </w:pPr>
      <w:r>
        <w:t>Linear Tilt Approximation</w:t>
      </w:r>
    </w:p>
    <w:p w14:paraId="48469F1E" w14:textId="77100649" w:rsidR="00D80471" w:rsidRPr="00D80471" w:rsidRDefault="00D80471" w:rsidP="00D80471">
      <w:pPr>
        <w:rPr>
          <w:lang w:val="en-GB" w:eastAsia="en-US"/>
        </w:rPr>
      </w:pPr>
      <w:r>
        <w:rPr>
          <w:lang w:val="en-GB"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The data was indexed by columns while the state code used a switch statement which added to the row for referencing. </w:t>
      </w:r>
    </w:p>
    <w:p w14:paraId="2D2FF412" w14:textId="69FFD76D" w:rsidR="00D80471" w:rsidRDefault="000279CE" w:rsidP="00D80471">
      <w:pPr>
        <w:pStyle w:val="Heading3"/>
      </w:pPr>
      <w:r>
        <w:t>kW Production</w:t>
      </w:r>
    </w:p>
    <w:p w14:paraId="16F8645D" w14:textId="4FDF8841" w:rsidR="00D80471" w:rsidRPr="00D80471" w:rsidRDefault="00D80471" w:rsidP="00D80471">
      <w:pPr>
        <w:rPr>
          <w:lang w:val="en-GB" w:eastAsia="en-US"/>
        </w:rPr>
      </w:pPr>
      <w:r>
        <w:rPr>
          <w:lang w:val="en-GB"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17760318" w:rsidR="006A634F" w:rsidRPr="00F23E32" w:rsidRDefault="00A366BF" w:rsidP="0090082D">
      <w:pPr>
        <w:pStyle w:val="Heading2"/>
      </w:pPr>
      <w:bookmarkStart w:id="229" w:name="_Toc492808418"/>
      <w:r w:rsidRPr="00F23E32">
        <w:t xml:space="preserve">Economic </w:t>
      </w:r>
      <w:bookmarkEnd w:id="229"/>
      <w:r w:rsidR="000279CE">
        <w:t>Calculations</w:t>
      </w:r>
    </w:p>
    <w:p w14:paraId="195F9184" w14:textId="39F23527" w:rsidR="00FC08D3" w:rsidRPr="00F23E32" w:rsidRDefault="00286426" w:rsidP="00C3236C">
      <w:r w:rsidRPr="00F23E32">
        <w:rPr>
          <w:noProof/>
        </w:rPr>
        <mc:AlternateContent>
          <mc:Choice Requires="wpg">
            <w:drawing>
              <wp:anchor distT="0" distB="0" distL="114300" distR="114300" simplePos="0" relativeHeight="251506688"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0C9191C" w:rsidR="00E67436" w:rsidRPr="00B300B9" w:rsidRDefault="00E67436" w:rsidP="00C3236C">
                              <w:pPr>
                                <w:pStyle w:val="Caption"/>
                                <w:rPr>
                                  <w:szCs w:val="24"/>
                                </w:rPr>
                              </w:pPr>
                              <w:bookmarkStart w:id="230" w:name="_Toc492977986"/>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506688;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2nse6Q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2k2&#10;YLCRxRtAAAXqeqlR7E6AwQdq7JpqmE7QB2Hi2kf4lLXs5oHspYBUUv99bh/1IaFwGpAOpt08MH/t&#10;KLa3+nMLqcbROAh6EDaD0O6apYRQI5jlijkRLmhbD2KpZfMCTFigFTiiLQNb88AO4tL6mQuDnPHF&#10;win5LvnQPinorb4BIbDP+xeqVV+IFhL6RQ5kovlJPXpdX4sL6AulcMWKwHoUgeG4AGI7yY1RVwv9&#10;yMc5/X7ttL7/MLn+D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udp7Hu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0C9191C" w:rsidR="00E67436" w:rsidRPr="00B300B9" w:rsidRDefault="00E67436" w:rsidP="00C3236C">
                        <w:pPr>
                          <w:pStyle w:val="Caption"/>
                          <w:rPr>
                            <w:szCs w:val="24"/>
                          </w:rPr>
                        </w:pPr>
                        <w:bookmarkStart w:id="231" w:name="_Toc492977986"/>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1"/>
                      </w:p>
                    </w:txbxContent>
                  </v:textbox>
                </v:shape>
                <w10:wrap type="square"/>
              </v:group>
            </w:pict>
          </mc:Fallback>
        </mc:AlternateContent>
      </w:r>
      <w:r w:rsidR="00FC08D3" w:rsidRPr="00F23E32">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rsidRPr="00F23E32">
        <w:fldChar w:fldCharType="begin"/>
      </w:r>
      <w:r w:rsidR="0087131A">
        <w:instrText xml:space="preserve"> ADDIN EN.CITE &lt;EndNote&gt;&lt;Cite&gt;&lt;Author&gt;Rodrigues&lt;/Author&gt;&lt;Year&gt;2016&lt;/Year&gt;&lt;RecNum&gt;108&lt;/RecNum&gt;&lt;DisplayText&gt;[100]&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rsidRPr="00F23E32">
        <w:fldChar w:fldCharType="separate"/>
      </w:r>
      <w:r w:rsidR="0087131A">
        <w:rPr>
          <w:noProof/>
        </w:rPr>
        <w:t>[</w:t>
      </w:r>
      <w:hyperlink w:anchor="_ENREF_100" w:tooltip="Rodrigues, 2016 #108" w:history="1">
        <w:r w:rsidR="00FC39FA">
          <w:rPr>
            <w:noProof/>
          </w:rPr>
          <w:t>100</w:t>
        </w:r>
      </w:hyperlink>
      <w:r w:rsidR="0087131A">
        <w:rPr>
          <w:noProof/>
        </w:rPr>
        <w:t>]</w:t>
      </w:r>
      <w:r w:rsidR="00FC08D3" w:rsidRPr="00F23E32">
        <w:fldChar w:fldCharType="end"/>
      </w:r>
      <w:r w:rsidR="00FC08D3" w:rsidRPr="00F23E32">
        <w:t xml:space="preserve"> </w:t>
      </w:r>
      <w:r w:rsidR="00C97C78" w:rsidRPr="00F23E32">
        <w:fldChar w:fldCharType="begin"/>
      </w:r>
      <w:r w:rsidR="0087131A">
        <w:instrText xml:space="preserve"> ADDIN EN.CITE &lt;EndNote&gt;&lt;Cite&gt;&lt;Author&gt;Castillo-Cagigal&lt;/Author&gt;&lt;Year&gt;2011&lt;/Year&gt;&lt;RecNum&gt;93&lt;/RecNum&gt;&lt;DisplayText&gt;[89]&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rsidRPr="00F23E32">
        <w:fldChar w:fldCharType="separate"/>
      </w:r>
      <w:r w:rsidR="0087131A">
        <w:rPr>
          <w:noProof/>
        </w:rPr>
        <w:t>[</w:t>
      </w:r>
      <w:hyperlink w:anchor="_ENREF_89" w:tooltip="Castillo-Cagigal, 2011 #93" w:history="1">
        <w:r w:rsidR="00FC39FA">
          <w:rPr>
            <w:noProof/>
          </w:rPr>
          <w:t>89</w:t>
        </w:r>
      </w:hyperlink>
      <w:r w:rsidR="0087131A">
        <w:rPr>
          <w:noProof/>
        </w:rPr>
        <w:t>]</w:t>
      </w:r>
      <w:r w:rsidR="00C97C78" w:rsidRPr="00F23E32">
        <w:fldChar w:fldCharType="end"/>
      </w:r>
      <w:r w:rsidRPr="00F23E32">
        <w:t xml:space="preserve"> Abdul summarized the merits and limitations of the economic tools below in </w:t>
      </w:r>
      <w:r w:rsidRPr="00F23E32">
        <w:fldChar w:fldCharType="begin"/>
      </w:r>
      <w:r w:rsidRPr="00F23E32">
        <w:instrText xml:space="preserve"> REF _Ref481337691 \h </w:instrText>
      </w:r>
      <w:r w:rsidRPr="00F23E32">
        <w:fldChar w:fldCharType="separate"/>
      </w:r>
      <w:r w:rsidR="00F23E32" w:rsidRPr="00F23E32">
        <w:t>Table 2</w:t>
      </w:r>
      <w:r w:rsidR="00F23E32" w:rsidRPr="00F23E32">
        <w:noBreakHyphen/>
        <w:t>1</w:t>
      </w:r>
      <w:r w:rsidRPr="00F23E32">
        <w:fldChar w:fldCharType="end"/>
      </w:r>
      <w:r w:rsidRPr="00F23E32">
        <w:t>.</w:t>
      </w:r>
    </w:p>
    <w:p w14:paraId="13192594" w14:textId="515358F1" w:rsidR="00FC08D3" w:rsidRPr="00F23E32" w:rsidRDefault="00FC08D3" w:rsidP="00C3236C"/>
    <w:p w14:paraId="52CA5AB4" w14:textId="30E67D1A" w:rsidR="00FC08D3" w:rsidRPr="00F23E32" w:rsidRDefault="00FC08D3" w:rsidP="00C3236C"/>
    <w:p w14:paraId="155A237E" w14:textId="736BABB1" w:rsidR="00286426" w:rsidRPr="00F23E32" w:rsidRDefault="00286426" w:rsidP="00C3236C"/>
    <w:p w14:paraId="04A6953F" w14:textId="086361C7" w:rsidR="00286426" w:rsidRPr="00F23E32" w:rsidRDefault="00286426" w:rsidP="00C3236C"/>
    <w:p w14:paraId="67AACCA8" w14:textId="5F119CC6" w:rsidR="00286426" w:rsidRPr="00F23E32" w:rsidRDefault="00286426" w:rsidP="00C3236C"/>
    <w:p w14:paraId="41B83943" w14:textId="520A59D1" w:rsidR="00286426" w:rsidRPr="00F23E32" w:rsidRDefault="00286426" w:rsidP="00C3236C"/>
    <w:p w14:paraId="72247D77" w14:textId="4F0FF3C6" w:rsidR="00286426" w:rsidRPr="00F23E32" w:rsidRDefault="00286426" w:rsidP="00C3236C"/>
    <w:p w14:paraId="3207D11E" w14:textId="1DCD8C39" w:rsidR="00286426" w:rsidRPr="00F23E32" w:rsidRDefault="00286426" w:rsidP="00C3236C"/>
    <w:p w14:paraId="71891AEE" w14:textId="798AED3C" w:rsidR="00286426" w:rsidRPr="00F23E32" w:rsidRDefault="00286426" w:rsidP="00C3236C"/>
    <w:p w14:paraId="61BC1400" w14:textId="77777777" w:rsidR="00286426" w:rsidRPr="00F23E32" w:rsidRDefault="00286426" w:rsidP="00C3236C"/>
    <w:p w14:paraId="4DAA174C" w14:textId="77777777" w:rsidR="00286426" w:rsidRPr="00F23E32" w:rsidRDefault="00286426" w:rsidP="00C3236C"/>
    <w:p w14:paraId="0EE36B67" w14:textId="14FF8825" w:rsidR="00286426" w:rsidRPr="00F23E32" w:rsidRDefault="00286426" w:rsidP="00A46DFA">
      <w:pPr>
        <w:pStyle w:val="Heading3"/>
      </w:pPr>
      <w:bookmarkStart w:id="232" w:name="_Toc492808419"/>
      <w:bookmarkStart w:id="233" w:name="_Toc181583"/>
      <w:r w:rsidRPr="00F23E32">
        <w:t>Life Cycle Costing</w:t>
      </w:r>
      <w:bookmarkEnd w:id="232"/>
      <w:r w:rsidRPr="00F23E32">
        <w:t xml:space="preserve"> </w:t>
      </w:r>
      <w:bookmarkEnd w:id="233"/>
    </w:p>
    <w:p w14:paraId="459C13CD" w14:textId="0C45D07A" w:rsidR="00286426" w:rsidRPr="00F23E32" w:rsidRDefault="00286426" w:rsidP="00C3236C">
      <w:pPr>
        <w:rPr>
          <w:lang w:eastAsia="en-GB"/>
        </w:rPr>
      </w:pPr>
      <w:bookmarkStart w:id="234" w:name="_Hlk492805223"/>
      <w:r w:rsidRPr="00F23E32">
        <w:t>The life cycle c</w:t>
      </w:r>
      <w:r w:rsidR="00AF75F7" w:rsidRPr="00F23E32">
        <w:t>ost (LCC) is a sensible means</w:t>
      </w:r>
      <w:r w:rsidRPr="00F23E32">
        <w:t xml:space="preserve"> for evaluating all the costs or total cost of a system over its associated lifetime</w:t>
      </w:r>
      <w:r w:rsidR="00C662EC" w:rsidRPr="00F23E32">
        <w:t xml:space="preserve"> and purchasing</w:t>
      </w:r>
      <w:r w:rsidRPr="00F23E32">
        <w:t xml:space="preserve"> options. </w:t>
      </w:r>
      <w:r w:rsidR="000D4355" w:rsidRPr="00F23E32">
        <w:t>It is an important tool for ranking</w:t>
      </w:r>
      <w:r w:rsidR="00AF75F7" w:rsidRPr="00F23E32">
        <w:t xml:space="preserve"> and selecting</w:t>
      </w:r>
      <w:r w:rsidR="000D4355" w:rsidRPr="00F23E32">
        <w:t xml:space="preserve"> between alternative investments. </w:t>
      </w:r>
      <w:r w:rsidRPr="00F23E32">
        <w:t xml:space="preserve">It is a the sum of all the net present worth. </w:t>
      </w:r>
      <w:r w:rsidRPr="00F23E32">
        <w:fldChar w:fldCharType="begin"/>
      </w:r>
      <w:r w:rsidR="0087131A">
        <w:instrText xml:space="preserve"> ADDIN EN.CITE &lt;EndNote&gt;&lt;Cite&gt;&lt;Author&gt;Jakhrani&lt;/Author&gt;&lt;Year&gt;2012&lt;/Year&gt;&lt;RecNum&gt;107&lt;/RecNum&gt;&lt;DisplayText&gt;[101]&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sidRPr="00F23E32">
        <w:fldChar w:fldCharType="separate"/>
      </w:r>
      <w:r w:rsidR="0087131A">
        <w:rPr>
          <w:noProof/>
        </w:rPr>
        <w:t>[</w:t>
      </w:r>
      <w:hyperlink w:anchor="_ENREF_101" w:tooltip="Jakhrani, 2012 #107" w:history="1">
        <w:r w:rsidR="00FC39FA">
          <w:rPr>
            <w:noProof/>
          </w:rPr>
          <w:t>101</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Jakhrani&lt;/Author&gt;&lt;Year&gt;2012&lt;/Year&gt;&lt;RecNum&gt;103&lt;/RecNum&gt;&lt;DisplayText&gt;[102]&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sidRPr="00F23E32">
        <w:fldChar w:fldCharType="separate"/>
      </w:r>
      <w:r w:rsidR="0087131A">
        <w:rPr>
          <w:noProof/>
        </w:rPr>
        <w:t>[</w:t>
      </w:r>
      <w:hyperlink w:anchor="_ENREF_102" w:tooltip="Jakhrani, 2012 #103" w:history="1">
        <w:r w:rsidR="00FC39FA">
          <w:rPr>
            <w:noProof/>
          </w:rPr>
          <w:t>102</w:t>
        </w:r>
      </w:hyperlink>
      <w:r w:rsidR="0087131A">
        <w:rPr>
          <w:noProof/>
        </w:rPr>
        <w:t>]</w:t>
      </w:r>
      <w:r w:rsidRPr="00F23E32">
        <w:fldChar w:fldCharType="end"/>
      </w:r>
      <w:r w:rsidRPr="00F23E32">
        <w:t xml:space="preserve"> </w:t>
      </w:r>
      <w:r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23E32">
        <w:fldChar w:fldCharType="separate"/>
      </w:r>
      <w:r w:rsidR="00E810FC">
        <w:rPr>
          <w:noProof/>
        </w:rPr>
        <w:t>[</w:t>
      </w:r>
      <w:hyperlink w:anchor="_ENREF_26" w:tooltip="Güney, 2009 #92" w:history="1">
        <w:r w:rsidR="00FC39FA">
          <w:rPr>
            <w:noProof/>
          </w:rPr>
          <w:t>26</w:t>
        </w:r>
      </w:hyperlink>
      <w:r w:rsidR="00E810FC">
        <w:rPr>
          <w:noProof/>
        </w:rPr>
        <w:t>]</w:t>
      </w:r>
      <w:r w:rsidRPr="00F23E32">
        <w:fldChar w:fldCharType="end"/>
      </w:r>
      <w:r w:rsidRPr="00F23E32">
        <w:t xml:space="preserve"> </w:t>
      </w:r>
      <w:r w:rsidRPr="00F23E32">
        <w:rPr>
          <w:lang w:eastAsia="en-GB"/>
        </w:rPr>
        <w:t xml:space="preserve">All </w:t>
      </w:r>
      <w:r w:rsidRPr="00F23E32">
        <w:t>types of projected costs such as maintenance, repair, opera</w:t>
      </w:r>
      <w:r w:rsidR="000D4355" w:rsidRPr="00F23E32">
        <w:t xml:space="preserve">tion, replacements and residual </w:t>
      </w:r>
      <w:r w:rsidRPr="00F23E32">
        <w:t>value are discounted to their present value for LCC of the project.</w:t>
      </w:r>
      <w:r w:rsidR="000D4355" w:rsidRPr="00F23E32">
        <w:t xml:space="preserve"> The initial cost </w:t>
      </w:r>
      <w:r w:rsidR="000D4355" w:rsidRPr="00F23E32">
        <w:rPr>
          <w:rFonts w:eastAsia="SymbolMT"/>
        </w:rPr>
        <w:t>(</w:t>
      </w:r>
      <w:r w:rsidR="000D4355" w:rsidRPr="00F23E32">
        <w:t>C</w:t>
      </w:r>
      <w:r w:rsidR="000D4355" w:rsidRPr="00F23E32">
        <w:rPr>
          <w:rFonts w:eastAsia="SymbolMT"/>
        </w:rPr>
        <w:t xml:space="preserve">) </w:t>
      </w:r>
      <w:r w:rsidR="000D4355" w:rsidRPr="00F23E3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23E32">
        <w:t xml:space="preserve">. </w:t>
      </w:r>
    </w:p>
    <w:bookmarkEnd w:id="234"/>
    <w:p w14:paraId="0FB080F5" w14:textId="77777777" w:rsidR="00286426" w:rsidRPr="00F23E32" w:rsidRDefault="00286426" w:rsidP="00C3236C"/>
    <w:p w14:paraId="73B20D88" w14:textId="72DD4601" w:rsidR="00286426" w:rsidRPr="00F23E32" w:rsidRDefault="00286426" w:rsidP="00C3236C">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0BE0ED9" w14:textId="77777777" w:rsidR="00286426" w:rsidRPr="00F23E32" w:rsidRDefault="00286426" w:rsidP="00C3236C"/>
    <w:p w14:paraId="664C642F" w14:textId="77777777" w:rsidR="00286426" w:rsidRPr="00F23E32" w:rsidRDefault="00286426" w:rsidP="00C3236C">
      <w:r w:rsidRPr="00F23E32">
        <w:t>Where:</w:t>
      </w:r>
    </w:p>
    <w:p w14:paraId="1BAC589C"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23E32">
        <w:t xml:space="preserve"> – is initial purchasing cost of equipment’s</w:t>
      </w:r>
    </w:p>
    <w:p w14:paraId="3DD023FA"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23E32">
        <w:t xml:space="preserve"> – is installation cost</w:t>
      </w:r>
    </w:p>
    <w:p w14:paraId="7500F659"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23E32">
        <w:t xml:space="preserve"> – is operation and maintenance cost</w:t>
      </w:r>
    </w:p>
    <w:p w14:paraId="40F7ADF1"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23E32">
        <w:t xml:space="preserve"> – is replacement of system components cost</w:t>
      </w:r>
    </w:p>
    <w:p w14:paraId="78D8C8E5"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23E32">
        <w:t xml:space="preserve"> – is environment pollution mitigation and disposal cost of residues</w:t>
      </w:r>
    </w:p>
    <w:p w14:paraId="2F9FEAEF"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23E32">
        <w:t xml:space="preserve"> – is salvage value of remaining materials</w:t>
      </w:r>
    </w:p>
    <w:p w14:paraId="2504A27A" w14:textId="77777777" w:rsidR="00286426" w:rsidRPr="00F23E32" w:rsidRDefault="00286426" w:rsidP="00C3236C">
      <w:pPr>
        <w:pStyle w:val="ListParagraph"/>
        <w:numPr>
          <w:ilvl w:val="0"/>
          <w:numId w:val="10"/>
        </w:numPr>
      </w:pPr>
      <m:oMath>
        <m:r>
          <w:rPr>
            <w:rFonts w:ascii="Cambria Math" w:hAnsi="Cambria Math" w:cs="Cambria Math"/>
          </w:rPr>
          <m:t>E</m:t>
        </m:r>
      </m:oMath>
      <w:r w:rsidRPr="00F23E32">
        <w:t xml:space="preserve"> – is the energy produced by the system</w:t>
      </w:r>
    </w:p>
    <w:p w14:paraId="29DBCB36" w14:textId="77777777" w:rsidR="00286426" w:rsidRPr="00F23E32" w:rsidRDefault="00286426" w:rsidP="00C3236C"/>
    <w:p w14:paraId="781D8236" w14:textId="408EC9A5" w:rsidR="000A37A7" w:rsidRPr="00F23E32" w:rsidRDefault="006B45E2" w:rsidP="00C3236C">
      <w:pPr>
        <w:rPr>
          <w:lang w:eastAsia="en-GB"/>
        </w:rPr>
      </w:pPr>
      <w:r w:rsidRPr="00F23E32">
        <w:t xml:space="preserve">The money for a project </w:t>
      </w:r>
      <w:r w:rsidR="000A37A7" w:rsidRPr="00F23E32">
        <w:t>cannot</w:t>
      </w:r>
      <w:r w:rsidR="00C662EC" w:rsidRPr="00F23E32">
        <w:t xml:space="preserve"> always be paid upfront but is</w:t>
      </w:r>
      <w:r w:rsidRPr="00F23E32">
        <w:t xml:space="preserve"> usually financed from a bank. The inflation and discount rates can affect a project as the value of the money is constantly changing. The inflation rate takes into account the depreciation of the</w:t>
      </w:r>
      <w:r w:rsidR="00735422" w:rsidRPr="00F23E32">
        <w:t xml:space="preserve"> money while the discount rate relates to </w:t>
      </w:r>
      <w:r w:rsidR="00735422" w:rsidRPr="00F23E32">
        <w:rPr>
          <w:lang w:eastAsia="en-GB"/>
        </w:rPr>
        <w:t>the amount of interest that can be earned on the principal that is saved.</w:t>
      </w:r>
      <w:r w:rsidR="000A37A7" w:rsidRPr="00F23E32">
        <w:t xml:space="preserve"> The projected costs for an entire projects lifetime can be converted into a present worth value and evaluated. </w:t>
      </w:r>
      <w:r w:rsidR="00735422" w:rsidRPr="00F23E32">
        <w:t xml:space="preserve">Using the below present worth factor: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FC39FA">
          <w:rPr>
            <w:noProof/>
          </w:rPr>
          <w:t>37</w:t>
        </w:r>
      </w:hyperlink>
      <w:r w:rsidR="0087131A">
        <w:rPr>
          <w:noProof/>
        </w:rPr>
        <w:t>]</w:t>
      </w:r>
      <w:r w:rsidR="00735422" w:rsidRPr="00F23E32">
        <w:fldChar w:fldCharType="end"/>
      </w:r>
    </w:p>
    <w:p w14:paraId="4CA015DD" w14:textId="1BDFA106" w:rsidR="006B45E2" w:rsidRPr="00F23E32" w:rsidRDefault="000A37A7" w:rsidP="00C3236C">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t>)</w:t>
      </w:r>
    </w:p>
    <w:p w14:paraId="63B63791" w14:textId="76E79960" w:rsidR="000A37A7" w:rsidRPr="00F23E32" w:rsidRDefault="000A37A7" w:rsidP="00C3236C">
      <w:r w:rsidRPr="00F23E32">
        <w:t>Where:</w:t>
      </w:r>
    </w:p>
    <w:p w14:paraId="2DF3F83B" w14:textId="561B13B3" w:rsidR="000A37A7" w:rsidRPr="00F23E32" w:rsidRDefault="00FF5B2A" w:rsidP="00C3236C">
      <w:pPr>
        <w:pStyle w:val="Bullet"/>
      </w:pPr>
      <m:oMath>
        <m:r>
          <w:rPr>
            <w:rFonts w:ascii="Cambria Math" w:hAnsi="Cambria Math" w:cs="Cambria Math"/>
          </w:rPr>
          <m:t>x</m:t>
        </m:r>
      </m:oMath>
      <w:r w:rsidR="000A37A7" w:rsidRPr="00F23E32">
        <w:t xml:space="preserve"> – is </w:t>
      </w:r>
      <w:r w:rsidR="00735422" w:rsidRPr="00F23E32">
        <w:t>the present worth factor and is a dimensionless quantity</w:t>
      </w:r>
      <w:r w:rsidR="000A37A7" w:rsidRPr="00F23E32">
        <w:t xml:space="preserve"> </w:t>
      </w:r>
    </w:p>
    <w:p w14:paraId="704D9CDA" w14:textId="77777777" w:rsidR="00FF5B2A" w:rsidRPr="00F23E32" w:rsidRDefault="00FF5B2A" w:rsidP="00C3236C">
      <w:pPr>
        <w:pStyle w:val="Bullet"/>
      </w:pPr>
      <m:oMath>
        <m:r>
          <w:rPr>
            <w:rFonts w:ascii="Cambria Math" w:hAnsi="Cambria Math" w:cs="Cambria Math"/>
          </w:rPr>
          <m:t>i</m:t>
        </m:r>
      </m:oMath>
      <w:r w:rsidRPr="00F23E32">
        <w:t xml:space="preserve"> – is the inflation rate </w:t>
      </w:r>
    </w:p>
    <w:p w14:paraId="012B67B8" w14:textId="7786B60C" w:rsidR="000A37A7" w:rsidRPr="00F23E32" w:rsidRDefault="000A37A7" w:rsidP="00C3236C">
      <w:pPr>
        <w:pStyle w:val="Bullet"/>
      </w:pPr>
      <m:oMath>
        <m:r>
          <w:rPr>
            <w:rFonts w:ascii="Cambria Math" w:hAnsi="Cambria Math" w:cs="Cambria Math"/>
          </w:rPr>
          <m:t>d</m:t>
        </m:r>
      </m:oMath>
      <w:r w:rsidR="0004674C" w:rsidRPr="00F23E32">
        <w:t xml:space="preserve"> – is the discount rate</w:t>
      </w:r>
      <w:r w:rsidRPr="00F23E32">
        <w:t xml:space="preserve"> </w:t>
      </w:r>
    </w:p>
    <w:p w14:paraId="17EF4499" w14:textId="01E3173A" w:rsidR="000A37A7" w:rsidRPr="00F23E32" w:rsidRDefault="000A37A7" w:rsidP="00C3236C"/>
    <w:p w14:paraId="38B144EA" w14:textId="4FE5533C" w:rsidR="00FF5B2A" w:rsidRPr="00F23E32" w:rsidRDefault="00FF5B2A" w:rsidP="00C3236C">
      <w:r w:rsidRPr="00F23E32">
        <w:t xml:space="preserve">We can now calculate the present worth for costs at the beginning of the year and </w:t>
      </w:r>
      <w:r w:rsidR="00AF75F7" w:rsidRPr="00F23E32">
        <w:t>a subsequent</w:t>
      </w:r>
      <w:r w:rsidRPr="00F23E32">
        <w:t xml:space="preserve"> for costs at th</w:t>
      </w:r>
      <w:r w:rsidR="00AF75F7" w:rsidRPr="00F23E32">
        <w:t>e end of the year. Costs at</w:t>
      </w:r>
      <w:r w:rsidRPr="00F23E32">
        <w:t xml:space="preserve"> the end of the year are </w:t>
      </w:r>
      <w:r w:rsidR="000D4355" w:rsidRPr="00F23E32">
        <w:t>usually</w:t>
      </w:r>
      <w:r w:rsidR="00AF75F7" w:rsidRPr="00F23E32">
        <w:t xml:space="preserve"> for</w:t>
      </w:r>
      <w:r w:rsidRPr="00F23E32">
        <w:t xml:space="preserve"> </w:t>
      </w:r>
      <w:r w:rsidR="000D4355" w:rsidRPr="00F23E32">
        <w:t>maintenance</w:t>
      </w:r>
      <w:r w:rsidRPr="00F23E32">
        <w:t xml:space="preserve"> and operation.</w:t>
      </w:r>
      <w:r w:rsidR="000D4355" w:rsidRPr="00F23E32">
        <w:t xml:space="preserve"> There are two present worth factors which are used to help calculate the cost of a project. These are shown below:</w:t>
      </w:r>
      <w:r w:rsidR="00735422" w:rsidRPr="00F23E32">
        <w:t xml:space="preserve">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FC39FA">
          <w:rPr>
            <w:noProof/>
          </w:rPr>
          <w:t>37</w:t>
        </w:r>
      </w:hyperlink>
      <w:r w:rsidR="0087131A">
        <w:rPr>
          <w:noProof/>
        </w:rPr>
        <w:t>]</w:t>
      </w:r>
      <w:r w:rsidR="00735422" w:rsidRPr="00F23E32">
        <w:fldChar w:fldCharType="end"/>
      </w:r>
    </w:p>
    <w:p w14:paraId="4D8D016D" w14:textId="66EE364F" w:rsidR="00FF5B2A" w:rsidRPr="00F23E32" w:rsidRDefault="00AF75F7" w:rsidP="00C3236C">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23E32">
        <w:tab/>
      </w:r>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t>)</w:t>
      </w:r>
    </w:p>
    <w:p w14:paraId="54D9D1DF" w14:textId="77777777" w:rsidR="00AE7040" w:rsidRPr="00F23E32" w:rsidRDefault="00AE7040" w:rsidP="00C3236C">
      <w:pPr>
        <w:pStyle w:val="EquaText"/>
      </w:pPr>
    </w:p>
    <w:p w14:paraId="1006FC34" w14:textId="600764AA" w:rsidR="00FF5B2A" w:rsidRPr="00F23E32" w:rsidRDefault="00E810FC" w:rsidP="00C3236C">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23E32">
        <w:tab/>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4</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7061707" w14:textId="77777777" w:rsidR="00FF5B2A" w:rsidRPr="00F23E32" w:rsidRDefault="00FF5B2A" w:rsidP="00C3236C">
      <w:r w:rsidRPr="00F23E32">
        <w:t>Where:</w:t>
      </w:r>
    </w:p>
    <w:p w14:paraId="3FAE53F7" w14:textId="181A75EC" w:rsidR="00FF5B2A" w:rsidRPr="00F23E32" w:rsidRDefault="00FF5B2A" w:rsidP="00C3236C">
      <w:pPr>
        <w:pStyle w:val="Bullet"/>
      </w:pPr>
      <m:oMath>
        <m:r>
          <w:rPr>
            <w:rFonts w:ascii="Cambria Math" w:hAnsi="Cambria Math" w:cs="Cambria Math"/>
          </w:rPr>
          <m:t>n</m:t>
        </m:r>
      </m:oMath>
      <w:r w:rsidRPr="00F23E32">
        <w:t xml:space="preserve"> – is the lifetime of the project </w:t>
      </w:r>
    </w:p>
    <w:p w14:paraId="1DD7FE47" w14:textId="71FC23A3" w:rsidR="00FF5B2A" w:rsidRPr="00F23E32" w:rsidRDefault="00E810FC" w:rsidP="00C3236C">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F23E32">
        <w:t xml:space="preserve">– is cumulative present worth factor at the start of the year </w:t>
      </w:r>
    </w:p>
    <w:p w14:paraId="0242B194" w14:textId="789F0A9A" w:rsidR="00FF5B2A" w:rsidRPr="00F23E32" w:rsidRDefault="00E810FC" w:rsidP="00C3236C">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F23E32">
        <w:t xml:space="preserve"> – is the present worth factor at the end of the year </w:t>
      </w:r>
    </w:p>
    <w:p w14:paraId="2F6E8199" w14:textId="77777777" w:rsidR="00FF5B2A" w:rsidRPr="00F23E32" w:rsidRDefault="00FF5B2A" w:rsidP="00C3236C"/>
    <w:p w14:paraId="144483C8" w14:textId="53F84716" w:rsidR="00531A27" w:rsidRPr="00F23E32" w:rsidRDefault="00A13274" w:rsidP="00C3236C">
      <w:r w:rsidRPr="00F23E32">
        <w:t>Using the two factors for present worth we can calculate the entire Life Cycle Cost (LCC) for the project:</w:t>
      </w:r>
      <w:r w:rsidR="00735422" w:rsidRPr="00F23E32">
        <w:t xml:space="preserve">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FC39FA">
          <w:rPr>
            <w:noProof/>
          </w:rPr>
          <w:t>37</w:t>
        </w:r>
      </w:hyperlink>
      <w:r w:rsidR="0087131A">
        <w:rPr>
          <w:noProof/>
        </w:rPr>
        <w:t>]</w:t>
      </w:r>
      <w:r w:rsidR="00735422" w:rsidRPr="00F23E32">
        <w:fldChar w:fldCharType="end"/>
      </w:r>
    </w:p>
    <w:p w14:paraId="6D853EC6" w14:textId="177EC958" w:rsidR="00A13274" w:rsidRPr="00F23E32" w:rsidRDefault="00A13274" w:rsidP="00C3236C">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33F966D1" w14:textId="77777777" w:rsidR="00A13274" w:rsidRPr="00F23E32" w:rsidRDefault="00A13274" w:rsidP="00C3236C">
      <w:r w:rsidRPr="00F23E32">
        <w:t>Where:</w:t>
      </w:r>
    </w:p>
    <w:p w14:paraId="01EA3114" w14:textId="21BC093B" w:rsidR="00A13274" w:rsidRPr="00F23E32" w:rsidRDefault="00E810FC" w:rsidP="00C3236C">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F23E32">
        <w:t xml:space="preserve"> – is the expense occurred at the begginning of the year </w:t>
      </w:r>
    </w:p>
    <w:p w14:paraId="063D5A56" w14:textId="37004648" w:rsidR="00A13274" w:rsidRPr="00F23E32" w:rsidRDefault="00E810FC" w:rsidP="00C3236C">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F23E32">
        <w:t xml:space="preserve"> – is the expense occurred at the end of the year</w:t>
      </w:r>
    </w:p>
    <w:p w14:paraId="76566204" w14:textId="197D6B19" w:rsidR="008D31E8" w:rsidRPr="00F23E32" w:rsidRDefault="008D31E8" w:rsidP="00C3236C"/>
    <w:p w14:paraId="7B826F3A" w14:textId="31096415" w:rsidR="00735422" w:rsidRPr="00F23E32" w:rsidRDefault="0087131A" w:rsidP="0087131A">
      <w:pPr>
        <w:pStyle w:val="Heading3"/>
      </w:pPr>
      <w:r w:rsidRPr="00F23E32">
        <w:t>Annualized Life Cycle Cost</w:t>
      </w:r>
    </w:p>
    <w:p w14:paraId="1E15795F" w14:textId="0C86D7EF" w:rsidR="00735422" w:rsidRPr="00F23E32" w:rsidRDefault="00735422" w:rsidP="00C3236C">
      <w:bookmarkStart w:id="235" w:name="_Hlk492805211"/>
      <w:r w:rsidRPr="00F23E32">
        <w:t xml:space="preserve">The </w:t>
      </w:r>
      <w:r w:rsidR="0087131A" w:rsidRPr="00F23E32">
        <w:t>Annualized</w:t>
      </w:r>
      <w:r w:rsidRPr="00F23E32">
        <w:t xml:space="preserve"> Life Cycle Cost (ALCC) is useful for comparing two projects that do not have the same life span</w:t>
      </w:r>
      <w:r w:rsidR="00D72D57" w:rsidRPr="00F23E32">
        <w:t>, making the LCC’s uncomparable;</w:t>
      </w:r>
      <w:r w:rsidRPr="00F23E32">
        <w:t xml:space="preserve"> so a comparison on an anualized basis is necessary. The ALCC would be assumed to be simpl</w:t>
      </w:r>
      <w:r w:rsidR="00D72D57" w:rsidRPr="00F23E32">
        <w:t>y divided by the amount of year</w:t>
      </w:r>
      <w:r w:rsidRPr="00F23E32">
        <w:t>s of t</w:t>
      </w:r>
      <w:r w:rsidR="00D72D57" w:rsidRPr="00F23E32">
        <w:t>he project. This is assumming an unchanging cost per year, which is not the case due to inflation and discount rates. Instead the ALCC is determined b</w:t>
      </w:r>
      <w:bookmarkEnd w:id="235"/>
      <w:r w:rsidR="00D72D57" w:rsidRPr="00F23E32">
        <w:t>y:</w:t>
      </w:r>
    </w:p>
    <w:p w14:paraId="50AA89BA" w14:textId="1D0C2046" w:rsidR="00D72D57" w:rsidRPr="00F23E32" w:rsidRDefault="00D72D57" w:rsidP="00C3236C">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CE0326E" w14:textId="202EE41B" w:rsidR="0087131A" w:rsidRDefault="00982680" w:rsidP="00982680">
      <w:pPr>
        <w:pStyle w:val="Heading3"/>
      </w:pPr>
      <w:bookmarkStart w:id="236" w:name="_Hlk492806224"/>
      <w:r>
        <w:t>Annual Payment</w:t>
      </w:r>
    </w:p>
    <w:p w14:paraId="25E39D22" w14:textId="77777777" w:rsidR="0087131A" w:rsidRDefault="0087131A" w:rsidP="00C3236C"/>
    <w:p w14:paraId="139FD4CA" w14:textId="6F4F7468" w:rsidR="00D72D57" w:rsidRPr="00F23E32" w:rsidRDefault="00D72D57" w:rsidP="00C3236C">
      <w:r w:rsidRPr="00F23E32">
        <w:t>If the money for a project is borrowed then the mortgate rate will affect the amount to be repaid.</w:t>
      </w:r>
      <w:r w:rsidR="00CD0EC8" w:rsidRPr="00F23E32">
        <w:t xml:space="preserve"> The rate at which the money is borrowed from the bank has a significant effect on the annual cost.</w:t>
      </w:r>
      <w:r w:rsidRPr="00F23E32">
        <w:t xml:space="preserve"> For the calculation of the Annual Payment for a project the following formula will be used</w:t>
      </w:r>
      <w:bookmarkEnd w:id="236"/>
      <w:r w:rsidRPr="00F23E32">
        <w:t xml:space="preserve">: </w:t>
      </w:r>
      <w:r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23E32">
        <w:fldChar w:fldCharType="separate"/>
      </w:r>
      <w:r w:rsidR="0087131A">
        <w:rPr>
          <w:noProof/>
        </w:rPr>
        <w:t>[</w:t>
      </w:r>
      <w:hyperlink w:anchor="_ENREF_37" w:tooltip="Zahedi, 2013 #123" w:history="1">
        <w:r w:rsidR="00FC39FA">
          <w:rPr>
            <w:noProof/>
          </w:rPr>
          <w:t>37</w:t>
        </w:r>
      </w:hyperlink>
      <w:r w:rsidR="0087131A">
        <w:rPr>
          <w:noProof/>
        </w:rPr>
        <w:t>]</w:t>
      </w:r>
      <w:r w:rsidRPr="00F23E32">
        <w:fldChar w:fldCharType="end"/>
      </w:r>
      <w:r w:rsidR="00CD0EC8" w:rsidRPr="00F23E32">
        <w:t xml:space="preserve"> </w:t>
      </w:r>
      <w:r w:rsidR="00CD0EC8" w:rsidRPr="00F23E32">
        <w:fldChar w:fldCharType="begin"/>
      </w:r>
      <w:r w:rsidR="0087131A">
        <w:instrText xml:space="preserve"> ADDIN EN.CITE &lt;EndNote&gt;&lt;Cite ExcludeYear="1"&gt;&lt;Author&gt;Zahedi&lt;/Author&gt;&lt;RecNum&gt;96&lt;/RecNum&gt;&lt;DisplayText&gt;[103]&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sidRPr="00F23E32">
        <w:fldChar w:fldCharType="separate"/>
      </w:r>
      <w:r w:rsidR="0087131A">
        <w:rPr>
          <w:noProof/>
        </w:rPr>
        <w:t>[</w:t>
      </w:r>
      <w:hyperlink w:anchor="_ENREF_103" w:tooltip="Zahedi,  #96" w:history="1">
        <w:r w:rsidR="00FC39FA">
          <w:rPr>
            <w:noProof/>
          </w:rPr>
          <w:t>103</w:t>
        </w:r>
      </w:hyperlink>
      <w:r w:rsidR="0087131A">
        <w:rPr>
          <w:noProof/>
        </w:rPr>
        <w:t>]</w:t>
      </w:r>
      <w:r w:rsidR="00CD0EC8" w:rsidRPr="00F23E32">
        <w:fldChar w:fldCharType="end"/>
      </w:r>
    </w:p>
    <w:p w14:paraId="65AC194E" w14:textId="77777777" w:rsidR="00D72D57" w:rsidRPr="00F23E32" w:rsidRDefault="00D72D57" w:rsidP="00C3236C"/>
    <w:p w14:paraId="0CB9E692" w14:textId="239AEBE0" w:rsidR="00D72D57" w:rsidRPr="00F23E32" w:rsidRDefault="008D31E8" w:rsidP="00C3236C">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23E32">
        <w:tab/>
      </w:r>
      <w:r w:rsidR="00AF75F7"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94F6B0E" w14:textId="77777777" w:rsidR="00D72D57" w:rsidRPr="00F23E32" w:rsidRDefault="00D72D57" w:rsidP="00C3236C">
      <w:r w:rsidRPr="00F23E32">
        <w:t>Where:</w:t>
      </w:r>
    </w:p>
    <w:p w14:paraId="66CACDF4" w14:textId="3608C8E0" w:rsidR="00D72D57" w:rsidRPr="00F23E32" w:rsidRDefault="00D72D57" w:rsidP="00C3236C">
      <w:pPr>
        <w:pStyle w:val="Bullet"/>
      </w:pPr>
      <m:oMath>
        <m:r>
          <m:rPr>
            <m:sty m:val="p"/>
          </m:rPr>
          <w:rPr>
            <w:rFonts w:ascii="Cambria Math" w:hAnsi="Cambria Math" w:cs="Cambria Math"/>
          </w:rPr>
          <m:t>A</m:t>
        </m:r>
        <m:r>
          <w:rPr>
            <w:rFonts w:ascii="Cambria Math" w:hAnsi="Cambria Math"/>
          </w:rPr>
          <m:t>NNPMT</m:t>
        </m:r>
      </m:oMath>
      <w:r w:rsidRPr="00F23E32">
        <w:t xml:space="preserve">– is the annual payment </w:t>
      </w:r>
    </w:p>
    <w:p w14:paraId="76A2300B" w14:textId="2CC79E19" w:rsidR="00D72D57" w:rsidRPr="00F23E32" w:rsidRDefault="00D72D57" w:rsidP="00C3236C">
      <w:pPr>
        <w:pStyle w:val="Bullet"/>
      </w:pPr>
      <m:oMath>
        <m:r>
          <w:rPr>
            <w:rFonts w:ascii="Cambria Math" w:hAnsi="Cambria Math" w:cs="Cambria Math"/>
          </w:rPr>
          <m:t>j</m:t>
        </m:r>
      </m:oMath>
      <w:r w:rsidRPr="00F23E32">
        <w:t xml:space="preserve"> – is the mortage rate set by the banking institution</w:t>
      </w:r>
    </w:p>
    <w:p w14:paraId="6CEC24A9" w14:textId="084E468F" w:rsidR="00703621" w:rsidRPr="00F23E32" w:rsidRDefault="00703621" w:rsidP="00C3236C"/>
    <w:p w14:paraId="3DF59B90" w14:textId="6BB79B7A" w:rsidR="00703621" w:rsidRPr="00F23E32" w:rsidRDefault="00703621" w:rsidP="00C3236C">
      <w:bookmarkStart w:id="237" w:name="_Hlk492806353"/>
      <w:r w:rsidRPr="00F23E32">
        <w:t>The electricity price can be calculated from the ANNPMT and ALCC for a generating system</w:t>
      </w:r>
      <w:r w:rsidR="0004674C" w:rsidRPr="00F23E32">
        <w:t xml:space="preserve">. The calculation of the price for generation from a system is important to compare for viability of the project. To calculate the price of electricity two formulas will </w:t>
      </w:r>
      <w:bookmarkEnd w:id="237"/>
      <w:r w:rsidR="0004674C" w:rsidRPr="00F23E32">
        <w:t xml:space="preserve">be use: </w:t>
      </w:r>
      <w:r w:rsidR="0004674C"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sidRPr="00F23E32">
        <w:fldChar w:fldCharType="separate"/>
      </w:r>
      <w:r w:rsidR="0087131A">
        <w:rPr>
          <w:noProof/>
        </w:rPr>
        <w:t>[</w:t>
      </w:r>
      <w:hyperlink w:anchor="_ENREF_37" w:tooltip="Zahedi, 2013 #123" w:history="1">
        <w:r w:rsidR="00FC39FA">
          <w:rPr>
            <w:noProof/>
          </w:rPr>
          <w:t>37</w:t>
        </w:r>
      </w:hyperlink>
      <w:r w:rsidR="0087131A">
        <w:rPr>
          <w:noProof/>
        </w:rPr>
        <w:t>]</w:t>
      </w:r>
      <w:r w:rsidR="0004674C" w:rsidRPr="00F23E32">
        <w:fldChar w:fldCharType="end"/>
      </w:r>
      <w:r w:rsidR="00CD0EC8" w:rsidRPr="00F23E32">
        <w:t xml:space="preserve"> </w:t>
      </w:r>
    </w:p>
    <w:p w14:paraId="6E81B404" w14:textId="2F94B88F" w:rsidR="0004674C" w:rsidRPr="00F23E32" w:rsidRDefault="0004674C" w:rsidP="00C3236C"/>
    <w:p w14:paraId="777900EA" w14:textId="232DDBA6" w:rsidR="0004674C" w:rsidRPr="00F23E32" w:rsidRDefault="0004674C" w:rsidP="00C3236C">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8</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3F31D59" w14:textId="7440AA35" w:rsidR="00703621" w:rsidRPr="00F23E32" w:rsidRDefault="00703621" w:rsidP="00C3236C"/>
    <w:p w14:paraId="2993D30E" w14:textId="544111A1" w:rsidR="0004674C" w:rsidRPr="00F23E32" w:rsidRDefault="0004674C" w:rsidP="00C3236C">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9</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0734A93" w14:textId="77777777" w:rsidR="0004674C" w:rsidRPr="00F23E32" w:rsidRDefault="0004674C" w:rsidP="00C3236C">
      <w:r w:rsidRPr="00F23E32">
        <w:t>Where:</w:t>
      </w:r>
    </w:p>
    <w:p w14:paraId="6200A1E6" w14:textId="57581A52" w:rsidR="0004674C" w:rsidRPr="00F23E32" w:rsidRDefault="0004674C" w:rsidP="00C3236C">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23E32">
        <w:t xml:space="preserve">– is the power produced by the project per year in kilowatts </w:t>
      </w:r>
    </w:p>
    <w:p w14:paraId="55991BA8" w14:textId="3859AC79" w:rsidR="00286426" w:rsidRPr="00F23E32" w:rsidRDefault="00286426" w:rsidP="00A46DFA">
      <w:pPr>
        <w:pStyle w:val="Heading3"/>
      </w:pPr>
      <w:bookmarkStart w:id="238" w:name="_Toc492808420"/>
      <w:r w:rsidRPr="00F23E32">
        <w:t>Present Value</w:t>
      </w:r>
      <w:bookmarkEnd w:id="238"/>
    </w:p>
    <w:p w14:paraId="6DC6E4B4" w14:textId="452F3EF0" w:rsidR="00286426" w:rsidRPr="00F23E32" w:rsidRDefault="00286426" w:rsidP="00C3236C">
      <w:r w:rsidRPr="00F23E32">
        <w:t xml:space="preserve">The Present Value </w:t>
      </w:r>
      <w:r w:rsidR="005C32E3">
        <w:t>(PV)</w:t>
      </w:r>
      <w:r w:rsidRPr="00F23E32">
        <w:t xml:space="preserve"> takes the present value of the money into consideration and is most accept</w:t>
      </w:r>
      <w:r w:rsidR="00FE1BFA" w:rsidRPr="00F23E32">
        <w:t>ed</w:t>
      </w:r>
      <w:r w:rsidRPr="00F23E32">
        <w:t xml:space="preserve"> standard of assessment for financial investment. </w:t>
      </w:r>
      <w:r w:rsidRPr="00F23E32">
        <w:fldChar w:fldCharType="begin"/>
      </w:r>
      <w:r w:rsidR="0087131A">
        <w:instrText xml:space="preserve"> ADDIN EN.CITE &lt;EndNote&gt;&lt;Cite&gt;&lt;Author&gt;Rodrigues&lt;/Author&gt;&lt;Year&gt;2016&lt;/Year&gt;&lt;RecNum&gt;108&lt;/RecNum&gt;&lt;DisplayText&gt;[100]&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sidR="0087131A">
        <w:rPr>
          <w:noProof/>
        </w:rPr>
        <w:t>[</w:t>
      </w:r>
      <w:hyperlink w:anchor="_ENREF_100" w:tooltip="Rodrigues, 2016 #108" w:history="1">
        <w:r w:rsidR="00FC39FA">
          <w:rPr>
            <w:noProof/>
          </w:rPr>
          <w:t>100</w:t>
        </w:r>
      </w:hyperlink>
      <w:r w:rsidR="0087131A">
        <w:rPr>
          <w:noProof/>
        </w:rPr>
        <w:t>]</w:t>
      </w:r>
      <w:r w:rsidRPr="00F23E32">
        <w:fldChar w:fldCharType="end"/>
      </w:r>
      <w:r w:rsidRPr="00F23E32">
        <w:t xml:space="preserve"> </w:t>
      </w:r>
    </w:p>
    <w:p w14:paraId="0240C415" w14:textId="77777777" w:rsidR="00286426" w:rsidRPr="00F23E32" w:rsidRDefault="00286426" w:rsidP="00C3236C"/>
    <w:p w14:paraId="09AF0252" w14:textId="53A0BC46" w:rsidR="00286426" w:rsidRPr="00F23E32" w:rsidRDefault="00E810FC" w:rsidP="00C3236C">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0</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9F8A91C" w14:textId="77777777" w:rsidR="00286426" w:rsidRPr="00F23E32" w:rsidRDefault="00286426" w:rsidP="00C3236C">
      <w:r w:rsidRPr="00F23E32">
        <w:t>Where:</w:t>
      </w:r>
    </w:p>
    <w:p w14:paraId="737C4CCF" w14:textId="77777777" w:rsidR="00286426" w:rsidRPr="00F23E32" w:rsidRDefault="00286426" w:rsidP="00C3236C">
      <w:pPr>
        <w:pStyle w:val="ListParagraph"/>
        <w:numPr>
          <w:ilvl w:val="0"/>
          <w:numId w:val="11"/>
        </w:numPr>
      </w:pPr>
      <m:oMath>
        <m:r>
          <w:rPr>
            <w:rFonts w:ascii="Cambria Math" w:hAnsi="Cambria Math" w:cs="Cambria Math"/>
          </w:rPr>
          <m:t>n</m:t>
        </m:r>
      </m:oMath>
      <w:r w:rsidRPr="00F23E32">
        <w:t xml:space="preserve"> – number of years</w:t>
      </w:r>
    </w:p>
    <w:p w14:paraId="029B9441" w14:textId="77777777" w:rsidR="00286426" w:rsidRPr="00F23E32" w:rsidRDefault="00E810FC" w:rsidP="00C3236C">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23E32">
        <w:t xml:space="preserve"> – Present value</w:t>
      </w:r>
    </w:p>
    <w:p w14:paraId="259344D3" w14:textId="77777777" w:rsidR="00286426" w:rsidRPr="00F23E32" w:rsidRDefault="00286426" w:rsidP="00C3236C">
      <w:pPr>
        <w:pStyle w:val="ListParagraph"/>
        <w:numPr>
          <w:ilvl w:val="0"/>
          <w:numId w:val="11"/>
        </w:numPr>
      </w:pPr>
      <m:oMath>
        <m:r>
          <w:rPr>
            <w:rFonts w:ascii="Cambria Math" w:hAnsi="Cambria Math" w:cs="Cambria Math"/>
          </w:rPr>
          <m:t>d</m:t>
        </m:r>
      </m:oMath>
      <w:r w:rsidRPr="00F23E32">
        <w:t xml:space="preserve"> – Discount rate</w:t>
      </w:r>
    </w:p>
    <w:p w14:paraId="76EBE757" w14:textId="7E47EC85" w:rsidR="005C32E3" w:rsidRDefault="00E810FC" w:rsidP="005C32E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23E32">
        <w:t xml:space="preserve"> – is constant dollar cash flow </w:t>
      </w:r>
    </w:p>
    <w:p w14:paraId="2522C87E" w14:textId="7AAE8253" w:rsidR="005C32E3" w:rsidRPr="00F23E32" w:rsidRDefault="005C32E3" w:rsidP="005C32E3">
      <w:pPr>
        <w:pStyle w:val="Heading3"/>
      </w:pPr>
      <w:r>
        <w:t xml:space="preserve">Net </w:t>
      </w:r>
      <w:r w:rsidRPr="00F23E32">
        <w:t>Present Value</w:t>
      </w:r>
    </w:p>
    <w:p w14:paraId="42724498" w14:textId="6E25E2DE" w:rsidR="005C32E3" w:rsidRPr="00F23E32" w:rsidRDefault="005C32E3" w:rsidP="005C32E3">
      <w:r w:rsidRPr="00F23E32">
        <w:t xml:space="preserve">The </w:t>
      </w:r>
      <w:r>
        <w:t xml:space="preserve">Net </w:t>
      </w:r>
      <w:r w:rsidRPr="00F23E32">
        <w:t xml:space="preserve">Present Value </w:t>
      </w:r>
      <w:r>
        <w:t>(NPV)</w:t>
      </w:r>
      <w:r w:rsidRPr="00F23E32">
        <w:t xml:space="preserve"> takes the present value of the money into consideration and</w:t>
      </w:r>
      <w:r>
        <w:t xml:space="preserve"> is an </w:t>
      </w:r>
      <w:r w:rsidR="00CA3BD4">
        <w:t>extension</w:t>
      </w:r>
      <w:r>
        <w:t xml:space="preserve"> of PV value by adding up several years of cashflows</w:t>
      </w:r>
      <w:r w:rsidRPr="00F23E32">
        <w:t xml:space="preserve">. </w:t>
      </w:r>
      <w:r w:rsidRPr="00F23E32">
        <w:fldChar w:fldCharType="begin"/>
      </w:r>
      <w:r>
        <w:instrText xml:space="preserve"> ADDIN EN.CITE &lt;EndNote&gt;&lt;Cite&gt;&lt;Author&gt;Rodrigues&lt;/Author&gt;&lt;Year&gt;2016&lt;/Year&gt;&lt;RecNum&gt;108&lt;/RecNum&gt;&lt;DisplayText&gt;[100]&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Pr>
          <w:noProof/>
        </w:rPr>
        <w:t>[</w:t>
      </w:r>
      <w:hyperlink w:anchor="_ENREF_100" w:tooltip="Rodrigues, 2016 #108" w:history="1">
        <w:r w:rsidR="00FC39FA">
          <w:rPr>
            <w:noProof/>
          </w:rPr>
          <w:t>100</w:t>
        </w:r>
      </w:hyperlink>
      <w:r>
        <w:rPr>
          <w:noProof/>
        </w:rPr>
        <w:t>]</w:t>
      </w:r>
      <w:r w:rsidRPr="00F23E32">
        <w:fldChar w:fldCharType="end"/>
      </w:r>
      <w:r w:rsidRPr="00F23E32">
        <w:t xml:space="preserve"> </w:t>
      </w:r>
    </w:p>
    <w:p w14:paraId="34BE4540" w14:textId="77777777" w:rsidR="005C32E3" w:rsidRPr="00F23E32" w:rsidRDefault="005C32E3" w:rsidP="005C32E3"/>
    <w:p w14:paraId="02736D6A" w14:textId="64290D6C" w:rsidR="005C32E3" w:rsidRPr="00F23E32" w:rsidRDefault="005C32E3" w:rsidP="00CA3BD4">
      <w:pPr>
        <w:pStyle w:val="EquaText"/>
        <w:ind w:firstLine="720"/>
      </w:pPr>
      <m:oMath>
        <m:r>
          <w:rPr>
            <w:sz w:val="28"/>
          </w:rPr>
          <m:t>NPV=</m:t>
        </m:r>
        <m:sSub>
          <m:sSubPr>
            <m:ctrlPr>
              <w:rPr>
                <w:sz w:val="28"/>
              </w:rPr>
            </m:ctrlPr>
          </m:sSubPr>
          <m:e>
            <m:r>
              <w:rPr>
                <w:sz w:val="28"/>
              </w:rPr>
              <m:t>-C</m:t>
            </m:r>
          </m:e>
          <m:sub>
            <m:r>
              <w:rPr>
                <w:sz w:val="28"/>
              </w:rPr>
              <m:t>0</m:t>
            </m:r>
          </m:sub>
        </m:sSub>
        <m:r>
          <w:rPr>
            <w:sz w:val="28"/>
          </w:rPr>
          <m:t>+</m:t>
        </m:r>
        <m:f>
          <m:fPr>
            <m:ctrlPr>
              <w:rPr>
                <w:sz w:val="28"/>
              </w:rPr>
            </m:ctrlPr>
          </m:fPr>
          <m:num>
            <m:sSub>
              <m:sSubPr>
                <m:ctrlPr>
                  <w:rPr>
                    <w:sz w:val="28"/>
                  </w:rPr>
                </m:ctrlPr>
              </m:sSubPr>
              <m:e>
                <m:r>
                  <w:rPr>
                    <w:sz w:val="28"/>
                  </w:rPr>
                  <m:t>C</m:t>
                </m:r>
              </m:e>
              <m:sub>
                <m:r>
                  <w:rPr>
                    <w:sz w:val="28"/>
                  </w:rPr>
                  <m:t>1</m:t>
                </m:r>
              </m:sub>
            </m:sSub>
          </m:num>
          <m:den>
            <m:sSup>
              <m:sSupPr>
                <m:ctrlPr>
                  <w:rPr>
                    <w:sz w:val="28"/>
                  </w:rPr>
                </m:ctrlPr>
              </m:sSupPr>
              <m:e>
                <m:d>
                  <m:dPr>
                    <m:ctrlPr>
                      <w:rPr>
                        <w:sz w:val="28"/>
                      </w:rPr>
                    </m:ctrlPr>
                  </m:dPr>
                  <m:e>
                    <m:r>
                      <w:rPr>
                        <w:sz w:val="28"/>
                      </w:rPr>
                      <m:t>1+d</m:t>
                    </m:r>
                  </m:e>
                </m:d>
              </m:e>
              <m:sup>
                <m:r>
                  <w:rPr>
                    <w:sz w:val="28"/>
                  </w:rPr>
                  <m:t>1</m:t>
                </m:r>
              </m:sup>
            </m:sSup>
          </m:den>
        </m:f>
        <m:r>
          <w:rPr>
            <w:sz w:val="28"/>
          </w:rPr>
          <m:t>+</m:t>
        </m:r>
        <m:f>
          <m:fPr>
            <m:ctrlPr>
              <w:rPr>
                <w:sz w:val="28"/>
              </w:rPr>
            </m:ctrlPr>
          </m:fPr>
          <m:num>
            <m:sSub>
              <m:sSubPr>
                <m:ctrlPr>
                  <w:rPr>
                    <w:sz w:val="28"/>
                  </w:rPr>
                </m:ctrlPr>
              </m:sSubPr>
              <m:e>
                <m:r>
                  <w:rPr>
                    <w:sz w:val="28"/>
                  </w:rPr>
                  <m:t>C</m:t>
                </m:r>
              </m:e>
              <m:sub>
                <m:r>
                  <w:rPr>
                    <w:sz w:val="28"/>
                  </w:rPr>
                  <m:t>2</m:t>
                </m:r>
              </m:sub>
            </m:sSub>
          </m:num>
          <m:den>
            <m:sSup>
              <m:sSupPr>
                <m:ctrlPr>
                  <w:rPr>
                    <w:sz w:val="28"/>
                  </w:rPr>
                </m:ctrlPr>
              </m:sSupPr>
              <m:e>
                <m:d>
                  <m:dPr>
                    <m:ctrlPr>
                      <w:rPr>
                        <w:sz w:val="28"/>
                      </w:rPr>
                    </m:ctrlPr>
                  </m:dPr>
                  <m:e>
                    <m:r>
                      <w:rPr>
                        <w:sz w:val="28"/>
                      </w:rPr>
                      <m:t>1+d</m:t>
                    </m:r>
                  </m:e>
                </m:d>
              </m:e>
              <m:sup>
                <m:r>
                  <w:rPr>
                    <w:sz w:val="28"/>
                  </w:rPr>
                  <m:t>2</m:t>
                </m:r>
              </m:sup>
            </m:sSup>
          </m:den>
        </m:f>
        <m:r>
          <w:rPr>
            <w:sz w:val="28"/>
          </w:rPr>
          <m:t>+…+</m:t>
        </m:r>
        <m:f>
          <m:fPr>
            <m:ctrlPr>
              <w:rPr>
                <w:sz w:val="28"/>
              </w:rPr>
            </m:ctrlPr>
          </m:fPr>
          <m:num>
            <m:sSub>
              <m:sSubPr>
                <m:ctrlPr>
                  <w:rPr>
                    <w:sz w:val="28"/>
                  </w:rPr>
                </m:ctrlPr>
              </m:sSubPr>
              <m:e>
                <m:r>
                  <w:rPr>
                    <w:sz w:val="28"/>
                  </w:rPr>
                  <m:t>C</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Pr="00F23E32">
        <w:tab/>
      </w:r>
      <w:r w:rsidRPr="00F23E32">
        <w:tab/>
      </w:r>
      <w:r w:rsidRPr="00F23E32">
        <w:tab/>
      </w:r>
      <w:r w:rsidRPr="00F23E32">
        <w:tab/>
      </w: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213921B9" w14:textId="77777777" w:rsidR="005C32E3" w:rsidRPr="00F23E32" w:rsidRDefault="005C32E3" w:rsidP="005C32E3">
      <w:r w:rsidRPr="00F23E32">
        <w:t>Where:</w:t>
      </w:r>
    </w:p>
    <w:p w14:paraId="27CF821D" w14:textId="77777777" w:rsidR="005C32E3" w:rsidRPr="00F23E32" w:rsidRDefault="005C32E3" w:rsidP="005C32E3">
      <w:pPr>
        <w:pStyle w:val="ListParagraph"/>
        <w:numPr>
          <w:ilvl w:val="0"/>
          <w:numId w:val="11"/>
        </w:numPr>
      </w:pPr>
      <m:oMath>
        <m:r>
          <w:rPr>
            <w:rFonts w:ascii="Cambria Math" w:hAnsi="Cambria Math" w:cs="Cambria Math"/>
          </w:rPr>
          <m:t>n</m:t>
        </m:r>
      </m:oMath>
      <w:r w:rsidRPr="00F23E32">
        <w:t xml:space="preserve"> – number of years</w:t>
      </w:r>
    </w:p>
    <w:p w14:paraId="5EBF5D16" w14:textId="5A708F34" w:rsidR="005C32E3" w:rsidRPr="00F23E32" w:rsidRDefault="005C32E3" w:rsidP="005C32E3">
      <w:pPr>
        <w:pStyle w:val="ListParagraph"/>
        <w:numPr>
          <w:ilvl w:val="0"/>
          <w:numId w:val="11"/>
        </w:numPr>
      </w:pPr>
      <w:r>
        <w:t>NPV</w:t>
      </w:r>
      <w:r w:rsidRPr="00F23E32">
        <w:t>–</w:t>
      </w:r>
      <w:r>
        <w:t xml:space="preserve"> Net</w:t>
      </w:r>
      <w:r w:rsidRPr="00F23E32">
        <w:t xml:space="preserve"> Present value</w:t>
      </w:r>
    </w:p>
    <w:p w14:paraId="6E630AED" w14:textId="77777777" w:rsidR="005C32E3" w:rsidRPr="00F23E32" w:rsidRDefault="005C32E3" w:rsidP="005C32E3">
      <w:pPr>
        <w:pStyle w:val="ListParagraph"/>
        <w:numPr>
          <w:ilvl w:val="0"/>
          <w:numId w:val="11"/>
        </w:numPr>
      </w:pPr>
      <m:oMath>
        <m:r>
          <w:rPr>
            <w:rFonts w:ascii="Cambria Math" w:hAnsi="Cambria Math" w:cs="Cambria Math"/>
          </w:rPr>
          <m:t>d</m:t>
        </m:r>
      </m:oMath>
      <w:r w:rsidRPr="00F23E32">
        <w:t xml:space="preserve"> – Discount rate</w:t>
      </w:r>
    </w:p>
    <w:p w14:paraId="68A7228D" w14:textId="6CDCCC6E" w:rsidR="005C32E3" w:rsidRDefault="005C32E3" w:rsidP="005C32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23E32">
        <w:t xml:space="preserve"> – is </w:t>
      </w:r>
      <w:r w:rsidR="00CA3BD4">
        <w:t>dollar cashflow for the nth year</w:t>
      </w:r>
      <w:r w:rsidRPr="00F23E32">
        <w:t xml:space="preserve"> </w:t>
      </w:r>
    </w:p>
    <w:p w14:paraId="74F30442" w14:textId="10D5EC22" w:rsidR="00982680" w:rsidRDefault="00982680" w:rsidP="00982680">
      <w:pPr>
        <w:pStyle w:val="Heading3"/>
      </w:pPr>
      <w:r>
        <w:t>Internal Rate of Return</w:t>
      </w:r>
    </w:p>
    <w:p w14:paraId="300ADAAA" w14:textId="2DE60C49" w:rsidR="00982680" w:rsidRDefault="00982680" w:rsidP="00C3236C">
      <w:r>
        <w:t xml:space="preserve">The Internal Rate of Return (IRR) </w:t>
      </w:r>
      <w:r w:rsidR="005C32E3">
        <w:t>is mathematically defined as the interest rate that allows the NPV to be equal to zero with a series of cashflows and is common economic tool for assessment. It is used for accepting or rejecting projects and is often viewed as a measure of efficiency</w:t>
      </w:r>
      <w:r w:rsidR="005C32E3" w:rsidRPr="005C32E3">
        <w:t xml:space="preserve"> {Hartman, 2004 #176}</w:t>
      </w:r>
      <w:r w:rsidR="005C32E3">
        <w:t>.</w:t>
      </w:r>
    </w:p>
    <w:p w14:paraId="28D4A5DA" w14:textId="77777777" w:rsidR="005C32E3" w:rsidRDefault="005C32E3" w:rsidP="00C3236C"/>
    <w:p w14:paraId="68A7F1F3" w14:textId="76DB8DF0" w:rsidR="005C32E3" w:rsidRDefault="001B14F2" w:rsidP="005C32E3">
      <w:pPr>
        <w:pStyle w:val="EquaText"/>
        <w:ind w:firstLine="720"/>
      </w:pPr>
      <m:oMath>
        <m:r>
          <w:rPr>
            <w:sz w:val="28"/>
          </w:rPr>
          <m:t>0=</m:t>
        </m:r>
        <m:r>
          <w:rPr>
            <w:sz w:val="28"/>
          </w:rPr>
          <m:t>-</m:t>
        </m:r>
        <m:r>
          <w:rPr>
            <w:sz w:val="28"/>
          </w:rPr>
          <m:t>NPV+</m:t>
        </m:r>
        <m:f>
          <m:fPr>
            <m:ctrlPr>
              <w:rPr>
                <w:sz w:val="28"/>
              </w:rPr>
            </m:ctrlPr>
          </m:fPr>
          <m:num>
            <m:sSub>
              <m:sSubPr>
                <m:ctrlPr>
                  <w:rPr>
                    <w:sz w:val="28"/>
                  </w:rPr>
                </m:ctrlPr>
              </m:sSubPr>
              <m:e>
                <m:r>
                  <w:rPr>
                    <w:sz w:val="28"/>
                  </w:rPr>
                  <m:t>C</m:t>
                </m:r>
              </m:e>
              <m:sub>
                <m:r>
                  <w:rPr>
                    <w:sz w:val="28"/>
                  </w:rPr>
                  <m:t>1</m:t>
                </m:r>
              </m:sub>
            </m:sSub>
          </m:num>
          <m:den>
            <m:sSup>
              <m:sSupPr>
                <m:ctrlPr>
                  <w:rPr>
                    <w:sz w:val="28"/>
                  </w:rPr>
                </m:ctrlPr>
              </m:sSupPr>
              <m:e>
                <m:d>
                  <m:dPr>
                    <m:ctrlPr>
                      <w:rPr>
                        <w:sz w:val="28"/>
                      </w:rPr>
                    </m:ctrlPr>
                  </m:dPr>
                  <m:e>
                    <m:r>
                      <w:rPr>
                        <w:sz w:val="28"/>
                      </w:rPr>
                      <m:t>1+</m:t>
                    </m:r>
                    <m:r>
                      <w:rPr>
                        <w:sz w:val="28"/>
                      </w:rPr>
                      <m:t>IRR</m:t>
                    </m:r>
                  </m:e>
                </m:d>
              </m:e>
              <m:sup>
                <m:r>
                  <w:rPr>
                    <w:sz w:val="28"/>
                  </w:rPr>
                  <m:t>1</m:t>
                </m:r>
              </m:sup>
            </m:sSup>
          </m:den>
        </m:f>
        <m:r>
          <w:rPr>
            <w:sz w:val="28"/>
          </w:rPr>
          <m:t>+</m:t>
        </m:r>
        <m:f>
          <m:fPr>
            <m:ctrlPr>
              <w:rPr>
                <w:sz w:val="28"/>
              </w:rPr>
            </m:ctrlPr>
          </m:fPr>
          <m:num>
            <m:sSub>
              <m:sSubPr>
                <m:ctrlPr>
                  <w:rPr>
                    <w:sz w:val="28"/>
                  </w:rPr>
                </m:ctrlPr>
              </m:sSubPr>
              <m:e>
                <m:r>
                  <w:rPr>
                    <w:sz w:val="28"/>
                  </w:rPr>
                  <m:t>C</m:t>
                </m:r>
              </m:e>
              <m:sub>
                <m:r>
                  <w:rPr>
                    <w:sz w:val="28"/>
                  </w:rPr>
                  <m:t>2</m:t>
                </m:r>
              </m:sub>
            </m:sSub>
          </m:num>
          <m:den>
            <m:sSup>
              <m:sSupPr>
                <m:ctrlPr>
                  <w:rPr>
                    <w:sz w:val="28"/>
                  </w:rPr>
                </m:ctrlPr>
              </m:sSupPr>
              <m:e>
                <m:d>
                  <m:dPr>
                    <m:ctrlPr>
                      <w:rPr>
                        <w:sz w:val="28"/>
                      </w:rPr>
                    </m:ctrlPr>
                  </m:dPr>
                  <m:e>
                    <m:r>
                      <w:rPr>
                        <w:sz w:val="28"/>
                      </w:rPr>
                      <m:t>1+</m:t>
                    </m:r>
                    <m:r>
                      <w:rPr>
                        <w:sz w:val="28"/>
                      </w:rPr>
                      <m:t>IRR</m:t>
                    </m:r>
                  </m:e>
                </m:d>
              </m:e>
              <m:sup>
                <m:r>
                  <w:rPr>
                    <w:sz w:val="28"/>
                  </w:rPr>
                  <m:t>2</m:t>
                </m:r>
              </m:sup>
            </m:sSup>
          </m:den>
        </m:f>
        <m:r>
          <w:rPr>
            <w:sz w:val="28"/>
          </w:rPr>
          <m:t>+…+</m:t>
        </m:r>
        <m:f>
          <m:fPr>
            <m:ctrlPr>
              <w:rPr>
                <w:sz w:val="28"/>
              </w:rPr>
            </m:ctrlPr>
          </m:fPr>
          <m:num>
            <m:sSub>
              <m:sSubPr>
                <m:ctrlPr>
                  <w:rPr>
                    <w:sz w:val="28"/>
                  </w:rPr>
                </m:ctrlPr>
              </m:sSubPr>
              <m:e>
                <m:r>
                  <w:rPr>
                    <w:sz w:val="28"/>
                  </w:rPr>
                  <m:t>C</m:t>
                </m:r>
              </m:e>
              <m:sub>
                <m:r>
                  <w:rPr>
                    <w:sz w:val="28"/>
                  </w:rPr>
                  <m:t>n</m:t>
                </m:r>
              </m:sub>
            </m:sSub>
          </m:num>
          <m:den>
            <m:sSup>
              <m:sSupPr>
                <m:ctrlPr>
                  <w:rPr>
                    <w:sz w:val="28"/>
                  </w:rPr>
                </m:ctrlPr>
              </m:sSupPr>
              <m:e>
                <m:d>
                  <m:dPr>
                    <m:ctrlPr>
                      <w:rPr>
                        <w:sz w:val="28"/>
                      </w:rPr>
                    </m:ctrlPr>
                  </m:dPr>
                  <m:e>
                    <m:r>
                      <w:rPr>
                        <w:sz w:val="28"/>
                      </w:rPr>
                      <m:t>1+</m:t>
                    </m:r>
                    <m:r>
                      <w:rPr>
                        <w:sz w:val="28"/>
                      </w:rPr>
                      <m:t>IRR</m:t>
                    </m:r>
                  </m:e>
                </m:d>
              </m:e>
              <m:sup>
                <m:r>
                  <w:rPr>
                    <w:sz w:val="28"/>
                  </w:rPr>
                  <m:t>n</m:t>
                </m:r>
              </m:sup>
            </m:sSup>
          </m:den>
        </m:f>
      </m:oMath>
      <w:r w:rsidR="005C32E3" w:rsidRPr="00F23E32">
        <w:tab/>
      </w:r>
      <w:r w:rsidR="005C32E3" w:rsidRPr="00F23E32">
        <w:tab/>
      </w:r>
      <w:r w:rsidR="005C32E3" w:rsidRPr="00F23E32">
        <w:tab/>
      </w:r>
      <w:r w:rsidR="005C32E3" w:rsidRPr="00F23E32">
        <w:tab/>
      </w:r>
    </w:p>
    <w:p w14:paraId="10B832B1" w14:textId="1367FE46" w:rsidR="005C32E3" w:rsidRDefault="005C32E3" w:rsidP="00CA3BD4">
      <w:pPr>
        <w:pStyle w:val="EquaText"/>
        <w:ind w:firstLine="720"/>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11011716" w14:textId="11DFBD47" w:rsidR="00982680" w:rsidRDefault="005C32E3" w:rsidP="00C3236C">
      <w:r>
        <w:t>Where:</w:t>
      </w:r>
    </w:p>
    <w:p w14:paraId="78ED6402" w14:textId="77777777" w:rsidR="00CA3BD4" w:rsidRPr="00F23E32" w:rsidRDefault="00CA3BD4" w:rsidP="00CA3BD4">
      <w:pPr>
        <w:pStyle w:val="ListParagraph"/>
        <w:numPr>
          <w:ilvl w:val="0"/>
          <w:numId w:val="11"/>
        </w:numPr>
      </w:pPr>
      <m:oMath>
        <m:r>
          <w:rPr>
            <w:rFonts w:ascii="Cambria Math" w:hAnsi="Cambria Math" w:cs="Cambria Math"/>
          </w:rPr>
          <m:t>n</m:t>
        </m:r>
      </m:oMath>
      <w:r w:rsidRPr="00F23E32">
        <w:t xml:space="preserve"> – number of years</w:t>
      </w:r>
    </w:p>
    <w:p w14:paraId="4622A38D" w14:textId="77777777" w:rsidR="00CA3BD4" w:rsidRPr="00F23E32" w:rsidRDefault="00CA3BD4" w:rsidP="00CA3BD4">
      <w:pPr>
        <w:pStyle w:val="ListParagraph"/>
        <w:numPr>
          <w:ilvl w:val="0"/>
          <w:numId w:val="11"/>
        </w:numPr>
      </w:pPr>
      <w:r>
        <w:t>NPV</w:t>
      </w:r>
      <w:r w:rsidRPr="00F23E32">
        <w:t>–</w:t>
      </w:r>
      <w:r>
        <w:t xml:space="preserve"> Net</w:t>
      </w:r>
      <w:r w:rsidRPr="00F23E32">
        <w:t xml:space="preserve"> Present value</w:t>
      </w:r>
    </w:p>
    <w:p w14:paraId="39E937C2" w14:textId="783AC216" w:rsidR="00CA3BD4" w:rsidRPr="00F23E32" w:rsidRDefault="00CA3BD4" w:rsidP="00CA3BD4">
      <w:pPr>
        <w:pStyle w:val="ListParagraph"/>
        <w:numPr>
          <w:ilvl w:val="0"/>
          <w:numId w:val="11"/>
        </w:numPr>
      </w:pPr>
      <m:oMath>
        <m:r>
          <w:rPr>
            <w:rFonts w:ascii="Cambria Math" w:hAnsi="Cambria Math"/>
          </w:rPr>
          <m:t>IRR</m:t>
        </m:r>
      </m:oMath>
      <w:r w:rsidRPr="00F23E32">
        <w:t xml:space="preserve"> – </w:t>
      </w:r>
      <w:r>
        <w:t>internal rate of return</w:t>
      </w:r>
    </w:p>
    <w:p w14:paraId="777C765F" w14:textId="2047F695" w:rsidR="00F17BB4" w:rsidRDefault="00CA3BD4" w:rsidP="00F17BB4">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23E32">
        <w:t xml:space="preserve"> – is </w:t>
      </w:r>
      <w:r>
        <w:t>dollar cashflow for the nth year</w:t>
      </w:r>
      <w:r w:rsidRPr="00F23E32">
        <w:t xml:space="preserve"> </w:t>
      </w:r>
    </w:p>
    <w:p w14:paraId="6A094129" w14:textId="0DF348EE" w:rsidR="00982680" w:rsidRDefault="00982680" w:rsidP="00982680">
      <w:pPr>
        <w:pStyle w:val="Heading3"/>
      </w:pPr>
      <w:r>
        <w:t xml:space="preserve">Return </w:t>
      </w:r>
      <w:r w:rsidR="00F17BB4">
        <w:t>on</w:t>
      </w:r>
      <w:r>
        <w:t xml:space="preserve"> Investment</w:t>
      </w:r>
    </w:p>
    <w:p w14:paraId="7E246832" w14:textId="39EC6E19" w:rsidR="00982680" w:rsidRDefault="00F17BB4" w:rsidP="00C3236C">
      <w:r>
        <w:t>The Return on Investment (ROI) is calculated as ratio of the earnings or profits of a project to the investment cost. There are different methods to calculate the profits of a project which are the total summed</w:t>
      </w:r>
      <w:r w:rsidR="001B14F2">
        <w:t xml:space="preserve"> (Simple ROI)</w:t>
      </w:r>
      <w:r>
        <w:t xml:space="preserve"> or the discounted present value</w:t>
      </w:r>
      <w:r w:rsidR="001B14F2">
        <w:t xml:space="preserve"> (Discounted ROI). The Simple ROI does not take into the assumed future discount rates.</w:t>
      </w:r>
    </w:p>
    <w:p w14:paraId="6F620765" w14:textId="77777777" w:rsidR="00F17BB4" w:rsidRDefault="00F17BB4" w:rsidP="00F17BB4"/>
    <w:p w14:paraId="1EC29ACA" w14:textId="6941A155" w:rsidR="00F17BB4" w:rsidRDefault="00F17BB4" w:rsidP="00F17BB4">
      <w:pPr>
        <w:pStyle w:val="EquaText"/>
        <w:ind w:firstLine="720"/>
      </w:pPr>
      <m:oMath>
        <m:r>
          <w:rPr>
            <w:sz w:val="28"/>
          </w:rPr>
          <m:t xml:space="preserve">Simple </m:t>
        </m:r>
        <m:r>
          <w:rPr>
            <w:sz w:val="28"/>
          </w:rPr>
          <m:t>(</m:t>
        </m:r>
        <m:r>
          <w:rPr>
            <w:sz w:val="28"/>
          </w:rPr>
          <m:t>ROI</m:t>
        </m:r>
        <m:r>
          <w:rPr>
            <w:sz w:val="28"/>
          </w:rPr>
          <m:t>)</m:t>
        </m:r>
        <m:r>
          <w:rPr>
            <w:sz w:val="28"/>
          </w:rPr>
          <m:t>=</m:t>
        </m:r>
        <m:f>
          <m:fPr>
            <m:ctrlPr>
              <w:rPr>
                <w:sz w:val="28"/>
              </w:rPr>
            </m:ctrlPr>
          </m:fPr>
          <m:num>
            <m:r>
              <w:rPr>
                <w:sz w:val="28"/>
              </w:rPr>
              <m:t>Overall</m:t>
            </m:r>
            <m:r>
              <w:rPr>
                <w:sz w:val="28"/>
              </w:rPr>
              <m:t xml:space="preserve"> Financial Gain</m:t>
            </m:r>
          </m:num>
          <m:den>
            <m:r>
              <w:rPr>
                <w:sz w:val="28"/>
              </w:rPr>
              <m:t>Total Investment Cost</m:t>
            </m:r>
          </m:den>
        </m:f>
      </m:oMath>
      <w:r w:rsidRPr="00F23E32">
        <w:tab/>
      </w:r>
      <w:r w:rsidRPr="00F23E32">
        <w:tab/>
      </w:r>
      <w:r w:rsidRPr="00F23E32">
        <w:tab/>
      </w:r>
      <w:r w:rsidRPr="00F23E32">
        <w:tab/>
      </w:r>
    </w:p>
    <w:p w14:paraId="2AB8FCD8" w14:textId="77777777" w:rsidR="00F17BB4" w:rsidRDefault="00F17BB4" w:rsidP="00F17BB4">
      <w:pPr>
        <w:pStyle w:val="EquaText"/>
        <w:ind w:firstLine="720"/>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696B8A75" w14:textId="327A62AC" w:rsidR="001B14F2" w:rsidRPr="001B14F2" w:rsidRDefault="00982680" w:rsidP="001B14F2">
      <w:pPr>
        <w:pStyle w:val="Heading3"/>
      </w:pPr>
      <w:r>
        <w:t>Simple Payback Period</w:t>
      </w:r>
    </w:p>
    <w:p w14:paraId="3FD0A940" w14:textId="0E48959D" w:rsidR="0062106F" w:rsidRDefault="001B14F2" w:rsidP="001B14F2">
      <w:r>
        <w:t xml:space="preserve">The </w:t>
      </w:r>
      <w:r w:rsidR="0062106F">
        <w:t xml:space="preserve">Simple Payback Period (SPB) is determined by dividing the total investment cost by annual cashflow. The </w:t>
      </w:r>
      <w:r w:rsidR="00B1036A">
        <w:t>initial</w:t>
      </w:r>
      <w:r w:rsidR="0062106F">
        <w:t xml:space="preserve"> cashflow is extrapolated for every year. This fails to take into account the discount rate of money which is included in the Discounted Payback Period (DPB)</w:t>
      </w:r>
      <w:r w:rsidR="0062106F" w:rsidRPr="0062106F">
        <w:t xml:space="preserve"> </w:t>
      </w:r>
      <w:r w:rsidR="0062106F" w:rsidRPr="005C32E3">
        <w:t>{Hartman, 2004 #176}</w:t>
      </w:r>
      <w:r w:rsidR="0062106F">
        <w:t>.</w:t>
      </w:r>
    </w:p>
    <w:p w14:paraId="2ECD94E8" w14:textId="34AA5E46" w:rsidR="001B14F2" w:rsidRDefault="001B14F2" w:rsidP="001B14F2">
      <w:pPr>
        <w:pStyle w:val="EquaText"/>
        <w:ind w:firstLine="720"/>
      </w:pPr>
      <m:oMath>
        <m:r>
          <w:rPr>
            <w:sz w:val="28"/>
          </w:rPr>
          <m:t>Simple Payback Period=</m:t>
        </m:r>
        <m:f>
          <m:fPr>
            <m:ctrlPr>
              <w:rPr>
                <w:sz w:val="28"/>
              </w:rPr>
            </m:ctrlPr>
          </m:fPr>
          <m:num>
            <m:r>
              <w:rPr>
                <w:sz w:val="28"/>
              </w:rPr>
              <m:t>Total Investment</m:t>
            </m:r>
          </m:num>
          <m:den>
            <m:r>
              <w:rPr>
                <w:sz w:val="28"/>
              </w:rPr>
              <m:t>Estimated Annual Net Cash Flow</m:t>
            </m:r>
          </m:den>
        </m:f>
      </m:oMath>
      <w:r w:rsidRPr="00F23E32">
        <w:tab/>
      </w:r>
      <w:r w:rsidRPr="00F23E32">
        <w:tab/>
      </w:r>
      <w:r w:rsidRPr="00F23E32">
        <w:tab/>
      </w:r>
      <w:r w:rsidRPr="00F23E32">
        <w:tab/>
      </w:r>
    </w:p>
    <w:p w14:paraId="1FD657A2" w14:textId="77777777" w:rsidR="001B14F2" w:rsidRDefault="001B14F2" w:rsidP="001B14F2">
      <w:pPr>
        <w:pStyle w:val="EquaText"/>
        <w:ind w:firstLine="720"/>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5796EC80" w14:textId="7ECA444E" w:rsidR="001A4565" w:rsidRPr="00F23E32" w:rsidRDefault="001A4565" w:rsidP="001B14F2">
      <w:pPr>
        <w:rPr>
          <w:highlight w:val="yellow"/>
        </w:rPr>
      </w:pPr>
      <w:r w:rsidRPr="00F23E32">
        <w:br w:type="page"/>
      </w:r>
    </w:p>
    <w:p w14:paraId="2AB9DEAC" w14:textId="6A0462B9" w:rsidR="00DE35FA" w:rsidRPr="00F23E32" w:rsidRDefault="00DE35FA" w:rsidP="00C3236C"/>
    <w:p w14:paraId="38D2A218" w14:textId="25543D73" w:rsidR="00DE35FA" w:rsidRPr="00F23E32" w:rsidRDefault="00DE35FA" w:rsidP="00A46DFA">
      <w:pPr>
        <w:pStyle w:val="Heading2"/>
      </w:pPr>
      <w:bookmarkStart w:id="239" w:name="_Toc492808426"/>
      <w:r w:rsidRPr="00F23E32">
        <w:t>Risk Assessment</w:t>
      </w:r>
      <w:bookmarkEnd w:id="239"/>
    </w:p>
    <w:p w14:paraId="1A954129" w14:textId="2A63012E" w:rsidR="00DE35FA" w:rsidRPr="00F23E32" w:rsidRDefault="006444AB" w:rsidP="00C3236C">
      <w:r w:rsidRPr="00F23E32">
        <w:t>The risk assessment was completed as per the JCU procedure on the website. It is attached and all possible risks associated with the project</w:t>
      </w:r>
      <w:r w:rsidR="00AD3D07" w:rsidRPr="00F23E32">
        <w:t xml:space="preserve"> we considered</w:t>
      </w:r>
      <w:r w:rsidRPr="00F23E32">
        <w:t>.</w:t>
      </w:r>
      <w:r w:rsidR="00D80471">
        <w:t xml:space="preserve"> The signed approved form is attached in the appendix</w:t>
      </w:r>
      <w:r w:rsidR="004E370D">
        <w:t>.</w:t>
      </w:r>
    </w:p>
    <w:p w14:paraId="78A5BFFB" w14:textId="1DFABCB5" w:rsidR="00DE35FA" w:rsidRPr="00F23E32" w:rsidRDefault="00DE35FA" w:rsidP="00C3236C"/>
    <w:p w14:paraId="37262BE5" w14:textId="682600D7" w:rsidR="00DE35FA" w:rsidRPr="00F23E32" w:rsidRDefault="006444AB" w:rsidP="00A46DFA">
      <w:pPr>
        <w:pStyle w:val="Heading2"/>
      </w:pPr>
      <w:bookmarkStart w:id="240" w:name="_Toc492808427"/>
      <w:r w:rsidRPr="00F23E32">
        <w:t>Project Funding</w:t>
      </w:r>
      <w:bookmarkEnd w:id="240"/>
    </w:p>
    <w:p w14:paraId="33BBB9BE" w14:textId="25B30FBB" w:rsidR="006444AB" w:rsidRPr="00F23E32" w:rsidRDefault="006444AB" w:rsidP="00C3236C">
      <w:r w:rsidRPr="00F23E32">
        <w:t xml:space="preserve">The project is limited in its allowable budget and scope for the works of testing and were downgraded to comply with budget availabilities. The primary costs of the project are with </w:t>
      </w:r>
      <w:r w:rsidR="00AD3D07" w:rsidRPr="00F23E32">
        <w:t>licenses</w:t>
      </w:r>
      <w:r w:rsidRPr="00F23E32">
        <w:t xml:space="preserve"> for the computer software. </w:t>
      </w:r>
      <w:r w:rsidR="004E370D">
        <w:t xml:space="preserve"> The </w:t>
      </w:r>
      <w:r w:rsidRPr="00F23E32">
        <w:t xml:space="preserve">Matlab Student Version </w:t>
      </w:r>
      <w:r w:rsidR="004E370D">
        <w:t xml:space="preserve">was </w:t>
      </w:r>
      <w:r w:rsidRPr="00F23E32">
        <w:t>$115 AUD</w:t>
      </w:r>
      <w:r w:rsidR="004E370D">
        <w:t>. Functions such as the “IRR” function were not included in the Matlab Student Version. The cost of the added tool box was $35 AUD.</w:t>
      </w:r>
    </w:p>
    <w:p w14:paraId="22729B27" w14:textId="75C09B19" w:rsidR="00DE35FA" w:rsidRPr="00F23E32" w:rsidRDefault="00DE35FA" w:rsidP="00C3236C"/>
    <w:p w14:paraId="48063CB7" w14:textId="77777777" w:rsidR="000279CE" w:rsidRPr="00F23E32" w:rsidRDefault="000279CE" w:rsidP="000279CE">
      <w:pPr>
        <w:pStyle w:val="Heading2"/>
      </w:pPr>
      <w:bookmarkStart w:id="241" w:name="_Toc492808428"/>
      <w:bookmarkStart w:id="242" w:name="_Toc492808425"/>
      <w:r w:rsidRPr="00F23E32">
        <w:t>Gantt Chart</w:t>
      </w:r>
      <w:bookmarkEnd w:id="242"/>
    </w:p>
    <w:p w14:paraId="32541EFC" w14:textId="0AF1C2E5" w:rsidR="000279CE" w:rsidRPr="00F23E32" w:rsidRDefault="000279CE" w:rsidP="000279CE">
      <w:r w:rsidRPr="00F23E32">
        <w:t xml:space="preserve">The Gantt chart was created to give overview and scope for the works. Milestones were marked to ensure adequate progress was being achieved. The Gantt chart is attached in Appendix 1 and </w:t>
      </w:r>
      <w:r w:rsidR="004E370D">
        <w:t xml:space="preserve">was reviewed throughout the project lifeline. </w:t>
      </w:r>
    </w:p>
    <w:p w14:paraId="60356F9A" w14:textId="77777777" w:rsidR="000279CE" w:rsidRPr="00F23E32" w:rsidRDefault="000279CE" w:rsidP="000279CE"/>
    <w:p w14:paraId="336BC7D6" w14:textId="76459190" w:rsidR="00056B9F" w:rsidRPr="00F23E32" w:rsidRDefault="00056B9F" w:rsidP="00056B9F">
      <w:pPr>
        <w:pStyle w:val="Heading1"/>
        <w:rPr>
          <w:lang w:val="en-US"/>
        </w:rPr>
      </w:pPr>
      <w:r w:rsidRPr="00F23E32">
        <w:rPr>
          <w:lang w:val="en-US"/>
        </w:rPr>
        <w:t>MATLAB GUI PROGRAM</w:t>
      </w:r>
      <w:bookmarkEnd w:id="241"/>
    </w:p>
    <w:p w14:paraId="48DE2D4A" w14:textId="77777777" w:rsidR="00056B9F" w:rsidRPr="00F23E32" w:rsidRDefault="00056B9F" w:rsidP="00C3236C">
      <w:r w:rsidRPr="00F23E32">
        <w:t xml:space="preserve">The previous section highlighted the important variables which were critical for the operation of a program to efficieintly model the operation of a solar hybrid system. This section will outline an example calcuation from the Solar Solution GUI and how it can be used to size a household. The program was coded into the Matlab workspace and the chosen option to have the information entered through a prompting system. This method was selected to allow the user sufficent time to source the correct information, for accurate simulations, and to facialite smooth navigatialibty. </w:t>
      </w:r>
    </w:p>
    <w:p w14:paraId="0E7C53D7" w14:textId="77777777" w:rsidR="00056B9F" w:rsidRPr="00F23E32" w:rsidRDefault="00056B9F" w:rsidP="00C3236C"/>
    <w:p w14:paraId="52A91E6B" w14:textId="77777777" w:rsidR="00056B9F" w:rsidRPr="00F23E32" w:rsidRDefault="00056B9F" w:rsidP="00C3236C">
      <w:r w:rsidRPr="00F23E32">
        <w:t>The GUI was split into 5 different tabs which were Data Aquistion, Input Data, Estimated Production, Finance Options, and Display. This design was selected as it gave the user the ability to switch between options and created a user friendly environment. The following section will explore the program and provide snapshots of how the user could input data.</w:t>
      </w:r>
    </w:p>
    <w:p w14:paraId="3D00DB5E" w14:textId="77777777" w:rsidR="00056B9F" w:rsidRPr="00F23E32" w:rsidRDefault="00056B9F" w:rsidP="00C3236C"/>
    <w:p w14:paraId="64EC7F96" w14:textId="67740C90" w:rsidR="00056B9F" w:rsidRPr="00F23E32" w:rsidRDefault="00056B9F" w:rsidP="00A46DFA">
      <w:pPr>
        <w:pStyle w:val="Heading2"/>
        <w:numPr>
          <w:ilvl w:val="1"/>
          <w:numId w:val="17"/>
        </w:numPr>
      </w:pPr>
      <w:bookmarkStart w:id="243" w:name="_Toc492808429"/>
      <w:r w:rsidRPr="00F23E32">
        <w:t>Data Acquisition</w:t>
      </w:r>
      <w:bookmarkEnd w:id="243"/>
    </w:p>
    <w:p w14:paraId="5FE7808C" w14:textId="10E6AB67" w:rsidR="00056B9F" w:rsidRPr="00F23E32" w:rsidRDefault="00056B9F" w:rsidP="00C3236C">
      <w:pPr>
        <w:rPr>
          <w:lang w:eastAsia="en-GB"/>
        </w:rPr>
      </w:pPr>
      <w:r w:rsidRPr="00F23E32">
        <w:rPr>
          <w:noProof/>
        </w:rPr>
        <mc:AlternateContent>
          <mc:Choice Requires="wpg">
            <w:drawing>
              <wp:anchor distT="0" distB="0" distL="114300" distR="114300" simplePos="0" relativeHeight="251929600"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79D917AD" w:rsidR="00E67436" w:rsidRDefault="00E67436" w:rsidP="00C3236C">
                              <w:pPr>
                                <w:pStyle w:val="Caption"/>
                                <w:rPr>
                                  <w:szCs w:val="24"/>
                                </w:rPr>
                              </w:pPr>
                              <w:bookmarkStart w:id="244" w:name="_Toc4929780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4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929600;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g5uN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pk1qOw&#10;MutngOAMeIAMvBV3CqR44D4sucOrj01MMpxWxn3L2B5TYZ75v7ecnoL6k0bloBJ6wfXCqhf0trkx&#10;4MgwWo8iLrhQ92LpTPMFA2tBXnDEtYAvkKoXb0KaTRh4Qi4WUSm9KA/60eIdGkb2EmWf2i/c2Y7X&#10;AQX6bHpunNA76RK1tVlsgylV5D4BlVABd2kBnkYpjpv4xHajkebZy3XUOg7w6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B2Dm41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79D917AD" w:rsidR="00E67436" w:rsidRDefault="00E67436" w:rsidP="00C3236C">
                        <w:pPr>
                          <w:pStyle w:val="Caption"/>
                          <w:rPr>
                            <w:szCs w:val="24"/>
                          </w:rPr>
                        </w:pPr>
                        <w:bookmarkStart w:id="245" w:name="_Toc4929780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45"/>
                      </w:p>
                    </w:txbxContent>
                  </v:textbox>
                </v:shape>
                <w10:wrap type="square"/>
              </v:group>
            </w:pict>
          </mc:Fallback>
        </mc:AlternateContent>
      </w:r>
      <w:r w:rsidRPr="00F23E32">
        <w:rPr>
          <w:lang w:eastAsia="en-GB"/>
        </w:rPr>
        <w:t xml:space="preserve">The inputs were entered in the Data Aqusition phase using a prompted style option. </w:t>
      </w:r>
      <w:r w:rsidRPr="00F23E32">
        <w:rPr>
          <w:lang w:eastAsia="en-GB"/>
        </w:rPr>
        <w:fldChar w:fldCharType="begin"/>
      </w:r>
      <w:r w:rsidRPr="00F23E32">
        <w:rPr>
          <w:lang w:eastAsia="en-GB"/>
        </w:rPr>
        <w:instrText xml:space="preserve"> REF _Ref481245751 \h </w:instrText>
      </w:r>
      <w:r w:rsidRPr="00F23E32">
        <w:rPr>
          <w:lang w:eastAsia="en-GB"/>
        </w:rPr>
      </w:r>
      <w:r w:rsidRPr="00F23E32">
        <w:rPr>
          <w:lang w:eastAsia="en-GB"/>
        </w:rPr>
        <w:fldChar w:fldCharType="separate"/>
      </w:r>
      <w:r w:rsidR="00F23E32" w:rsidRPr="00F23E32">
        <w:rPr>
          <w:b/>
        </w:rPr>
        <w:t>Figure 1</w:t>
      </w:r>
      <w:r w:rsidR="00F23E32" w:rsidRPr="00F23E32">
        <w:rPr>
          <w:b/>
        </w:rPr>
        <w:noBreakHyphen/>
        <w:t>1</w:t>
      </w:r>
      <w:r w:rsidRPr="00F23E32">
        <w:rPr>
          <w:lang w:eastAsia="en-GB"/>
        </w:rPr>
        <w:fldChar w:fldCharType="end"/>
      </w:r>
      <w:r w:rsidRPr="00F23E32">
        <w:rPr>
          <w:lang w:eastAsia="en-GB"/>
        </w:rPr>
        <w:t xml:space="preserve"> shows the first screen upon entry to the GUI.</w:t>
      </w:r>
    </w:p>
    <w:p w14:paraId="4F3B59A5" w14:textId="77777777" w:rsidR="00056B9F" w:rsidRPr="00F23E32" w:rsidRDefault="00056B9F" w:rsidP="00C3236C">
      <w:pPr>
        <w:rPr>
          <w:lang w:eastAsia="en-GB"/>
        </w:rPr>
      </w:pPr>
    </w:p>
    <w:p w14:paraId="32EAE02A" w14:textId="77777777" w:rsidR="00056B9F" w:rsidRPr="00F23E32" w:rsidRDefault="00056B9F" w:rsidP="00C3236C">
      <w:pPr>
        <w:rPr>
          <w:lang w:eastAsia="en-GB"/>
        </w:rPr>
      </w:pPr>
    </w:p>
    <w:p w14:paraId="77A68133" w14:textId="77777777" w:rsidR="00056B9F" w:rsidRPr="00F23E32" w:rsidRDefault="00056B9F" w:rsidP="00C3236C">
      <w:pPr>
        <w:rPr>
          <w:lang w:eastAsia="en-GB"/>
        </w:rPr>
      </w:pPr>
    </w:p>
    <w:p w14:paraId="49B7687B" w14:textId="35AA07F9" w:rsidR="00056B9F" w:rsidRPr="00F23E32" w:rsidRDefault="00056B9F" w:rsidP="00C3236C">
      <w:pPr>
        <w:rPr>
          <w:lang w:eastAsia="en-GB"/>
        </w:rPr>
      </w:pPr>
      <w:r w:rsidRPr="00F23E32">
        <w:rPr>
          <w:lang w:eastAsia="en-GB"/>
        </w:rPr>
        <w:fldChar w:fldCharType="begin"/>
      </w:r>
      <w:r w:rsidRPr="00F23E32">
        <w:rPr>
          <w:lang w:eastAsia="en-GB"/>
        </w:rPr>
        <w:instrText xml:space="preserve"> REF _Ref492577787 \h </w:instrText>
      </w:r>
      <w:r w:rsidRPr="00F23E32">
        <w:rPr>
          <w:lang w:eastAsia="en-GB"/>
        </w:rPr>
      </w:r>
      <w:r w:rsidRPr="00F23E32">
        <w:rPr>
          <w:lang w:eastAsia="en-GB"/>
        </w:rPr>
        <w:fldChar w:fldCharType="separate"/>
      </w:r>
      <w:r w:rsidR="00F23E32" w:rsidRPr="00F23E32">
        <w:t>Figure 5</w:t>
      </w:r>
      <w:r w:rsidR="00F23E32" w:rsidRPr="00F23E32">
        <w:noBreakHyphen/>
        <w:t>2</w:t>
      </w:r>
      <w:r w:rsidRPr="00F23E32">
        <w:rPr>
          <w:lang w:eastAsia="en-GB"/>
        </w:rPr>
        <w:fldChar w:fldCharType="end"/>
      </w:r>
      <w:r w:rsidRPr="00F23E32">
        <w:rPr>
          <w:lang w:eastAsia="en-GB"/>
        </w:rPr>
        <w:t xml:space="preserve"> shows the succession of prompting proceeding the user.</w:t>
      </w:r>
    </w:p>
    <w:p w14:paraId="1C300057" w14:textId="5D7E0718" w:rsidR="00056B9F" w:rsidRPr="00F23E32" w:rsidRDefault="00056B9F" w:rsidP="00C3236C">
      <w:pPr>
        <w:pStyle w:val="Caption"/>
        <w:rPr>
          <w:lang w:eastAsia="en-GB"/>
        </w:rPr>
      </w:pPr>
      <w:bookmarkStart w:id="246" w:name="_Ref492577787"/>
      <w:bookmarkStart w:id="247" w:name="_Toc492978031"/>
      <w:r w:rsidRPr="00F23E32">
        <w:t xml:space="preserve">Figure </w:t>
      </w:r>
      <w:r w:rsidR="00340FD4">
        <w:fldChar w:fldCharType="begin"/>
      </w:r>
      <w:r w:rsidR="00340FD4">
        <w:instrText xml:space="preserve"> STYLEREF 1 \s </w:instrText>
      </w:r>
      <w:r w:rsidR="00340FD4">
        <w:fldChar w:fldCharType="separate"/>
      </w:r>
      <w:r w:rsidR="00340FD4">
        <w:rPr>
          <w:noProof/>
        </w:rPr>
        <w:t>5</w:t>
      </w:r>
      <w:r w:rsidR="00340FD4">
        <w:fldChar w:fldCharType="end"/>
      </w:r>
      <w:r w:rsidR="00340FD4">
        <w:noBreakHyphen/>
      </w:r>
      <w:r w:rsidR="00340FD4">
        <w:fldChar w:fldCharType="begin"/>
      </w:r>
      <w:r w:rsidR="00340FD4">
        <w:instrText xml:space="preserve"> SEQ Figure \* ARABIC \s 1 </w:instrText>
      </w:r>
      <w:r w:rsidR="00340FD4">
        <w:fldChar w:fldCharType="separate"/>
      </w:r>
      <w:r w:rsidR="00340FD4">
        <w:rPr>
          <w:noProof/>
        </w:rPr>
        <w:t>2</w:t>
      </w:r>
      <w:r w:rsidR="00340FD4">
        <w:fldChar w:fldCharType="end"/>
      </w:r>
      <w:bookmarkEnd w:id="246"/>
      <w:r w:rsidRPr="00F23E32">
        <w:t xml:space="preserve"> - Data Aquisiton phase of GUI</w:t>
      </w:r>
      <w:r w:rsidRPr="00F23E32">
        <w:rPr>
          <w:noProof/>
        </w:rPr>
        <mc:AlternateContent>
          <mc:Choice Requires="wpg">
            <w:drawing>
              <wp:anchor distT="0" distB="0" distL="114300" distR="114300" simplePos="0" relativeHeight="251944960"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C1A646C" id="Group 7338" o:spid="_x0000_s1026" style="position:absolute;margin-left:-37.15pt;margin-top:12.5pt;width:534.6pt;height:639.65pt;z-index:251944960"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F23E32">
        <w:t xml:space="preserve"> prompting</w:t>
      </w:r>
      <w:bookmarkEnd w:id="247"/>
    </w:p>
    <w:p w14:paraId="7889D248" w14:textId="77777777" w:rsidR="00056B9F" w:rsidRPr="00F23E32" w:rsidRDefault="00056B9F" w:rsidP="00C3236C">
      <w:pPr>
        <w:rPr>
          <w:lang w:eastAsia="en-GB"/>
        </w:rPr>
      </w:pPr>
    </w:p>
    <w:p w14:paraId="5A551BB3" w14:textId="136B71E9" w:rsidR="00056B9F" w:rsidRPr="00F23E32" w:rsidRDefault="00056B9F" w:rsidP="00C3236C">
      <w:pPr>
        <w:rPr>
          <w:lang w:eastAsia="en-GB"/>
        </w:rPr>
      </w:pPr>
      <w:r w:rsidRPr="00F23E32">
        <w:rPr>
          <w:lang w:eastAsia="en-GB"/>
        </w:rPr>
        <w:fldChar w:fldCharType="begin"/>
      </w:r>
      <w:r w:rsidRPr="00F23E32">
        <w:rPr>
          <w:lang w:eastAsia="en-GB"/>
        </w:rPr>
        <w:instrText xml:space="preserve"> REF _Ref492577838 \h </w:instrText>
      </w:r>
      <w:r w:rsidRPr="00F23E32">
        <w:rPr>
          <w:lang w:eastAsia="en-GB"/>
        </w:rPr>
      </w:r>
      <w:r w:rsidRPr="00F23E32">
        <w:rPr>
          <w:lang w:eastAsia="en-GB"/>
        </w:rPr>
        <w:fldChar w:fldCharType="separate"/>
      </w:r>
      <w:r w:rsidR="00F23E32" w:rsidRPr="00F23E32">
        <w:t>Figure 5</w:t>
      </w:r>
      <w:r w:rsidR="00F23E32" w:rsidRPr="00F23E32">
        <w:noBreakHyphen/>
        <w:t>3</w:t>
      </w:r>
      <w:r w:rsidRPr="00F23E32">
        <w:rPr>
          <w:lang w:eastAsia="en-GB"/>
        </w:rPr>
        <w:fldChar w:fldCharType="end"/>
      </w:r>
      <w:r w:rsidRPr="00F23E32">
        <w:rPr>
          <w:lang w:eastAsia="en-GB"/>
        </w:rPr>
        <w:t xml:space="preserve"> shows the succession of prompting proceeding the user.</w:t>
      </w:r>
    </w:p>
    <w:p w14:paraId="0E149280" w14:textId="16EFC533" w:rsidR="00056B9F" w:rsidRPr="00F23E32" w:rsidRDefault="00056B9F" w:rsidP="00C3236C">
      <w:pPr>
        <w:rPr>
          <w:lang w:eastAsia="en-GB"/>
        </w:rPr>
      </w:pPr>
      <w:r w:rsidRPr="00F23E32">
        <w:rPr>
          <w:noProof/>
        </w:rPr>
        <mc:AlternateContent>
          <mc:Choice Requires="wpg">
            <w:drawing>
              <wp:anchor distT="0" distB="0" distL="114300" distR="114300" simplePos="0" relativeHeight="251955200"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7A208D07" w:rsidR="00E67436" w:rsidRDefault="00E67436" w:rsidP="00C3236C">
                              <w:pPr>
                                <w:pStyle w:val="Caption"/>
                                <w:rPr>
                                  <w:szCs w:val="24"/>
                                  <w:lang w:val="en-GB" w:eastAsia="en-GB"/>
                                </w:rPr>
                              </w:pPr>
                              <w:bookmarkStart w:id="248" w:name="_Ref492577838"/>
                              <w:bookmarkStart w:id="249" w:name="_Toc49297803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48"/>
                              <w:r>
                                <w:t xml:space="preserve"> - Data Aquisition phase of GUI prompting</w:t>
                              </w:r>
                              <w:bookmarkEnd w:id="249"/>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955200"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CNym2q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7A208D07" w:rsidR="00E67436" w:rsidRDefault="00E67436" w:rsidP="00C3236C">
                        <w:pPr>
                          <w:pStyle w:val="Caption"/>
                          <w:rPr>
                            <w:szCs w:val="24"/>
                            <w:lang w:val="en-GB" w:eastAsia="en-GB"/>
                          </w:rPr>
                        </w:pPr>
                        <w:bookmarkStart w:id="250" w:name="_Ref492577838"/>
                        <w:bookmarkStart w:id="251" w:name="_Toc49297803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50"/>
                        <w:r>
                          <w:t xml:space="preserve"> - Data Aquisition phase of GUI prompting</w:t>
                        </w:r>
                        <w:bookmarkEnd w:id="251"/>
                      </w:p>
                    </w:txbxContent>
                  </v:textbox>
                </v:shape>
              </v:group>
            </w:pict>
          </mc:Fallback>
        </mc:AlternateContent>
      </w:r>
    </w:p>
    <w:p w14:paraId="4644DE44" w14:textId="77777777" w:rsidR="00056B9F" w:rsidRPr="00F23E32" w:rsidRDefault="00056B9F" w:rsidP="00C3236C">
      <w:pPr>
        <w:rPr>
          <w:lang w:eastAsia="en-GB"/>
        </w:rPr>
      </w:pPr>
    </w:p>
    <w:p w14:paraId="5B0F9F28" w14:textId="77777777" w:rsidR="00056B9F" w:rsidRPr="00F23E32" w:rsidRDefault="00056B9F" w:rsidP="00C3236C">
      <w:pPr>
        <w:rPr>
          <w:lang w:eastAsia="en-GB"/>
        </w:rPr>
      </w:pPr>
    </w:p>
    <w:p w14:paraId="0159B42D" w14:textId="77777777" w:rsidR="00056B9F" w:rsidRPr="00F23E32" w:rsidRDefault="00056B9F" w:rsidP="00C3236C">
      <w:pPr>
        <w:rPr>
          <w:lang w:eastAsia="en-GB"/>
        </w:rPr>
      </w:pPr>
    </w:p>
    <w:p w14:paraId="6961D260" w14:textId="77777777" w:rsidR="00056B9F" w:rsidRPr="00F23E32" w:rsidRDefault="00056B9F" w:rsidP="00C3236C">
      <w:pPr>
        <w:rPr>
          <w:lang w:eastAsia="en-GB"/>
        </w:rPr>
      </w:pPr>
    </w:p>
    <w:p w14:paraId="68D09746" w14:textId="77777777" w:rsidR="00056B9F" w:rsidRPr="00F23E32" w:rsidRDefault="00056B9F" w:rsidP="00C3236C">
      <w:pPr>
        <w:rPr>
          <w:lang w:eastAsia="en-GB"/>
        </w:rPr>
      </w:pPr>
    </w:p>
    <w:p w14:paraId="25483B0A" w14:textId="77777777" w:rsidR="00056B9F" w:rsidRPr="00F23E32" w:rsidRDefault="00056B9F" w:rsidP="00C3236C">
      <w:pPr>
        <w:rPr>
          <w:lang w:eastAsia="en-GB"/>
        </w:rPr>
      </w:pPr>
    </w:p>
    <w:p w14:paraId="5F0DA39B" w14:textId="77777777" w:rsidR="00056B9F" w:rsidRPr="00F23E32" w:rsidRDefault="00056B9F" w:rsidP="00C3236C">
      <w:pPr>
        <w:rPr>
          <w:lang w:eastAsia="en-GB"/>
        </w:rPr>
      </w:pPr>
    </w:p>
    <w:p w14:paraId="294A5B42" w14:textId="77777777" w:rsidR="00056B9F" w:rsidRPr="00F23E32" w:rsidRDefault="00056B9F" w:rsidP="00C3236C">
      <w:pPr>
        <w:rPr>
          <w:lang w:eastAsia="en-GB"/>
        </w:rPr>
      </w:pPr>
    </w:p>
    <w:p w14:paraId="249BC6AC" w14:textId="77777777" w:rsidR="00056B9F" w:rsidRPr="00F23E32" w:rsidRDefault="00056B9F" w:rsidP="00C3236C">
      <w:pPr>
        <w:rPr>
          <w:lang w:eastAsia="en-GB"/>
        </w:rPr>
      </w:pPr>
    </w:p>
    <w:p w14:paraId="07218A35" w14:textId="77777777" w:rsidR="00056B9F" w:rsidRPr="00F23E32" w:rsidRDefault="00056B9F" w:rsidP="00C3236C">
      <w:pPr>
        <w:rPr>
          <w:lang w:eastAsia="en-GB"/>
        </w:rPr>
      </w:pPr>
    </w:p>
    <w:p w14:paraId="2CBFBEF0" w14:textId="77777777" w:rsidR="00056B9F" w:rsidRPr="00F23E32" w:rsidRDefault="00056B9F" w:rsidP="00C3236C">
      <w:pPr>
        <w:rPr>
          <w:lang w:eastAsia="en-GB"/>
        </w:rPr>
      </w:pPr>
    </w:p>
    <w:p w14:paraId="530CD30E" w14:textId="77777777" w:rsidR="00056B9F" w:rsidRPr="00F23E32" w:rsidRDefault="00056B9F" w:rsidP="00C3236C">
      <w:pPr>
        <w:rPr>
          <w:lang w:eastAsia="en-GB"/>
        </w:rPr>
      </w:pPr>
    </w:p>
    <w:p w14:paraId="2E09A012" w14:textId="77777777" w:rsidR="00056B9F" w:rsidRPr="00F23E32" w:rsidRDefault="00056B9F" w:rsidP="00C3236C">
      <w:pPr>
        <w:rPr>
          <w:lang w:eastAsia="en-GB"/>
        </w:rPr>
      </w:pPr>
    </w:p>
    <w:p w14:paraId="424EA02A" w14:textId="77777777" w:rsidR="00056B9F" w:rsidRPr="00F23E32" w:rsidRDefault="00056B9F" w:rsidP="00C3236C">
      <w:pPr>
        <w:rPr>
          <w:lang w:eastAsia="en-GB"/>
        </w:rPr>
      </w:pPr>
    </w:p>
    <w:p w14:paraId="5D634BFD" w14:textId="77777777" w:rsidR="00056B9F" w:rsidRPr="00F23E32" w:rsidRDefault="00056B9F" w:rsidP="00C3236C">
      <w:pPr>
        <w:rPr>
          <w:lang w:eastAsia="en-GB"/>
        </w:rPr>
      </w:pPr>
    </w:p>
    <w:p w14:paraId="456715DB" w14:textId="77777777" w:rsidR="00056B9F" w:rsidRPr="00F23E32" w:rsidRDefault="00056B9F" w:rsidP="00C3236C">
      <w:pPr>
        <w:rPr>
          <w:lang w:eastAsia="en-GB"/>
        </w:rPr>
      </w:pPr>
    </w:p>
    <w:p w14:paraId="1EBE5072" w14:textId="77777777" w:rsidR="00056B9F" w:rsidRPr="00F23E32" w:rsidRDefault="00056B9F" w:rsidP="00C3236C">
      <w:pPr>
        <w:rPr>
          <w:lang w:eastAsia="en-GB"/>
        </w:rPr>
      </w:pPr>
    </w:p>
    <w:p w14:paraId="0620EFBF" w14:textId="77777777" w:rsidR="00056B9F" w:rsidRPr="00F23E32" w:rsidRDefault="00056B9F" w:rsidP="00C3236C">
      <w:pPr>
        <w:rPr>
          <w:lang w:eastAsia="en-GB"/>
        </w:rPr>
      </w:pPr>
    </w:p>
    <w:p w14:paraId="389A2D0E" w14:textId="77777777" w:rsidR="00056B9F" w:rsidRPr="00F23E32" w:rsidRDefault="00056B9F" w:rsidP="00C3236C">
      <w:pPr>
        <w:rPr>
          <w:lang w:eastAsia="en-GB"/>
        </w:rPr>
      </w:pPr>
    </w:p>
    <w:p w14:paraId="0DBF548C" w14:textId="77777777" w:rsidR="00056B9F" w:rsidRPr="00F23E32" w:rsidRDefault="00056B9F" w:rsidP="00C3236C">
      <w:pPr>
        <w:rPr>
          <w:lang w:eastAsia="en-GB"/>
        </w:rPr>
      </w:pPr>
    </w:p>
    <w:p w14:paraId="001B25E7" w14:textId="77777777" w:rsidR="00056B9F" w:rsidRPr="00F23E32" w:rsidRDefault="00056B9F" w:rsidP="00C3236C">
      <w:pPr>
        <w:rPr>
          <w:lang w:eastAsia="en-GB"/>
        </w:rPr>
      </w:pPr>
    </w:p>
    <w:p w14:paraId="2C89B462" w14:textId="77777777" w:rsidR="00056B9F" w:rsidRPr="00F23E32" w:rsidRDefault="00056B9F" w:rsidP="00C3236C">
      <w:pPr>
        <w:rPr>
          <w:lang w:eastAsia="en-GB"/>
        </w:rPr>
      </w:pPr>
    </w:p>
    <w:p w14:paraId="39D9E68D" w14:textId="77777777" w:rsidR="00056B9F" w:rsidRPr="00F23E32" w:rsidRDefault="00056B9F" w:rsidP="00C3236C">
      <w:pPr>
        <w:rPr>
          <w:lang w:eastAsia="en-GB"/>
        </w:rPr>
      </w:pPr>
    </w:p>
    <w:p w14:paraId="776E7401" w14:textId="77777777" w:rsidR="00056B9F" w:rsidRPr="00F23E32" w:rsidRDefault="00056B9F" w:rsidP="00C3236C">
      <w:pPr>
        <w:rPr>
          <w:lang w:eastAsia="en-GB"/>
        </w:rPr>
      </w:pPr>
    </w:p>
    <w:p w14:paraId="636540D3" w14:textId="77777777" w:rsidR="00056B9F" w:rsidRPr="00F23E32" w:rsidRDefault="00056B9F" w:rsidP="00C3236C">
      <w:pPr>
        <w:rPr>
          <w:lang w:eastAsia="en-GB"/>
        </w:rPr>
      </w:pPr>
    </w:p>
    <w:p w14:paraId="3E74BF3C" w14:textId="77777777" w:rsidR="00056B9F" w:rsidRPr="00F23E32" w:rsidRDefault="00056B9F" w:rsidP="00C3236C">
      <w:pPr>
        <w:rPr>
          <w:lang w:eastAsia="en-GB"/>
        </w:rPr>
      </w:pPr>
    </w:p>
    <w:p w14:paraId="1FD93FCF" w14:textId="77777777" w:rsidR="00056B9F" w:rsidRPr="00F23E32" w:rsidRDefault="00056B9F" w:rsidP="00C3236C">
      <w:pPr>
        <w:rPr>
          <w:lang w:eastAsia="en-GB"/>
        </w:rPr>
      </w:pPr>
    </w:p>
    <w:p w14:paraId="6C71A7F6" w14:textId="77777777" w:rsidR="00056B9F" w:rsidRPr="00F23E32" w:rsidRDefault="00056B9F" w:rsidP="00C3236C">
      <w:pPr>
        <w:rPr>
          <w:lang w:eastAsia="en-GB"/>
        </w:rPr>
      </w:pPr>
    </w:p>
    <w:p w14:paraId="5F45784F" w14:textId="77777777" w:rsidR="00056B9F" w:rsidRPr="00F23E32" w:rsidRDefault="00056B9F" w:rsidP="00C3236C">
      <w:pPr>
        <w:rPr>
          <w:lang w:eastAsia="en-GB"/>
        </w:rPr>
      </w:pPr>
    </w:p>
    <w:p w14:paraId="072556EE" w14:textId="77777777" w:rsidR="00056B9F" w:rsidRPr="00F23E32" w:rsidRDefault="00056B9F" w:rsidP="00C3236C">
      <w:pPr>
        <w:rPr>
          <w:lang w:eastAsia="en-GB"/>
        </w:rPr>
      </w:pPr>
    </w:p>
    <w:p w14:paraId="3E848EF9" w14:textId="77777777" w:rsidR="00056B9F" w:rsidRPr="00F23E32" w:rsidRDefault="00056B9F" w:rsidP="00C3236C">
      <w:pPr>
        <w:rPr>
          <w:lang w:eastAsia="en-GB"/>
        </w:rPr>
      </w:pPr>
    </w:p>
    <w:p w14:paraId="7E6DCE3B" w14:textId="77777777" w:rsidR="00056B9F" w:rsidRPr="00F23E32" w:rsidRDefault="00056B9F" w:rsidP="00C3236C">
      <w:pPr>
        <w:rPr>
          <w:lang w:eastAsia="en-GB"/>
        </w:rPr>
      </w:pPr>
    </w:p>
    <w:p w14:paraId="558D9D3A" w14:textId="77777777" w:rsidR="00056B9F" w:rsidRPr="00F23E32" w:rsidRDefault="00056B9F" w:rsidP="00C3236C">
      <w:pPr>
        <w:rPr>
          <w:lang w:eastAsia="en-GB"/>
        </w:rPr>
      </w:pPr>
    </w:p>
    <w:p w14:paraId="34D59436" w14:textId="77777777" w:rsidR="00056B9F" w:rsidRPr="00F23E32" w:rsidRDefault="00056B9F" w:rsidP="00C3236C">
      <w:pPr>
        <w:rPr>
          <w:lang w:eastAsia="en-GB"/>
        </w:rPr>
      </w:pPr>
    </w:p>
    <w:p w14:paraId="00A3A2CE" w14:textId="77777777" w:rsidR="00056B9F" w:rsidRPr="00F23E32" w:rsidRDefault="00056B9F" w:rsidP="00C3236C">
      <w:pPr>
        <w:rPr>
          <w:lang w:eastAsia="en-GB"/>
        </w:rPr>
      </w:pPr>
    </w:p>
    <w:p w14:paraId="20A95B61" w14:textId="77777777" w:rsidR="00056B9F" w:rsidRPr="00F23E32" w:rsidRDefault="00056B9F" w:rsidP="00C3236C">
      <w:pPr>
        <w:rPr>
          <w:lang w:eastAsia="en-GB"/>
        </w:rPr>
      </w:pPr>
    </w:p>
    <w:p w14:paraId="1C2367F7" w14:textId="77777777" w:rsidR="00056B9F" w:rsidRPr="00F23E32" w:rsidRDefault="00056B9F" w:rsidP="00C3236C">
      <w:pPr>
        <w:rPr>
          <w:lang w:eastAsia="en-GB"/>
        </w:rPr>
      </w:pPr>
    </w:p>
    <w:p w14:paraId="155837E7" w14:textId="77777777" w:rsidR="00056B9F" w:rsidRPr="00F23E32" w:rsidRDefault="00056B9F" w:rsidP="00C3236C">
      <w:pPr>
        <w:rPr>
          <w:lang w:eastAsia="en-GB"/>
        </w:rPr>
      </w:pPr>
    </w:p>
    <w:p w14:paraId="7465477C" w14:textId="77777777" w:rsidR="00056B9F" w:rsidRPr="00F23E32" w:rsidRDefault="00056B9F" w:rsidP="00C3236C">
      <w:pPr>
        <w:rPr>
          <w:lang w:eastAsia="en-GB"/>
        </w:rPr>
      </w:pPr>
    </w:p>
    <w:p w14:paraId="6C7448D5" w14:textId="77777777" w:rsidR="00056B9F" w:rsidRPr="00F23E32" w:rsidRDefault="00056B9F" w:rsidP="00C3236C">
      <w:pPr>
        <w:rPr>
          <w:lang w:eastAsia="en-GB"/>
        </w:rPr>
      </w:pPr>
    </w:p>
    <w:p w14:paraId="441B0173" w14:textId="77777777" w:rsidR="00056B9F" w:rsidRPr="00F23E32" w:rsidRDefault="00056B9F" w:rsidP="00C3236C">
      <w:pPr>
        <w:rPr>
          <w:lang w:eastAsia="en-GB"/>
        </w:rPr>
      </w:pPr>
    </w:p>
    <w:p w14:paraId="5B136C2C" w14:textId="77777777" w:rsidR="00056B9F" w:rsidRPr="00F23E32" w:rsidRDefault="00056B9F" w:rsidP="00C3236C">
      <w:pPr>
        <w:rPr>
          <w:lang w:eastAsia="en-GB"/>
        </w:rPr>
      </w:pPr>
    </w:p>
    <w:p w14:paraId="1329B432" w14:textId="77777777" w:rsidR="00056B9F" w:rsidRPr="00F23E32" w:rsidRDefault="00056B9F" w:rsidP="00C3236C">
      <w:pPr>
        <w:rPr>
          <w:lang w:eastAsia="en-GB"/>
        </w:rPr>
      </w:pPr>
    </w:p>
    <w:p w14:paraId="41F29E55" w14:textId="55CB0115" w:rsidR="00056B9F" w:rsidRPr="00F23E32" w:rsidRDefault="00056B9F" w:rsidP="00A46DFA">
      <w:pPr>
        <w:pStyle w:val="Heading2"/>
        <w:numPr>
          <w:ilvl w:val="1"/>
          <w:numId w:val="17"/>
        </w:numPr>
      </w:pPr>
      <w:bookmarkStart w:id="252" w:name="_Toc492808430"/>
      <w:r w:rsidRPr="00F23E32">
        <w:t>Input Data</w:t>
      </w:r>
      <w:bookmarkEnd w:id="252"/>
    </w:p>
    <w:p w14:paraId="13B0F740" w14:textId="428396B1" w:rsidR="00056B9F" w:rsidRPr="00F23E32" w:rsidRDefault="00056B9F" w:rsidP="00C3236C">
      <w:pPr>
        <w:rPr>
          <w:lang w:eastAsia="en-GB"/>
        </w:rPr>
      </w:pPr>
      <w:r w:rsidRPr="00F23E32">
        <w:rPr>
          <w:noProof/>
          <w:lang w:eastAsia="en-GB"/>
        </w:rPr>
        <mc:AlternateContent>
          <mc:Choice Requires="wpg">
            <w:drawing>
              <wp:anchor distT="0" distB="0" distL="114300" distR="114300" simplePos="0" relativeHeight="252062720" behindDoc="0" locked="0" layoutInCell="1" allowOverlap="1" wp14:anchorId="358ED1AE" wp14:editId="79BF8553">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12C1ACA4" w:rsidR="00E67436" w:rsidRPr="00BD4D22" w:rsidRDefault="00E67436" w:rsidP="00C3236C">
                              <w:pPr>
                                <w:pStyle w:val="Caption"/>
                                <w:rPr>
                                  <w:szCs w:val="24"/>
                                </w:rPr>
                              </w:pPr>
                              <w:bookmarkStart w:id="253" w:name="_Toc49297803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73" style="position:absolute;left:0;text-align:left;margin-left:-25.35pt;margin-top:55.6pt;width:490.25pt;height:320.45pt;z-index:252062720"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12C1ACA4" w:rsidR="00E67436" w:rsidRPr="00BD4D22" w:rsidRDefault="00E67436" w:rsidP="00C3236C">
                        <w:pPr>
                          <w:pStyle w:val="Caption"/>
                          <w:rPr>
                            <w:szCs w:val="24"/>
                          </w:rPr>
                        </w:pPr>
                        <w:bookmarkStart w:id="254" w:name="_Toc49297803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54"/>
                      </w:p>
                    </w:txbxContent>
                  </v:textbox>
                </v:shape>
                <w10:wrap type="square"/>
              </v:group>
            </w:pict>
          </mc:Fallback>
        </mc:AlternateContent>
      </w:r>
      <w:r w:rsidRPr="00F23E32">
        <w:rPr>
          <w:lang w:eastAsia="en-GB"/>
        </w:rPr>
        <w:t xml:space="preserve">The Input Data tab is automatically selected after the final prompt has been answered on the Data Aquasition tab. This displayed to the user all the information which has been entered and allowed verification before checking the results.This tab is shown in </w:t>
      </w:r>
      <w:r w:rsidRPr="00F23E32">
        <w:rPr>
          <w:lang w:eastAsia="en-GB"/>
        </w:rPr>
        <w:fldChar w:fldCharType="begin"/>
      </w:r>
      <w:r w:rsidRPr="00F23E32">
        <w:rPr>
          <w:lang w:eastAsia="en-GB"/>
        </w:rPr>
        <w:instrText xml:space="preserve"> REF _Ref492622820 \h </w:instrText>
      </w:r>
      <w:r w:rsidRPr="00F23E32">
        <w:rPr>
          <w:lang w:eastAsia="en-GB"/>
        </w:rPr>
      </w:r>
      <w:r w:rsidRPr="00F23E32">
        <w:rPr>
          <w:lang w:eastAsia="en-GB"/>
        </w:rPr>
        <w:fldChar w:fldCharType="separate"/>
      </w:r>
      <w:r w:rsidR="00F23E32" w:rsidRPr="00F23E32">
        <w:rPr>
          <w:b/>
          <w:bCs/>
          <w:lang w:eastAsia="en-GB"/>
        </w:rPr>
        <w:t>Error! Reference source not found.</w:t>
      </w:r>
      <w:r w:rsidRPr="00F23E32">
        <w:rPr>
          <w:lang w:eastAsia="en-GB"/>
        </w:rPr>
        <w:fldChar w:fldCharType="end"/>
      </w:r>
      <w:r w:rsidRPr="00F23E32">
        <w:rPr>
          <w:lang w:eastAsia="en-GB"/>
        </w:rPr>
        <w:t>.</w:t>
      </w:r>
    </w:p>
    <w:p w14:paraId="29929F53" w14:textId="31E4B31C" w:rsidR="00056B9F" w:rsidRPr="00F23E32" w:rsidRDefault="00056B9F" w:rsidP="00A46DFA">
      <w:pPr>
        <w:pStyle w:val="Heading2"/>
        <w:numPr>
          <w:ilvl w:val="1"/>
          <w:numId w:val="17"/>
        </w:numPr>
      </w:pPr>
      <w:bookmarkStart w:id="255" w:name="_Toc492808431"/>
      <w:r w:rsidRPr="00F23E32">
        <w:t>Estimated Production</w:t>
      </w:r>
      <w:bookmarkEnd w:id="255"/>
    </w:p>
    <w:p w14:paraId="78F70C64" w14:textId="7D95560D" w:rsidR="00056B9F" w:rsidRPr="00F23E32" w:rsidRDefault="00056B9F" w:rsidP="00C3236C">
      <w:pPr>
        <w:rPr>
          <w:lang w:eastAsia="en-GB"/>
        </w:rPr>
      </w:pPr>
      <w:r w:rsidRPr="00F23E32">
        <w:rPr>
          <w:lang w:eastAsia="en-GB"/>
        </w:rPr>
        <w:t xml:space="preserve">The Estimated Production tab shows the estimated daily production for the solar system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This tab is shown in </w:t>
      </w:r>
      <w:r w:rsidRPr="00F23E32">
        <w:rPr>
          <w:lang w:eastAsia="en-GB"/>
        </w:rPr>
        <w:fldChar w:fldCharType="begin"/>
      </w:r>
      <w:r w:rsidRPr="00F23E32">
        <w:rPr>
          <w:lang w:eastAsia="en-GB"/>
        </w:rPr>
        <w:instrText xml:space="preserve"> REF _Ref492622850 \h </w:instrText>
      </w:r>
      <w:r w:rsidRPr="00F23E32">
        <w:rPr>
          <w:lang w:eastAsia="en-GB"/>
        </w:rPr>
      </w:r>
      <w:r w:rsidRPr="00F23E32">
        <w:rPr>
          <w:lang w:eastAsia="en-GB"/>
        </w:rPr>
        <w:fldChar w:fldCharType="separate"/>
      </w:r>
      <w:r w:rsidR="00F23E32" w:rsidRPr="00F23E32">
        <w:t>Figure 5</w:t>
      </w:r>
      <w:r w:rsidR="00F23E32" w:rsidRPr="00F23E32">
        <w:noBreakHyphen/>
        <w:t>5</w:t>
      </w:r>
      <w:r w:rsidRPr="00F23E32">
        <w:rPr>
          <w:lang w:eastAsia="en-GB"/>
        </w:rPr>
        <w:fldChar w:fldCharType="end"/>
      </w:r>
      <w:r w:rsidRPr="00F23E32">
        <w:rPr>
          <w:lang w:eastAsia="en-GB"/>
        </w:rPr>
        <w:t>.</w:t>
      </w:r>
    </w:p>
    <w:p w14:paraId="38A33EFB" w14:textId="079D2DCC" w:rsidR="00056B9F" w:rsidRPr="00F23E32" w:rsidRDefault="00056B9F" w:rsidP="00C3236C">
      <w:pPr>
        <w:rPr>
          <w:lang w:eastAsia="en-GB"/>
        </w:rPr>
      </w:pPr>
      <w:r w:rsidRPr="00F23E32">
        <w:rPr>
          <w:noProof/>
        </w:rPr>
        <mc:AlternateContent>
          <mc:Choice Requires="wpg">
            <w:drawing>
              <wp:anchor distT="0" distB="0" distL="114300" distR="114300" simplePos="0" relativeHeight="251975680" behindDoc="0" locked="0" layoutInCell="1" allowOverlap="1" wp14:anchorId="5C092399" wp14:editId="436AA81B">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1394B8B" w:rsidR="00E67436" w:rsidRDefault="00E67436" w:rsidP="00C3236C">
                              <w:pPr>
                                <w:pStyle w:val="Caption"/>
                                <w:rPr>
                                  <w:szCs w:val="24"/>
                                </w:rPr>
                              </w:pPr>
                              <w:bookmarkStart w:id="256" w:name="_Ref492622850"/>
                              <w:bookmarkStart w:id="257" w:name="_Toc49297803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56"/>
                              <w:r>
                                <w:t xml:space="preserve"> - Estimated Production tab</w:t>
                              </w:r>
                              <w:bookmarkEnd w:id="25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3.3pt;margin-top:1.5pt;width:489.6pt;height:318.2pt;z-index:251975680;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1394B8B" w:rsidR="00E67436" w:rsidRDefault="00E67436" w:rsidP="00C3236C">
                        <w:pPr>
                          <w:pStyle w:val="Caption"/>
                          <w:rPr>
                            <w:szCs w:val="24"/>
                          </w:rPr>
                        </w:pPr>
                        <w:bookmarkStart w:id="258" w:name="_Ref492622850"/>
                        <w:bookmarkStart w:id="259" w:name="_Toc49297803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58"/>
                        <w:r>
                          <w:t xml:space="preserve"> - Estimated Production tab</w:t>
                        </w:r>
                        <w:bookmarkEnd w:id="259"/>
                      </w:p>
                    </w:txbxContent>
                  </v:textbox>
                </v:shape>
                <w10:wrap type="square"/>
              </v:group>
            </w:pict>
          </mc:Fallback>
        </mc:AlternateContent>
      </w:r>
    </w:p>
    <w:p w14:paraId="69B3F753" w14:textId="1CFBD2FD" w:rsidR="00056B9F" w:rsidRPr="00F23E32" w:rsidRDefault="00056B9F" w:rsidP="00A46DFA">
      <w:pPr>
        <w:pStyle w:val="Heading2"/>
        <w:numPr>
          <w:ilvl w:val="1"/>
          <w:numId w:val="17"/>
        </w:numPr>
      </w:pPr>
      <w:bookmarkStart w:id="260" w:name="_Toc492808432"/>
      <w:r w:rsidRPr="00F23E32">
        <w:t>Finance Options</w:t>
      </w:r>
      <w:bookmarkEnd w:id="260"/>
    </w:p>
    <w:p w14:paraId="38242AAE" w14:textId="678427AF" w:rsidR="00056B9F" w:rsidRPr="00F23E32" w:rsidRDefault="00056B9F" w:rsidP="00C3236C">
      <w:pPr>
        <w:rPr>
          <w:lang w:eastAsia="en-GB"/>
        </w:rPr>
      </w:pPr>
      <w:r w:rsidRPr="00F23E32">
        <w:rPr>
          <w:lang w:eastAsia="en-GB"/>
        </w:rPr>
        <w:t>The Finance Options tab (</w:t>
      </w:r>
      <w:r w:rsidRPr="00F23E32">
        <w:rPr>
          <w:lang w:eastAsia="en-GB"/>
        </w:rPr>
        <w:fldChar w:fldCharType="begin"/>
      </w:r>
      <w:r w:rsidRPr="00F23E32">
        <w:rPr>
          <w:lang w:eastAsia="en-GB"/>
        </w:rPr>
        <w:instrText xml:space="preserve"> REF _Ref492622888 \h </w:instrText>
      </w:r>
      <w:r w:rsidRPr="00F23E32">
        <w:rPr>
          <w:lang w:eastAsia="en-GB"/>
        </w:rPr>
      </w:r>
      <w:r w:rsidRPr="00F23E32">
        <w:rPr>
          <w:lang w:eastAsia="en-GB"/>
        </w:rPr>
        <w:fldChar w:fldCharType="separate"/>
      </w:r>
      <w:r w:rsidR="00F23E32" w:rsidRPr="00F23E32">
        <w:t>Figure 5</w:t>
      </w:r>
      <w:r w:rsidR="00F23E32" w:rsidRPr="00F23E32">
        <w:noBreakHyphen/>
        <w:t>6</w:t>
      </w:r>
      <w:r w:rsidRPr="00F23E32">
        <w:rPr>
          <w:lang w:eastAsia="en-GB"/>
        </w:rPr>
        <w:fldChar w:fldCharType="end"/>
      </w:r>
      <w:r w:rsidRPr="00F23E32">
        <w:rPr>
          <w:lang w:eastAsia="en-GB"/>
        </w:rPr>
        <w:t>) displayed to the user their finance options baced on Anualsed Life Cycle Cost and Annual Payment calculations. There was an Internal Rate of Return calculation and Return on Investment calculation.</w:t>
      </w:r>
    </w:p>
    <w:p w14:paraId="5E8634E5" w14:textId="77777777" w:rsidR="00056B9F" w:rsidRPr="00F23E32" w:rsidRDefault="00056B9F" w:rsidP="00C3236C">
      <w:pPr>
        <w:rPr>
          <w:lang w:eastAsia="en-GB"/>
        </w:rPr>
      </w:pPr>
    </w:p>
    <w:p w14:paraId="5DA80D4E" w14:textId="77777777" w:rsidR="00056B9F" w:rsidRPr="00F23E32" w:rsidRDefault="00056B9F" w:rsidP="00C3236C">
      <w:pPr>
        <w:rPr>
          <w:lang w:eastAsia="en-GB"/>
        </w:rPr>
      </w:pPr>
      <w:r w:rsidRPr="00F23E32">
        <w:rPr>
          <w:lang w:eastAsia="en-GB"/>
        </w:rPr>
        <w:t>The expected savings heading displayed to the user easily readble expected savings for a month, year, 10 year snd 20 year period. This heading also contained a payback period calculation and Net Present Value calculation.</w:t>
      </w:r>
    </w:p>
    <w:p w14:paraId="13135A8E" w14:textId="54A597E4" w:rsidR="00056B9F" w:rsidRPr="00F23E32" w:rsidRDefault="00056B9F" w:rsidP="00C3236C">
      <w:pPr>
        <w:rPr>
          <w:lang w:eastAsia="en-GB"/>
        </w:rPr>
      </w:pPr>
      <w:r w:rsidRPr="00F23E32">
        <w:rPr>
          <w:noProof/>
        </w:rPr>
        <mc:AlternateContent>
          <mc:Choice Requires="wpg">
            <w:drawing>
              <wp:inline distT="0" distB="0" distL="0" distR="0" wp14:anchorId="65A77940" wp14:editId="6DBFDD76">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3AA5938B" w:rsidR="00E67436" w:rsidRDefault="00E67436" w:rsidP="00C3236C">
                              <w:pPr>
                                <w:pStyle w:val="Caption"/>
                                <w:rPr>
                                  <w:szCs w:val="24"/>
                                </w:rPr>
                              </w:pPr>
                              <w:bookmarkStart w:id="261" w:name="_Ref492622888"/>
                              <w:bookmarkStart w:id="262" w:name="_Toc49297803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61"/>
                              <w:r>
                                <w:t xml:space="preserve"> - Finance Options tab</w:t>
                              </w:r>
                              <w:bookmarkEnd w:id="262"/>
                            </w:p>
                          </w:txbxContent>
                        </wps:txbx>
                        <wps:bodyPr rot="0" vert="horz" wrap="square" lIns="0" tIns="0" rIns="0" bIns="0" anchor="t" anchorCtr="0" upright="1">
                          <a:noAutofit/>
                        </wps:bodyPr>
                      </wps:wsp>
                    </wpg:wgp>
                  </a:graphicData>
                </a:graphic>
              </wp:inline>
            </w:drawing>
          </mc:Choice>
          <mc:Fallback>
            <w:pict>
              <v:group w14:anchorId="65A77940" id="Group 7330" o:spid="_x0000_s1179"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3AA5938B" w:rsidR="00E67436" w:rsidRDefault="00E67436" w:rsidP="00C3236C">
                        <w:pPr>
                          <w:pStyle w:val="Caption"/>
                          <w:rPr>
                            <w:szCs w:val="24"/>
                          </w:rPr>
                        </w:pPr>
                        <w:bookmarkStart w:id="263" w:name="_Ref492622888"/>
                        <w:bookmarkStart w:id="264" w:name="_Toc49297803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63"/>
                        <w:r>
                          <w:t xml:space="preserve"> - Finance Options tab</w:t>
                        </w:r>
                        <w:bookmarkEnd w:id="264"/>
                      </w:p>
                    </w:txbxContent>
                  </v:textbox>
                </v:shape>
                <w10:anchorlock/>
              </v:group>
            </w:pict>
          </mc:Fallback>
        </mc:AlternateContent>
      </w:r>
    </w:p>
    <w:p w14:paraId="6885BEAB" w14:textId="7A04DC96" w:rsidR="00056B9F" w:rsidRPr="00F23E32" w:rsidRDefault="00056B9F" w:rsidP="00A46DFA">
      <w:pPr>
        <w:pStyle w:val="Heading2"/>
        <w:numPr>
          <w:ilvl w:val="1"/>
          <w:numId w:val="17"/>
        </w:numPr>
      </w:pPr>
      <w:bookmarkStart w:id="265" w:name="_Toc492808433"/>
      <w:r w:rsidRPr="00F23E32">
        <w:t>Display</w:t>
      </w:r>
      <w:bookmarkEnd w:id="265"/>
    </w:p>
    <w:p w14:paraId="6DF09217" w14:textId="5BA886B3" w:rsidR="00056B9F" w:rsidRPr="00F23E32" w:rsidRDefault="00056B9F" w:rsidP="00C3236C">
      <w:pPr>
        <w:rPr>
          <w:lang w:eastAsia="en-GB"/>
        </w:rPr>
      </w:pPr>
      <w:r w:rsidRPr="00F23E32">
        <w:rPr>
          <w:lang w:eastAsia="en-GB"/>
        </w:rPr>
        <w:t>The Display tab (</w:t>
      </w:r>
      <w:r w:rsidRPr="00F23E32">
        <w:rPr>
          <w:lang w:eastAsia="en-GB"/>
        </w:rPr>
        <w:fldChar w:fldCharType="begin"/>
      </w:r>
      <w:r w:rsidRPr="00F23E32">
        <w:rPr>
          <w:lang w:eastAsia="en-GB"/>
        </w:rPr>
        <w:instrText xml:space="preserve"> REF _Ref492622902 \h </w:instrText>
      </w:r>
      <w:r w:rsidRPr="00F23E32">
        <w:rPr>
          <w:lang w:eastAsia="en-GB"/>
        </w:rPr>
      </w:r>
      <w:r w:rsidRPr="00F23E32">
        <w:rPr>
          <w:lang w:eastAsia="en-GB"/>
        </w:rPr>
        <w:fldChar w:fldCharType="separate"/>
      </w:r>
      <w:r w:rsidR="00F23E32" w:rsidRPr="00F23E32">
        <w:t>Figure 5</w:t>
      </w:r>
      <w:r w:rsidR="00F23E32" w:rsidRPr="00F23E32">
        <w:noBreakHyphen/>
        <w:t>7</w:t>
      </w:r>
      <w:r w:rsidRPr="00F23E32">
        <w:rPr>
          <w:lang w:eastAsia="en-GB"/>
        </w:rPr>
        <w:fldChar w:fldCharType="end"/>
      </w:r>
      <w:r w:rsidRPr="00F23E32">
        <w:rPr>
          <w:lang w:eastAsia="en-GB"/>
        </w:rPr>
        <w:t>) allowe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12172BE" w14:textId="77777777" w:rsidR="00056B9F" w:rsidRPr="00F23E32" w:rsidRDefault="00056B9F" w:rsidP="00C3236C">
      <w:pPr>
        <w:rPr>
          <w:lang w:eastAsia="en-GB"/>
        </w:rPr>
      </w:pPr>
    </w:p>
    <w:p w14:paraId="3B3BBC90" w14:textId="48C164F4" w:rsidR="00056B9F" w:rsidRPr="00F23E32" w:rsidRDefault="00056B9F" w:rsidP="00C3236C">
      <w:pPr>
        <w:rPr>
          <w:lang w:eastAsia="en-GB"/>
        </w:rPr>
      </w:pPr>
      <w:r w:rsidRPr="00F23E32">
        <w:rPr>
          <w:noProof/>
        </w:rPr>
        <mc:AlternateContent>
          <mc:Choice Requires="wpg">
            <w:drawing>
              <wp:anchor distT="0" distB="0" distL="114300" distR="114300" simplePos="0" relativeHeight="252006400" behindDoc="0" locked="0" layoutInCell="1" allowOverlap="1" wp14:anchorId="64E36FD4" wp14:editId="749FE6E8">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ED867A5" w:rsidR="00E67436" w:rsidRDefault="00E67436" w:rsidP="00C3236C">
                              <w:pPr>
                                <w:pStyle w:val="Caption"/>
                                <w:rPr>
                                  <w:szCs w:val="24"/>
                                </w:rPr>
                              </w:pPr>
                              <w:bookmarkStart w:id="266" w:name="_Ref492622902"/>
                              <w:bookmarkStart w:id="267" w:name="_Toc49297803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66"/>
                              <w:r>
                                <w:t xml:space="preserve"> - Display tab</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17.75pt;margin-top:23.05pt;width:491.2pt;height:283.1pt;z-index:252006400;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ED867A5" w:rsidR="00E67436" w:rsidRDefault="00E67436" w:rsidP="00C3236C">
                        <w:pPr>
                          <w:pStyle w:val="Caption"/>
                          <w:rPr>
                            <w:szCs w:val="24"/>
                          </w:rPr>
                        </w:pPr>
                        <w:bookmarkStart w:id="268" w:name="_Ref492622902"/>
                        <w:bookmarkStart w:id="269" w:name="_Toc49297803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68"/>
                        <w:r>
                          <w:t xml:space="preserve"> - Display tab</w:t>
                        </w:r>
                        <w:bookmarkEnd w:id="269"/>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7DBDBC79" w14:textId="763E93AA" w:rsidR="00056B9F" w:rsidRPr="00F23E32" w:rsidRDefault="00056B9F" w:rsidP="00A46DFA">
      <w:pPr>
        <w:pStyle w:val="Heading2"/>
        <w:numPr>
          <w:ilvl w:val="1"/>
          <w:numId w:val="17"/>
        </w:numPr>
      </w:pPr>
      <w:bookmarkStart w:id="270" w:name="_Toc492808434"/>
      <w:r w:rsidRPr="00F23E32">
        <w:t>Additional Features</w:t>
      </w:r>
      <w:bookmarkEnd w:id="270"/>
    </w:p>
    <w:p w14:paraId="72F457D4" w14:textId="77777777" w:rsidR="00056B9F" w:rsidRPr="00F23E32" w:rsidRDefault="00056B9F" w:rsidP="00C3236C">
      <w:r w:rsidRPr="00F23E32">
        <w:t xml:space="preserve">There were several features which were added to the program for asthetics and to facilitate rapid operation. Firstly, a clock feature was added to the South-West corner. Secondly, a reset button was added to the South-East corner giving the user the ability to reset if any incorrect information was inadvertently entered. Thirdly,  error message dialgoues were included which gave extra information, errors or warnings when entering information or if it was not available. </w:t>
      </w:r>
    </w:p>
    <w:p w14:paraId="22DA532F" w14:textId="77777777" w:rsidR="00056B9F" w:rsidRPr="00F23E32" w:rsidRDefault="00056B9F" w:rsidP="00C3236C"/>
    <w:p w14:paraId="2CB5EC98" w14:textId="77777777" w:rsidR="00056B9F" w:rsidRPr="00F23E32" w:rsidRDefault="00056B9F" w:rsidP="00C3236C">
      <w:r w:rsidRPr="00F23E32">
        <w:t>Two graphs were included, one to depict expected daily production per month for the solar system, and the second was to show the calculated saving per year for the installed solar sytem over a 20 year period. These two graphs were visual aids to help relay the possible savings to the user.  A progress bar was added to the design to all the user to guage progression while entering the input information. When the GUI was loading a “loading bar” was added to give indication on the time to completion of the calculations.</w:t>
      </w:r>
    </w:p>
    <w:p w14:paraId="5A4257BD" w14:textId="77777777" w:rsidR="00056B9F" w:rsidRPr="00F23E32" w:rsidRDefault="00056B9F" w:rsidP="00C3236C">
      <w:r w:rsidRPr="00F23E32">
        <w:t xml:space="preserve"> </w:t>
      </w:r>
    </w:p>
    <w:p w14:paraId="3E2CC34E" w14:textId="77777777" w:rsidR="00056B9F" w:rsidRPr="00F23E32" w:rsidRDefault="00056B9F" w:rsidP="00C3236C"/>
    <w:p w14:paraId="564D526A" w14:textId="77777777" w:rsidR="00056B9F" w:rsidRPr="00F23E32" w:rsidRDefault="00056B9F" w:rsidP="00C3236C"/>
    <w:p w14:paraId="6F5F867E" w14:textId="77777777" w:rsidR="00056B9F" w:rsidRPr="00F23E32" w:rsidRDefault="00056B9F" w:rsidP="00C3236C"/>
    <w:p w14:paraId="3EB795BF" w14:textId="77777777" w:rsidR="00056B9F" w:rsidRPr="00F23E32" w:rsidRDefault="00056B9F" w:rsidP="00C3236C"/>
    <w:p w14:paraId="23F89189" w14:textId="77777777" w:rsidR="00056B9F" w:rsidRPr="00F23E32" w:rsidRDefault="00056B9F" w:rsidP="00C3236C"/>
    <w:p w14:paraId="11F403BF" w14:textId="77777777" w:rsidR="00056B9F" w:rsidRPr="00F23E32" w:rsidRDefault="00056B9F" w:rsidP="00C3236C"/>
    <w:p w14:paraId="59407B18" w14:textId="77777777" w:rsidR="00056B9F" w:rsidRPr="00F23E32" w:rsidRDefault="00056B9F" w:rsidP="00C3236C"/>
    <w:p w14:paraId="19BF3737" w14:textId="77777777" w:rsidR="00056B9F" w:rsidRPr="00F23E32" w:rsidRDefault="00056B9F" w:rsidP="00C3236C"/>
    <w:p w14:paraId="57B5F73F" w14:textId="77777777" w:rsidR="00056B9F" w:rsidRPr="00F23E32" w:rsidRDefault="00056B9F" w:rsidP="00C3236C"/>
    <w:p w14:paraId="7ADB038D" w14:textId="77777777" w:rsidR="00056B9F" w:rsidRPr="00F23E32" w:rsidRDefault="00056B9F" w:rsidP="00C3236C"/>
    <w:p w14:paraId="3F2425FE" w14:textId="77777777" w:rsidR="00056B9F" w:rsidRPr="00F23E32" w:rsidRDefault="00056B9F" w:rsidP="00C3236C"/>
    <w:p w14:paraId="68D25F28" w14:textId="77777777" w:rsidR="00056B9F" w:rsidRPr="00F23E32" w:rsidRDefault="00056B9F" w:rsidP="00C3236C"/>
    <w:p w14:paraId="69997239" w14:textId="77777777" w:rsidR="00056B9F" w:rsidRPr="00F23E32" w:rsidRDefault="00056B9F" w:rsidP="00C3236C"/>
    <w:p w14:paraId="3EBFD5BD" w14:textId="77777777" w:rsidR="00056B9F" w:rsidRPr="00F23E32" w:rsidRDefault="00056B9F" w:rsidP="00C3236C"/>
    <w:p w14:paraId="6077961D" w14:textId="77777777" w:rsidR="00056B9F" w:rsidRPr="00F23E32" w:rsidRDefault="00056B9F" w:rsidP="00C3236C"/>
    <w:p w14:paraId="66C6CA4C" w14:textId="77777777" w:rsidR="00056B9F" w:rsidRPr="00F23E32" w:rsidRDefault="00056B9F" w:rsidP="00C3236C"/>
    <w:p w14:paraId="734BB7CC" w14:textId="77777777" w:rsidR="00056B9F" w:rsidRPr="00F23E32" w:rsidRDefault="00056B9F" w:rsidP="00C3236C"/>
    <w:p w14:paraId="3AD7066B" w14:textId="77777777" w:rsidR="00056B9F" w:rsidRPr="00F23E32" w:rsidRDefault="00056B9F" w:rsidP="00C3236C"/>
    <w:p w14:paraId="661E13B5" w14:textId="77777777" w:rsidR="00056B9F" w:rsidRPr="00F23E32" w:rsidRDefault="00056B9F" w:rsidP="00C3236C"/>
    <w:p w14:paraId="2AE6E29E" w14:textId="77777777" w:rsidR="00056B9F" w:rsidRPr="00F23E32" w:rsidRDefault="00056B9F" w:rsidP="00C3236C"/>
    <w:p w14:paraId="76909565" w14:textId="77777777" w:rsidR="00056B9F" w:rsidRPr="00F23E32" w:rsidRDefault="00056B9F" w:rsidP="00C3236C"/>
    <w:p w14:paraId="23C04744" w14:textId="77777777" w:rsidR="00056B9F" w:rsidRPr="00F23E32" w:rsidRDefault="00056B9F" w:rsidP="00C3236C">
      <w:pPr>
        <w:sectPr w:rsidR="00056B9F" w:rsidRPr="00F23E32">
          <w:endnotePr>
            <w:numRestart w:val="eachSect"/>
          </w:endnotePr>
          <w:pgSz w:w="11906" w:h="16838"/>
          <w:pgMar w:top="1440" w:right="1440" w:bottom="1440" w:left="1440" w:header="709" w:footer="709" w:gutter="0"/>
          <w:cols w:space="720"/>
        </w:sectPr>
      </w:pPr>
    </w:p>
    <w:p w14:paraId="227AD40C" w14:textId="77777777" w:rsidR="00056B9F" w:rsidRPr="00F23E32" w:rsidRDefault="00056B9F" w:rsidP="00C3236C"/>
    <w:p w14:paraId="5D2589C1" w14:textId="2801D49E" w:rsidR="00056B9F" w:rsidRPr="00F23E32" w:rsidRDefault="00056B9F" w:rsidP="00056B9F">
      <w:pPr>
        <w:pStyle w:val="Heading1"/>
        <w:numPr>
          <w:ilvl w:val="0"/>
          <w:numId w:val="17"/>
        </w:numPr>
        <w:rPr>
          <w:lang w:val="en-US"/>
        </w:rPr>
      </w:pPr>
      <w:bookmarkStart w:id="271" w:name="_Toc492808435"/>
      <w:r w:rsidRPr="00F23E32">
        <w:rPr>
          <w:lang w:val="en-US"/>
        </w:rPr>
        <w:t>RESULTS</w:t>
      </w:r>
      <w:bookmarkEnd w:id="271"/>
    </w:p>
    <w:p w14:paraId="04229034" w14:textId="2277086A" w:rsidR="00056B9F" w:rsidRPr="00F23E32" w:rsidRDefault="00056B9F" w:rsidP="00C3236C">
      <w:r w:rsidRPr="00F23E32">
        <w:t xml:space="preserve">The Solar Solution Matlab GUI was tested by selecting three different locations, Darwin, NT, Townsville, QLD and Horbart, TAS and analysing the outputs from the program. Several parameters were kept constant inorder to analyse the desired figures. The stars in </w:t>
      </w:r>
      <w:r w:rsidRPr="00F23E32">
        <w:fldChar w:fldCharType="begin"/>
      </w:r>
      <w:r w:rsidRPr="00F23E32">
        <w:instrText xml:space="preserve"> REF _Ref492626642 \h </w:instrText>
      </w:r>
      <w:r w:rsidRPr="00F23E32">
        <w:fldChar w:fldCharType="separate"/>
      </w:r>
      <w:r w:rsidR="00F23E32" w:rsidRPr="00F23E32">
        <w:t>Figure 6</w:t>
      </w:r>
      <w:r w:rsidR="00F23E32" w:rsidRPr="00F23E32">
        <w:noBreakHyphen/>
        <w:t>1</w:t>
      </w:r>
      <w:r w:rsidRPr="00F23E32">
        <w:fldChar w:fldCharType="end"/>
      </w:r>
      <w:r w:rsidRPr="00F23E32">
        <w:t xml:space="preserve"> illustrate the locations which were selected for testing.</w:t>
      </w:r>
    </w:p>
    <w:p w14:paraId="3D02BB43" w14:textId="2F91A17D" w:rsidR="00056B9F" w:rsidRPr="00F23E32" w:rsidRDefault="00056B9F" w:rsidP="00C3236C">
      <w:r w:rsidRPr="00F23E32">
        <w:rPr>
          <w:noProof/>
        </w:rPr>
        <mc:AlternateContent>
          <mc:Choice Requires="wpg">
            <w:drawing>
              <wp:anchor distT="0" distB="0" distL="114300" distR="114300" simplePos="0" relativeHeight="251996160" behindDoc="0" locked="0" layoutInCell="1" allowOverlap="1" wp14:anchorId="04460138" wp14:editId="356A59FA">
                <wp:simplePos x="0" y="0"/>
                <wp:positionH relativeFrom="column">
                  <wp:posOffset>533400</wp:posOffset>
                </wp:positionH>
                <wp:positionV relativeFrom="paragraph">
                  <wp:posOffset>163195</wp:posOffset>
                </wp:positionV>
                <wp:extent cx="5067300" cy="3620135"/>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620135"/>
                          <a:chOff x="0" y="0"/>
                          <a:chExt cx="5067300" cy="3620135"/>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353060"/>
                          </a:xfrm>
                          <a:prstGeom prst="rect">
                            <a:avLst/>
                          </a:prstGeom>
                          <a:solidFill>
                            <a:prstClr val="white"/>
                          </a:solidFill>
                          <a:ln>
                            <a:noFill/>
                          </a:ln>
                        </wps:spPr>
                        <wps:txbx>
                          <w:txbxContent>
                            <w:p w14:paraId="40818F3A" w14:textId="368FD235" w:rsidR="00E67436" w:rsidRDefault="00E67436" w:rsidP="00C3236C">
                              <w:pPr>
                                <w:pStyle w:val="Caption"/>
                                <w:rPr>
                                  <w:szCs w:val="24"/>
                                </w:rPr>
                              </w:pPr>
                              <w:bookmarkStart w:id="272" w:name="_Ref492626642"/>
                              <w:bookmarkStart w:id="273" w:name="_Toc49297803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72"/>
                              <w:r>
                                <w:t xml:space="preserve"> - Locations selected for analysis (Gold star denotes location)</w:t>
                              </w:r>
                              <w:bookmarkEnd w:id="273"/>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2pt;margin-top:12.85pt;width:399pt;height:285.05pt;z-index:251996160;mso-position-horizontal-relative:text;mso-position-vertical-relative:text;mso-width-relative:margin"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YV6VpgMAAIQIAAAOAAAAZHJzL2Uyb0RvYy54bWykVllv2zgQfl9g/wOh&#10;d0eXbaVCnMJ1DhQIusYmRZ9pirKISiSXpGxnF/vfd4aUnMZO0aL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" stroked="f">
                  <v:textbox style="mso-fit-shape-to-text:t" inset="0,0,0,0">
                    <w:txbxContent>
                      <w:p w14:paraId="40818F3A" w14:textId="368FD235" w:rsidR="00E67436" w:rsidRDefault="00E67436" w:rsidP="00C3236C">
                        <w:pPr>
                          <w:pStyle w:val="Caption"/>
                          <w:rPr>
                            <w:szCs w:val="24"/>
                          </w:rPr>
                        </w:pPr>
                        <w:bookmarkStart w:id="274" w:name="_Ref492626642"/>
                        <w:bookmarkStart w:id="275" w:name="_Toc49297803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74"/>
                        <w:r>
                          <w:t xml:space="preserve"> - Locations selected for analysis (Gold star denotes location)</w:t>
                        </w:r>
                        <w:bookmarkEnd w:id="275"/>
                      </w:p>
                    </w:txbxContent>
                  </v:textbox>
                </v:shape>
                <w10:wrap type="square"/>
              </v:group>
            </w:pict>
          </mc:Fallback>
        </mc:AlternateContent>
      </w:r>
    </w:p>
    <w:p w14:paraId="2CD6BECD" w14:textId="77777777" w:rsidR="00056B9F" w:rsidRPr="00F23E32" w:rsidRDefault="00056B9F" w:rsidP="00C3236C"/>
    <w:p w14:paraId="4562808F" w14:textId="77777777" w:rsidR="00056B9F" w:rsidRPr="00F23E32" w:rsidRDefault="00056B9F" w:rsidP="00C3236C"/>
    <w:p w14:paraId="6EEACFBA" w14:textId="77777777" w:rsidR="00056B9F" w:rsidRPr="00F23E32" w:rsidRDefault="00056B9F" w:rsidP="00C3236C"/>
    <w:p w14:paraId="41301459" w14:textId="77777777" w:rsidR="00056B9F" w:rsidRPr="00F23E32" w:rsidRDefault="00056B9F" w:rsidP="00C3236C"/>
    <w:p w14:paraId="6C8964E2" w14:textId="77777777" w:rsidR="00056B9F" w:rsidRPr="00F23E32" w:rsidRDefault="00056B9F" w:rsidP="00C3236C"/>
    <w:p w14:paraId="6DF02809" w14:textId="77777777" w:rsidR="00056B9F" w:rsidRPr="00F23E32" w:rsidRDefault="00056B9F" w:rsidP="00C3236C"/>
    <w:p w14:paraId="313CDDE0" w14:textId="77777777" w:rsidR="00056B9F" w:rsidRPr="00F23E32" w:rsidRDefault="00056B9F" w:rsidP="00C3236C"/>
    <w:p w14:paraId="0718B6EA" w14:textId="77777777" w:rsidR="00056B9F" w:rsidRPr="00F23E32" w:rsidRDefault="00056B9F" w:rsidP="00C3236C"/>
    <w:p w14:paraId="5A2DEEFF" w14:textId="77777777" w:rsidR="00056B9F" w:rsidRPr="00F23E32" w:rsidRDefault="00056B9F" w:rsidP="00C3236C"/>
    <w:p w14:paraId="2F368B1F" w14:textId="77777777" w:rsidR="00056B9F" w:rsidRPr="00F23E32" w:rsidRDefault="00056B9F" w:rsidP="00C3236C"/>
    <w:p w14:paraId="5A83FFF9" w14:textId="77777777" w:rsidR="00056B9F" w:rsidRPr="00F23E32" w:rsidRDefault="00056B9F" w:rsidP="00C3236C"/>
    <w:p w14:paraId="14FFD9E3" w14:textId="77777777" w:rsidR="00056B9F" w:rsidRPr="00F23E32" w:rsidRDefault="00056B9F" w:rsidP="00C3236C"/>
    <w:p w14:paraId="3656988E" w14:textId="77777777" w:rsidR="00056B9F" w:rsidRPr="00F23E32" w:rsidRDefault="00056B9F" w:rsidP="00C3236C"/>
    <w:p w14:paraId="3327572E" w14:textId="77777777" w:rsidR="00056B9F" w:rsidRPr="00F23E32" w:rsidRDefault="00056B9F" w:rsidP="00C3236C"/>
    <w:p w14:paraId="07484027" w14:textId="77777777" w:rsidR="00056B9F" w:rsidRPr="00F23E32" w:rsidRDefault="00056B9F" w:rsidP="00C3236C"/>
    <w:p w14:paraId="79D1D3BC" w14:textId="77777777" w:rsidR="00056B9F" w:rsidRPr="00F23E32" w:rsidRDefault="00056B9F" w:rsidP="00C3236C"/>
    <w:p w14:paraId="01B4BCA6" w14:textId="77777777" w:rsidR="00056B9F" w:rsidRPr="00F23E32" w:rsidRDefault="00056B9F" w:rsidP="00C3236C"/>
    <w:p w14:paraId="0DB5EEC5" w14:textId="77777777" w:rsidR="00056B9F" w:rsidRPr="00F23E32" w:rsidRDefault="00056B9F" w:rsidP="00C3236C"/>
    <w:p w14:paraId="1795B378" w14:textId="77777777" w:rsidR="00056B9F" w:rsidRPr="00F23E32" w:rsidRDefault="00056B9F" w:rsidP="00C3236C"/>
    <w:p w14:paraId="6512BA0A" w14:textId="77777777" w:rsidR="00056B9F" w:rsidRPr="00F23E32" w:rsidRDefault="00056B9F" w:rsidP="00C3236C"/>
    <w:p w14:paraId="1A77FB5C" w14:textId="77777777" w:rsidR="00056B9F" w:rsidRPr="00F23E32" w:rsidRDefault="00056B9F" w:rsidP="00C3236C"/>
    <w:p w14:paraId="0AFF5654" w14:textId="77777777" w:rsidR="00F23E32" w:rsidRPr="00F23E32" w:rsidRDefault="00056B9F" w:rsidP="00C3236C">
      <w:r w:rsidRPr="00F23E32">
        <w:t xml:space="preserve">These locations were selected due to their diversity in location around Australia and variance in latitude which are specified in </w:t>
      </w:r>
      <w:r w:rsidRPr="00F23E32">
        <w:fldChar w:fldCharType="begin"/>
      </w:r>
      <w:r w:rsidRPr="00F23E32">
        <w:instrText xml:space="preserve"> REF _Ref492638212 \h </w:instrText>
      </w:r>
      <w:r w:rsidRPr="00F23E32">
        <w:fldChar w:fldCharType="separate"/>
      </w:r>
    </w:p>
    <w:p w14:paraId="009F903D" w14:textId="77777777" w:rsidR="00F23E32" w:rsidRPr="00F23E32" w:rsidRDefault="00F23E32" w:rsidP="00C3236C"/>
    <w:p w14:paraId="07F2B737" w14:textId="69405947" w:rsidR="00056B9F" w:rsidRPr="00F23E32" w:rsidRDefault="00F23E32" w:rsidP="00C3236C">
      <w:r w:rsidRPr="00F23E32">
        <w:t>Table 6</w:t>
      </w:r>
      <w:r w:rsidRPr="00F23E32">
        <w:noBreakHyphen/>
        <w:t>1</w:t>
      </w:r>
      <w:r w:rsidR="00056B9F" w:rsidRPr="00F23E32">
        <w:fldChar w:fldCharType="end"/>
      </w:r>
      <w:r w:rsidR="00056B9F" w:rsidRPr="00F23E32">
        <w:t>. The equator tilted panels is equla the latitude of the loaction in order to provide maxium solar irradiance. The GPS locations were specfied in from [insert reference].</w:t>
      </w:r>
      <w:bookmarkStart w:id="276" w:name="_Ref492638212"/>
      <w:bookmarkStart w:id="277" w:name="_Toc492667083"/>
    </w:p>
    <w:p w14:paraId="056B74B4" w14:textId="77777777" w:rsidR="00056B9F" w:rsidRPr="00F23E32" w:rsidRDefault="00056B9F" w:rsidP="00C3236C"/>
    <w:p w14:paraId="0668C7F4" w14:textId="552EA33A" w:rsidR="00056B9F" w:rsidRPr="00F23E32" w:rsidRDefault="00056B9F" w:rsidP="00C3236C">
      <w:bookmarkStart w:id="278" w:name="_Ref492747618"/>
      <w:bookmarkStart w:id="279" w:name="_Toc492977987"/>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276"/>
      <w:bookmarkEnd w:id="278"/>
      <w:r w:rsidRPr="00F23E32">
        <w:t xml:space="preserve"> - Locations Selected</w:t>
      </w:r>
      <w:bookmarkEnd w:id="277"/>
      <w:bookmarkEnd w:id="279"/>
    </w:p>
    <w:tbl>
      <w:tblPr>
        <w:tblStyle w:val="TableGrid1"/>
        <w:tblW w:w="9260" w:type="dxa"/>
        <w:tblLook w:val="04A0" w:firstRow="1" w:lastRow="0" w:firstColumn="1" w:lastColumn="0" w:noHBand="0" w:noVBand="1"/>
      </w:tblPr>
      <w:tblGrid>
        <w:gridCol w:w="4520"/>
        <w:gridCol w:w="1580"/>
        <w:gridCol w:w="1580"/>
        <w:gridCol w:w="1580"/>
      </w:tblGrid>
      <w:tr w:rsidR="00056B9F" w:rsidRPr="00F23E32" w14:paraId="5FE777F5"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CB95B5" w14:textId="77777777" w:rsidR="00056B9F" w:rsidRPr="00F23E32" w:rsidRDefault="00056B9F" w:rsidP="00C3236C">
            <w:r w:rsidRPr="00F23E32">
              <w:t>Specifications</w:t>
            </w:r>
          </w:p>
        </w:tc>
        <w:tc>
          <w:tcPr>
            <w:tcW w:w="474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93B3831" w14:textId="77777777" w:rsidR="00056B9F" w:rsidRPr="00F23E32" w:rsidRDefault="00056B9F" w:rsidP="00C3236C">
            <w:r w:rsidRPr="00F23E32">
              <w:t>Location</w:t>
            </w:r>
          </w:p>
        </w:tc>
      </w:tr>
      <w:tr w:rsidR="00056B9F" w:rsidRPr="00F23E32" w14:paraId="22FD23E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1C8C5" w14:textId="77777777" w:rsidR="00056B9F" w:rsidRPr="00F23E32" w:rsidRDefault="00056B9F" w:rsidP="00C3236C">
            <w:r w:rsidRPr="00F23E32">
              <w:t>City</w:t>
            </w:r>
          </w:p>
        </w:tc>
        <w:tc>
          <w:tcPr>
            <w:tcW w:w="1580" w:type="dxa"/>
            <w:tcBorders>
              <w:top w:val="single" w:sz="4" w:space="0" w:color="auto"/>
              <w:left w:val="single" w:sz="4" w:space="0" w:color="auto"/>
              <w:bottom w:val="single" w:sz="4" w:space="0" w:color="auto"/>
              <w:right w:val="single" w:sz="4" w:space="0" w:color="auto"/>
            </w:tcBorders>
            <w:noWrap/>
            <w:hideMark/>
          </w:tcPr>
          <w:p w14:paraId="4FB01471" w14:textId="77777777" w:rsidR="00056B9F" w:rsidRPr="00F23E32" w:rsidRDefault="00056B9F" w:rsidP="00C3236C">
            <w:r w:rsidRPr="00F23E32">
              <w:t>Townsville</w:t>
            </w:r>
          </w:p>
        </w:tc>
        <w:tc>
          <w:tcPr>
            <w:tcW w:w="1580" w:type="dxa"/>
            <w:tcBorders>
              <w:top w:val="single" w:sz="4" w:space="0" w:color="auto"/>
              <w:left w:val="single" w:sz="4" w:space="0" w:color="auto"/>
              <w:bottom w:val="single" w:sz="4" w:space="0" w:color="auto"/>
              <w:right w:val="single" w:sz="4" w:space="0" w:color="auto"/>
            </w:tcBorders>
            <w:noWrap/>
            <w:hideMark/>
          </w:tcPr>
          <w:p w14:paraId="310D1BF4" w14:textId="77777777" w:rsidR="00056B9F" w:rsidRPr="00F23E32" w:rsidRDefault="00056B9F" w:rsidP="00C3236C">
            <w:r w:rsidRPr="00F23E32">
              <w:t>Darwin</w:t>
            </w:r>
          </w:p>
        </w:tc>
        <w:tc>
          <w:tcPr>
            <w:tcW w:w="1580" w:type="dxa"/>
            <w:tcBorders>
              <w:top w:val="single" w:sz="4" w:space="0" w:color="auto"/>
              <w:left w:val="single" w:sz="4" w:space="0" w:color="auto"/>
              <w:bottom w:val="single" w:sz="4" w:space="0" w:color="auto"/>
              <w:right w:val="single" w:sz="4" w:space="0" w:color="auto"/>
            </w:tcBorders>
            <w:noWrap/>
            <w:hideMark/>
          </w:tcPr>
          <w:p w14:paraId="5EF61E81" w14:textId="77777777" w:rsidR="00056B9F" w:rsidRPr="00F23E32" w:rsidRDefault="00056B9F" w:rsidP="00C3236C">
            <w:r w:rsidRPr="00F23E32">
              <w:t>Hobart</w:t>
            </w:r>
          </w:p>
        </w:tc>
      </w:tr>
      <w:tr w:rsidR="00056B9F" w:rsidRPr="00F23E32" w14:paraId="4C4B5DA7"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45794CF" w14:textId="77777777" w:rsidR="00056B9F" w:rsidRPr="00F23E32" w:rsidRDefault="00056B9F" w:rsidP="00C3236C">
            <w:r w:rsidRPr="00F23E32">
              <w:t>Post Code</w:t>
            </w:r>
          </w:p>
        </w:tc>
        <w:tc>
          <w:tcPr>
            <w:tcW w:w="1580" w:type="dxa"/>
            <w:tcBorders>
              <w:top w:val="single" w:sz="4" w:space="0" w:color="auto"/>
              <w:left w:val="single" w:sz="4" w:space="0" w:color="auto"/>
              <w:bottom w:val="single" w:sz="4" w:space="0" w:color="auto"/>
              <w:right w:val="single" w:sz="4" w:space="0" w:color="auto"/>
            </w:tcBorders>
            <w:noWrap/>
            <w:hideMark/>
          </w:tcPr>
          <w:p w14:paraId="0EF4AA03" w14:textId="77777777" w:rsidR="00056B9F" w:rsidRPr="00F23E32" w:rsidRDefault="00056B9F" w:rsidP="00C3236C">
            <w:r w:rsidRPr="00F23E32">
              <w:t>4814</w:t>
            </w:r>
          </w:p>
        </w:tc>
        <w:tc>
          <w:tcPr>
            <w:tcW w:w="1580" w:type="dxa"/>
            <w:tcBorders>
              <w:top w:val="single" w:sz="4" w:space="0" w:color="auto"/>
              <w:left w:val="single" w:sz="4" w:space="0" w:color="auto"/>
              <w:bottom w:val="single" w:sz="4" w:space="0" w:color="auto"/>
              <w:right w:val="single" w:sz="4" w:space="0" w:color="auto"/>
            </w:tcBorders>
            <w:noWrap/>
            <w:hideMark/>
          </w:tcPr>
          <w:p w14:paraId="5B2ADC47" w14:textId="77777777" w:rsidR="00056B9F" w:rsidRPr="00F23E32" w:rsidRDefault="00056B9F" w:rsidP="00C3236C">
            <w:r w:rsidRPr="00F23E32">
              <w:t>800</w:t>
            </w:r>
          </w:p>
        </w:tc>
        <w:tc>
          <w:tcPr>
            <w:tcW w:w="1580" w:type="dxa"/>
            <w:tcBorders>
              <w:top w:val="single" w:sz="4" w:space="0" w:color="auto"/>
              <w:left w:val="single" w:sz="4" w:space="0" w:color="auto"/>
              <w:bottom w:val="single" w:sz="4" w:space="0" w:color="auto"/>
              <w:right w:val="single" w:sz="4" w:space="0" w:color="auto"/>
            </w:tcBorders>
            <w:noWrap/>
            <w:hideMark/>
          </w:tcPr>
          <w:p w14:paraId="1651698F" w14:textId="77777777" w:rsidR="00056B9F" w:rsidRPr="00F23E32" w:rsidRDefault="00056B9F" w:rsidP="00C3236C">
            <w:r w:rsidRPr="00F23E32">
              <w:t>7000</w:t>
            </w:r>
          </w:p>
        </w:tc>
      </w:tr>
      <w:tr w:rsidR="00056B9F" w:rsidRPr="00F23E32" w14:paraId="0121553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254AD2F" w14:textId="77777777" w:rsidR="00056B9F" w:rsidRPr="00F23E32" w:rsidRDefault="00056B9F" w:rsidP="00C3236C">
            <w:r w:rsidRPr="00F23E32">
              <w:t>Latitude</w:t>
            </w:r>
          </w:p>
        </w:tc>
        <w:tc>
          <w:tcPr>
            <w:tcW w:w="1580" w:type="dxa"/>
            <w:tcBorders>
              <w:top w:val="single" w:sz="4" w:space="0" w:color="auto"/>
              <w:left w:val="single" w:sz="4" w:space="0" w:color="auto"/>
              <w:bottom w:val="single" w:sz="4" w:space="0" w:color="auto"/>
              <w:right w:val="single" w:sz="4" w:space="0" w:color="auto"/>
            </w:tcBorders>
            <w:noWrap/>
            <w:hideMark/>
          </w:tcPr>
          <w:p w14:paraId="05848B91" w14:textId="77777777" w:rsidR="00056B9F" w:rsidRPr="00F23E32" w:rsidRDefault="00056B9F" w:rsidP="00C3236C">
            <w:r w:rsidRPr="00F23E32">
              <w:t>-19.259</w:t>
            </w:r>
          </w:p>
        </w:tc>
        <w:tc>
          <w:tcPr>
            <w:tcW w:w="1580" w:type="dxa"/>
            <w:tcBorders>
              <w:top w:val="single" w:sz="4" w:space="0" w:color="auto"/>
              <w:left w:val="single" w:sz="4" w:space="0" w:color="auto"/>
              <w:bottom w:val="single" w:sz="4" w:space="0" w:color="auto"/>
              <w:right w:val="single" w:sz="4" w:space="0" w:color="auto"/>
            </w:tcBorders>
            <w:noWrap/>
            <w:hideMark/>
          </w:tcPr>
          <w:p w14:paraId="48EAE297" w14:textId="77777777" w:rsidR="00056B9F" w:rsidRPr="00F23E32" w:rsidRDefault="00056B9F" w:rsidP="00C3236C">
            <w:r w:rsidRPr="00F23E32">
              <w:t>-12.463</w:t>
            </w:r>
          </w:p>
        </w:tc>
        <w:tc>
          <w:tcPr>
            <w:tcW w:w="1580" w:type="dxa"/>
            <w:tcBorders>
              <w:top w:val="single" w:sz="4" w:space="0" w:color="auto"/>
              <w:left w:val="single" w:sz="4" w:space="0" w:color="auto"/>
              <w:bottom w:val="single" w:sz="4" w:space="0" w:color="auto"/>
              <w:right w:val="single" w:sz="4" w:space="0" w:color="auto"/>
            </w:tcBorders>
            <w:noWrap/>
            <w:hideMark/>
          </w:tcPr>
          <w:p w14:paraId="76038C11" w14:textId="77777777" w:rsidR="00056B9F" w:rsidRPr="00F23E32" w:rsidRDefault="00056B9F" w:rsidP="00C3236C">
            <w:r w:rsidRPr="00F23E32">
              <w:t>-42.882138</w:t>
            </w:r>
          </w:p>
        </w:tc>
      </w:tr>
      <w:tr w:rsidR="00056B9F" w:rsidRPr="00F23E32" w14:paraId="7B98754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76CE4417" w14:textId="77777777" w:rsidR="00056B9F" w:rsidRPr="00F23E32" w:rsidRDefault="00056B9F" w:rsidP="00C3236C">
            <w:r w:rsidRPr="00F23E32">
              <w:t>Longitude</w:t>
            </w:r>
          </w:p>
        </w:tc>
        <w:tc>
          <w:tcPr>
            <w:tcW w:w="1580" w:type="dxa"/>
            <w:tcBorders>
              <w:top w:val="single" w:sz="4" w:space="0" w:color="auto"/>
              <w:left w:val="single" w:sz="4" w:space="0" w:color="auto"/>
              <w:bottom w:val="single" w:sz="4" w:space="0" w:color="auto"/>
              <w:right w:val="single" w:sz="4" w:space="0" w:color="auto"/>
            </w:tcBorders>
            <w:noWrap/>
            <w:hideMark/>
          </w:tcPr>
          <w:p w14:paraId="621719E5" w14:textId="77777777" w:rsidR="00056B9F" w:rsidRPr="00F23E32" w:rsidRDefault="00056B9F" w:rsidP="00C3236C">
            <w:r w:rsidRPr="00F23E32">
              <w:t>146.817</w:t>
            </w:r>
          </w:p>
        </w:tc>
        <w:tc>
          <w:tcPr>
            <w:tcW w:w="1580" w:type="dxa"/>
            <w:tcBorders>
              <w:top w:val="single" w:sz="4" w:space="0" w:color="auto"/>
              <w:left w:val="single" w:sz="4" w:space="0" w:color="auto"/>
              <w:bottom w:val="single" w:sz="4" w:space="0" w:color="auto"/>
              <w:right w:val="single" w:sz="4" w:space="0" w:color="auto"/>
            </w:tcBorders>
            <w:noWrap/>
            <w:hideMark/>
          </w:tcPr>
          <w:p w14:paraId="2B494F05" w14:textId="77777777" w:rsidR="00056B9F" w:rsidRPr="00F23E32" w:rsidRDefault="00056B9F" w:rsidP="00C3236C">
            <w:r w:rsidRPr="00F23E32">
              <w:t>130.846</w:t>
            </w:r>
          </w:p>
        </w:tc>
        <w:tc>
          <w:tcPr>
            <w:tcW w:w="1580" w:type="dxa"/>
            <w:tcBorders>
              <w:top w:val="single" w:sz="4" w:space="0" w:color="auto"/>
              <w:left w:val="single" w:sz="4" w:space="0" w:color="auto"/>
              <w:bottom w:val="single" w:sz="4" w:space="0" w:color="auto"/>
              <w:right w:val="single" w:sz="4" w:space="0" w:color="auto"/>
            </w:tcBorders>
            <w:noWrap/>
            <w:hideMark/>
          </w:tcPr>
          <w:p w14:paraId="36692AB7" w14:textId="77777777" w:rsidR="00056B9F" w:rsidRPr="00F23E32" w:rsidRDefault="00056B9F" w:rsidP="00C3236C">
            <w:r w:rsidRPr="00F23E32">
              <w:t>147.327195</w:t>
            </w:r>
          </w:p>
        </w:tc>
      </w:tr>
      <w:tr w:rsidR="00056B9F" w:rsidRPr="00F23E32" w14:paraId="71F3FEAE"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2D86450" w14:textId="77777777" w:rsidR="00056B9F" w:rsidRPr="00F23E32" w:rsidRDefault="00056B9F" w:rsidP="00C3236C">
            <w:r w:rsidRPr="00F23E32">
              <w:t>Equator Titled Panels</w:t>
            </w:r>
          </w:p>
        </w:tc>
        <w:tc>
          <w:tcPr>
            <w:tcW w:w="1580" w:type="dxa"/>
            <w:tcBorders>
              <w:top w:val="single" w:sz="4" w:space="0" w:color="auto"/>
              <w:left w:val="single" w:sz="4" w:space="0" w:color="auto"/>
              <w:bottom w:val="single" w:sz="4" w:space="0" w:color="auto"/>
              <w:right w:val="single" w:sz="4" w:space="0" w:color="auto"/>
            </w:tcBorders>
            <w:noWrap/>
            <w:hideMark/>
          </w:tcPr>
          <w:p w14:paraId="628D0F07" w14:textId="77777777" w:rsidR="00056B9F" w:rsidRPr="00F23E32" w:rsidRDefault="00056B9F" w:rsidP="00C3236C">
            <w:r w:rsidRPr="00F23E32">
              <w:t>-19</w:t>
            </w:r>
          </w:p>
        </w:tc>
        <w:tc>
          <w:tcPr>
            <w:tcW w:w="1580" w:type="dxa"/>
            <w:tcBorders>
              <w:top w:val="single" w:sz="4" w:space="0" w:color="auto"/>
              <w:left w:val="single" w:sz="4" w:space="0" w:color="auto"/>
              <w:bottom w:val="single" w:sz="4" w:space="0" w:color="auto"/>
              <w:right w:val="single" w:sz="4" w:space="0" w:color="auto"/>
            </w:tcBorders>
            <w:noWrap/>
            <w:hideMark/>
          </w:tcPr>
          <w:p w14:paraId="588661B3" w14:textId="77777777" w:rsidR="00056B9F" w:rsidRPr="00F23E32" w:rsidRDefault="00056B9F" w:rsidP="00C3236C">
            <w:r w:rsidRPr="00F23E32">
              <w:t>-12</w:t>
            </w:r>
          </w:p>
        </w:tc>
        <w:tc>
          <w:tcPr>
            <w:tcW w:w="1580" w:type="dxa"/>
            <w:tcBorders>
              <w:top w:val="single" w:sz="4" w:space="0" w:color="auto"/>
              <w:left w:val="single" w:sz="4" w:space="0" w:color="auto"/>
              <w:bottom w:val="single" w:sz="4" w:space="0" w:color="auto"/>
              <w:right w:val="single" w:sz="4" w:space="0" w:color="auto"/>
            </w:tcBorders>
            <w:noWrap/>
            <w:hideMark/>
          </w:tcPr>
          <w:p w14:paraId="365EE7EB" w14:textId="77777777" w:rsidR="00056B9F" w:rsidRPr="00F23E32" w:rsidRDefault="00056B9F" w:rsidP="00C3236C">
            <w:r w:rsidRPr="00F23E32">
              <w:t>-42</w:t>
            </w:r>
          </w:p>
        </w:tc>
      </w:tr>
    </w:tbl>
    <w:p w14:paraId="387E5106" w14:textId="0A74F1A2" w:rsidR="00056B9F" w:rsidRPr="00F23E32" w:rsidRDefault="00056B9F" w:rsidP="00A46DFA">
      <w:pPr>
        <w:pStyle w:val="Heading2"/>
        <w:numPr>
          <w:ilvl w:val="1"/>
          <w:numId w:val="17"/>
        </w:numPr>
      </w:pPr>
      <w:bookmarkStart w:id="280" w:name="_Toc492808436"/>
      <w:r w:rsidRPr="00F23E32">
        <w:t>Constant Parameters</w:t>
      </w:r>
      <w:bookmarkEnd w:id="280"/>
    </w:p>
    <w:p w14:paraId="60F717BD" w14:textId="77777777" w:rsidR="00056B9F" w:rsidRPr="00F23E32" w:rsidRDefault="00056B9F" w:rsidP="00C3236C">
      <w:pPr>
        <w:rPr>
          <w:lang w:eastAsia="en-GB"/>
        </w:rPr>
      </w:pPr>
    </w:p>
    <w:p w14:paraId="02568F39" w14:textId="5B42CDF0" w:rsidR="00056B9F" w:rsidRPr="00F23E32" w:rsidRDefault="00056B9F" w:rsidP="00C3236C">
      <w:pPr>
        <w:rPr>
          <w:lang w:eastAsia="en-GB"/>
        </w:rPr>
      </w:pPr>
      <w:r w:rsidRPr="00F23E3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23E32">
        <w:rPr>
          <w:lang w:eastAsia="en-GB"/>
        </w:rPr>
        <w:fldChar w:fldCharType="begin"/>
      </w:r>
      <w:r w:rsidRPr="00F23E32">
        <w:rPr>
          <w:lang w:eastAsia="en-GB"/>
        </w:rPr>
        <w:instrText xml:space="preserve"> REF _Ref492637362 \h </w:instrText>
      </w:r>
      <w:r w:rsidRPr="00F23E32">
        <w:rPr>
          <w:lang w:eastAsia="en-GB"/>
        </w:rPr>
      </w:r>
      <w:r w:rsidRPr="00F23E32">
        <w:rPr>
          <w:lang w:eastAsia="en-GB"/>
        </w:rPr>
        <w:fldChar w:fldCharType="separate"/>
      </w:r>
      <w:r w:rsidR="00F23E32" w:rsidRPr="00F23E32">
        <w:t>Table 6</w:t>
      </w:r>
      <w:r w:rsidR="00F23E32" w:rsidRPr="00F23E32">
        <w:noBreakHyphen/>
        <w:t>2</w:t>
      </w:r>
      <w:r w:rsidRPr="00F23E32">
        <w:rPr>
          <w:lang w:eastAsia="en-GB"/>
        </w:rPr>
        <w:fldChar w:fldCharType="end"/>
      </w:r>
      <w:r w:rsidRPr="00F23E32">
        <w:rPr>
          <w:lang w:eastAsia="en-GB"/>
        </w:rPr>
        <w:t>.</w:t>
      </w:r>
    </w:p>
    <w:p w14:paraId="4DC11DDA" w14:textId="77777777" w:rsidR="00056B9F" w:rsidRPr="00F23E32" w:rsidRDefault="00056B9F" w:rsidP="00C3236C">
      <w:pPr>
        <w:rPr>
          <w:lang w:eastAsia="en-GB"/>
        </w:rPr>
      </w:pPr>
    </w:p>
    <w:p w14:paraId="04A30B1E" w14:textId="2720AC4C" w:rsidR="00056B9F" w:rsidRPr="00F23E32" w:rsidRDefault="00056B9F" w:rsidP="00C3236C">
      <w:pPr>
        <w:pStyle w:val="Caption"/>
      </w:pPr>
      <w:bookmarkStart w:id="281" w:name="_Ref492637362"/>
      <w:bookmarkStart w:id="282" w:name="_Toc492667084"/>
      <w:bookmarkStart w:id="283" w:name="_Toc492977988"/>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2</w:t>
      </w:r>
      <w:r w:rsidR="00A46DFA">
        <w:fldChar w:fldCharType="end"/>
      </w:r>
      <w:bookmarkEnd w:id="281"/>
      <w:r w:rsidRPr="00F23E32">
        <w:t xml:space="preserve"> - Constant Parameters</w:t>
      </w:r>
      <w:bookmarkEnd w:id="282"/>
      <w:bookmarkEnd w:id="283"/>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23E32"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F23E32" w:rsidRDefault="00056B9F" w:rsidP="00C3236C">
            <w:r w:rsidRPr="00F23E3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F23E32" w:rsidRDefault="00056B9F" w:rsidP="00C3236C">
            <w:r w:rsidRPr="00F23E32">
              <w:t>Value</w:t>
            </w:r>
          </w:p>
        </w:tc>
      </w:tr>
      <w:tr w:rsidR="00056B9F" w:rsidRPr="00F23E3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23E32" w:rsidRDefault="00056B9F" w:rsidP="00C3236C">
            <w:r w:rsidRPr="00F23E3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23E32" w:rsidRDefault="00056B9F" w:rsidP="00C3236C">
            <w:r w:rsidRPr="00F23E32">
              <w:t>No</w:t>
            </w:r>
          </w:p>
        </w:tc>
      </w:tr>
      <w:tr w:rsidR="00056B9F" w:rsidRPr="00F23E3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23E32" w:rsidRDefault="00056B9F" w:rsidP="00C3236C">
            <w:r w:rsidRPr="00F23E3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23E32" w:rsidRDefault="00056B9F" w:rsidP="00C3236C">
            <w:r w:rsidRPr="00F23E32">
              <w:t>No</w:t>
            </w:r>
          </w:p>
        </w:tc>
      </w:tr>
      <w:tr w:rsidR="00056B9F" w:rsidRPr="00F23E3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23E32" w:rsidRDefault="00056B9F" w:rsidP="00C3236C">
            <w:r w:rsidRPr="00F23E3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23E32" w:rsidRDefault="00056B9F" w:rsidP="00C3236C">
            <w:r w:rsidRPr="00F23E32">
              <w:t>30%</w:t>
            </w:r>
          </w:p>
        </w:tc>
      </w:tr>
      <w:tr w:rsidR="00056B9F" w:rsidRPr="00F23E3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23E32" w:rsidRDefault="00056B9F" w:rsidP="00C3236C">
            <w:r w:rsidRPr="00F23E3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23E32" w:rsidRDefault="00056B9F" w:rsidP="00C3236C">
            <w:r w:rsidRPr="00F23E32">
              <w:t>0.85</w:t>
            </w:r>
          </w:p>
        </w:tc>
      </w:tr>
      <w:tr w:rsidR="00056B9F" w:rsidRPr="00F23E3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23E32" w:rsidRDefault="00056B9F" w:rsidP="00C3236C">
            <w:r w:rsidRPr="00F23E3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23E32" w:rsidRDefault="00056B9F" w:rsidP="00C3236C">
            <w:r w:rsidRPr="00F23E32">
              <w:t>5 kW</w:t>
            </w:r>
          </w:p>
        </w:tc>
      </w:tr>
      <w:tr w:rsidR="00056B9F" w:rsidRPr="00F23E3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23E32" w:rsidRDefault="00056B9F" w:rsidP="00C3236C">
            <w:r w:rsidRPr="00F23E3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23E32" w:rsidRDefault="00056B9F" w:rsidP="00C3236C">
            <w:r w:rsidRPr="00F23E32">
              <w:t>7000 AUD</w:t>
            </w:r>
          </w:p>
        </w:tc>
      </w:tr>
      <w:tr w:rsidR="00056B9F" w:rsidRPr="00F23E3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23E32" w:rsidRDefault="00056B9F" w:rsidP="00C3236C">
            <w:r w:rsidRPr="00F23E3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23E32" w:rsidRDefault="00056B9F" w:rsidP="00C3236C">
            <w:r w:rsidRPr="00F23E32">
              <w:t>10 kWhr</w:t>
            </w:r>
          </w:p>
        </w:tc>
      </w:tr>
      <w:tr w:rsidR="00056B9F" w:rsidRPr="00F23E3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23E32" w:rsidRDefault="00056B9F" w:rsidP="00C3236C">
            <w:r w:rsidRPr="00F23E3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23E32" w:rsidRDefault="00056B9F" w:rsidP="00C3236C">
            <w:r w:rsidRPr="00F23E32">
              <w:t>9700 AUD</w:t>
            </w:r>
          </w:p>
        </w:tc>
      </w:tr>
      <w:tr w:rsidR="00056B9F" w:rsidRPr="00F23E3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23E32" w:rsidRDefault="00056B9F" w:rsidP="00C3236C">
            <w:r w:rsidRPr="00F23E3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23E32" w:rsidRDefault="00056B9F" w:rsidP="00C3236C">
            <w:r w:rsidRPr="00F23E32">
              <w:t>Equator tilted</w:t>
            </w:r>
          </w:p>
        </w:tc>
      </w:tr>
      <w:tr w:rsidR="00056B9F" w:rsidRPr="00F23E3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23E32" w:rsidRDefault="00056B9F" w:rsidP="00C3236C">
            <w:r w:rsidRPr="00F23E3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23E32" w:rsidRDefault="00056B9F" w:rsidP="00C3236C">
            <w:r w:rsidRPr="00F23E32">
              <w:t>North</w:t>
            </w:r>
          </w:p>
        </w:tc>
      </w:tr>
      <w:tr w:rsidR="00056B9F" w:rsidRPr="00F23E3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23E32" w:rsidRDefault="00056B9F" w:rsidP="00C3236C">
            <w:r w:rsidRPr="00F23E3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23E32" w:rsidRDefault="00056B9F" w:rsidP="00C3236C">
            <w:r w:rsidRPr="00F23E32">
              <w:t>No</w:t>
            </w:r>
          </w:p>
        </w:tc>
      </w:tr>
      <w:tr w:rsidR="00056B9F" w:rsidRPr="00F23E3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23E32" w:rsidRDefault="00056B9F" w:rsidP="00C3236C">
            <w:r w:rsidRPr="00F23E3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23E32" w:rsidRDefault="00056B9F" w:rsidP="00C3236C">
            <w:r w:rsidRPr="00F23E32">
              <w:t>3</w:t>
            </w:r>
          </w:p>
        </w:tc>
      </w:tr>
    </w:tbl>
    <w:p w14:paraId="223E0151" w14:textId="77777777" w:rsidR="00056B9F" w:rsidRPr="00F23E32" w:rsidRDefault="00056B9F" w:rsidP="00C3236C"/>
    <w:p w14:paraId="3FC54B21" w14:textId="77777777" w:rsidR="00056B9F" w:rsidRPr="00F23E32" w:rsidRDefault="00056B9F" w:rsidP="00C3236C"/>
    <w:p w14:paraId="0EE00E81" w14:textId="77777777" w:rsidR="00056B9F" w:rsidRPr="00F23E32" w:rsidRDefault="00056B9F" w:rsidP="00C3236C"/>
    <w:p w14:paraId="4499125A" w14:textId="77777777" w:rsidR="00056B9F" w:rsidRPr="00F23E32" w:rsidRDefault="00056B9F" w:rsidP="00C3236C"/>
    <w:p w14:paraId="3F61D5F8" w14:textId="77777777" w:rsidR="00056B9F" w:rsidRPr="00F23E32" w:rsidRDefault="00056B9F" w:rsidP="00C3236C"/>
    <w:p w14:paraId="275A6BAE" w14:textId="77777777" w:rsidR="00056B9F" w:rsidRPr="00F23E32" w:rsidRDefault="00056B9F" w:rsidP="00C3236C"/>
    <w:p w14:paraId="52E1AADB" w14:textId="77777777" w:rsidR="00056B9F" w:rsidRPr="00F23E32" w:rsidRDefault="00056B9F" w:rsidP="00C3236C"/>
    <w:p w14:paraId="366479B0" w14:textId="77777777" w:rsidR="00056B9F" w:rsidRPr="00F23E32" w:rsidRDefault="00056B9F" w:rsidP="00C3236C"/>
    <w:p w14:paraId="479D1E84" w14:textId="77777777" w:rsidR="00056B9F" w:rsidRPr="00F23E32" w:rsidRDefault="00056B9F" w:rsidP="00C3236C"/>
    <w:p w14:paraId="71A89607" w14:textId="77777777" w:rsidR="00056B9F" w:rsidRPr="00F23E32" w:rsidRDefault="00056B9F" w:rsidP="00C3236C"/>
    <w:p w14:paraId="6B906FD8" w14:textId="77777777" w:rsidR="00056B9F" w:rsidRPr="00F23E32" w:rsidRDefault="00056B9F" w:rsidP="00C3236C"/>
    <w:p w14:paraId="1F1FA17D" w14:textId="77777777" w:rsidR="00056B9F" w:rsidRPr="00F23E32" w:rsidRDefault="00056B9F" w:rsidP="00C3236C"/>
    <w:p w14:paraId="1B83012B" w14:textId="77777777" w:rsidR="00056B9F" w:rsidRPr="00F23E32" w:rsidRDefault="00056B9F" w:rsidP="00C3236C"/>
    <w:p w14:paraId="0BD09069" w14:textId="77777777" w:rsidR="00056B9F" w:rsidRPr="00F23E32" w:rsidRDefault="00056B9F" w:rsidP="00C3236C"/>
    <w:p w14:paraId="5B40D20D" w14:textId="77777777" w:rsidR="00056B9F" w:rsidRPr="00F23E32" w:rsidRDefault="00056B9F" w:rsidP="00C3236C"/>
    <w:p w14:paraId="60C7289E" w14:textId="77777777" w:rsidR="00056B9F" w:rsidRPr="00F23E32" w:rsidRDefault="00056B9F" w:rsidP="00C3236C"/>
    <w:p w14:paraId="536E24D1" w14:textId="77777777" w:rsidR="00056B9F" w:rsidRPr="00F23E32" w:rsidRDefault="00056B9F" w:rsidP="00C3236C"/>
    <w:p w14:paraId="43874396" w14:textId="77777777" w:rsidR="00056B9F" w:rsidRPr="00F23E32" w:rsidRDefault="00056B9F" w:rsidP="00C3236C"/>
    <w:p w14:paraId="3738AD48" w14:textId="77777777" w:rsidR="00056B9F" w:rsidRPr="00F23E32" w:rsidRDefault="00056B9F" w:rsidP="00C3236C"/>
    <w:p w14:paraId="145C6A31" w14:textId="77777777" w:rsidR="00056B9F" w:rsidRPr="00F23E32" w:rsidRDefault="00056B9F" w:rsidP="00C3236C"/>
    <w:p w14:paraId="386294C5" w14:textId="77777777" w:rsidR="00056B9F" w:rsidRPr="00F23E32" w:rsidRDefault="00056B9F" w:rsidP="00C3236C"/>
    <w:p w14:paraId="38F22188" w14:textId="77777777" w:rsidR="00056B9F" w:rsidRPr="00F23E32" w:rsidRDefault="00056B9F" w:rsidP="00C3236C"/>
    <w:p w14:paraId="3BFD41B0" w14:textId="77777777" w:rsidR="00056B9F" w:rsidRPr="00F23E32" w:rsidRDefault="00056B9F" w:rsidP="00C3236C"/>
    <w:p w14:paraId="7DCDCA43" w14:textId="77777777" w:rsidR="00056B9F" w:rsidRPr="00F23E32" w:rsidRDefault="00056B9F" w:rsidP="00C3236C"/>
    <w:p w14:paraId="5AD55790" w14:textId="77777777" w:rsidR="00056B9F" w:rsidRPr="00F23E32" w:rsidRDefault="00056B9F" w:rsidP="00C3236C"/>
    <w:p w14:paraId="458D0674" w14:textId="77777777" w:rsidR="00056B9F" w:rsidRPr="00F23E32" w:rsidRDefault="00056B9F" w:rsidP="00C3236C"/>
    <w:p w14:paraId="4E3D737F" w14:textId="77777777" w:rsidR="00056B9F" w:rsidRPr="00F23E32" w:rsidRDefault="00056B9F" w:rsidP="00C3236C"/>
    <w:p w14:paraId="2684A36F" w14:textId="77777777" w:rsidR="00056B9F" w:rsidRPr="00F23E32" w:rsidRDefault="00056B9F" w:rsidP="00C3236C"/>
    <w:p w14:paraId="497E9A10" w14:textId="77777777" w:rsidR="00056B9F" w:rsidRPr="00F23E32" w:rsidRDefault="00056B9F" w:rsidP="00C3236C">
      <w:pPr>
        <w:sectPr w:rsidR="00056B9F" w:rsidRPr="00F23E32">
          <w:endnotePr>
            <w:numRestart w:val="eachSect"/>
          </w:endnotePr>
          <w:type w:val="continuous"/>
          <w:pgSz w:w="11906" w:h="16838"/>
          <w:pgMar w:top="1440" w:right="1440" w:bottom="1440" w:left="1440" w:header="709" w:footer="709" w:gutter="0"/>
          <w:cols w:space="720"/>
        </w:sectPr>
      </w:pPr>
    </w:p>
    <w:p w14:paraId="18E92F42" w14:textId="77777777" w:rsidR="00056B9F" w:rsidRPr="00F23E32" w:rsidRDefault="00056B9F" w:rsidP="00C3236C"/>
    <w:p w14:paraId="44C6A97A" w14:textId="288CAD6B" w:rsidR="00056B9F" w:rsidRPr="00F23E32" w:rsidRDefault="00056B9F" w:rsidP="00A46DFA">
      <w:pPr>
        <w:pStyle w:val="Heading2"/>
        <w:numPr>
          <w:ilvl w:val="1"/>
          <w:numId w:val="17"/>
        </w:numPr>
      </w:pPr>
      <w:bookmarkStart w:id="284" w:name="_Toc492808437"/>
      <w:r w:rsidRPr="00F23E32">
        <w:t>Output Production Figures</w:t>
      </w:r>
      <w:bookmarkEnd w:id="284"/>
    </w:p>
    <w:p w14:paraId="1460977F" w14:textId="2973854A" w:rsidR="00056B9F" w:rsidRPr="00F23E32" w:rsidRDefault="00056B9F" w:rsidP="00C3236C">
      <w:pPr>
        <w:rPr>
          <w:lang w:eastAsia="en-GB"/>
        </w:rPr>
      </w:pPr>
      <w:r w:rsidRPr="00F23E32">
        <w:rPr>
          <w:lang w:eastAsia="en-GB"/>
        </w:rPr>
        <w:t xml:space="preserve">The output production figures were retrived from the program and are shown in </w:t>
      </w:r>
      <w:r w:rsidRPr="00F23E32">
        <w:rPr>
          <w:lang w:eastAsia="en-GB"/>
        </w:rPr>
        <w:fldChar w:fldCharType="begin"/>
      </w:r>
      <w:r w:rsidRPr="00F23E32">
        <w:rPr>
          <w:lang w:eastAsia="en-GB"/>
        </w:rPr>
        <w:instrText xml:space="preserve"> REF _Ref492743114 \h </w:instrText>
      </w:r>
      <w:r w:rsidRPr="00F23E32">
        <w:rPr>
          <w:lang w:eastAsia="en-GB"/>
        </w:rPr>
      </w:r>
      <w:r w:rsidRPr="00F23E32">
        <w:rPr>
          <w:lang w:eastAsia="en-GB"/>
        </w:rPr>
        <w:fldChar w:fldCharType="separate"/>
      </w:r>
      <w:r w:rsidR="00F23E32" w:rsidRPr="00F23E32">
        <w:t>Table 6</w:t>
      </w:r>
      <w:r w:rsidR="00F23E32" w:rsidRPr="00F23E32">
        <w:noBreakHyphen/>
        <w:t>3</w:t>
      </w:r>
      <w:r w:rsidRPr="00F23E32">
        <w:rPr>
          <w:lang w:eastAsia="en-GB"/>
        </w:rPr>
        <w:fldChar w:fldCharType="end"/>
      </w:r>
      <w:r w:rsidRPr="00F23E32">
        <w:rPr>
          <w:lang w:eastAsia="en-GB"/>
        </w:rPr>
        <w:t xml:space="preserve"> for each prospective location</w:t>
      </w:r>
    </w:p>
    <w:p w14:paraId="58A0A55F" w14:textId="77777777" w:rsidR="00056B9F" w:rsidRPr="00F23E32" w:rsidRDefault="00056B9F" w:rsidP="00C3236C"/>
    <w:p w14:paraId="25F51D3B" w14:textId="57CA5399" w:rsidR="00056B9F" w:rsidRPr="00F23E32" w:rsidRDefault="00056B9F" w:rsidP="00C3236C">
      <w:pPr>
        <w:pStyle w:val="Caption"/>
      </w:pPr>
      <w:bookmarkStart w:id="285" w:name="_Ref492743114"/>
      <w:bookmarkStart w:id="286" w:name="_Toc492977989"/>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3</w:t>
      </w:r>
      <w:r w:rsidR="00A46DFA">
        <w:fldChar w:fldCharType="end"/>
      </w:r>
      <w:bookmarkEnd w:id="285"/>
      <w:r w:rsidRPr="00F23E32">
        <w:t xml:space="preserve"> - Output Production Figures</w:t>
      </w:r>
      <w:bookmarkEnd w:id="286"/>
    </w:p>
    <w:tbl>
      <w:tblPr>
        <w:tblStyle w:val="GridTable1Light"/>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5"/>
        <w:gridCol w:w="1580"/>
        <w:gridCol w:w="1580"/>
        <w:gridCol w:w="1580"/>
      </w:tblGrid>
      <w:tr w:rsidR="00056B9F" w:rsidRPr="00F23E32" w14:paraId="606A2C01" w14:textId="77777777" w:rsidTr="00556925">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6F339B" w14:textId="77777777" w:rsidR="00056B9F" w:rsidRPr="00F23E32" w:rsidRDefault="00056B9F" w:rsidP="00C3236C">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01B8C9D" w14:textId="77777777" w:rsidR="00056B9F" w:rsidRPr="00F23E32" w:rsidRDefault="00056B9F" w:rsidP="00C3236C">
            <w:pPr>
              <w:cnfStyle w:val="100000000000" w:firstRow="1" w:lastRow="0" w:firstColumn="0" w:lastColumn="0" w:oddVBand="0" w:evenVBand="0" w:oddHBand="0" w:evenHBand="0" w:firstRowFirstColumn="0" w:firstRowLastColumn="0" w:lastRowFirstColumn="0" w:lastRowLastColumn="0"/>
            </w:pPr>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BEE2B92" w14:textId="77777777" w:rsidR="00056B9F" w:rsidRPr="00F23E32" w:rsidRDefault="00056B9F" w:rsidP="00C3236C">
            <w:pPr>
              <w:cnfStyle w:val="100000000000" w:firstRow="1" w:lastRow="0" w:firstColumn="0" w:lastColumn="0" w:oddVBand="0" w:evenVBand="0" w:oddHBand="0" w:evenHBand="0" w:firstRowFirstColumn="0" w:firstRowLastColumn="0" w:lastRowFirstColumn="0" w:lastRowLastColumn="0"/>
            </w:pPr>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B0A2CEC" w14:textId="77777777" w:rsidR="00056B9F" w:rsidRPr="00F23E32" w:rsidRDefault="00056B9F" w:rsidP="00C3236C">
            <w:pPr>
              <w:cnfStyle w:val="100000000000" w:firstRow="1" w:lastRow="0" w:firstColumn="0" w:lastColumn="0" w:oddVBand="0" w:evenVBand="0" w:oddHBand="0" w:evenHBand="0" w:firstRowFirstColumn="0" w:firstRowLastColumn="0" w:lastRowFirstColumn="0" w:lastRowLastColumn="0"/>
            </w:pPr>
            <w:r w:rsidRPr="00F23E32">
              <w:t>Hobart</w:t>
            </w:r>
          </w:p>
        </w:tc>
      </w:tr>
      <w:tr w:rsidR="00056B9F" w:rsidRPr="00F23E32" w14:paraId="6E1F428B"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4270D22" w14:textId="77777777" w:rsidR="00056B9F" w:rsidRPr="00F23E32" w:rsidRDefault="00056B9F" w:rsidP="00C3236C">
            <w:r w:rsidRPr="00F23E32">
              <w:t>Daily Us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2FCB56"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9.2</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9870F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8.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8339670"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7.2</w:t>
            </w:r>
          </w:p>
        </w:tc>
      </w:tr>
      <w:tr w:rsidR="00056B9F" w:rsidRPr="00F23E32" w14:paraId="7E1A051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048B213" w14:textId="77777777" w:rsidR="00056B9F" w:rsidRPr="00F23E32" w:rsidRDefault="00056B9F" w:rsidP="00C3236C">
            <w:r w:rsidRPr="00F23E32">
              <w:t>Daily Production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FE46C2D"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4.692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16DC0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6.94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D04D988"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7.7225</w:t>
            </w:r>
          </w:p>
        </w:tc>
      </w:tr>
      <w:tr w:rsidR="00056B9F" w:rsidRPr="00F23E32" w14:paraId="2904A279"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741C5D4" w14:textId="77777777" w:rsidR="00056B9F" w:rsidRPr="00F23E32" w:rsidRDefault="00056B9F" w:rsidP="00C3236C">
            <w:r w:rsidRPr="00F23E32">
              <w:t>Daily Stor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14F2FB4"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E5F67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22DFB0B"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0</w:t>
            </w:r>
          </w:p>
        </w:tc>
      </w:tr>
      <w:tr w:rsidR="00056B9F" w:rsidRPr="00F23E32" w14:paraId="48A1D98F"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31D9CEC1" w14:textId="77777777" w:rsidR="00056B9F" w:rsidRPr="00F23E32" w:rsidRDefault="00056B9F" w:rsidP="00C3236C">
            <w:r w:rsidRPr="00F23E32">
              <w:t>Total Exported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BDD90F1"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6.461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E0E2453"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7.963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F945587"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815</w:t>
            </w:r>
          </w:p>
        </w:tc>
      </w:tr>
      <w:tr w:rsidR="00056B9F" w:rsidRPr="00F23E32" w14:paraId="26818457"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042421AA" w14:textId="77777777" w:rsidR="00056B9F" w:rsidRPr="00F23E32" w:rsidRDefault="00056B9F" w:rsidP="00C3236C">
            <w:r w:rsidRPr="00F23E32">
              <w:t>Daily Cost – Standard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92C1AA5"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326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C072C5F"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13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A3DF8E0"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7.5453</w:t>
            </w:r>
          </w:p>
        </w:tc>
      </w:tr>
      <w:tr w:rsidR="00056B9F" w:rsidRPr="00F23E32" w14:paraId="03FEBE86"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1BEC4B6" w14:textId="77777777" w:rsidR="00056B9F" w:rsidRPr="00F23E32" w:rsidRDefault="00056B9F" w:rsidP="00C3236C">
            <w:r w:rsidRPr="00F23E32">
              <w:t>Daily Cost – Im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E8D626B"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2688</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10576B8"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1336</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A82E23"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3.1325</w:t>
            </w:r>
          </w:p>
        </w:tc>
      </w:tr>
      <w:tr w:rsidR="00056B9F" w:rsidRPr="00F23E32" w14:paraId="1CF9887D"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EDFCAEF" w14:textId="77777777" w:rsidR="00056B9F" w:rsidRPr="00F23E32" w:rsidRDefault="00056B9F" w:rsidP="00C3236C">
            <w:r w:rsidRPr="00F23E32">
              <w:t>Daily Cost – Ex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A790BC4"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500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0C528FC"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616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6C209AA"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1405</w:t>
            </w:r>
          </w:p>
        </w:tc>
      </w:tr>
      <w:tr w:rsidR="00056B9F" w:rsidRPr="00F23E32" w14:paraId="3F9A65C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BF5F30F" w14:textId="77777777" w:rsidR="00056B9F" w:rsidRPr="00F23E32" w:rsidRDefault="00056B9F" w:rsidP="00C3236C">
            <w:r w:rsidRPr="00F23E32">
              <w:t>Daily Cost - Acutal Savings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7A6383"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557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34862FF"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88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B0A9246"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5532</w:t>
            </w:r>
          </w:p>
        </w:tc>
      </w:tr>
      <w:tr w:rsidR="00056B9F" w:rsidRPr="00F23E32" w14:paraId="38945C45"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13EDDFB" w14:textId="77777777" w:rsidR="00056B9F" w:rsidRPr="00F23E32" w:rsidRDefault="00056B9F" w:rsidP="00C3236C">
            <w:r w:rsidRPr="00F23E32">
              <w:t>Energy Sources Analysis - Solar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3D6AE7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2.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DF0D61D"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7.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B52F52B"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1.7%</w:t>
            </w:r>
          </w:p>
        </w:tc>
      </w:tr>
      <w:tr w:rsidR="00056B9F" w:rsidRPr="00F23E32" w14:paraId="4E8F1A30"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EA4A167" w14:textId="77777777" w:rsidR="00056B9F" w:rsidRPr="00F23E32" w:rsidRDefault="00056B9F" w:rsidP="00C3236C">
            <w:r w:rsidRPr="00F23E32">
              <w:t>Energy Sources Analysis - Battery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CD0BA31"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2.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6E83D878"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2.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314585F"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36.8%</w:t>
            </w:r>
          </w:p>
        </w:tc>
      </w:tr>
      <w:tr w:rsidR="00056B9F" w:rsidRPr="00F23E32" w14:paraId="709FA18A"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2EC8FEF" w14:textId="77777777" w:rsidR="00056B9F" w:rsidRPr="00F23E32" w:rsidRDefault="00056B9F" w:rsidP="00C3236C">
            <w:r w:rsidRPr="00F23E32">
              <w:t>Energy Sources Analysis - Grid Imports</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85A9E44"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7765365"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16A287A"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1.5%</w:t>
            </w:r>
          </w:p>
        </w:tc>
      </w:tr>
    </w:tbl>
    <w:p w14:paraId="37052771" w14:textId="77777777" w:rsidR="00056B9F" w:rsidRPr="00F23E32" w:rsidRDefault="00056B9F" w:rsidP="00C3236C">
      <w:pPr>
        <w:sectPr w:rsidR="00056B9F" w:rsidRPr="00F23E32">
          <w:endnotePr>
            <w:numRestart w:val="eachSect"/>
          </w:endnotePr>
          <w:pgSz w:w="11906" w:h="16838"/>
          <w:pgMar w:top="1440" w:right="1440" w:bottom="1440" w:left="1440" w:header="709" w:footer="709" w:gutter="0"/>
          <w:cols w:space="720"/>
        </w:sectPr>
      </w:pPr>
    </w:p>
    <w:p w14:paraId="5BC6DAB6" w14:textId="015E10FD" w:rsidR="00056B9F" w:rsidRPr="00F23E32" w:rsidRDefault="00056B9F" w:rsidP="00A46DFA">
      <w:pPr>
        <w:pStyle w:val="Heading2"/>
        <w:numPr>
          <w:ilvl w:val="1"/>
          <w:numId w:val="17"/>
        </w:numPr>
      </w:pPr>
      <w:bookmarkStart w:id="287" w:name="_Toc492808438"/>
      <w:r w:rsidRPr="00F23E32">
        <w:t>Output Finance Figures</w:t>
      </w:r>
      <w:bookmarkEnd w:id="287"/>
    </w:p>
    <w:p w14:paraId="76C16EF3" w14:textId="154A5D80" w:rsidR="00056B9F" w:rsidRPr="00F23E32" w:rsidRDefault="00056B9F" w:rsidP="00C3236C">
      <w:pPr>
        <w:rPr>
          <w:lang w:eastAsia="en-GB"/>
        </w:rPr>
      </w:pPr>
      <w:r w:rsidRPr="00F23E32">
        <w:rPr>
          <w:lang w:eastAsia="en-GB"/>
        </w:rPr>
        <w:t xml:space="preserve">The output finance figures were retrived from the program and are shown in </w:t>
      </w:r>
      <w:r w:rsidRPr="00F23E32">
        <w:rPr>
          <w:lang w:eastAsia="en-GB"/>
        </w:rPr>
        <w:fldChar w:fldCharType="begin"/>
      </w:r>
      <w:r w:rsidRPr="00F23E32">
        <w:rPr>
          <w:lang w:eastAsia="en-GB"/>
        </w:rPr>
        <w:instrText xml:space="preserve"> REF _Ref492743329 \h </w:instrText>
      </w:r>
      <w:r w:rsidRPr="00F23E32">
        <w:rPr>
          <w:lang w:eastAsia="en-GB"/>
        </w:rPr>
      </w:r>
      <w:r w:rsidRPr="00F23E32">
        <w:rPr>
          <w:lang w:eastAsia="en-GB"/>
        </w:rPr>
        <w:fldChar w:fldCharType="separate"/>
      </w:r>
      <w:r w:rsidR="00F23E32" w:rsidRPr="00F23E32">
        <w:t>Table 6</w:t>
      </w:r>
      <w:r w:rsidR="00F23E32" w:rsidRPr="00F23E32">
        <w:noBreakHyphen/>
        <w:t>4</w:t>
      </w:r>
      <w:r w:rsidRPr="00F23E32">
        <w:rPr>
          <w:lang w:eastAsia="en-GB"/>
        </w:rPr>
        <w:fldChar w:fldCharType="end"/>
      </w:r>
      <w:r w:rsidRPr="00F23E32">
        <w:rPr>
          <w:lang w:eastAsia="en-GB"/>
        </w:rPr>
        <w:t xml:space="preserve"> for each prospective location</w:t>
      </w:r>
    </w:p>
    <w:p w14:paraId="75CA63A0" w14:textId="77777777" w:rsidR="00056B9F" w:rsidRPr="00F23E32" w:rsidRDefault="00056B9F" w:rsidP="00C3236C"/>
    <w:p w14:paraId="705CDAFF" w14:textId="7F405C9B" w:rsidR="00056B9F" w:rsidRPr="00F23E32" w:rsidRDefault="00056B9F" w:rsidP="00C3236C">
      <w:pPr>
        <w:pStyle w:val="Caption"/>
      </w:pPr>
      <w:bookmarkStart w:id="288" w:name="_Ref492743329"/>
      <w:bookmarkStart w:id="289" w:name="_Hlk492804246"/>
      <w:bookmarkStart w:id="290" w:name="_Toc492977990"/>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4</w:t>
      </w:r>
      <w:r w:rsidR="00A46DFA">
        <w:fldChar w:fldCharType="end"/>
      </w:r>
      <w:bookmarkEnd w:id="288"/>
      <w:r w:rsidRPr="00F23E32">
        <w:t xml:space="preserve"> - Output Finance Figures</w:t>
      </w:r>
      <w:bookmarkEnd w:id="290"/>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056B9F" w:rsidRPr="00F23E32" w14:paraId="429C60B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4A5BCD" w14:textId="77777777" w:rsidR="00056B9F" w:rsidRPr="00F23E32" w:rsidRDefault="00056B9F" w:rsidP="00C3236C">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B0A85C" w14:textId="77777777" w:rsidR="00056B9F" w:rsidRPr="00F23E32" w:rsidRDefault="00056B9F" w:rsidP="00C3236C">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377F95" w14:textId="77777777" w:rsidR="00056B9F" w:rsidRPr="00F23E32" w:rsidRDefault="00056B9F" w:rsidP="00C3236C">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262669" w14:textId="77777777" w:rsidR="00056B9F" w:rsidRPr="00F23E32" w:rsidRDefault="00056B9F" w:rsidP="00C3236C">
            <w:r w:rsidRPr="00F23E32">
              <w:t>Hobart</w:t>
            </w:r>
          </w:p>
        </w:tc>
      </w:tr>
      <w:tr w:rsidR="00056B9F" w:rsidRPr="00F23E32" w14:paraId="471F5EF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3781D9" w14:textId="77777777" w:rsidR="00056B9F" w:rsidRPr="00F23E32" w:rsidRDefault="00056B9F" w:rsidP="00C3236C">
            <w:r w:rsidRPr="00F23E32">
              <w:t>Annualised Life Cycle Cost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07D1B86" w14:textId="77777777" w:rsidR="00056B9F" w:rsidRPr="00F23E32" w:rsidRDefault="00056B9F" w:rsidP="00C3236C">
            <w:r w:rsidRPr="00F23E32">
              <w:t>0.160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95DEA3" w14:textId="77777777" w:rsidR="00056B9F" w:rsidRPr="00F23E32" w:rsidRDefault="00056B9F" w:rsidP="00C3236C">
            <w:r w:rsidRPr="00F23E32">
              <w:t>0.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8AEFD4" w14:textId="77777777" w:rsidR="00056B9F" w:rsidRPr="00F23E32" w:rsidRDefault="00056B9F" w:rsidP="00C3236C">
            <w:r w:rsidRPr="00F23E32">
              <w:t>0.2233</w:t>
            </w:r>
          </w:p>
        </w:tc>
      </w:tr>
      <w:tr w:rsidR="00056B9F" w:rsidRPr="00F23E32" w14:paraId="06455455"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8B50D3" w14:textId="77777777" w:rsidR="00056B9F" w:rsidRPr="00F23E32" w:rsidRDefault="00056B9F" w:rsidP="00C3236C">
            <w:r w:rsidRPr="00F23E32">
              <w:t>Annual Payment -  Opt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A86461" w14:textId="77777777" w:rsidR="00056B9F" w:rsidRPr="00F23E32" w:rsidRDefault="00056B9F" w:rsidP="00C3236C">
            <w:r w:rsidRPr="00F23E32">
              <w:t>0.162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71F99C8" w14:textId="77777777" w:rsidR="00056B9F" w:rsidRPr="00F23E32" w:rsidRDefault="00056B9F" w:rsidP="00C3236C">
            <w:r w:rsidRPr="00F23E32">
              <w:t>0.148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5B5E82" w14:textId="77777777" w:rsidR="00056B9F" w:rsidRPr="00F23E32" w:rsidRDefault="00056B9F" w:rsidP="00C3236C">
            <w:r w:rsidRPr="00F23E32">
              <w:t>0.2262</w:t>
            </w:r>
          </w:p>
        </w:tc>
      </w:tr>
      <w:tr w:rsidR="00056B9F" w:rsidRPr="00F23E32" w14:paraId="23FBBE1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C0EFB7" w14:textId="77777777" w:rsidR="00056B9F" w:rsidRPr="00F23E32" w:rsidRDefault="00056B9F" w:rsidP="00C3236C">
            <w:r w:rsidRPr="00F23E32">
              <w:t>Annual Payment -  Likely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0B8F7BF" w14:textId="77777777" w:rsidR="00056B9F" w:rsidRPr="00F23E32" w:rsidRDefault="00056B9F" w:rsidP="00C3236C">
            <w:r w:rsidRPr="00F23E32">
              <w:t>0.20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050E6C" w14:textId="77777777" w:rsidR="00056B9F" w:rsidRPr="00F23E32" w:rsidRDefault="00056B9F" w:rsidP="00C3236C">
            <w:r w:rsidRPr="00F23E32">
              <w:t>0.188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0737FE" w14:textId="77777777" w:rsidR="00056B9F" w:rsidRPr="00F23E32" w:rsidRDefault="00056B9F" w:rsidP="00C3236C">
            <w:r w:rsidRPr="00F23E32">
              <w:t>0.2872</w:t>
            </w:r>
          </w:p>
        </w:tc>
      </w:tr>
      <w:tr w:rsidR="00056B9F" w:rsidRPr="00F23E32" w14:paraId="686832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B7BE97" w14:textId="77777777" w:rsidR="00056B9F" w:rsidRPr="00F23E32" w:rsidRDefault="00056B9F" w:rsidP="00C3236C">
            <w:r w:rsidRPr="00F23E32">
              <w:t>Annual Payment -  Pess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317589C" w14:textId="77777777" w:rsidR="00056B9F" w:rsidRPr="00F23E32" w:rsidRDefault="00056B9F" w:rsidP="00C3236C">
            <w:r w:rsidRPr="00F23E32">
              <w:t>0.255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1AF2386" w14:textId="77777777" w:rsidR="00056B9F" w:rsidRPr="00F23E32" w:rsidRDefault="00056B9F" w:rsidP="00C3236C">
            <w:r w:rsidRPr="00F23E32">
              <w:t>0.2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F2B720" w14:textId="77777777" w:rsidR="00056B9F" w:rsidRPr="00F23E32" w:rsidRDefault="00056B9F" w:rsidP="00C3236C">
            <w:r w:rsidRPr="00F23E32">
              <w:t>0.3558</w:t>
            </w:r>
          </w:p>
        </w:tc>
      </w:tr>
      <w:tr w:rsidR="00056B9F" w:rsidRPr="00F23E32" w14:paraId="384E8DB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69E79C" w14:textId="77777777" w:rsidR="00056B9F" w:rsidRPr="00F23E32" w:rsidRDefault="00056B9F" w:rsidP="00C3236C">
            <w:r w:rsidRPr="00F23E32">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9E6FED8" w14:textId="77777777" w:rsidR="00056B9F" w:rsidRPr="00F23E32" w:rsidRDefault="00056B9F" w:rsidP="00C3236C">
            <w:r w:rsidRPr="00F23E32">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CBA6FF" w14:textId="77777777" w:rsidR="00056B9F" w:rsidRPr="00F23E32" w:rsidRDefault="00056B9F" w:rsidP="00C3236C">
            <w:r w:rsidRPr="00F23E32">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D25688" w14:textId="77777777" w:rsidR="00056B9F" w:rsidRPr="00F23E32" w:rsidRDefault="00056B9F" w:rsidP="00C3236C">
            <w:r w:rsidRPr="00F23E32">
              <w:t>2.132</w:t>
            </w:r>
          </w:p>
        </w:tc>
      </w:tr>
      <w:tr w:rsidR="00056B9F" w:rsidRPr="00F23E32" w14:paraId="3BEBD1CA"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9EF441" w14:textId="77777777" w:rsidR="00056B9F" w:rsidRPr="00F23E32" w:rsidRDefault="00056B9F" w:rsidP="00C3236C">
            <w:r w:rsidRPr="00F23E32">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50D2E7D" w14:textId="77777777" w:rsidR="00056B9F" w:rsidRPr="00F23E32" w:rsidRDefault="00056B9F" w:rsidP="00C3236C">
            <w:r w:rsidRPr="00F23E32">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5BD5930" w14:textId="77777777" w:rsidR="00056B9F" w:rsidRPr="00F23E32" w:rsidRDefault="00056B9F" w:rsidP="00C3236C">
            <w:r w:rsidRPr="00F23E32">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134FDD" w14:textId="77777777" w:rsidR="00056B9F" w:rsidRPr="00F23E32" w:rsidRDefault="00056B9F" w:rsidP="00C3236C">
            <w:r w:rsidRPr="00F23E32">
              <w:t>-3.6341</w:t>
            </w:r>
          </w:p>
        </w:tc>
      </w:tr>
      <w:tr w:rsidR="00056B9F" w:rsidRPr="00F23E32" w14:paraId="4CB774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DBF9A3" w14:textId="77777777" w:rsidR="00056B9F" w:rsidRPr="00F23E32" w:rsidRDefault="00056B9F" w:rsidP="00C3236C">
            <w:r w:rsidRPr="00F23E32">
              <w:t>Expected Savings – Month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204D873" w14:textId="77777777" w:rsidR="00056B9F" w:rsidRPr="00F23E32" w:rsidRDefault="00056B9F" w:rsidP="00C3236C">
            <w:r w:rsidRPr="00F23E32">
              <w:t>166.72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F0A5BE" w14:textId="77777777" w:rsidR="00056B9F" w:rsidRPr="00F23E32" w:rsidRDefault="00056B9F" w:rsidP="00C3236C">
            <w:r w:rsidRPr="00F23E32">
              <w:t>176.456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34E81" w14:textId="77777777" w:rsidR="00056B9F" w:rsidRPr="00F23E32" w:rsidRDefault="00056B9F" w:rsidP="00C3236C">
            <w:r w:rsidRPr="00F23E32">
              <w:t>136.5966</w:t>
            </w:r>
          </w:p>
        </w:tc>
      </w:tr>
      <w:tr w:rsidR="00056B9F" w:rsidRPr="00F23E32" w14:paraId="412EAEA2"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00BADE" w14:textId="77777777" w:rsidR="00056B9F" w:rsidRPr="00F23E32" w:rsidRDefault="00056B9F" w:rsidP="00C3236C">
            <w:r w:rsidRPr="00F23E32">
              <w:t>Expected Savings – Year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DB3B5" w14:textId="77777777" w:rsidR="00056B9F" w:rsidRPr="00F23E32" w:rsidRDefault="00056B9F" w:rsidP="00C3236C">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0B41785" w14:textId="77777777" w:rsidR="00056B9F" w:rsidRPr="00F23E32" w:rsidRDefault="00056B9F" w:rsidP="00C3236C">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7F73164" w14:textId="77777777" w:rsidR="00056B9F" w:rsidRPr="00F23E32" w:rsidRDefault="00056B9F" w:rsidP="00C3236C">
            <w:r w:rsidRPr="00F23E32">
              <w:t>1661.9</w:t>
            </w:r>
          </w:p>
        </w:tc>
      </w:tr>
      <w:tr w:rsidR="00056B9F" w:rsidRPr="00F23E32" w14:paraId="0CB7745F"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EE4682" w14:textId="77777777" w:rsidR="00056B9F" w:rsidRPr="00F23E32" w:rsidRDefault="00056B9F" w:rsidP="00C3236C">
            <w:r w:rsidRPr="00F23E32">
              <w:t>Expected Savings - 1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13B1E8" w14:textId="77777777" w:rsidR="00056B9F" w:rsidRPr="00F23E32" w:rsidRDefault="00056B9F" w:rsidP="00C3236C">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9CF278" w14:textId="77777777" w:rsidR="00056B9F" w:rsidRPr="00F23E32" w:rsidRDefault="00056B9F" w:rsidP="00C3236C">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E8956" w14:textId="77777777" w:rsidR="00056B9F" w:rsidRPr="00F23E32" w:rsidRDefault="00056B9F" w:rsidP="00C3236C">
            <w:r w:rsidRPr="00F23E32">
              <w:t>16619</w:t>
            </w:r>
          </w:p>
        </w:tc>
      </w:tr>
      <w:tr w:rsidR="00056B9F" w:rsidRPr="00F23E32" w14:paraId="4182AE3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F828F7" w14:textId="77777777" w:rsidR="00056B9F" w:rsidRPr="00F23E32" w:rsidRDefault="00056B9F" w:rsidP="00C3236C">
            <w:r w:rsidRPr="00F23E32">
              <w:t>Expected Savings - 2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487E5E" w14:textId="77777777" w:rsidR="00056B9F" w:rsidRPr="00F23E32" w:rsidRDefault="00056B9F" w:rsidP="00C3236C">
            <w:r w:rsidRPr="00F23E32">
              <w:t>405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24D90E" w14:textId="77777777" w:rsidR="00056B9F" w:rsidRPr="00F23E32" w:rsidRDefault="00056B9F" w:rsidP="00C3236C">
            <w:r w:rsidRPr="00F23E32">
              <w:t>4293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FA7C021" w14:textId="77777777" w:rsidR="00056B9F" w:rsidRPr="00F23E32" w:rsidRDefault="00056B9F" w:rsidP="00C3236C">
            <w:r w:rsidRPr="00F23E32">
              <w:t>33239</w:t>
            </w:r>
          </w:p>
        </w:tc>
      </w:tr>
      <w:tr w:rsidR="00056B9F" w:rsidRPr="00F23E32" w14:paraId="0F590E5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627A54" w14:textId="77777777" w:rsidR="00056B9F" w:rsidRPr="00F23E32" w:rsidRDefault="00056B9F" w:rsidP="00C3236C">
            <w:r w:rsidRPr="00F23E32">
              <w:t>Payback Period (years)</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FBB624" w14:textId="77777777" w:rsidR="00056B9F" w:rsidRPr="00F23E32" w:rsidRDefault="00056B9F" w:rsidP="00C3236C">
            <w:r w:rsidRPr="00F23E32">
              <w:t>13.014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48763D0" w14:textId="77777777" w:rsidR="00056B9F" w:rsidRPr="00F23E32" w:rsidRDefault="00056B9F" w:rsidP="00C3236C">
            <w:r w:rsidRPr="00F23E32">
              <w:t>12.29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0CE925" w14:textId="77777777" w:rsidR="00056B9F" w:rsidRPr="00F23E32" w:rsidRDefault="00056B9F" w:rsidP="00C3236C">
            <w:r w:rsidRPr="00F23E32">
              <w:t>15.8852</w:t>
            </w:r>
          </w:p>
        </w:tc>
      </w:tr>
      <w:tr w:rsidR="00056B9F" w:rsidRPr="00F23E32" w14:paraId="00DF365B"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8776D8" w14:textId="77777777" w:rsidR="00056B9F" w:rsidRPr="00F23E32" w:rsidRDefault="00056B9F" w:rsidP="00C3236C">
            <w:r w:rsidRPr="00F23E32">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5E71D7F" w14:textId="77777777" w:rsidR="00056B9F" w:rsidRPr="00F23E32" w:rsidRDefault="00056B9F" w:rsidP="00C3236C">
            <w:r w:rsidRPr="00F23E32">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6399F5" w14:textId="77777777" w:rsidR="00056B9F" w:rsidRPr="00F23E32" w:rsidRDefault="00056B9F" w:rsidP="00C3236C">
            <w:r w:rsidRPr="00F23E32">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E16198F" w14:textId="77777777" w:rsidR="00056B9F" w:rsidRPr="00F23E32" w:rsidRDefault="00056B9F" w:rsidP="00C3236C">
            <w:r w:rsidRPr="00F23E32">
              <w:t>7212.1</w:t>
            </w:r>
          </w:p>
        </w:tc>
      </w:tr>
      <w:bookmarkEnd w:id="289"/>
    </w:tbl>
    <w:p w14:paraId="0E34E567" w14:textId="77777777" w:rsidR="00056B9F" w:rsidRPr="00F23E32" w:rsidRDefault="00056B9F" w:rsidP="00C3236C">
      <w:pPr>
        <w:sectPr w:rsidR="00056B9F" w:rsidRPr="00F23E32">
          <w:endnotePr>
            <w:numRestart w:val="eachSect"/>
          </w:endnotePr>
          <w:pgSz w:w="11906" w:h="16838"/>
          <w:pgMar w:top="1440" w:right="1440" w:bottom="1440" w:left="1440" w:header="709" w:footer="709" w:gutter="0"/>
          <w:cols w:space="720"/>
        </w:sectPr>
      </w:pPr>
    </w:p>
    <w:p w14:paraId="1E515792" w14:textId="47CB3040" w:rsidR="00056B9F" w:rsidRPr="00F23E32" w:rsidRDefault="00056B9F" w:rsidP="00A46DFA">
      <w:pPr>
        <w:pStyle w:val="Heading2"/>
        <w:numPr>
          <w:ilvl w:val="1"/>
          <w:numId w:val="17"/>
        </w:numPr>
      </w:pPr>
      <w:bookmarkStart w:id="291" w:name="_Toc492808439"/>
      <w:r w:rsidRPr="00F23E32">
        <w:t>Monthly kWhr Production Graphs</w:t>
      </w:r>
      <w:bookmarkEnd w:id="291"/>
    </w:p>
    <w:p w14:paraId="31992F07" w14:textId="77777777" w:rsidR="00056B9F" w:rsidRPr="00F23E32" w:rsidRDefault="00056B9F" w:rsidP="00C3236C">
      <w:pPr>
        <w:rPr>
          <w:lang w:eastAsia="en-GB"/>
        </w:rPr>
      </w:pPr>
      <w:r w:rsidRPr="00F23E32">
        <w:rPr>
          <w:lang w:eastAsia="en-GB"/>
        </w:rPr>
        <w:t xml:space="preserve">The average monthly kWhr per day expected production for each location is shown in </w:t>
      </w:r>
    </w:p>
    <w:p w14:paraId="5CADFD77" w14:textId="62B0D4F7" w:rsidR="00056B9F" w:rsidRPr="00F23E32" w:rsidRDefault="00056B9F" w:rsidP="00C3236C">
      <w:pPr>
        <w:rPr>
          <w:lang w:eastAsia="en-GB"/>
        </w:rPr>
      </w:pPr>
      <w:r w:rsidRPr="00F23E32">
        <w:rPr>
          <w:lang w:eastAsia="en-GB"/>
        </w:rPr>
        <w:fldChar w:fldCharType="begin"/>
      </w:r>
      <w:r w:rsidRPr="00F23E32">
        <w:rPr>
          <w:lang w:eastAsia="en-GB"/>
        </w:rPr>
        <w:instrText xml:space="preserve"> REF _Ref492741391 \h </w:instrText>
      </w:r>
      <w:r w:rsidRPr="00F23E32">
        <w:rPr>
          <w:lang w:eastAsia="en-GB"/>
        </w:rPr>
      </w:r>
      <w:r w:rsidRPr="00F23E32">
        <w:rPr>
          <w:lang w:eastAsia="en-GB"/>
        </w:rPr>
        <w:fldChar w:fldCharType="separate"/>
      </w:r>
      <w:r w:rsidR="00F23E32" w:rsidRPr="00F23E32">
        <w:t>Figure 6</w:t>
      </w:r>
      <w:r w:rsidR="00F23E32" w:rsidRPr="00F23E32">
        <w:noBreakHyphen/>
        <w:t>2</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416 \h </w:instrText>
      </w:r>
      <w:r w:rsidRPr="00F23E32">
        <w:rPr>
          <w:lang w:eastAsia="en-GB"/>
        </w:rPr>
      </w:r>
      <w:r w:rsidRPr="00F23E32">
        <w:rPr>
          <w:lang w:eastAsia="en-GB"/>
        </w:rPr>
        <w:fldChar w:fldCharType="separate"/>
      </w:r>
      <w:r w:rsidR="00F23E32" w:rsidRPr="00F23E32">
        <w:t>Figure 6</w:t>
      </w:r>
      <w:r w:rsidR="00F23E32" w:rsidRPr="00F23E32">
        <w:noBreakHyphen/>
        <w:t>3</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418 \h </w:instrText>
      </w:r>
      <w:r w:rsidRPr="00F23E32">
        <w:rPr>
          <w:lang w:eastAsia="en-GB"/>
        </w:rPr>
      </w:r>
      <w:r w:rsidRPr="00F23E32">
        <w:rPr>
          <w:lang w:eastAsia="en-GB"/>
        </w:rPr>
        <w:fldChar w:fldCharType="separate"/>
      </w:r>
      <w:r w:rsidR="00F23E32" w:rsidRPr="00F23E32">
        <w:t>Figure 6</w:t>
      </w:r>
      <w:r w:rsidR="00F23E32" w:rsidRPr="00F23E32">
        <w:noBreakHyphen/>
        <w:t>4</w:t>
      </w:r>
      <w:r w:rsidRPr="00F23E32">
        <w:rPr>
          <w:lang w:eastAsia="en-GB"/>
        </w:rPr>
        <w:fldChar w:fldCharType="end"/>
      </w:r>
      <w:r w:rsidRPr="00F23E32">
        <w:rPr>
          <w:lang w:eastAsia="en-GB"/>
        </w:rPr>
        <w:t>.</w:t>
      </w:r>
    </w:p>
    <w:p w14:paraId="19E19F3A" w14:textId="4F24ADD3" w:rsidR="00056B9F" w:rsidRPr="00F23E32" w:rsidRDefault="00056B9F" w:rsidP="00C3236C">
      <w:pPr>
        <w:rPr>
          <w:lang w:eastAsia="en-GB"/>
        </w:rPr>
      </w:pPr>
      <w:r w:rsidRPr="00F23E32">
        <w:rPr>
          <w:noProof/>
        </w:rPr>
        <mc:AlternateContent>
          <mc:Choice Requires="wpg">
            <w:drawing>
              <wp:anchor distT="0" distB="0" distL="114300" distR="114300" simplePos="0" relativeHeight="252011520"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4"/>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2836EE8F" w:rsidR="00E67436" w:rsidRDefault="00E67436" w:rsidP="00C3236C">
                              <w:pPr>
                                <w:pStyle w:val="Caption"/>
                                <w:rPr>
                                  <w:szCs w:val="24"/>
                                </w:rPr>
                              </w:pPr>
                              <w:bookmarkStart w:id="292" w:name="_Ref492741391"/>
                              <w:bookmarkStart w:id="293" w:name="_Toc49297803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292"/>
                              <w:r>
                                <w:t xml:space="preserve"> - Townsville</w:t>
                              </w:r>
                              <w:bookmarkEnd w:id="29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2011520;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Cy+WD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5"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2836EE8F" w:rsidR="00E67436" w:rsidRDefault="00E67436" w:rsidP="00C3236C">
                        <w:pPr>
                          <w:pStyle w:val="Caption"/>
                          <w:rPr>
                            <w:szCs w:val="24"/>
                          </w:rPr>
                        </w:pPr>
                        <w:bookmarkStart w:id="294" w:name="_Ref492741391"/>
                        <w:bookmarkStart w:id="295" w:name="_Toc49297803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294"/>
                        <w:r>
                          <w:t xml:space="preserve"> - Townsville</w:t>
                        </w:r>
                        <w:bookmarkEnd w:id="295"/>
                      </w:p>
                    </w:txbxContent>
                  </v:textbox>
                </v:shape>
                <w10:wrap type="square"/>
              </v:group>
            </w:pict>
          </mc:Fallback>
        </mc:AlternateContent>
      </w:r>
    </w:p>
    <w:p w14:paraId="7FA63FE5" w14:textId="77777777" w:rsidR="00056B9F" w:rsidRPr="00F23E32" w:rsidRDefault="00056B9F" w:rsidP="00C3236C">
      <w:pPr>
        <w:rPr>
          <w:lang w:eastAsia="en-GB"/>
        </w:rPr>
      </w:pPr>
    </w:p>
    <w:p w14:paraId="27EE2D81" w14:textId="77777777" w:rsidR="00056B9F" w:rsidRPr="00F23E32" w:rsidRDefault="00056B9F" w:rsidP="00C3236C">
      <w:pPr>
        <w:rPr>
          <w:lang w:eastAsia="en-GB"/>
        </w:rPr>
      </w:pPr>
    </w:p>
    <w:p w14:paraId="77546455" w14:textId="77777777" w:rsidR="00056B9F" w:rsidRPr="00F23E32" w:rsidRDefault="00056B9F" w:rsidP="00C3236C">
      <w:pPr>
        <w:rPr>
          <w:lang w:eastAsia="en-GB"/>
        </w:rPr>
      </w:pPr>
    </w:p>
    <w:p w14:paraId="7B9A131A" w14:textId="77777777" w:rsidR="00056B9F" w:rsidRPr="00F23E32" w:rsidRDefault="00056B9F" w:rsidP="00C3236C">
      <w:pPr>
        <w:rPr>
          <w:lang w:eastAsia="en-GB"/>
        </w:rPr>
      </w:pPr>
    </w:p>
    <w:p w14:paraId="60DBC0F5" w14:textId="77777777" w:rsidR="00056B9F" w:rsidRPr="00F23E32" w:rsidRDefault="00056B9F" w:rsidP="00C3236C">
      <w:pPr>
        <w:rPr>
          <w:lang w:eastAsia="en-GB"/>
        </w:rPr>
      </w:pPr>
    </w:p>
    <w:p w14:paraId="69866239" w14:textId="77777777" w:rsidR="00056B9F" w:rsidRPr="00F23E32" w:rsidRDefault="00056B9F" w:rsidP="00C3236C">
      <w:pPr>
        <w:rPr>
          <w:lang w:eastAsia="en-GB"/>
        </w:rPr>
      </w:pPr>
    </w:p>
    <w:p w14:paraId="63732223" w14:textId="77777777" w:rsidR="00056B9F" w:rsidRPr="00F23E32" w:rsidRDefault="00056B9F" w:rsidP="00C3236C">
      <w:pPr>
        <w:rPr>
          <w:lang w:eastAsia="en-GB"/>
        </w:rPr>
      </w:pPr>
    </w:p>
    <w:p w14:paraId="52F1751A" w14:textId="77777777" w:rsidR="00056B9F" w:rsidRPr="00F23E32" w:rsidRDefault="00056B9F" w:rsidP="00C3236C">
      <w:pPr>
        <w:rPr>
          <w:lang w:eastAsia="en-GB"/>
        </w:rPr>
      </w:pPr>
    </w:p>
    <w:p w14:paraId="14263EDD" w14:textId="77777777" w:rsidR="00056B9F" w:rsidRPr="00F23E32" w:rsidRDefault="00056B9F" w:rsidP="00C3236C">
      <w:pPr>
        <w:rPr>
          <w:lang w:eastAsia="en-GB"/>
        </w:rPr>
      </w:pPr>
    </w:p>
    <w:p w14:paraId="1A4664A7" w14:textId="77777777" w:rsidR="00056B9F" w:rsidRPr="00F23E32" w:rsidRDefault="00056B9F" w:rsidP="00C3236C">
      <w:pPr>
        <w:rPr>
          <w:lang w:eastAsia="en-GB"/>
        </w:rPr>
      </w:pPr>
    </w:p>
    <w:p w14:paraId="19900F45" w14:textId="77777777" w:rsidR="00056B9F" w:rsidRPr="00F23E32" w:rsidRDefault="00056B9F" w:rsidP="00C3236C">
      <w:pPr>
        <w:rPr>
          <w:lang w:eastAsia="en-GB"/>
        </w:rPr>
      </w:pPr>
    </w:p>
    <w:p w14:paraId="46A6912C" w14:textId="77777777" w:rsidR="00056B9F" w:rsidRPr="00F23E32" w:rsidRDefault="00056B9F" w:rsidP="00C3236C">
      <w:pPr>
        <w:rPr>
          <w:lang w:eastAsia="en-GB"/>
        </w:rPr>
      </w:pPr>
    </w:p>
    <w:p w14:paraId="7F1C2D48" w14:textId="77777777" w:rsidR="00056B9F" w:rsidRPr="00F23E32" w:rsidRDefault="00056B9F" w:rsidP="00C3236C">
      <w:pPr>
        <w:rPr>
          <w:lang w:eastAsia="en-GB"/>
        </w:rPr>
      </w:pPr>
    </w:p>
    <w:p w14:paraId="77021D5C" w14:textId="77777777" w:rsidR="00056B9F" w:rsidRPr="00F23E32" w:rsidRDefault="00056B9F" w:rsidP="00C3236C">
      <w:pPr>
        <w:rPr>
          <w:lang w:eastAsia="en-GB"/>
        </w:rPr>
      </w:pPr>
    </w:p>
    <w:p w14:paraId="272D5C84" w14:textId="4606A1ED" w:rsidR="00056B9F" w:rsidRPr="00F23E32" w:rsidRDefault="00056B9F" w:rsidP="00C3236C">
      <w:pPr>
        <w:rPr>
          <w:lang w:eastAsia="en-GB"/>
        </w:rPr>
      </w:pPr>
      <w:r w:rsidRPr="00F23E32">
        <w:rPr>
          <w:noProof/>
        </w:rPr>
        <mc:AlternateContent>
          <mc:Choice Requires="wpg">
            <w:drawing>
              <wp:anchor distT="0" distB="0" distL="114300" distR="114300" simplePos="0" relativeHeight="252026880"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6"/>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30FD9A38" w:rsidR="00E67436" w:rsidRDefault="00E67436" w:rsidP="00C3236C">
                              <w:pPr>
                                <w:pStyle w:val="Caption"/>
                                <w:rPr>
                                  <w:szCs w:val="24"/>
                                </w:rPr>
                              </w:pPr>
                              <w:bookmarkStart w:id="296" w:name="_Ref492741416"/>
                              <w:bookmarkStart w:id="297" w:name="_Toc49297803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296"/>
                              <w:r>
                                <w:t xml:space="preserve"> - Darwin</w:t>
                              </w:r>
                              <w:bookmarkEnd w:id="29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2026880;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STL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x2aCtpcnvAYIzqCRGibfiUsHhNfdhwR3mNjbxFuG0&#10;NO53wraY67PE/1pzaubqi0bt6BHoBdcLy17Q6/rcIPRhtB5FXHCh6sXCmfoHnpw5ecER1wK+Zkno&#10;xfPQvi54soScz6NSOxOu9a3FJBlG/hFQd80P7mzHzIAC3ZieHXsEbXVb2ObrYAoV2fuASocfmBql&#10;+GBAevIiPV5HrYcn+Ow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OvZJMt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7"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30FD9A38" w:rsidR="00E67436" w:rsidRDefault="00E67436" w:rsidP="00C3236C">
                        <w:pPr>
                          <w:pStyle w:val="Caption"/>
                          <w:rPr>
                            <w:szCs w:val="24"/>
                          </w:rPr>
                        </w:pPr>
                        <w:bookmarkStart w:id="298" w:name="_Ref492741416"/>
                        <w:bookmarkStart w:id="299" w:name="_Toc49297803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298"/>
                        <w:r>
                          <w:t xml:space="preserve"> - Darwin</w:t>
                        </w:r>
                        <w:bookmarkEnd w:id="299"/>
                      </w:p>
                    </w:txbxContent>
                  </v:textbox>
                </v:shape>
                <w10:wrap type="square"/>
              </v:group>
            </w:pict>
          </mc:Fallback>
        </mc:AlternateContent>
      </w:r>
    </w:p>
    <w:p w14:paraId="124304CE" w14:textId="77777777" w:rsidR="00056B9F" w:rsidRPr="00F23E32" w:rsidRDefault="00056B9F" w:rsidP="00C3236C">
      <w:pPr>
        <w:rPr>
          <w:lang w:eastAsia="en-GB"/>
        </w:rPr>
      </w:pPr>
    </w:p>
    <w:p w14:paraId="301C05F0" w14:textId="77777777" w:rsidR="00056B9F" w:rsidRPr="00F23E32" w:rsidRDefault="00056B9F" w:rsidP="00C3236C">
      <w:pPr>
        <w:rPr>
          <w:lang w:eastAsia="en-GB"/>
        </w:rPr>
      </w:pPr>
    </w:p>
    <w:p w14:paraId="3E1C9D62" w14:textId="614AC1DC" w:rsidR="00056B9F" w:rsidRPr="00F23E32" w:rsidRDefault="00056B9F" w:rsidP="00C3236C">
      <w:pPr>
        <w:rPr>
          <w:lang w:eastAsia="en-GB"/>
        </w:rPr>
      </w:pPr>
      <w:r w:rsidRPr="00F23E32">
        <w:rPr>
          <w:noProof/>
        </w:rPr>
        <mc:AlternateContent>
          <mc:Choice Requires="wpg">
            <w:drawing>
              <wp:anchor distT="0" distB="0" distL="114300" distR="114300" simplePos="0" relativeHeight="252032000"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18"/>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46AFDD62" w:rsidR="00E67436" w:rsidRDefault="00E67436" w:rsidP="00C3236C">
                              <w:pPr>
                                <w:pStyle w:val="Caption"/>
                                <w:rPr>
                                  <w:szCs w:val="24"/>
                                </w:rPr>
                              </w:pPr>
                              <w:bookmarkStart w:id="300" w:name="_Ref492741418"/>
                              <w:bookmarkStart w:id="301" w:name="_Toc49297804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00"/>
                              <w:r>
                                <w:t xml:space="preserve"> - Hobart</w:t>
                              </w:r>
                              <w:bookmarkEnd w:id="30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2032000;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19"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46AFDD62" w:rsidR="00E67436" w:rsidRDefault="00E67436" w:rsidP="00C3236C">
                        <w:pPr>
                          <w:pStyle w:val="Caption"/>
                          <w:rPr>
                            <w:szCs w:val="24"/>
                          </w:rPr>
                        </w:pPr>
                        <w:bookmarkStart w:id="302" w:name="_Ref492741418"/>
                        <w:bookmarkStart w:id="303" w:name="_Toc49297804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02"/>
                        <w:r>
                          <w:t xml:space="preserve"> - Hobart</w:t>
                        </w:r>
                        <w:bookmarkEnd w:id="303"/>
                      </w:p>
                    </w:txbxContent>
                  </v:textbox>
                </v:shape>
                <w10:wrap type="square"/>
              </v:group>
            </w:pict>
          </mc:Fallback>
        </mc:AlternateContent>
      </w:r>
    </w:p>
    <w:p w14:paraId="6ACE803B" w14:textId="0EF59E07" w:rsidR="00056B9F" w:rsidRPr="00F23E32" w:rsidRDefault="00056B9F" w:rsidP="00A46DFA">
      <w:pPr>
        <w:pStyle w:val="Heading2"/>
        <w:numPr>
          <w:ilvl w:val="1"/>
          <w:numId w:val="17"/>
        </w:numPr>
      </w:pPr>
      <w:bookmarkStart w:id="304" w:name="_Toc492808440"/>
      <w:r w:rsidRPr="00F23E32">
        <w:t>Yearly Saving Plots</w:t>
      </w:r>
      <w:bookmarkEnd w:id="304"/>
    </w:p>
    <w:p w14:paraId="0F1A4A27" w14:textId="01719E8A" w:rsidR="00056B9F" w:rsidRPr="00F23E32" w:rsidRDefault="00056B9F" w:rsidP="00C3236C">
      <w:r w:rsidRPr="00F23E32">
        <w:rPr>
          <w:noProof/>
        </w:rPr>
        <mc:AlternateContent>
          <mc:Choice Requires="wpg">
            <w:drawing>
              <wp:anchor distT="0" distB="0" distL="114300" distR="114300" simplePos="0" relativeHeight="252037120"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0"/>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206E75D9" w:rsidR="00E67436" w:rsidRDefault="00E67436" w:rsidP="00C3236C">
                              <w:pPr>
                                <w:pStyle w:val="Caption"/>
                                <w:rPr>
                                  <w:szCs w:val="24"/>
                                </w:rPr>
                              </w:pPr>
                              <w:bookmarkStart w:id="305" w:name="_Ref492741509"/>
                              <w:bookmarkStart w:id="306" w:name="_Toc49297804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05"/>
                              <w:r>
                                <w:t xml:space="preserve"> - Darwin</w:t>
                              </w:r>
                              <w:bookmarkEnd w:id="30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2037120;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8S1EeWGLb1VTEQIIIIAAAggggAACCCCA&#10;AAIIBFKAxI1vYc/Nza3vWbKzs32rmooQQAABBBBAAAEEEEAAAQQQQCCQAiRuAhl2Oo0AAggggAAC&#10;CCCAAAIIIIAAAukgQOImHaJEGxFAAAEEEEAAAQQQQAABBBBAIJACJG58C3tOTs6qoxffqqYiBBBA&#10;AAEEEEAAAQQQQAABBBAIpACJG9/CnnX04lu9VIQ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1"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206E75D9" w:rsidR="00E67436" w:rsidRDefault="00E67436" w:rsidP="00C3236C">
                        <w:pPr>
                          <w:pStyle w:val="Caption"/>
                          <w:rPr>
                            <w:szCs w:val="24"/>
                          </w:rPr>
                        </w:pPr>
                        <w:bookmarkStart w:id="307" w:name="_Ref492741509"/>
                        <w:bookmarkStart w:id="308" w:name="_Toc49297804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07"/>
                        <w:r>
                          <w:t xml:space="preserve"> - Darwin</w:t>
                        </w:r>
                        <w:bookmarkEnd w:id="308"/>
                      </w:p>
                    </w:txbxContent>
                  </v:textbox>
                </v:shape>
                <w10:wrap type="square"/>
              </v:group>
            </w:pict>
          </mc:Fallback>
        </mc:AlternateContent>
      </w:r>
      <w:r w:rsidRPr="00F23E32">
        <w:rPr>
          <w:noProof/>
        </w:rPr>
        <mc:AlternateContent>
          <mc:Choice Requires="wpg">
            <w:drawing>
              <wp:anchor distT="0" distB="0" distL="114300" distR="114300" simplePos="0" relativeHeight="252016640"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2"/>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416FE5E7" w:rsidR="00E67436" w:rsidRDefault="00E67436" w:rsidP="00C3236C">
                              <w:pPr>
                                <w:pStyle w:val="Caption"/>
                                <w:rPr>
                                  <w:szCs w:val="24"/>
                                </w:rPr>
                              </w:pPr>
                              <w:bookmarkStart w:id="309" w:name="_Ref492741392"/>
                              <w:bookmarkStart w:id="310" w:name="_Toc49297804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09"/>
                              <w:r>
                                <w:t xml:space="preserve"> - Townsville</w:t>
                              </w:r>
                              <w:bookmarkEnd w:id="31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2016640;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zAkt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ajAqxYqewYQ&#10;RqGXqMBqdi0Q8JZaN6cGNzeUeI2wWyjzOyIb3OzTyP5aUT/O5TeJ7sHEdYLphEUnyFV1qZB6ErwH&#10;EQeMKzsxN6p6xKMz81GwRSVDrGnkOvHSNe8LHi3GZ7Ng1NwKt/Je4y5JAgM9UA/1IzW65aZDg+5U&#10;x48Dija2DWyzlVO5CPzdodLiB64GKTwZkPbepJfrYLV7hM//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IzAkt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3"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416FE5E7" w:rsidR="00E67436" w:rsidRDefault="00E67436" w:rsidP="00C3236C">
                        <w:pPr>
                          <w:pStyle w:val="Caption"/>
                          <w:rPr>
                            <w:szCs w:val="24"/>
                          </w:rPr>
                        </w:pPr>
                        <w:bookmarkStart w:id="311" w:name="_Ref492741392"/>
                        <w:bookmarkStart w:id="312" w:name="_Toc49297804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11"/>
                        <w:r>
                          <w:t xml:space="preserve"> - Townsville</w:t>
                        </w:r>
                        <w:bookmarkEnd w:id="312"/>
                      </w:p>
                    </w:txbxContent>
                  </v:textbox>
                </v:shape>
                <w10:wrap type="square"/>
              </v:group>
            </w:pict>
          </mc:Fallback>
        </mc:AlternateContent>
      </w:r>
      <w:r w:rsidRPr="00F23E32">
        <w:rPr>
          <w:lang w:eastAsia="en-GB"/>
        </w:rPr>
        <w:t xml:space="preserve">The yearly cost of electiricty for installations with solar/battery and without are shown for each location in </w:t>
      </w:r>
      <w:r w:rsidRPr="00F23E32">
        <w:rPr>
          <w:lang w:eastAsia="en-GB"/>
        </w:rPr>
        <w:fldChar w:fldCharType="begin"/>
      </w:r>
      <w:r w:rsidRPr="00F23E32">
        <w:rPr>
          <w:lang w:eastAsia="en-GB"/>
        </w:rPr>
        <w:instrText xml:space="preserve"> REF _Ref492741392 \h </w:instrText>
      </w:r>
      <w:r w:rsidRPr="00F23E32">
        <w:rPr>
          <w:lang w:eastAsia="en-GB"/>
        </w:rPr>
      </w:r>
      <w:r w:rsidRPr="00F23E32">
        <w:rPr>
          <w:lang w:eastAsia="en-GB"/>
        </w:rPr>
        <w:fldChar w:fldCharType="separate"/>
      </w:r>
      <w:r w:rsidR="00F23E32" w:rsidRPr="00F23E32">
        <w:t>Figure 6</w:t>
      </w:r>
      <w:r w:rsidR="00F23E32" w:rsidRPr="00F23E32">
        <w:noBreakHyphen/>
        <w:t>6</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509 \h </w:instrText>
      </w:r>
      <w:r w:rsidRPr="00F23E32">
        <w:rPr>
          <w:lang w:eastAsia="en-GB"/>
        </w:rPr>
      </w:r>
      <w:r w:rsidRPr="00F23E32">
        <w:rPr>
          <w:lang w:eastAsia="en-GB"/>
        </w:rPr>
        <w:fldChar w:fldCharType="separate"/>
      </w:r>
      <w:r w:rsidR="00F23E32" w:rsidRPr="00F23E32">
        <w:t>Figure 6</w:t>
      </w:r>
      <w:r w:rsidR="00F23E32" w:rsidRPr="00F23E32">
        <w:noBreakHyphen/>
        <w:t>5</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513 \h </w:instrText>
      </w:r>
      <w:r w:rsidRPr="00F23E32">
        <w:rPr>
          <w:lang w:eastAsia="en-GB"/>
        </w:rPr>
      </w:r>
      <w:r w:rsidRPr="00F23E32">
        <w:rPr>
          <w:lang w:eastAsia="en-GB"/>
        </w:rPr>
        <w:fldChar w:fldCharType="separate"/>
      </w:r>
      <w:r w:rsidR="00F23E32" w:rsidRPr="00F23E32">
        <w:t>Figure 6</w:t>
      </w:r>
      <w:r w:rsidR="00F23E32" w:rsidRPr="00F23E32">
        <w:noBreakHyphen/>
        <w:t>7</w:t>
      </w:r>
      <w:r w:rsidRPr="00F23E32">
        <w:rPr>
          <w:lang w:eastAsia="en-GB"/>
        </w:rPr>
        <w:fldChar w:fldCharType="end"/>
      </w:r>
      <w:r w:rsidRPr="00F23E32">
        <w:rPr>
          <w:lang w:eastAsia="en-GB"/>
        </w:rPr>
        <w:t>.</w:t>
      </w:r>
    </w:p>
    <w:p w14:paraId="7E9B713D" w14:textId="77777777" w:rsidR="00056B9F" w:rsidRPr="00F23E32" w:rsidRDefault="00056B9F" w:rsidP="00C3236C">
      <w:pPr>
        <w:rPr>
          <w:lang w:eastAsia="en-GB"/>
        </w:rPr>
      </w:pPr>
    </w:p>
    <w:p w14:paraId="2C541E68" w14:textId="77777777" w:rsidR="00056B9F" w:rsidRPr="00F23E32" w:rsidRDefault="00056B9F" w:rsidP="00C3236C">
      <w:pPr>
        <w:rPr>
          <w:lang w:eastAsia="en-GB"/>
        </w:rPr>
      </w:pPr>
    </w:p>
    <w:p w14:paraId="321F4F54" w14:textId="77777777" w:rsidR="00056B9F" w:rsidRPr="00F23E32" w:rsidRDefault="00056B9F" w:rsidP="00C3236C">
      <w:pPr>
        <w:rPr>
          <w:lang w:eastAsia="en-GB"/>
        </w:rPr>
      </w:pPr>
    </w:p>
    <w:p w14:paraId="7633114B" w14:textId="77777777" w:rsidR="00056B9F" w:rsidRPr="00F23E32" w:rsidRDefault="00056B9F" w:rsidP="00C3236C">
      <w:pPr>
        <w:rPr>
          <w:lang w:eastAsia="en-GB"/>
        </w:rPr>
      </w:pPr>
    </w:p>
    <w:p w14:paraId="202B6AE6" w14:textId="77777777" w:rsidR="00056B9F" w:rsidRPr="00F23E32" w:rsidRDefault="00056B9F" w:rsidP="00C3236C">
      <w:pPr>
        <w:rPr>
          <w:lang w:eastAsia="en-GB"/>
        </w:rPr>
      </w:pPr>
    </w:p>
    <w:p w14:paraId="3CB0CEC0" w14:textId="60A96710" w:rsidR="00056B9F" w:rsidRPr="00F23E32" w:rsidRDefault="00056B9F" w:rsidP="00C3236C">
      <w:pPr>
        <w:rPr>
          <w:lang w:eastAsia="en-GB"/>
        </w:rPr>
      </w:pPr>
      <w:r w:rsidRPr="00F23E32">
        <w:rPr>
          <w:noProof/>
        </w:rPr>
        <mc:AlternateContent>
          <mc:Choice Requires="wpg">
            <w:drawing>
              <wp:anchor distT="0" distB="0" distL="114300" distR="114300" simplePos="0" relativeHeight="252042240"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4"/>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23252970" w:rsidR="00E67436" w:rsidRDefault="00E67436" w:rsidP="00C3236C">
                              <w:pPr>
                                <w:pStyle w:val="Caption"/>
                                <w:rPr>
                                  <w:szCs w:val="24"/>
                                </w:rPr>
                              </w:pPr>
                              <w:bookmarkStart w:id="313" w:name="_Ref492741513"/>
                              <w:bookmarkStart w:id="314" w:name="_Toc49297804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13"/>
                              <w:r>
                                <w:t xml:space="preserve"> - Tasmania</w:t>
                              </w:r>
                              <w:bookmarkEnd w:id="31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2042240;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07MWg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kBirUu&#10;XoCE1SgnSu8Mv5dw+MicXzGLxxubGEg4rbT9Tskej/uCum9bFjq6/qRQwDAJBsEOwnoQ1La51Qg9&#10;jdajiAvW14NYWt18wdxZBi84YorD14L6Qbz13YjB3OJiuYxK3cPwqJ4MnpM0kjAA9dx+Ydb09PQo&#10;0Gc9UOSMpZ1uB9ty63UpI4UDUB0qPX6ga5Ti1IB0MpZer6PWcQ7f/A0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5"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23252970" w:rsidR="00E67436" w:rsidRDefault="00E67436" w:rsidP="00C3236C">
                        <w:pPr>
                          <w:pStyle w:val="Caption"/>
                          <w:rPr>
                            <w:szCs w:val="24"/>
                          </w:rPr>
                        </w:pPr>
                        <w:bookmarkStart w:id="315" w:name="_Ref492741513"/>
                        <w:bookmarkStart w:id="316" w:name="_Toc49297804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15"/>
                        <w:r>
                          <w:t xml:space="preserve"> - Tasmania</w:t>
                        </w:r>
                        <w:bookmarkEnd w:id="316"/>
                      </w:p>
                    </w:txbxContent>
                  </v:textbox>
                </v:shape>
                <w10:wrap type="square"/>
              </v:group>
            </w:pict>
          </mc:Fallback>
        </mc:AlternateContent>
      </w:r>
    </w:p>
    <w:p w14:paraId="65F86361" w14:textId="697B3116" w:rsidR="00056B9F" w:rsidRPr="00F23E32" w:rsidRDefault="00056B9F" w:rsidP="00A46DFA">
      <w:pPr>
        <w:pStyle w:val="Heading2"/>
        <w:numPr>
          <w:ilvl w:val="1"/>
          <w:numId w:val="17"/>
        </w:numPr>
      </w:pPr>
      <w:bookmarkStart w:id="317" w:name="_Toc492808441"/>
      <w:r w:rsidRPr="00F23E32">
        <w:t>Daily Energy Sources Charts</w:t>
      </w:r>
      <w:bookmarkEnd w:id="317"/>
    </w:p>
    <w:p w14:paraId="050972F5" w14:textId="16C36F6F" w:rsidR="00056B9F" w:rsidRPr="00F23E32" w:rsidRDefault="00056B9F" w:rsidP="00C3236C">
      <w:r w:rsidRPr="00F23E32">
        <w:rPr>
          <w:lang w:eastAsia="en-GB"/>
        </w:rPr>
        <w:t xml:space="preserve">The daily energy souces for each location are shown in </w:t>
      </w:r>
      <w:r w:rsidRPr="00F23E32">
        <w:rPr>
          <w:lang w:eastAsia="en-GB"/>
        </w:rPr>
        <w:fldChar w:fldCharType="begin"/>
      </w:r>
      <w:r w:rsidRPr="00F23E32">
        <w:rPr>
          <w:lang w:eastAsia="en-GB"/>
        </w:rPr>
        <w:instrText xml:space="preserve"> REF _Ref492741617 \h </w:instrText>
      </w:r>
      <w:r w:rsidRPr="00F23E32">
        <w:rPr>
          <w:lang w:eastAsia="en-GB"/>
        </w:rPr>
      </w:r>
      <w:r w:rsidRPr="00F23E32">
        <w:rPr>
          <w:lang w:eastAsia="en-GB"/>
        </w:rPr>
        <w:fldChar w:fldCharType="separate"/>
      </w:r>
      <w:r w:rsidR="00F23E32" w:rsidRPr="00F23E32">
        <w:t>Figure 6</w:t>
      </w:r>
      <w:r w:rsidR="00F23E32" w:rsidRPr="00F23E32">
        <w:noBreakHyphen/>
        <w:t>8</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625 \h </w:instrText>
      </w:r>
      <w:r w:rsidRPr="00F23E32">
        <w:rPr>
          <w:lang w:eastAsia="en-GB"/>
        </w:rPr>
      </w:r>
      <w:r w:rsidRPr="00F23E32">
        <w:rPr>
          <w:lang w:eastAsia="en-GB"/>
        </w:rPr>
        <w:fldChar w:fldCharType="separate"/>
      </w:r>
      <w:r w:rsidR="00F23E32" w:rsidRPr="00F23E32">
        <w:t>Figure 6</w:t>
      </w:r>
      <w:r w:rsidR="00F23E32" w:rsidRPr="00F23E32">
        <w:noBreakHyphen/>
        <w:t>9</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630 \h </w:instrText>
      </w:r>
      <w:r w:rsidRPr="00F23E32">
        <w:rPr>
          <w:lang w:eastAsia="en-GB"/>
        </w:rPr>
      </w:r>
      <w:r w:rsidRPr="00F23E32">
        <w:rPr>
          <w:lang w:eastAsia="en-GB"/>
        </w:rPr>
        <w:fldChar w:fldCharType="separate"/>
      </w:r>
      <w:r w:rsidR="00F23E32" w:rsidRPr="00F23E32">
        <w:t>Figure 6</w:t>
      </w:r>
      <w:r w:rsidR="00F23E32" w:rsidRPr="00F23E32">
        <w:noBreakHyphen/>
        <w:t>10</w:t>
      </w:r>
      <w:r w:rsidRPr="00F23E32">
        <w:rPr>
          <w:lang w:eastAsia="en-GB"/>
        </w:rPr>
        <w:fldChar w:fldCharType="end"/>
      </w:r>
      <w:r w:rsidRPr="00F23E32">
        <w:rPr>
          <w:lang w:eastAsia="en-GB"/>
        </w:rPr>
        <w:t xml:space="preserve">. </w:t>
      </w:r>
    </w:p>
    <w:p w14:paraId="568BD800" w14:textId="69B7B313" w:rsidR="00056B9F" w:rsidRPr="00F23E32" w:rsidRDefault="00056B9F" w:rsidP="00C3236C">
      <w:pPr>
        <w:rPr>
          <w:lang w:eastAsia="en-GB"/>
        </w:rPr>
      </w:pPr>
      <w:r w:rsidRPr="00F23E32">
        <w:rPr>
          <w:noProof/>
        </w:rPr>
        <mc:AlternateContent>
          <mc:Choice Requires="wpg">
            <w:drawing>
              <wp:anchor distT="0" distB="0" distL="114300" distR="114300" simplePos="0" relativeHeight="252021760" behindDoc="0" locked="0" layoutInCell="1" allowOverlap="1" wp14:anchorId="655D129B" wp14:editId="7251820A">
                <wp:simplePos x="0" y="0"/>
                <wp:positionH relativeFrom="column">
                  <wp:posOffset>902970</wp:posOffset>
                </wp:positionH>
                <wp:positionV relativeFrom="paragraph">
                  <wp:posOffset>16383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0650" cy="2568575"/>
                          <a:chOff x="0" y="0"/>
                          <a:chExt cx="4426256" cy="3101033"/>
                        </a:xfrm>
                      </wpg:grpSpPr>
                      <pic:pic xmlns:pic="http://schemas.openxmlformats.org/drawingml/2006/picture">
                        <pic:nvPicPr>
                          <pic:cNvPr id="192" name="Picture 192"/>
                          <pic:cNvPicPr>
                            <a:picLocks noChangeAspect="1"/>
                          </pic:cNvPicPr>
                        </pic:nvPicPr>
                        <pic:blipFill>
                          <a:blip r:embed="rId226"/>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C742C44" w:rsidR="00E67436" w:rsidRDefault="00E67436" w:rsidP="00C3236C">
                              <w:pPr>
                                <w:pStyle w:val="Caption"/>
                                <w:rPr>
                                  <w:szCs w:val="24"/>
                                </w:rPr>
                              </w:pPr>
                              <w:bookmarkStart w:id="318" w:name="_Ref492741617"/>
                              <w:bookmarkStart w:id="319" w:name="_Toc49297804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18"/>
                              <w:r>
                                <w:t xml:space="preserve"> - Townsville</w:t>
                              </w:r>
                              <w:bookmarkEnd w:id="31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1.1pt;margin-top:12.9pt;width:309.55pt;height:202.25pt;z-index:252021760;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7"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C742C44" w:rsidR="00E67436" w:rsidRDefault="00E67436" w:rsidP="00C3236C">
                        <w:pPr>
                          <w:pStyle w:val="Caption"/>
                          <w:rPr>
                            <w:szCs w:val="24"/>
                          </w:rPr>
                        </w:pPr>
                        <w:bookmarkStart w:id="320" w:name="_Ref492741617"/>
                        <w:bookmarkStart w:id="321" w:name="_Toc49297804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20"/>
                        <w:r>
                          <w:t xml:space="preserve"> - Townsville</w:t>
                        </w:r>
                        <w:bookmarkEnd w:id="321"/>
                      </w:p>
                    </w:txbxContent>
                  </v:textbox>
                </v:shape>
                <w10:wrap type="square"/>
              </v:group>
            </w:pict>
          </mc:Fallback>
        </mc:AlternateContent>
      </w:r>
    </w:p>
    <w:p w14:paraId="4DEA5E47" w14:textId="77777777" w:rsidR="00056B9F" w:rsidRPr="00F23E32" w:rsidRDefault="00056B9F" w:rsidP="00C3236C">
      <w:pPr>
        <w:rPr>
          <w:lang w:eastAsia="en-GB"/>
        </w:rPr>
      </w:pPr>
    </w:p>
    <w:p w14:paraId="332FA14F" w14:textId="77777777" w:rsidR="00056B9F" w:rsidRPr="00F23E32" w:rsidRDefault="00056B9F" w:rsidP="00C3236C">
      <w:pPr>
        <w:rPr>
          <w:lang w:eastAsia="en-GB"/>
        </w:rPr>
      </w:pPr>
    </w:p>
    <w:p w14:paraId="454C3388" w14:textId="77777777" w:rsidR="00056B9F" w:rsidRPr="00F23E32" w:rsidRDefault="00056B9F" w:rsidP="00C3236C">
      <w:pPr>
        <w:rPr>
          <w:lang w:eastAsia="en-GB"/>
        </w:rPr>
      </w:pPr>
    </w:p>
    <w:p w14:paraId="1761CE76" w14:textId="77777777" w:rsidR="00056B9F" w:rsidRPr="00F23E32" w:rsidRDefault="00056B9F" w:rsidP="00C3236C">
      <w:pPr>
        <w:rPr>
          <w:lang w:eastAsia="en-GB"/>
        </w:rPr>
      </w:pPr>
    </w:p>
    <w:p w14:paraId="1E3A477B" w14:textId="77777777" w:rsidR="00056B9F" w:rsidRPr="00F23E32" w:rsidRDefault="00056B9F" w:rsidP="00C3236C">
      <w:pPr>
        <w:rPr>
          <w:lang w:eastAsia="en-GB"/>
        </w:rPr>
      </w:pPr>
    </w:p>
    <w:p w14:paraId="3CD4FF84" w14:textId="77777777" w:rsidR="00056B9F" w:rsidRPr="00F23E32" w:rsidRDefault="00056B9F" w:rsidP="00C3236C">
      <w:pPr>
        <w:rPr>
          <w:lang w:eastAsia="en-GB"/>
        </w:rPr>
      </w:pPr>
    </w:p>
    <w:p w14:paraId="525B4FE1" w14:textId="77777777" w:rsidR="00056B9F" w:rsidRPr="00F23E32" w:rsidRDefault="00056B9F" w:rsidP="00C3236C">
      <w:pPr>
        <w:rPr>
          <w:lang w:eastAsia="en-GB"/>
        </w:rPr>
      </w:pPr>
    </w:p>
    <w:p w14:paraId="14145E48" w14:textId="77777777" w:rsidR="00056B9F" w:rsidRPr="00F23E32" w:rsidRDefault="00056B9F" w:rsidP="00C3236C">
      <w:pPr>
        <w:rPr>
          <w:lang w:eastAsia="en-GB"/>
        </w:rPr>
      </w:pPr>
    </w:p>
    <w:p w14:paraId="6C71A714" w14:textId="77777777" w:rsidR="00056B9F" w:rsidRPr="00F23E32" w:rsidRDefault="00056B9F" w:rsidP="00C3236C">
      <w:pPr>
        <w:rPr>
          <w:lang w:eastAsia="en-GB"/>
        </w:rPr>
      </w:pPr>
    </w:p>
    <w:p w14:paraId="5F238993" w14:textId="77777777" w:rsidR="00056B9F" w:rsidRPr="00F23E32" w:rsidRDefault="00056B9F" w:rsidP="00C3236C">
      <w:pPr>
        <w:rPr>
          <w:lang w:eastAsia="en-GB"/>
        </w:rPr>
      </w:pPr>
    </w:p>
    <w:p w14:paraId="7161A809" w14:textId="77777777" w:rsidR="00056B9F" w:rsidRPr="00F23E32" w:rsidRDefault="00056B9F" w:rsidP="00C3236C">
      <w:pPr>
        <w:rPr>
          <w:lang w:eastAsia="en-GB"/>
        </w:rPr>
      </w:pPr>
    </w:p>
    <w:p w14:paraId="4A786717" w14:textId="77777777" w:rsidR="00056B9F" w:rsidRPr="00F23E32" w:rsidRDefault="00056B9F" w:rsidP="00C3236C">
      <w:pPr>
        <w:rPr>
          <w:lang w:eastAsia="en-GB"/>
        </w:rPr>
      </w:pPr>
    </w:p>
    <w:p w14:paraId="0817C715" w14:textId="77777777" w:rsidR="00056B9F" w:rsidRPr="00F23E32" w:rsidRDefault="00056B9F" w:rsidP="00C3236C">
      <w:pPr>
        <w:rPr>
          <w:lang w:eastAsia="en-GB"/>
        </w:rPr>
      </w:pPr>
    </w:p>
    <w:p w14:paraId="133D2F6C" w14:textId="77777777" w:rsidR="00056B9F" w:rsidRPr="00F23E32" w:rsidRDefault="00056B9F" w:rsidP="00C3236C">
      <w:pPr>
        <w:rPr>
          <w:lang w:eastAsia="en-GB"/>
        </w:rPr>
      </w:pPr>
    </w:p>
    <w:p w14:paraId="2D50FDF4" w14:textId="77777777" w:rsidR="00056B9F" w:rsidRPr="00F23E32" w:rsidRDefault="00056B9F" w:rsidP="00C3236C">
      <w:pPr>
        <w:rPr>
          <w:lang w:eastAsia="en-GB"/>
        </w:rPr>
      </w:pPr>
    </w:p>
    <w:p w14:paraId="172B4A91" w14:textId="614AC6C5" w:rsidR="00056B9F" w:rsidRPr="00F23E32" w:rsidRDefault="00056B9F" w:rsidP="00C3236C">
      <w:pPr>
        <w:rPr>
          <w:lang w:eastAsia="en-GB"/>
        </w:rPr>
      </w:pPr>
      <w:r w:rsidRPr="00F23E32">
        <w:rPr>
          <w:noProof/>
        </w:rPr>
        <mc:AlternateContent>
          <mc:Choice Requires="wpg">
            <w:drawing>
              <wp:anchor distT="0" distB="0" distL="114300" distR="114300" simplePos="0" relativeHeight="252047360" behindDoc="0" locked="0" layoutInCell="1" allowOverlap="1" wp14:anchorId="3E9FABB6" wp14:editId="3BF6B51D">
                <wp:simplePos x="0" y="0"/>
                <wp:positionH relativeFrom="column">
                  <wp:posOffset>908685</wp:posOffset>
                </wp:positionH>
                <wp:positionV relativeFrom="paragraph">
                  <wp:posOffset>12509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28"/>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71FB1A92" w:rsidR="00E67436" w:rsidRDefault="00E67436" w:rsidP="00C3236C">
                              <w:pPr>
                                <w:pStyle w:val="Caption"/>
                                <w:rPr>
                                  <w:szCs w:val="24"/>
                                </w:rPr>
                              </w:pPr>
                              <w:bookmarkStart w:id="322" w:name="_Ref492741625"/>
                              <w:bookmarkStart w:id="323" w:name="_Toc49297804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22"/>
                              <w:r>
                                <w:t xml:space="preserve"> - Darwin</w:t>
                              </w:r>
                              <w:bookmarkEnd w:id="32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1.55pt;margin-top:9.85pt;width:311.1pt;height:3in;z-index:252047360;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KpIeSxO&#10;AwAAygcAAA4AAAAAAAAAAAAAAAAAOgIAAGRycy9lMm9Eb2MueG1sUEsBAi0AFAAGAAgAAAAhAKom&#10;Dr68AAAAIQEAABkAAAAAAAAAAAAAAAAAtAUAAGRycy9fcmVscy9lMm9Eb2MueG1sLnJlbHNQSwEC&#10;LQAUAAYACAAAACEAuU1RK+EAAAAKAQAADwAAAAAAAAAAAAAAAACn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29"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71FB1A92" w:rsidR="00E67436" w:rsidRDefault="00E67436" w:rsidP="00C3236C">
                        <w:pPr>
                          <w:pStyle w:val="Caption"/>
                          <w:rPr>
                            <w:szCs w:val="24"/>
                          </w:rPr>
                        </w:pPr>
                        <w:bookmarkStart w:id="324" w:name="_Ref492741625"/>
                        <w:bookmarkStart w:id="325" w:name="_Toc49297804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24"/>
                        <w:r>
                          <w:t xml:space="preserve"> - Darwin</w:t>
                        </w:r>
                        <w:bookmarkEnd w:id="325"/>
                      </w:p>
                    </w:txbxContent>
                  </v:textbox>
                </v:shape>
                <w10:wrap type="square"/>
              </v:group>
            </w:pict>
          </mc:Fallback>
        </mc:AlternateContent>
      </w:r>
    </w:p>
    <w:p w14:paraId="72D856BE" w14:textId="77777777" w:rsidR="00056B9F" w:rsidRPr="00F23E32" w:rsidRDefault="00056B9F" w:rsidP="00C3236C">
      <w:pPr>
        <w:rPr>
          <w:lang w:eastAsia="en-GB"/>
        </w:rPr>
      </w:pPr>
    </w:p>
    <w:p w14:paraId="7084AE75" w14:textId="77777777" w:rsidR="00056B9F" w:rsidRPr="00F23E32" w:rsidRDefault="00056B9F" w:rsidP="00C3236C">
      <w:pPr>
        <w:rPr>
          <w:lang w:eastAsia="en-GB"/>
        </w:rPr>
      </w:pPr>
    </w:p>
    <w:p w14:paraId="2D25AD06" w14:textId="77777777" w:rsidR="00056B9F" w:rsidRPr="00F23E32" w:rsidRDefault="00056B9F" w:rsidP="00C3236C">
      <w:pPr>
        <w:rPr>
          <w:lang w:eastAsia="en-GB"/>
        </w:rPr>
      </w:pPr>
    </w:p>
    <w:p w14:paraId="196B9606" w14:textId="77777777" w:rsidR="00056B9F" w:rsidRPr="00F23E32" w:rsidRDefault="00056B9F" w:rsidP="00C3236C">
      <w:pPr>
        <w:rPr>
          <w:lang w:eastAsia="en-GB"/>
        </w:rPr>
      </w:pPr>
    </w:p>
    <w:p w14:paraId="4F672BA9" w14:textId="77777777" w:rsidR="00056B9F" w:rsidRPr="00F23E32" w:rsidRDefault="00056B9F" w:rsidP="00C3236C">
      <w:pPr>
        <w:rPr>
          <w:lang w:eastAsia="en-GB"/>
        </w:rPr>
      </w:pPr>
    </w:p>
    <w:p w14:paraId="4402D72C" w14:textId="77777777" w:rsidR="00056B9F" w:rsidRPr="00F23E32" w:rsidRDefault="00056B9F" w:rsidP="00C3236C">
      <w:pPr>
        <w:rPr>
          <w:lang w:eastAsia="en-GB"/>
        </w:rPr>
      </w:pPr>
    </w:p>
    <w:p w14:paraId="3C059896" w14:textId="77777777" w:rsidR="00056B9F" w:rsidRPr="00F23E32" w:rsidRDefault="00056B9F" w:rsidP="00C3236C">
      <w:pPr>
        <w:rPr>
          <w:lang w:eastAsia="en-GB"/>
        </w:rPr>
      </w:pPr>
    </w:p>
    <w:p w14:paraId="3DBB9805" w14:textId="77777777" w:rsidR="00056B9F" w:rsidRPr="00F23E32" w:rsidRDefault="00056B9F" w:rsidP="00C3236C">
      <w:pPr>
        <w:rPr>
          <w:lang w:eastAsia="en-GB"/>
        </w:rPr>
      </w:pPr>
    </w:p>
    <w:p w14:paraId="60C3D660" w14:textId="77777777" w:rsidR="00056B9F" w:rsidRPr="00F23E32" w:rsidRDefault="00056B9F" w:rsidP="00C3236C">
      <w:pPr>
        <w:rPr>
          <w:lang w:eastAsia="en-GB"/>
        </w:rPr>
      </w:pPr>
    </w:p>
    <w:p w14:paraId="5404038E" w14:textId="77777777" w:rsidR="00056B9F" w:rsidRPr="00F23E32" w:rsidRDefault="00056B9F" w:rsidP="00C3236C">
      <w:pPr>
        <w:rPr>
          <w:lang w:eastAsia="en-GB"/>
        </w:rPr>
      </w:pPr>
    </w:p>
    <w:p w14:paraId="390940E5" w14:textId="77777777" w:rsidR="00056B9F" w:rsidRPr="00F23E32" w:rsidRDefault="00056B9F" w:rsidP="00C3236C">
      <w:pPr>
        <w:rPr>
          <w:lang w:eastAsia="en-GB"/>
        </w:rPr>
      </w:pPr>
    </w:p>
    <w:p w14:paraId="330B50A8" w14:textId="77777777" w:rsidR="00056B9F" w:rsidRPr="00F23E32" w:rsidRDefault="00056B9F" w:rsidP="00C3236C">
      <w:pPr>
        <w:rPr>
          <w:lang w:eastAsia="en-GB"/>
        </w:rPr>
      </w:pPr>
    </w:p>
    <w:p w14:paraId="5422111A" w14:textId="77777777" w:rsidR="00056B9F" w:rsidRPr="00F23E32" w:rsidRDefault="00056B9F" w:rsidP="00C3236C">
      <w:pPr>
        <w:rPr>
          <w:lang w:eastAsia="en-GB"/>
        </w:rPr>
      </w:pPr>
    </w:p>
    <w:p w14:paraId="39F6E4A4" w14:textId="77777777" w:rsidR="00056B9F" w:rsidRPr="00F23E32" w:rsidRDefault="00056B9F" w:rsidP="00C3236C">
      <w:pPr>
        <w:rPr>
          <w:lang w:eastAsia="en-GB"/>
        </w:rPr>
      </w:pPr>
    </w:p>
    <w:p w14:paraId="4FAE4B62" w14:textId="77777777" w:rsidR="00056B9F" w:rsidRPr="00F23E32" w:rsidRDefault="00056B9F" w:rsidP="00C3236C">
      <w:pPr>
        <w:rPr>
          <w:lang w:eastAsia="en-GB"/>
        </w:rPr>
      </w:pPr>
    </w:p>
    <w:p w14:paraId="6C8EC657" w14:textId="5465B125" w:rsidR="00056B9F" w:rsidRPr="00F23E32" w:rsidRDefault="00056B9F" w:rsidP="00C3236C">
      <w:pPr>
        <w:rPr>
          <w:lang w:eastAsia="en-GB"/>
        </w:rPr>
      </w:pPr>
      <w:r w:rsidRPr="00F23E32">
        <w:rPr>
          <w:noProof/>
        </w:rPr>
        <mc:AlternateContent>
          <mc:Choice Requires="wpg">
            <w:drawing>
              <wp:anchor distT="0" distB="0" distL="114300" distR="114300" simplePos="0" relativeHeight="252052480" behindDoc="0" locked="0" layoutInCell="1" allowOverlap="1" wp14:anchorId="0E8B3212" wp14:editId="028F0091">
                <wp:simplePos x="0" y="0"/>
                <wp:positionH relativeFrom="column">
                  <wp:posOffset>1283970</wp:posOffset>
                </wp:positionH>
                <wp:positionV relativeFrom="paragraph">
                  <wp:posOffset>94615</wp:posOffset>
                </wp:positionV>
                <wp:extent cx="3429000" cy="2568575"/>
                <wp:effectExtent l="0" t="0" r="0" b="3175"/>
                <wp:wrapSquare wrapText="bothSides"/>
                <wp:docPr id="29" name="Group 29"/>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186" name="Picture 186"/>
                          <pic:cNvPicPr>
                            <a:picLocks noChangeAspect="1"/>
                          </pic:cNvPicPr>
                        </pic:nvPicPr>
                        <pic:blipFill>
                          <a:blip r:embed="rId230"/>
                          <a:stretch>
                            <a:fillRect/>
                          </a:stretch>
                        </pic:blipFill>
                        <pic:spPr>
                          <a:xfrm>
                            <a:off x="0" y="0"/>
                            <a:ext cx="3684905" cy="2651760"/>
                          </a:xfrm>
                          <a:prstGeom prst="rect">
                            <a:avLst/>
                          </a:prstGeom>
                        </pic:spPr>
                      </pic:pic>
                      <wps:wsp>
                        <wps:cNvPr id="187" name="Text Box 7193"/>
                        <wps:cNvSpPr txBox="1"/>
                        <wps:spPr>
                          <a:xfrm>
                            <a:off x="794658" y="2569028"/>
                            <a:ext cx="1621790" cy="217170"/>
                          </a:xfrm>
                          <a:prstGeom prst="rect">
                            <a:avLst/>
                          </a:prstGeom>
                          <a:solidFill>
                            <a:prstClr val="white"/>
                          </a:solidFill>
                          <a:ln>
                            <a:noFill/>
                          </a:ln>
                        </wps:spPr>
                        <wps:txbx>
                          <w:txbxContent>
                            <w:p w14:paraId="397C3A21" w14:textId="15D83936" w:rsidR="00E67436" w:rsidRDefault="00E67436" w:rsidP="00C3236C">
                              <w:pPr>
                                <w:pStyle w:val="Caption"/>
                                <w:rPr>
                                  <w:szCs w:val="24"/>
                                </w:rPr>
                              </w:pPr>
                              <w:bookmarkStart w:id="326" w:name="_Ref492741630"/>
                              <w:bookmarkStart w:id="327" w:name="_Toc49297804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26"/>
                              <w:r>
                                <w:t xml:space="preserve"> - Hobart</w:t>
                              </w:r>
                              <w:bookmarkEnd w:id="32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101.1pt;margin-top:7.45pt;width:270pt;height:202.25pt;z-index:252052480;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1" o:title=""/>
                </v:shape>
                <v:shape id="Text Box 7193" o:spid="_x0000_s1214"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15D83936" w:rsidR="00E67436" w:rsidRDefault="00E67436" w:rsidP="00C3236C">
                        <w:pPr>
                          <w:pStyle w:val="Caption"/>
                          <w:rPr>
                            <w:szCs w:val="24"/>
                          </w:rPr>
                        </w:pPr>
                        <w:bookmarkStart w:id="328" w:name="_Ref492741630"/>
                        <w:bookmarkStart w:id="329" w:name="_Toc49297804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28"/>
                        <w:r>
                          <w:t xml:space="preserve"> - Hobart</w:t>
                        </w:r>
                        <w:bookmarkEnd w:id="329"/>
                      </w:p>
                    </w:txbxContent>
                  </v:textbox>
                </v:shape>
                <w10:wrap type="square"/>
              </v:group>
            </w:pict>
          </mc:Fallback>
        </mc:AlternateContent>
      </w:r>
    </w:p>
    <w:p w14:paraId="3C5BEC58" w14:textId="11AB8578" w:rsidR="00056B9F" w:rsidRPr="00F23E32" w:rsidRDefault="00056B9F" w:rsidP="00056B9F">
      <w:pPr>
        <w:pStyle w:val="Heading1"/>
        <w:numPr>
          <w:ilvl w:val="0"/>
          <w:numId w:val="17"/>
        </w:numPr>
        <w:rPr>
          <w:lang w:val="en-US"/>
        </w:rPr>
      </w:pPr>
      <w:bookmarkStart w:id="330" w:name="_Toc492808442"/>
      <w:r w:rsidRPr="00F23E32">
        <w:rPr>
          <w:lang w:val="en-US"/>
        </w:rPr>
        <w:t>DISCUSSION</w:t>
      </w:r>
      <w:bookmarkEnd w:id="330"/>
    </w:p>
    <w:p w14:paraId="526E2CA8" w14:textId="566F4827" w:rsidR="006135A2" w:rsidRPr="00464E4F" w:rsidRDefault="006135A2" w:rsidP="00C3236C">
      <w:pPr>
        <w:rPr>
          <w:lang w:eastAsia="en-GB"/>
        </w:rPr>
      </w:pPr>
      <w:r w:rsidRPr="00464E4F">
        <w:rPr>
          <w:lang w:eastAsia="en-GB"/>
        </w:rPr>
        <w:t>The Solar Solution GUI has the ability to handle many scenarios and has robust error checking properties. The results and following discussion only take into account the situation for a residential household at three different locations without gas mains or  pool connected. In reality the Solar Solution has the capacity to facilite results for non-battery applications, non-solar applications and with the inclusion of the former and later combined and excluded. The provision for different lifespan projects and financial calculations is applicable but was not utilsed.</w:t>
      </w:r>
    </w:p>
    <w:p w14:paraId="67B41AFF" w14:textId="77777777" w:rsidR="006135A2" w:rsidRPr="00464E4F" w:rsidRDefault="006135A2" w:rsidP="00A46DFA">
      <w:pPr>
        <w:pStyle w:val="Heading2"/>
      </w:pPr>
      <w:r w:rsidRPr="00464E4F">
        <w:t>Effects of Selected Location &amp; Constant Parameters</w:t>
      </w:r>
    </w:p>
    <w:p w14:paraId="037C8D0B" w14:textId="68EB6D82" w:rsidR="006135A2" w:rsidRPr="00464E4F" w:rsidRDefault="006135A2" w:rsidP="00C3236C">
      <w:pPr>
        <w:rPr>
          <w:lang w:eastAsia="en-GB"/>
        </w:rPr>
      </w:pPr>
      <w:r w:rsidRPr="00464E4F">
        <w:rPr>
          <w:lang w:eastAsia="en-GB"/>
        </w:rPr>
        <w:t xml:space="preserve">The locations which were selected for analysis around Australia were: Townsville, Queensland,  Darwin, Northern Territory and Hobart, Tasmania and are shown in </w:t>
      </w:r>
      <w:r w:rsidRPr="00464E4F">
        <w:rPr>
          <w:lang w:eastAsia="en-GB"/>
        </w:rPr>
        <w:fldChar w:fldCharType="begin"/>
      </w:r>
      <w:r w:rsidRPr="00464E4F">
        <w:rPr>
          <w:lang w:eastAsia="en-GB"/>
        </w:rPr>
        <w:instrText xml:space="preserve"> REF _Ref492747618 \h </w:instrText>
      </w:r>
      <w:r w:rsidRPr="00464E4F">
        <w:rPr>
          <w:lang w:eastAsia="en-GB"/>
        </w:rPr>
      </w:r>
      <w:r w:rsidRPr="00464E4F">
        <w:rPr>
          <w:lang w:eastAsia="en-GB"/>
        </w:rPr>
        <w:fldChar w:fldCharType="separate"/>
      </w:r>
      <w:r w:rsidRPr="00464E4F">
        <w:t>Table 5</w:t>
      </w:r>
      <w:r w:rsidRPr="00464E4F">
        <w:noBreakHyphen/>
        <w:t>1</w:t>
      </w:r>
      <w:r w:rsidRPr="00464E4F">
        <w:rPr>
          <w:lang w:eastAsia="en-GB"/>
        </w:rPr>
        <w:fldChar w:fldCharType="end"/>
      </w:r>
      <w:r w:rsidRPr="00464E4F">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464E4F" w:rsidRDefault="006135A2" w:rsidP="00C3236C">
      <w:pPr>
        <w:rPr>
          <w:lang w:eastAsia="en-GB"/>
        </w:rPr>
      </w:pPr>
    </w:p>
    <w:p w14:paraId="76B9633E" w14:textId="541F8EC3" w:rsidR="006135A2" w:rsidRPr="00464E4F" w:rsidRDefault="006135A2" w:rsidP="00C3236C">
      <w:pPr>
        <w:rPr>
          <w:lang w:eastAsia="en-GB"/>
        </w:rPr>
      </w:pPr>
      <w:r w:rsidRPr="00464E4F">
        <w:rPr>
          <w:lang w:eastAsia="en-GB"/>
        </w:rPr>
        <w:t>The constant parameters of excluding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0.85  for the simulations as this stated in the literature review</w:t>
      </w:r>
      <w:r w:rsidR="00605ABA">
        <w:rPr>
          <w:lang w:eastAsia="en-GB"/>
        </w:rPr>
        <w:t xml:space="preserve"> [] and is an accurate depiction of the overall efficient in a solar/battery system</w:t>
      </w:r>
      <w:r w:rsidRPr="00464E4F">
        <w:rPr>
          <w:lang w:eastAsia="en-GB"/>
        </w:rPr>
        <w:t xml:space="preserve">. </w:t>
      </w:r>
    </w:p>
    <w:p w14:paraId="41214493" w14:textId="77777777" w:rsidR="006135A2" w:rsidRPr="00464E4F" w:rsidRDefault="006135A2" w:rsidP="00C3236C">
      <w:pPr>
        <w:rPr>
          <w:lang w:eastAsia="en-GB"/>
        </w:rPr>
      </w:pPr>
    </w:p>
    <w:p w14:paraId="34508967" w14:textId="77777777" w:rsidR="006135A2" w:rsidRPr="00464E4F" w:rsidRDefault="006135A2" w:rsidP="00C3236C">
      <w:pPr>
        <w:rPr>
          <w:lang w:eastAsia="en-GB"/>
        </w:rPr>
      </w:pPr>
      <w:r w:rsidRPr="00464E4F">
        <w:rPr>
          <w:lang w:eastAsia="en-GB"/>
        </w:rPr>
        <w:t xml:space="preserve">The solar size and cost of 5kW and $7000 AUD were based off average values for cost and install as stated in the [table 2] in the literature review and therefore the brand and style were not relevant.  The The battery size and cost of 10kWhr and $9700 AUD were based on the LG Chem RESU with a cost price of $8222.50 and installation ranging from $1000 - $2000 AUD. The numeric value of $9700 AUD was deemed acceptable for both cost and installation price of battery. </w:t>
      </w:r>
      <w:r w:rsidRPr="00464E4F">
        <w:t>The roof orientation was set in a North facing direction and the roof tilt was given the value of the repsective location i.e. Townsville was set at 19 degrees roof tilt due to the latitude location of -19 degrees.</w:t>
      </w:r>
    </w:p>
    <w:p w14:paraId="10B411A2" w14:textId="77777777" w:rsidR="006135A2" w:rsidRPr="00464E4F" w:rsidRDefault="006135A2" w:rsidP="00C3236C"/>
    <w:p w14:paraId="671525D4" w14:textId="77777777" w:rsidR="006135A2" w:rsidRPr="00464E4F" w:rsidRDefault="006135A2" w:rsidP="00C3236C">
      <w:r w:rsidRPr="00464E4F">
        <w:t>The monetary value of the bill input was set at zero inorder to allow the program to calcuale the average usuage from the post code entry and the internal imported database. The number of people was set a three for an arbitary value which allowed in the correct indexing of the Australian Government data.  This indexing cross referenced that tariff  and solar feed in rates. These values we maintained consistent and prices vary due to demand, supply, population, access, and time. In order to create a suitable simulation the tariff rate of 27.74 cents per kilowatt hour and solar feed in rate of 7.448 cents per kilowatt hour were assigned. These rates are similar to the tariff rate of 27.071 cents per kilowatt hour and solar feed in rate of 7.74 cents per kilowatt hour assigned by Ergon Energy as seen in [Table 4].</w:t>
      </w:r>
    </w:p>
    <w:p w14:paraId="315915C6" w14:textId="77777777" w:rsidR="006135A2" w:rsidRPr="00464E4F" w:rsidRDefault="006135A2" w:rsidP="00A46DFA">
      <w:pPr>
        <w:pStyle w:val="Heading2"/>
      </w:pPr>
      <w:r w:rsidRPr="00464E4F">
        <w:t>Energy Production Feasibility Calculations</w:t>
      </w:r>
    </w:p>
    <w:p w14:paraId="41A52C04" w14:textId="77777777" w:rsidR="006135A2" w:rsidRPr="00464E4F" w:rsidRDefault="006135A2" w:rsidP="00C3236C">
      <w:bookmarkStart w:id="331" w:name="_Hlk492798524"/>
      <w:r w:rsidRPr="00464E4F">
        <w:t>The following section will discuss the output production figures shown in Table [].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464E4F" w:rsidRDefault="006135A2" w:rsidP="00C3236C"/>
    <w:p w14:paraId="27FE30E2" w14:textId="77777777" w:rsidR="000D0BD6" w:rsidRDefault="006135A2" w:rsidP="00C3236C">
      <w:r w:rsidRPr="00464E4F">
        <w:t xml:space="preserve">The Peak Sun Hours (PSH) were calculated from data supplied by NASA for Monthly Averaged Radiation Incident On An Equator-Pointed Tilted Surface (kWh/m2/day) and are shown in Appendix 6 [referenc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Default="000D0BD6" w:rsidP="00C3236C"/>
    <w:p w14:paraId="3B5B62E6" w14:textId="11EE1A99" w:rsidR="006135A2" w:rsidRDefault="006135A2" w:rsidP="00C3236C">
      <w:r w:rsidRPr="00464E4F">
        <w:t>The angle of the solar panels were set at their prospective latitudes for maximum solar irradiance at each location. The values validate the fact that lower latitudes receive the most solar irradiance/PSH. The Daily Production values were calculated using the formula [] in the literature review with the size of the solar system at 5 kW and with a performance ratio of 0.85.</w:t>
      </w:r>
      <w:r w:rsidR="000D0BD6">
        <w:t xml:space="preserve"> The change in each </w:t>
      </w:r>
      <w:r w:rsidR="000267A7">
        <w:t>Townsville</w:t>
      </w:r>
      <w:r w:rsidR="000D0BD6">
        <w:t xml:space="preserve">, Darwin and Hobart is shown in Figure [], [] []. From these graphs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Default="000D0BD6" w:rsidP="00C3236C"/>
    <w:p w14:paraId="09010C5F" w14:textId="6A5BBB78" w:rsidR="000D0BD6" w:rsidRPr="00464E4F" w:rsidRDefault="000D0BD6" w:rsidP="00C3236C">
      <w:r>
        <w:t xml:space="preserve">The production graph </w:t>
      </w:r>
      <w:r w:rsidR="000267A7">
        <w:t xml:space="preserve">[] </w:t>
      </w:r>
      <w:r>
        <w:t>for Hobart has the most expected trend with a clear increase and decrease through from the solstice-equinox-</w:t>
      </w:r>
      <w:r w:rsidR="000267A7">
        <w:t>solstice</w:t>
      </w:r>
      <w:r>
        <w:t>-equinox. This progression is h</w:t>
      </w:r>
      <w:r w:rsidR="000267A7">
        <w:t>ere quite apparent. The Townsville production graph []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464E4F" w:rsidRDefault="006135A2" w:rsidP="00C3236C"/>
    <w:p w14:paraId="2DDFFC3B" w14:textId="1A704AFE" w:rsidR="006135A2" w:rsidRPr="00464E4F" w:rsidRDefault="006135A2" w:rsidP="00C3236C">
      <w:r w:rsidRPr="00464E4F">
        <w:t xml:space="preserve">The Daily Storage was calculated from the size of the battery and was considered fully charged at the end of the day by either solar production and imports or both. In all three locations, the charge of the battery was 10 kWhr and </w:t>
      </w:r>
      <w:r w:rsidR="000267A7" w:rsidRPr="00464E4F">
        <w:t>equaled</w:t>
      </w:r>
      <w:r w:rsidRPr="00464E4F">
        <w:t xml:space="preserve"> the size of the battery.</w:t>
      </w:r>
    </w:p>
    <w:p w14:paraId="04DC3ABB" w14:textId="77777777" w:rsidR="006135A2" w:rsidRPr="00464E4F" w:rsidRDefault="006135A2" w:rsidP="00C3236C"/>
    <w:p w14:paraId="0FC5BC80" w14:textId="77777777" w:rsidR="006135A2" w:rsidRPr="00464E4F" w:rsidRDefault="006135A2" w:rsidP="00C3236C">
      <w:r w:rsidRPr="00464E4F">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464E4F" w:rsidRDefault="006135A2" w:rsidP="00C3236C"/>
    <w:p w14:paraId="56E87712" w14:textId="77777777" w:rsidR="006135A2" w:rsidRPr="00464E4F" w:rsidRDefault="006135A2" w:rsidP="00C3236C">
      <w:r w:rsidRPr="00464E4F">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464E4F" w:rsidRDefault="006135A2" w:rsidP="00C3236C"/>
    <w:p w14:paraId="683F33FD" w14:textId="77777777" w:rsidR="006135A2" w:rsidRPr="00464E4F" w:rsidRDefault="006135A2" w:rsidP="00C3236C">
      <w:bookmarkStart w:id="332" w:name="_Hlk492804496"/>
      <w:r w:rsidRPr="00464E4F">
        <w:t>All the monetary values stated in this paper are based in Australian Dollars (AUD) and the indication for currency will be omitted henceforth.</w:t>
      </w:r>
      <w:bookmarkEnd w:id="332"/>
      <w:r w:rsidRPr="00464E4F">
        <w:t xml:space="preserve"> The Daily Cost – Standard for each location 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464E4F" w:rsidRDefault="006135A2" w:rsidP="00C3236C"/>
    <w:p w14:paraId="17D4D6C4" w14:textId="77777777" w:rsidR="006135A2" w:rsidRPr="00464E4F" w:rsidRDefault="006135A2" w:rsidP="00C3236C">
      <w:r w:rsidRPr="00464E4F">
        <w:t>The Daily Cost – Standard is the benchmark for cost of electrify at each representative location and was utilised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464E4F" w:rsidRDefault="006135A2" w:rsidP="00C3236C"/>
    <w:p w14:paraId="3B5AA7B1" w14:textId="77777777" w:rsidR="006135A2" w:rsidRPr="00464E4F" w:rsidRDefault="006135A2" w:rsidP="00C3236C">
      <w:r w:rsidRPr="00464E4F">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464E4F" w:rsidRDefault="006135A2" w:rsidP="00C3236C"/>
    <w:p w14:paraId="714633AE" w14:textId="77777777" w:rsidR="006135A2" w:rsidRPr="00464E4F" w:rsidRDefault="006135A2" w:rsidP="00C3236C">
      <w:r w:rsidRPr="00464E4F">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31"/>
    <w:p w14:paraId="2D397E64" w14:textId="77777777" w:rsidR="006135A2" w:rsidRPr="00464E4F" w:rsidRDefault="006135A2" w:rsidP="00C3236C"/>
    <w:p w14:paraId="11B296A0" w14:textId="46BA521A" w:rsidR="006135A2" w:rsidRPr="00464E4F" w:rsidRDefault="006135A2" w:rsidP="00C3236C">
      <w:pPr>
        <w:rPr>
          <w:lang w:eastAsia="en-GB"/>
        </w:rPr>
      </w:pPr>
      <w:r w:rsidRPr="00464E4F">
        <w:rPr>
          <w:lang w:eastAsia="en-GB"/>
        </w:rPr>
        <w:fldChar w:fldCharType="begin"/>
      </w:r>
      <w:r w:rsidRPr="00464E4F">
        <w:rPr>
          <w:lang w:eastAsia="en-GB"/>
        </w:rPr>
        <w:instrText xml:space="preserve"> REF _Ref492741617 \h </w:instrText>
      </w:r>
      <w:r w:rsidRPr="00464E4F">
        <w:rPr>
          <w:lang w:eastAsia="en-GB"/>
        </w:rPr>
      </w:r>
      <w:r w:rsidRPr="00464E4F">
        <w:rPr>
          <w:lang w:eastAsia="en-GB"/>
        </w:rPr>
        <w:fldChar w:fldCharType="separate"/>
      </w:r>
      <w:r w:rsidRPr="00464E4F">
        <w:t>Figure 6</w:t>
      </w:r>
      <w:r w:rsidRPr="00464E4F">
        <w:noBreakHyphen/>
        <w:t>8</w:t>
      </w:r>
      <w:r w:rsidRPr="00464E4F">
        <w:rPr>
          <w:lang w:eastAsia="en-GB"/>
        </w:rPr>
        <w:fldChar w:fldCharType="end"/>
      </w:r>
      <w:r w:rsidRPr="00464E4F">
        <w:rPr>
          <w:lang w:eastAsia="en-GB"/>
        </w:rPr>
        <w:t xml:space="preserve">, </w:t>
      </w:r>
      <w:r w:rsidRPr="00464E4F">
        <w:rPr>
          <w:lang w:eastAsia="en-GB"/>
        </w:rPr>
        <w:fldChar w:fldCharType="begin"/>
      </w:r>
      <w:r w:rsidRPr="00464E4F">
        <w:rPr>
          <w:lang w:eastAsia="en-GB"/>
        </w:rPr>
        <w:instrText xml:space="preserve"> REF _Ref492741625 \h </w:instrText>
      </w:r>
      <w:r w:rsidRPr="00464E4F">
        <w:rPr>
          <w:lang w:eastAsia="en-GB"/>
        </w:rPr>
      </w:r>
      <w:r w:rsidRPr="00464E4F">
        <w:rPr>
          <w:lang w:eastAsia="en-GB"/>
        </w:rPr>
        <w:fldChar w:fldCharType="separate"/>
      </w:r>
      <w:r w:rsidRPr="00464E4F">
        <w:t>Figure 6</w:t>
      </w:r>
      <w:r w:rsidRPr="00464E4F">
        <w:noBreakHyphen/>
        <w:t>9</w:t>
      </w:r>
      <w:r w:rsidRPr="00464E4F">
        <w:rPr>
          <w:lang w:eastAsia="en-GB"/>
        </w:rPr>
        <w:fldChar w:fldCharType="end"/>
      </w:r>
      <w:r w:rsidRPr="00464E4F">
        <w:rPr>
          <w:lang w:eastAsia="en-GB"/>
        </w:rPr>
        <w:t xml:space="preserve"> and </w:t>
      </w:r>
      <w:r w:rsidRPr="00464E4F">
        <w:rPr>
          <w:lang w:eastAsia="en-GB"/>
        </w:rPr>
        <w:fldChar w:fldCharType="begin"/>
      </w:r>
      <w:r w:rsidRPr="00464E4F">
        <w:rPr>
          <w:lang w:eastAsia="en-GB"/>
        </w:rPr>
        <w:instrText xml:space="preserve"> REF _Ref492741630 \h </w:instrText>
      </w:r>
      <w:r w:rsidRPr="00464E4F">
        <w:rPr>
          <w:lang w:eastAsia="en-GB"/>
        </w:rPr>
      </w:r>
      <w:r w:rsidRPr="00464E4F">
        <w:rPr>
          <w:lang w:eastAsia="en-GB"/>
        </w:rPr>
        <w:fldChar w:fldCharType="separate"/>
      </w:r>
      <w:r w:rsidRPr="00464E4F">
        <w:t>Figure 6</w:t>
      </w:r>
      <w:r w:rsidRPr="00464E4F">
        <w:noBreakHyphen/>
        <w:t>10</w:t>
      </w:r>
      <w:r w:rsidRPr="00464E4F">
        <w:rPr>
          <w:lang w:eastAsia="en-GB"/>
        </w:rPr>
        <w:fldChar w:fldCharType="end"/>
      </w:r>
      <w:r w:rsidRPr="00464E4F">
        <w:rPr>
          <w:lang w:eastAsia="en-GB"/>
        </w:rPr>
        <w:t xml:space="preserve"> show the pie charts in relation to each location. The Solar Offset percentage</w:t>
      </w:r>
      <w:r w:rsidR="007F0657">
        <w:rPr>
          <w:lang w:eastAsia="en-GB"/>
        </w:rPr>
        <w:t xml:space="preserve"> (green)</w:t>
      </w:r>
      <w:r w:rsidRPr="00464E4F">
        <w:rPr>
          <w:lang w:eastAsia="en-GB"/>
        </w:rPr>
        <w:t xml:space="preserve"> for Townsville, Darwin and Hobart is 42.9%, 47.3% and 21.7% respectively. The Battery Offset percentage</w:t>
      </w:r>
      <w:r w:rsidR="007F0657">
        <w:rPr>
          <w:lang w:eastAsia="en-GB"/>
        </w:rPr>
        <w:t xml:space="preserve"> (yellow)</w:t>
      </w:r>
      <w:r w:rsidRPr="00464E4F">
        <w:rPr>
          <w:lang w:eastAsia="en-GB"/>
        </w:rPr>
        <w:t xml:space="preserve"> for Townsville, Darwin and Hobart is 52.1%, 52.7% and 36.8% respectively.  The Grid Imports percentage</w:t>
      </w:r>
      <w:r w:rsidR="007F0657">
        <w:rPr>
          <w:lang w:eastAsia="en-GB"/>
        </w:rPr>
        <w:t xml:space="preserve"> (red)</w:t>
      </w:r>
      <w:r w:rsidRPr="00464E4F">
        <w:rPr>
          <w:lang w:eastAsia="en-GB"/>
        </w:rPr>
        <w:t xml:space="preserve"> for Townsville, Darwin and Hobart is 5.1%, 0% and 41.5% respectively.   It is noted that Darwin does not import any electricity from the grid with 0.00% grid imports. </w:t>
      </w:r>
    </w:p>
    <w:p w14:paraId="0B4938DE" w14:textId="77777777" w:rsidR="006135A2" w:rsidRPr="00464E4F" w:rsidRDefault="006135A2" w:rsidP="00C3236C">
      <w:pPr>
        <w:rPr>
          <w:lang w:eastAsia="en-GB"/>
        </w:rPr>
      </w:pPr>
    </w:p>
    <w:p w14:paraId="13174DBB" w14:textId="77777777" w:rsidR="006135A2" w:rsidRPr="00464E4F" w:rsidRDefault="006135A2" w:rsidP="00C3236C">
      <w:pPr>
        <w:rPr>
          <w:lang w:eastAsia="en-GB"/>
        </w:rPr>
      </w:pPr>
      <w:r w:rsidRPr="00464E4F">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464E4F" w:rsidRDefault="006135A2" w:rsidP="00C3236C">
      <w:pPr>
        <w:rPr>
          <w:lang w:eastAsia="en-GB"/>
        </w:rPr>
      </w:pPr>
    </w:p>
    <w:p w14:paraId="285CD980" w14:textId="77777777" w:rsidR="006135A2" w:rsidRPr="00464E4F" w:rsidRDefault="006135A2" w:rsidP="00C3236C">
      <w:pPr>
        <w:rPr>
          <w:lang w:eastAsia="en-GB"/>
        </w:rPr>
      </w:pPr>
      <w:r w:rsidRPr="00464E4F">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Secondly, the lower PSH and subsequent decreased solar production.  </w:t>
      </w:r>
    </w:p>
    <w:p w14:paraId="577EBAA7" w14:textId="6274425B" w:rsidR="006135A2" w:rsidRPr="00464E4F" w:rsidRDefault="006135A2" w:rsidP="00C3236C">
      <w:pPr>
        <w:rPr>
          <w:lang w:eastAsia="en-GB"/>
        </w:rPr>
      </w:pPr>
    </w:p>
    <w:p w14:paraId="3F7C9971" w14:textId="0C40BE44" w:rsidR="006135A2" w:rsidRPr="00464E4F" w:rsidRDefault="006135A2" w:rsidP="00A46DFA">
      <w:pPr>
        <w:pStyle w:val="Heading2"/>
      </w:pPr>
      <w:bookmarkStart w:id="333" w:name="_Ref492832841"/>
      <w:r w:rsidRPr="00464E4F">
        <w:t>Economic Payback Potential</w:t>
      </w:r>
      <w:bookmarkEnd w:id="333"/>
    </w:p>
    <w:p w14:paraId="2A176190" w14:textId="77777777" w:rsidR="006135A2" w:rsidRPr="00464E4F" w:rsidRDefault="006135A2" w:rsidP="00C3236C">
      <w:r w:rsidRPr="00464E4F">
        <w:t xml:space="preserve">The following section will discuss and analyze the output financial figures shown in Table [] for each location. All the monetary values stated below are based in Australian Dollars (AUD) and the indication for currency will be omitted henceforth. </w:t>
      </w:r>
    </w:p>
    <w:p w14:paraId="5E069F29" w14:textId="77777777" w:rsidR="006135A2" w:rsidRPr="00464E4F" w:rsidRDefault="006135A2" w:rsidP="00C3236C"/>
    <w:p w14:paraId="3F14DD88" w14:textId="77777777" w:rsidR="006135A2" w:rsidRDefault="006135A2" w:rsidP="00C3236C">
      <w:r w:rsidRPr="00464E4F">
        <w:t>The Annualized Life Cycle Cost ($/kWhr) was calculated using the Life Cycle Cost (LCC) outlined in the literature review [] and the formulas [] and [].</w:t>
      </w:r>
      <w:r>
        <w:t xml:space="preserve"> </w:t>
      </w:r>
      <w:r w:rsidRPr="00464E4F">
        <w:t>The ALCC is a means to compare two projects that do not have the same life span, making the LCC’s incomparable; so, a comparison on an annualized basis is necessary</w:t>
      </w:r>
      <w:r>
        <w:t xml:space="preserve">. </w:t>
      </w:r>
      <w:r w:rsidRPr="00464E4F">
        <w:t>The ALCC was used instead of the LCC to compare as these projects as the provision for different lifespans of projects w</w:t>
      </w:r>
      <w:r>
        <w:t>as</w:t>
      </w:r>
      <w:r w:rsidRPr="00464E4F">
        <w:t xml:space="preserve"> incorporated into the program; hence, the ALCC </w:t>
      </w:r>
      <w:r>
        <w:t xml:space="preserve">was selected as output from the program. </w:t>
      </w:r>
      <w:r w:rsidRPr="00464E4F">
        <w:t xml:space="preserve"> </w:t>
      </w:r>
      <w:r>
        <w:t xml:space="preserve">The ALCC in these instances incorporated a battery replacement at 10 years which was incorporated into the LCC. </w:t>
      </w:r>
    </w:p>
    <w:p w14:paraId="1E838AFE" w14:textId="77777777" w:rsidR="006135A2" w:rsidRDefault="006135A2" w:rsidP="00C3236C"/>
    <w:p w14:paraId="3777EAEC" w14:textId="77777777" w:rsidR="006135A2" w:rsidRDefault="006135A2" w:rsidP="00C3236C">
      <w:r>
        <w:t xml:space="preserve">The </w:t>
      </w:r>
      <w:r w:rsidRPr="00751880">
        <w:t>Annual Payment</w:t>
      </w:r>
      <w:r>
        <w:t xml:space="preserve"> (ANNPMT) was selected as an output for financial analysis and incorporated three different mortgage rates of 1%, 3.5% and 6%. The ANNPMT was calculated using the formula []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Default="006135A2" w:rsidP="00C3236C"/>
    <w:p w14:paraId="4AD13B14" w14:textId="77777777" w:rsidR="006135A2" w:rsidRPr="00464E4F" w:rsidRDefault="006135A2" w:rsidP="00C3236C">
      <w:r>
        <w:t xml:space="preserve">The ANNPMT and ALCC were calculated on a $/kWhr basis over their lifetimes using the formula [] outlined in the literature review for the generating systems. </w:t>
      </w:r>
      <w:r w:rsidRPr="00464E4F">
        <w:t>The ALCC for Townsville, Darwin and Hobart</w:t>
      </w:r>
      <w:r>
        <w:t xml:space="preserve"> was</w:t>
      </w:r>
      <w:r w:rsidRPr="00464E4F">
        <w:t xml:space="preserve"> $0.1603, $0.1469 and $0.2233 respectively.</w:t>
      </w:r>
      <w:r>
        <w:t xml:space="preserve"> The optimistic ANNPMT for </w:t>
      </w:r>
      <w:r w:rsidRPr="00464E4F">
        <w:t>Townsville, Darwin and Hobart</w:t>
      </w:r>
      <w:r>
        <w:t xml:space="preserve"> $</w:t>
      </w:r>
      <w:r w:rsidRPr="00464E4F">
        <w:t>0.1623</w:t>
      </w:r>
      <w:r>
        <w:t>, $</w:t>
      </w:r>
      <w:r w:rsidRPr="00464E4F">
        <w:t>0.1488</w:t>
      </w:r>
      <w:r>
        <w:t xml:space="preserve"> and $</w:t>
      </w:r>
      <w:r w:rsidRPr="00464E4F">
        <w:t>0.2262</w:t>
      </w:r>
      <w:r>
        <w:t xml:space="preserve">. The likely ANNPMT for </w:t>
      </w:r>
      <w:r w:rsidRPr="00464E4F">
        <w:t>Townsville, Darwin and Hobart</w:t>
      </w:r>
      <w:r>
        <w:t xml:space="preserve"> $</w:t>
      </w:r>
      <w:r w:rsidRPr="00464E4F">
        <w:t>0.2061</w:t>
      </w:r>
      <w:r>
        <w:t>, $</w:t>
      </w:r>
      <w:r w:rsidRPr="00464E4F">
        <w:t>0.1889</w:t>
      </w:r>
      <w:r>
        <w:t>and $</w:t>
      </w:r>
      <w:r w:rsidRPr="00464E4F">
        <w:t>0.2872</w:t>
      </w:r>
      <w:r>
        <w:t xml:space="preserve">. The pessimistic ANNPMT for </w:t>
      </w:r>
      <w:r w:rsidRPr="00464E4F">
        <w:t>Townsville, Darwin and Hobart</w:t>
      </w:r>
      <w:r>
        <w:t xml:space="preserve"> $</w:t>
      </w:r>
      <w:r w:rsidRPr="00464E4F">
        <w:t>0.2554</w:t>
      </w:r>
      <w:r>
        <w:t>, $</w:t>
      </w:r>
      <w:r w:rsidRPr="00464E4F">
        <w:t>0.234</w:t>
      </w:r>
      <w:r>
        <w:t>and $</w:t>
      </w:r>
      <w:r w:rsidRPr="00464E4F">
        <w:t>0.3558</w:t>
      </w:r>
      <w:r>
        <w:t>.</w:t>
      </w:r>
    </w:p>
    <w:p w14:paraId="57D45657" w14:textId="77777777" w:rsidR="006135A2" w:rsidRPr="00464E4F" w:rsidRDefault="006135A2" w:rsidP="00C3236C"/>
    <w:p w14:paraId="08012CEA" w14:textId="77777777" w:rsidR="006135A2" w:rsidRDefault="006135A2" w:rsidP="00C3236C">
      <w:r>
        <w:t>Considering that Queensland’s energy provider Ergon charges $0.27071 per kilowatt hour set the benchmark the cost of electricity comparisons in Queensland. Using this a reference we can disqualify the likely and pessimistic values for ANNPMT in Hobart which are above $0.27071 at $</w:t>
      </w:r>
      <w:r w:rsidRPr="00464E4F">
        <w:t>0.2872</w:t>
      </w:r>
      <w:r>
        <w:t xml:space="preserve"> and $</w:t>
      </w:r>
      <w:r w:rsidRPr="00464E4F">
        <w:t>0.3558</w:t>
      </w:r>
      <w:r>
        <w:t xml:space="preserve">. </w:t>
      </w:r>
    </w:p>
    <w:p w14:paraId="3024B04D" w14:textId="77777777" w:rsidR="006135A2" w:rsidRDefault="006135A2" w:rsidP="00C3236C"/>
    <w:p w14:paraId="0A8C42A8" w14:textId="77777777" w:rsidR="006135A2" w:rsidRDefault="006135A2" w:rsidP="00C3236C">
      <w:r>
        <w:t xml:space="preserve">The ALCC cost price of electricity for money that is not financed from a bank i.e. cash of savings, is an economically viable production strategy as they are all below $0.23 which is $0.04 per kilowatt hour below the benchmark $0.27071. The ALCC cost price in Darwin is </w:t>
      </w:r>
      <w:r w:rsidRPr="00464E4F">
        <w:t>$0.1469</w:t>
      </w:r>
      <w:r>
        <w:t xml:space="preserve"> which is approximately half the cost of the benchmark cost of electricity.</w:t>
      </w:r>
    </w:p>
    <w:p w14:paraId="41E5E1DA" w14:textId="77777777" w:rsidR="006135A2" w:rsidRDefault="006135A2" w:rsidP="00C3236C"/>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402986"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66282F" w:rsidRDefault="006135A2" w:rsidP="00C3236C">
            <w:r w:rsidRPr="0066282F">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66282F" w:rsidRDefault="006135A2" w:rsidP="00C3236C">
            <w:r w:rsidRPr="0066282F">
              <w:t xml:space="preserve">Average </w:t>
            </w:r>
          </w:p>
        </w:tc>
      </w:tr>
      <w:tr w:rsidR="006135A2" w:rsidRPr="00402986"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66282F" w:rsidRDefault="006135A2" w:rsidP="00C3236C">
            <w:r w:rsidRPr="0066282F">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66282F" w:rsidRDefault="006135A2" w:rsidP="00C3236C">
            <w:r w:rsidRPr="0066282F">
              <w:t>0.1768</w:t>
            </w:r>
          </w:p>
        </w:tc>
      </w:tr>
      <w:tr w:rsidR="006135A2" w:rsidRPr="00402986"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66282F" w:rsidRDefault="006135A2" w:rsidP="00C3236C">
            <w:r w:rsidRPr="0066282F">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66282F" w:rsidRDefault="006135A2" w:rsidP="00C3236C">
            <w:r w:rsidRPr="0066282F">
              <w:t>0.1791</w:t>
            </w:r>
          </w:p>
        </w:tc>
      </w:tr>
      <w:tr w:rsidR="006135A2" w:rsidRPr="00402986"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66282F" w:rsidRDefault="006135A2" w:rsidP="00C3236C">
            <w:r w:rsidRPr="0066282F">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66282F" w:rsidRDefault="006135A2" w:rsidP="00C3236C">
            <w:r w:rsidRPr="0066282F">
              <w:t>0.2274</w:t>
            </w:r>
          </w:p>
        </w:tc>
      </w:tr>
      <w:tr w:rsidR="006135A2" w:rsidRPr="00402986"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66282F" w:rsidRDefault="006135A2" w:rsidP="00C3236C">
            <w:r w:rsidRPr="0066282F">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66282F" w:rsidRDefault="006135A2" w:rsidP="00C3236C">
            <w:r w:rsidRPr="0066282F">
              <w:t>0.2817</w:t>
            </w:r>
          </w:p>
        </w:tc>
      </w:tr>
    </w:tbl>
    <w:p w14:paraId="39199B14" w14:textId="77777777" w:rsidR="006135A2" w:rsidRDefault="006135A2" w:rsidP="00C3236C"/>
    <w:p w14:paraId="265F2D47" w14:textId="77777777" w:rsidR="006135A2" w:rsidRDefault="006135A2" w:rsidP="00C3236C"/>
    <w:p w14:paraId="2C58BC8F" w14:textId="77777777" w:rsidR="006135A2" w:rsidRDefault="006135A2" w:rsidP="00C3236C"/>
    <w:p w14:paraId="63468387" w14:textId="77777777" w:rsidR="006135A2" w:rsidRDefault="006135A2" w:rsidP="00C3236C"/>
    <w:p w14:paraId="2330BA1F" w14:textId="77777777" w:rsidR="006135A2" w:rsidRDefault="006135A2" w:rsidP="00C3236C"/>
    <w:p w14:paraId="1F60F634" w14:textId="77777777" w:rsidR="006135A2" w:rsidRDefault="006135A2" w:rsidP="00C3236C"/>
    <w:p w14:paraId="65D1F28B" w14:textId="77777777" w:rsidR="006135A2" w:rsidRDefault="006135A2" w:rsidP="00C3236C"/>
    <w:p w14:paraId="4252AD8A" w14:textId="77777777" w:rsidR="006135A2" w:rsidRDefault="006135A2" w:rsidP="00C3236C"/>
    <w:p w14:paraId="78D86850" w14:textId="77777777" w:rsidR="006135A2" w:rsidRDefault="006135A2" w:rsidP="00C3236C"/>
    <w:p w14:paraId="2126B575" w14:textId="7553CBC0" w:rsidR="006135A2" w:rsidRDefault="006135A2" w:rsidP="00C3236C"/>
    <w:p w14:paraId="2ABC7405" w14:textId="77777777" w:rsidR="006135A2" w:rsidRDefault="006135A2" w:rsidP="00C3236C"/>
    <w:p w14:paraId="650C0EA9" w14:textId="77777777" w:rsidR="006135A2" w:rsidRDefault="006135A2" w:rsidP="00C3236C"/>
    <w:p w14:paraId="1A9B5C56" w14:textId="77777777" w:rsidR="006135A2" w:rsidRDefault="006135A2" w:rsidP="00C3236C">
      <w:r>
        <w:t>Table [] 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Default="006135A2" w:rsidP="00C3236C"/>
    <w:p w14:paraId="7E48345A" w14:textId="77777777" w:rsidR="006135A2" w:rsidRDefault="006135A2" w:rsidP="00C3236C">
      <w:r>
        <w:t>Results from Table [] show that as the mortgage rate increase the cost of electricity increase in a ANNPMT option. The Average for ANNPMT with a likely rate is $</w:t>
      </w:r>
      <w:r w:rsidRPr="0066282F">
        <w:t>0.2274</w:t>
      </w:r>
      <w:r>
        <w:t>/kWhr and for a pessimistic rate is $</w:t>
      </w:r>
      <w:r w:rsidRPr="0066282F">
        <w:t>0.</w:t>
      </w:r>
      <w:r w:rsidRPr="00295A08">
        <w:t xml:space="preserve"> </w:t>
      </w:r>
      <w:r w:rsidRPr="0066282F">
        <w:t>0.2817</w:t>
      </w:r>
      <w:r>
        <w:t>/kWhr. The likely ANNPMT is still below the benchmark but the pessimistic ANNMT rate is $</w:t>
      </w:r>
      <w:r w:rsidRPr="0066282F">
        <w:t>0.</w:t>
      </w:r>
      <w:r w:rsidRPr="00295A08">
        <w:t xml:space="preserve"> </w:t>
      </w:r>
      <w:r>
        <w:t>0.01099/kWhr.</w:t>
      </w:r>
    </w:p>
    <w:p w14:paraId="330D5FB3" w14:textId="77777777" w:rsidR="006135A2" w:rsidRDefault="006135A2" w:rsidP="00C3236C"/>
    <w:p w14:paraId="231D2B5F" w14:textId="4CC0CB0F" w:rsidR="006135A2" w:rsidRDefault="006135A2" w:rsidP="00C3236C">
      <w:r>
        <w:t>The Expected Savings</w:t>
      </w:r>
      <w:r w:rsidR="007440EC">
        <w:t xml:space="preserve"> or Net Savings (NS)</w:t>
      </w:r>
      <w:r>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Default="006135A2" w:rsidP="00C3236C"/>
    <w:p w14:paraId="283736BE" w14:textId="40BEB78E" w:rsidR="006135A2" w:rsidRDefault="006135A2" w:rsidP="00C3236C">
      <w:r>
        <w:t xml:space="preserve">The Expected Savings – Monthly for </w:t>
      </w:r>
      <w:r w:rsidRPr="00464E4F">
        <w:t>Townsville, Darwin and Hobart</w:t>
      </w:r>
      <w:r>
        <w:t xml:space="preserve"> was</w:t>
      </w:r>
      <w:r w:rsidRPr="00464E4F">
        <w:t xml:space="preserve"> $166.721, $176.4563</w:t>
      </w:r>
      <w:r>
        <w:t xml:space="preserve"> and $</w:t>
      </w:r>
      <w:r w:rsidRPr="00464E4F">
        <w:t>136.5966</w:t>
      </w:r>
      <w:r>
        <w:t xml:space="preserve">; the Expected Savings – Yearly was </w:t>
      </w:r>
      <w:r w:rsidRPr="00464E4F">
        <w:t>$2028.4, $2146.9</w:t>
      </w:r>
      <w:r>
        <w:t xml:space="preserve"> and $</w:t>
      </w:r>
      <w:r w:rsidRPr="00464E4F">
        <w:t>1661.9</w:t>
      </w:r>
      <w:r>
        <w:t xml:space="preserve">; the Expected Savings – 10 Year Period was </w:t>
      </w:r>
      <w:r w:rsidRPr="00464E4F">
        <w:t>$</w:t>
      </w:r>
      <w:r>
        <w:t>2028</w:t>
      </w:r>
      <w:r w:rsidRPr="00464E4F">
        <w:t>4, $</w:t>
      </w:r>
      <w:r>
        <w:t>2146</w:t>
      </w:r>
      <w:r w:rsidRPr="00464E4F">
        <w:t>9</w:t>
      </w:r>
      <w:r>
        <w:t xml:space="preserve"> and $1661</w:t>
      </w:r>
      <w:r w:rsidRPr="00464E4F">
        <w:t>9</w:t>
      </w:r>
      <w:r>
        <w:t xml:space="preserve">; and the Expected Savings – 20 Year Period was </w:t>
      </w:r>
      <w:r w:rsidRPr="00464E4F">
        <w:t>$40569, $42938</w:t>
      </w:r>
      <w:r>
        <w:t xml:space="preserve"> and $</w:t>
      </w:r>
      <w:r w:rsidRPr="00464E4F">
        <w:t>33239</w:t>
      </w:r>
      <w:r>
        <w:t xml:space="preserve">. These figures seem high as for Townsville after a 20-year period the expected savings are </w:t>
      </w:r>
      <w:r w:rsidRPr="00464E4F">
        <w:t>$40569</w:t>
      </w:r>
      <w:r>
        <w:t>, which appears optimistic and will be discussed in-depth in the next section.</w:t>
      </w:r>
    </w:p>
    <w:p w14:paraId="6F9495D4" w14:textId="0AA3CDCA" w:rsidR="00AE2C71" w:rsidRDefault="00AE2C71" w:rsidP="00C3236C"/>
    <w:p w14:paraId="491A72D5" w14:textId="5649F28B" w:rsidR="00AE2C71" w:rsidRDefault="00AE2C71" w:rsidP="00C3236C">
      <w:r>
        <w:t>The figures [] [] [] in the results show the plots of the yearly savings</w:t>
      </w:r>
      <w:r w:rsidR="007F0657">
        <w:t xml:space="preserve"> (green)</w:t>
      </w:r>
      <w:r w:rsidRPr="00AE2C71">
        <w:t xml:space="preserve"> </w:t>
      </w:r>
      <w:r>
        <w:t xml:space="preserve">for </w:t>
      </w:r>
      <w:r w:rsidRPr="00464E4F">
        <w:t>Townsville, Darwin and Hobart</w:t>
      </w:r>
      <w:r>
        <w:t xml:space="preserve">. All three figures show how the cost of </w:t>
      </w:r>
      <w:r w:rsidR="001B574B">
        <w:t>electricity</w:t>
      </w:r>
      <w:r>
        <w:t xml:space="preserve"> is going to rise through inflation and this trend is clearly </w:t>
      </w:r>
      <w:r w:rsidR="001B574B">
        <w:t>depicted</w:t>
      </w:r>
      <w:r w:rsidR="007F0657">
        <w:t xml:space="preserve"> (red)</w:t>
      </w:r>
      <w:r>
        <w:t xml:space="preserve">. The first two figures [] and [] have increasing negative values </w:t>
      </w:r>
      <w:r w:rsidR="007F0657">
        <w:t xml:space="preserve">(green) </w:t>
      </w:r>
      <w:r>
        <w:t>for</w:t>
      </w:r>
      <w:r w:rsidR="007F0657">
        <w:t xml:space="preserve"> the</w:t>
      </w:r>
      <w:r>
        <w:t xml:space="preserve"> cost of solar/battery. This is dues to the exportation and the solar feed in rates which</w:t>
      </w:r>
      <w:r w:rsidR="001B574B">
        <w:t xml:space="preserve"> a shown as a negative value and cash inflow. The last figure [] show</w:t>
      </w:r>
      <w:r w:rsidR="007F0657">
        <w:t>s</w:t>
      </w:r>
      <w:r w:rsidR="001B574B">
        <w:t xml:space="preserve"> the</w:t>
      </w:r>
      <w:r w:rsidR="007F0657">
        <w:t xml:space="preserve"> green </w:t>
      </w:r>
      <w:r w:rsidR="001B574B">
        <w:t>solar/battery cost with the red overlapping it, which indicates the cost of the supply of the household with and without the system.</w:t>
      </w:r>
    </w:p>
    <w:p w14:paraId="4B3E7172" w14:textId="7D202A5F" w:rsidR="004266B2" w:rsidRDefault="004266B2" w:rsidP="00C3236C"/>
    <w:p w14:paraId="774B24F9" w14:textId="77777777" w:rsidR="00780DB9" w:rsidRDefault="00780DB9" w:rsidP="00C3236C">
      <w:bookmarkStart w:id="334" w:name="_Hlk492810686"/>
      <w:r>
        <w:t xml:space="preserve">Simple Payback (SPB) Period is the length of time required for an investment to recover its initial outlay in terms of profits or savings. This was calculated from the equation [] in the literature review, which was the cost of the investment divided by the cashflow for one year. </w:t>
      </w:r>
      <w:r w:rsidRPr="00464E4F">
        <w:t>Townsville, Darwin and Hobart</w:t>
      </w:r>
      <w:r>
        <w:t xml:space="preserve"> each had </w:t>
      </w:r>
      <w:r w:rsidRPr="00247B01">
        <w:t>13.0149</w:t>
      </w:r>
      <w:r>
        <w:t xml:space="preserve">, 12.2969, and </w:t>
      </w:r>
      <w:r w:rsidRPr="00247B01">
        <w:t>15.8852</w:t>
      </w:r>
      <w:r>
        <w:t xml:space="preserve"> year payback periods respectively. Hobart was the longest payback period due to the lower latitude causing, lower PSH’s and poor production coupled with higher daily kilowatt usage which increased imports and subsequently costs.</w:t>
      </w:r>
    </w:p>
    <w:p w14:paraId="18D65E38" w14:textId="77777777" w:rsidR="00780DB9" w:rsidRDefault="00780DB9" w:rsidP="00C3236C"/>
    <w:p w14:paraId="72E94443" w14:textId="0CA88360" w:rsidR="00780DB9" w:rsidRDefault="00780DB9" w:rsidP="00C3236C">
      <w:r>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t>difference</w:t>
      </w:r>
      <w:r>
        <w:t xml:space="preserve"> between cash inflows and outflows all discounted from the future. This was why the cost of the project was depicted in the Net Present Value (NPV) to give a monetary value to the present worth. The NPV of </w:t>
      </w:r>
      <w:r w:rsidRPr="00464E4F">
        <w:t>Townsville, Darwin and Hobart</w:t>
      </w:r>
      <w:r>
        <w:t xml:space="preserve"> was $16,682.00, $</w:t>
      </w:r>
      <w:r w:rsidRPr="00C057E8">
        <w:t>19</w:t>
      </w:r>
      <w:r>
        <w:t>,742.00, and $</w:t>
      </w:r>
      <w:r w:rsidRPr="00C057E8">
        <w:t>7</w:t>
      </w:r>
      <w:r>
        <w:t>.</w:t>
      </w:r>
      <w:r w:rsidRPr="00C057E8">
        <w:t>212.1</w:t>
      </w:r>
      <w:r>
        <w:t>0 correspondingly. This clearly identifies Darwin as having the highest present-day worth; while Hobart was less than 50% of both Townsville’s and Darwin’s NPV.</w:t>
      </w:r>
    </w:p>
    <w:p w14:paraId="79ECA7D6" w14:textId="77777777" w:rsidR="00780DB9" w:rsidRDefault="00780DB9" w:rsidP="00C3236C"/>
    <w:p w14:paraId="06EFB35C" w14:textId="77777777" w:rsidR="00780DB9" w:rsidRDefault="00780DB9" w:rsidP="00C3236C">
      <w:r>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w:t>
      </w:r>
      <w:r w:rsidRPr="009A1007">
        <w:t>Return = irr(CashFlow)”</w:t>
      </w:r>
      <w:r>
        <w:t xml:space="preserve"> to solve the IRR. This function is not included in most Matlab versions so it was coded manually, but the upshot is the compatibility across all editions. The formula which was coded is outlined in the literature review []. </w:t>
      </w:r>
      <w:r>
        <w:rPr>
          <w:rStyle w:val="tgc"/>
        </w:rPr>
        <w:t>In brief, the IRR is the discount rate that makes the net present value (NPV) of all cash flows from a particular project equal to zero.</w:t>
      </w:r>
      <w:r>
        <w:t xml:space="preserve"> </w:t>
      </w:r>
    </w:p>
    <w:p w14:paraId="34C07237" w14:textId="77777777" w:rsidR="00780DB9" w:rsidRDefault="00780DB9" w:rsidP="00C3236C"/>
    <w:p w14:paraId="55EA7EBF" w14:textId="77777777" w:rsidR="00780DB9" w:rsidRDefault="00780DB9" w:rsidP="00C3236C">
      <w:r>
        <w:t xml:space="preserve">Through simulations the program yielded for </w:t>
      </w:r>
      <w:r w:rsidRPr="00464E4F">
        <w:t>Townsville, Darwin and Hobart</w:t>
      </w:r>
      <w:r>
        <w:t xml:space="preserve"> an IRR of </w:t>
      </w:r>
      <w:r w:rsidRPr="000B7E96">
        <w:t>4.5967</w:t>
      </w:r>
      <w:r>
        <w:t xml:space="preserve">%, </w:t>
      </w:r>
      <w:r w:rsidRPr="00464E4F">
        <w:t>5.3334</w:t>
      </w:r>
      <w:r>
        <w:t xml:space="preserve">%, and </w:t>
      </w:r>
      <w:r w:rsidRPr="00464E4F">
        <w:t>2.132</w:t>
      </w:r>
      <w:r>
        <w:t xml:space="preserve">%. Taking into account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Default="00780DB9" w:rsidP="00C3236C"/>
    <w:p w14:paraId="39338F3D" w14:textId="71F70288" w:rsidR="00780DB9" w:rsidRDefault="00780DB9" w:rsidP="00C3236C">
      <w:r>
        <w:t xml:space="preserve">The Discounted Return on Investment (ROI) is another common tool for evaluating the efficiency of investments, and </w:t>
      </w:r>
      <w:r w:rsidRPr="00464E4F">
        <w:t>Townsville, Darwin and Hobart</w:t>
      </w:r>
      <w:r>
        <w:t xml:space="preserve"> had ROI’s of </w:t>
      </w:r>
      <w:r w:rsidRPr="000B7E96">
        <w:t>-1.8406</w:t>
      </w:r>
      <w:r>
        <w:t xml:space="preserve">%, </w:t>
      </w:r>
      <w:r w:rsidRPr="000B7E96">
        <w:t>-1.261</w:t>
      </w:r>
      <w:r>
        <w:t xml:space="preserve">%, and </w:t>
      </w:r>
      <w:r w:rsidRPr="000B7E96">
        <w:t>-</w:t>
      </w:r>
      <w:r>
        <w:t>3</w:t>
      </w:r>
      <w:r w:rsidRPr="000B7E96">
        <w:t>.6341</w:t>
      </w:r>
      <w:r>
        <w:t>%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Default="00780DB9" w:rsidP="00C3236C"/>
    <w:p w14:paraId="38C1B81F" w14:textId="6250B888" w:rsidR="00056B9F" w:rsidRPr="00F23E32" w:rsidRDefault="00056B9F" w:rsidP="00A46DFA">
      <w:pPr>
        <w:pStyle w:val="Heading2"/>
        <w:numPr>
          <w:ilvl w:val="1"/>
          <w:numId w:val="17"/>
        </w:numPr>
      </w:pPr>
      <w:bookmarkStart w:id="335" w:name="_Toc492808446"/>
      <w:bookmarkEnd w:id="334"/>
      <w:r w:rsidRPr="00F23E32">
        <w:t>Assumptions</w:t>
      </w:r>
      <w:bookmarkEnd w:id="335"/>
      <w:r w:rsidRPr="00F23E32">
        <w:t xml:space="preserve"> </w:t>
      </w:r>
    </w:p>
    <w:p w14:paraId="545F5615" w14:textId="1E76C457" w:rsidR="007828B5" w:rsidRPr="00B37029" w:rsidRDefault="00C37C8B" w:rsidP="00B37029">
      <w:r w:rsidRPr="00B37029">
        <w:t xml:space="preserve">As mentioned previously in the </w:t>
      </w:r>
      <w:r w:rsidRPr="00B37029">
        <w:fldChar w:fldCharType="begin"/>
      </w:r>
      <w:r w:rsidRPr="00B37029">
        <w:instrText xml:space="preserve"> REF _Ref492832841 \w \h </w:instrText>
      </w:r>
      <w:r w:rsidR="00B37029" w:rsidRPr="00B37029">
        <w:instrText xml:space="preserve"> \* MERGEFORMAT </w:instrText>
      </w:r>
      <w:r w:rsidRPr="00B37029">
        <w:fldChar w:fldCharType="separate"/>
      </w:r>
      <w:r w:rsidRPr="00B37029">
        <w:t>7.3</w:t>
      </w:r>
      <w:r w:rsidRPr="00B37029">
        <w:fldChar w:fldCharType="end"/>
      </w:r>
      <w:r w:rsidRPr="00B37029">
        <w:t xml:space="preserve"> </w:t>
      </w:r>
      <w:r w:rsidRPr="00B37029">
        <w:fldChar w:fldCharType="begin"/>
      </w:r>
      <w:r w:rsidRPr="00B37029">
        <w:instrText xml:space="preserve"> REF _Ref492832841 \h </w:instrText>
      </w:r>
      <w:r w:rsidR="00B37029" w:rsidRPr="00B37029">
        <w:instrText xml:space="preserve"> \* MERGEFORMAT </w:instrText>
      </w:r>
      <w:r w:rsidRPr="00B37029">
        <w:fldChar w:fldCharType="separate"/>
      </w:r>
      <w:r w:rsidRPr="00B37029">
        <w:t>Economic Payback Potential</w:t>
      </w:r>
      <w:r w:rsidRPr="00B37029">
        <w:fldChar w:fldCharType="end"/>
      </w:r>
      <w:r w:rsidRPr="00B37029">
        <w:t xml:space="preserve"> section the values for the discount rate, mortgage rates and inflation rate were assumed. The inflation rate was set to 3%, the mortgage rate was 1%, 3.5% and 6%, and the discount rate was 4%. </w:t>
      </w:r>
    </w:p>
    <w:p w14:paraId="609FBAAA" w14:textId="391E4782" w:rsidR="00437CC1" w:rsidRDefault="007828B5" w:rsidP="00B37029">
      <w:r w:rsidRPr="00B37029">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B37029" w:rsidRDefault="00B37029" w:rsidP="00B37029"/>
    <w:p w14:paraId="25457F30" w14:textId="39618A98" w:rsidR="007828B5" w:rsidRDefault="00437CC1" w:rsidP="00B37029">
      <w:r w:rsidRPr="00B37029">
        <w:t xml:space="preserve">Lifetime expectancy for the solar system was set at 20 years for the simulations but the program could be changed to 25 years. This assumption was derived from </w:t>
      </w:r>
      <w:r w:rsidRPr="00B37029">
        <w:fldChar w:fldCharType="begin"/>
      </w:r>
      <w:r w:rsidRPr="00B37029">
        <w:instrText xml:space="preserve"> REF _Ref492834849 \r \h </w:instrText>
      </w:r>
      <w:r w:rsidR="00B37029" w:rsidRPr="00B37029">
        <w:instrText xml:space="preserve"> \* MERGEFORMAT </w:instrText>
      </w:r>
      <w:r w:rsidRPr="00B37029">
        <w:fldChar w:fldCharType="separate"/>
      </w:r>
      <w:r w:rsidRPr="00B37029">
        <w:t>2.3.7</w:t>
      </w:r>
      <w:r w:rsidRPr="00B37029">
        <w:fldChar w:fldCharType="end"/>
      </w:r>
      <w:r w:rsidRPr="00B37029">
        <w:t xml:space="preserve"> </w:t>
      </w:r>
      <w:r w:rsidRPr="00B37029">
        <w:fldChar w:fldCharType="begin"/>
      </w:r>
      <w:r w:rsidRPr="00B37029">
        <w:instrText xml:space="preserve"> REF _Ref492834828 \h </w:instrText>
      </w:r>
      <w:r w:rsidR="00B37029" w:rsidRPr="00B37029">
        <w:instrText xml:space="preserve"> \* MERGEFORMAT </w:instrText>
      </w:r>
      <w:r w:rsidRPr="00B37029">
        <w:fldChar w:fldCharType="separate"/>
      </w:r>
      <w:r w:rsidRPr="00B37029">
        <w:t>Cost of Installation for PV</w:t>
      </w:r>
      <w:r w:rsidRPr="00B37029">
        <w:fldChar w:fldCharType="end"/>
      </w:r>
      <w:r w:rsidRPr="00B37029">
        <w:t xml:space="preserve"> from the literature review which stated that system generally last 25 years. 20 years was deemed an acceptable assumption as the batteries were only guaranteed for 20 years and this incorporated offset</w:t>
      </w:r>
      <w:r w:rsidR="007828B5" w:rsidRPr="00B37029">
        <w:t xml:space="preserve"> for PV operating degradation.</w:t>
      </w:r>
    </w:p>
    <w:p w14:paraId="6E0EB75E" w14:textId="77777777" w:rsidR="00B37029" w:rsidRPr="00B37029" w:rsidRDefault="00B37029" w:rsidP="00B37029"/>
    <w:p w14:paraId="1857DC42" w14:textId="1B5EF764" w:rsidR="00C37C8B" w:rsidRPr="00B37029" w:rsidRDefault="00C37C8B" w:rsidP="00B37029">
      <w:r w:rsidRPr="00B37029">
        <w:t xml:space="preserve">The tariff rate was arbitrarily assigned the value of 27.74 cents/kilowatt hour as this was similar to the Ergon Energy’s tariff 11 rate of 27.071 cents/kilowatt hour. </w:t>
      </w:r>
      <w:r w:rsidR="008014E3" w:rsidRPr="00B37029">
        <w:t>The solar feed in rate was similarly based off Ergon Energy’s 7.448 cents/kilowatt hour at 7.774 cents/kilowatt hour.</w:t>
      </w:r>
      <w:r w:rsidR="00437CC1" w:rsidRPr="00B37029">
        <w:t xml:space="preserve"> This rate was assumed to not change over a 20-year period which is not likely the case. This is why a small amount of increase was incorporated into the rates.</w:t>
      </w:r>
    </w:p>
    <w:p w14:paraId="43D642B6" w14:textId="60FC8B62" w:rsidR="008014E3" w:rsidRPr="00B37029" w:rsidRDefault="008014E3" w:rsidP="00B37029"/>
    <w:p w14:paraId="5C4CA8C9" w14:textId="24513EF3" w:rsidR="008014E3" w:rsidRPr="00B37029" w:rsidRDefault="008014E3" w:rsidP="00B37029">
      <w:r w:rsidRPr="00B37029">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B37029">
        <w:t>The cost of the second battery was not discounted, inflated or trended for the tenth year, but instead assumed to be equal to the cost of the initial battery.</w:t>
      </w:r>
      <w:r w:rsidR="00437CC1" w:rsidRPr="00B37029">
        <w:t xml:space="preserve"> This assumption was used in the ALCC.</w:t>
      </w:r>
      <w:r w:rsidR="00D72CDD" w:rsidRPr="00B37029">
        <w:t xml:space="preserve"> The decreasing cost of battery was assumed to offset the inflation rate.</w:t>
      </w:r>
      <w:r w:rsidR="00437CC1" w:rsidRPr="00B37029">
        <w:t xml:space="preserve"> The battery was assumed to be fully charge to its capacity at the end of each day.</w:t>
      </w:r>
    </w:p>
    <w:p w14:paraId="73C809FE" w14:textId="360ADECF" w:rsidR="00D72CDD" w:rsidRPr="00B37029" w:rsidRDefault="00D72CDD" w:rsidP="00B37029"/>
    <w:p w14:paraId="4DE8A7D8" w14:textId="58B4D6E1" w:rsidR="00056B9F" w:rsidRPr="00B37029" w:rsidRDefault="00D72CDD" w:rsidP="00B37029">
      <w:r w:rsidRPr="00B37029">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Pr="00B37029" w:rsidRDefault="00A74284" w:rsidP="00B37029"/>
    <w:p w14:paraId="69FEC3AE" w14:textId="57AD4CBA" w:rsidR="00A74284" w:rsidRPr="00B37029" w:rsidRDefault="00437CC1" w:rsidP="00B37029">
      <w:r w:rsidRPr="00B37029">
        <w:t>Whilst calculating the LCC for the project several assumptions and trade-offs</w:t>
      </w:r>
      <w:r w:rsidR="00E81279" w:rsidRPr="00B37029">
        <w:t xml:space="preserve"> were made</w:t>
      </w:r>
      <w:r w:rsidRPr="00B37029">
        <w:t xml:space="preserve">. The salvage cost of </w:t>
      </w:r>
      <w:r w:rsidR="00E81279" w:rsidRPr="00B37029">
        <w:t xml:space="preserve">the </w:t>
      </w:r>
      <w:r w:rsidR="00307A8A" w:rsidRPr="00B37029">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the </w:t>
      </w:r>
      <w:r w:rsidR="0085505C" w:rsidRPr="00B37029">
        <w:t xml:space="preserve"> solar/battery </w:t>
      </w:r>
      <w:r w:rsidR="00307A8A" w:rsidRPr="00B37029">
        <w:t>system was factored into the unadjusted cost of the second battery as a precautionary measure.</w:t>
      </w:r>
    </w:p>
    <w:p w14:paraId="677D9834" w14:textId="77777777" w:rsidR="00A74284" w:rsidRPr="00B37029" w:rsidRDefault="00A74284" w:rsidP="00B37029"/>
    <w:p w14:paraId="717BEC99" w14:textId="144B0377" w:rsidR="00056B9F" w:rsidRPr="00F23E32" w:rsidRDefault="00056B9F" w:rsidP="00A46DFA">
      <w:pPr>
        <w:pStyle w:val="Heading2"/>
        <w:numPr>
          <w:ilvl w:val="1"/>
          <w:numId w:val="17"/>
        </w:numPr>
      </w:pPr>
      <w:bookmarkStart w:id="336" w:name="_Toc492808447"/>
      <w:r w:rsidRPr="00F23E32">
        <w:t>Limitations in Matlab GUI Modelling</w:t>
      </w:r>
      <w:bookmarkEnd w:id="336"/>
    </w:p>
    <w:p w14:paraId="7DA31479" w14:textId="2E2B30CD" w:rsidR="00307A8A" w:rsidRDefault="00307A8A" w:rsidP="00C3236C">
      <w:pPr>
        <w:pStyle w:val="NormalWeb"/>
      </w:pPr>
      <w:r>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Default="00307A8A" w:rsidP="00C3236C">
      <w:pPr>
        <w:pStyle w:val="NormalWeb"/>
      </w:pPr>
    </w:p>
    <w:p w14:paraId="3255E871" w14:textId="77777777" w:rsidR="00BB1B7D" w:rsidRDefault="00307A8A" w:rsidP="00C3236C">
      <w:pPr>
        <w:pStyle w:val="NormalWeb"/>
      </w:pPr>
      <w:r>
        <w:t>The data which was used from [] NASA for the PSH is not an updating resource. The data is static and saved in a .mat file. If the data is updated the GUI would not have ac</w:t>
      </w:r>
      <w:r w:rsidR="00BB1B7D">
        <w:t xml:space="preserve">cess and lose accuracy. A solution would be to have the GUI continually updating periodically. This solution would be applicable to the daily usage data from the Australian Government []. This data is subject to the same static nature as the NASA data; a similar solution would be recommended. </w:t>
      </w:r>
    </w:p>
    <w:p w14:paraId="74A85B91" w14:textId="77777777" w:rsidR="00BB1B7D" w:rsidRDefault="00BB1B7D" w:rsidP="00C3236C">
      <w:pPr>
        <w:pStyle w:val="NormalWeb"/>
      </w:pPr>
    </w:p>
    <w:p w14:paraId="223FEDB9" w14:textId="2135E5EE" w:rsidR="00BB1B7D" w:rsidRDefault="00BB1B7D" w:rsidP="00C3236C">
      <w:pPr>
        <w:pStyle w:val="NormalWeb"/>
      </w:pPr>
      <w:r>
        <w:t xml:space="preserve">The data from the Australian Government [] did not benchmark data for gas mains in many locations. This is not an issue with the Solar Solution </w:t>
      </w:r>
      <w:r w:rsidR="00F006B3">
        <w:t xml:space="preserve">GUI </w:t>
      </w:r>
      <w:r>
        <w:t>but access to reliable data for gas connected residential household</w:t>
      </w:r>
      <w:r w:rsidR="00F006B3">
        <w:t>s</w:t>
      </w:r>
      <w:r>
        <w:t xml:space="preserve"> around Australia. </w:t>
      </w:r>
    </w:p>
    <w:p w14:paraId="2BC291C9" w14:textId="734E1ABC" w:rsidR="004F5DB5" w:rsidRDefault="004F5DB5" w:rsidP="00C3236C">
      <w:pPr>
        <w:pStyle w:val="NormalWeb"/>
      </w:pPr>
    </w:p>
    <w:p w14:paraId="16648254" w14:textId="0A85F18A" w:rsidR="004F5DB5" w:rsidRDefault="004F5DB5" w:rsidP="00C3236C">
      <w:pPr>
        <w:pStyle w:val="NormalWeb"/>
      </w:pPr>
      <w:r>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Default="004F5DB5" w:rsidP="00C3236C">
      <w:pPr>
        <w:pStyle w:val="NormalWeb"/>
      </w:pPr>
    </w:p>
    <w:p w14:paraId="22F13418" w14:textId="57552148" w:rsidR="004F5DB5" w:rsidRDefault="004F5DB5" w:rsidP="00C3236C">
      <w:pPr>
        <w:pStyle w:val="NormalWeb"/>
      </w:pPr>
      <w:r>
        <w:t>Although tailoring each location for the energy provider would render estimations improved, the reality is that the program only works with flat-rate tariffs. If all rates could be used</w:t>
      </w:r>
      <w:r w:rsidRPr="004F5DB5">
        <w:t xml:space="preserve"> </w:t>
      </w:r>
      <w:r w:rsidRPr="00F23E32">
        <w:t>fo</w:t>
      </w:r>
      <w:r>
        <w:t xml:space="preserve">r time of use and block tariffs and </w:t>
      </w:r>
      <w:r w:rsidRPr="00F23E32">
        <w:t>fixed daily ‘supply charges’ or electricity retailer discounts (e.g. ‘pay on time</w:t>
      </w:r>
      <w:r>
        <w:t>’ and ‘direct debit’ discounts) then the program would have a limited margin of error.</w:t>
      </w:r>
    </w:p>
    <w:p w14:paraId="01281B23" w14:textId="3A35CD67" w:rsidR="00BB1B7D" w:rsidRDefault="00BB1B7D" w:rsidP="00C3236C">
      <w:pPr>
        <w:pStyle w:val="NormalWeb"/>
      </w:pPr>
    </w:p>
    <w:p w14:paraId="3D15A8C8" w14:textId="3181D51F" w:rsidR="004F5DB5" w:rsidRDefault="004F5DB5" w:rsidP="00C3236C">
      <w:pPr>
        <w:pStyle w:val="NormalWeb"/>
      </w:pPr>
      <w:r>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Default="00056B9F" w:rsidP="00C3236C">
      <w:pPr>
        <w:pStyle w:val="NormalWeb"/>
      </w:pPr>
    </w:p>
    <w:p w14:paraId="207212E5" w14:textId="429AEA28" w:rsidR="00A41999" w:rsidRDefault="00A41999" w:rsidP="00C3236C">
      <w:pPr>
        <w:pStyle w:val="NormalWeb"/>
      </w:pPr>
      <w:r>
        <w:t>Despite the study using a northern orientation for each location, the program did not possess the ability to use arrays with differing orientations. This was partly due to the data supplied from NASA</w:t>
      </w:r>
      <w:r w:rsidR="00CC5990">
        <w:t xml:space="preserve">, which was north orientated. The literature review [] examined the lack of information for differing orientation and their effects on PV performance. </w:t>
      </w:r>
      <w:r w:rsidR="00CC5990" w:rsidRPr="0085505C">
        <w:rPr>
          <w:highlight w:val="yellow"/>
        </w:rPr>
        <w:t>Better study for aztmuthial angle rating</w:t>
      </w:r>
    </w:p>
    <w:p w14:paraId="60738AFF" w14:textId="77777777" w:rsidR="00CC5990" w:rsidRPr="00F23E32" w:rsidRDefault="00CC5990" w:rsidP="00C3236C">
      <w:pPr>
        <w:pStyle w:val="NormalWeb"/>
      </w:pPr>
    </w:p>
    <w:p w14:paraId="1687708E" w14:textId="4175350D" w:rsidR="0085505C" w:rsidRDefault="00CC5990" w:rsidP="00C3236C">
      <w:pPr>
        <w:pStyle w:val="NormalWeb"/>
      </w:pPr>
      <w:r>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Default="00CC5990" w:rsidP="00C3236C">
      <w:pPr>
        <w:pStyle w:val="NormalWeb"/>
      </w:pPr>
    </w:p>
    <w:p w14:paraId="5D80D079" w14:textId="4B27EDC1" w:rsidR="00CC5990" w:rsidRDefault="00CC5990" w:rsidP="00C3236C">
      <w:pPr>
        <w:pStyle w:val="NormalWeb"/>
      </w:pPr>
      <w:r>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55D8D9B5" w14:textId="7E00C777" w:rsidR="00FC39FA" w:rsidRDefault="00FC39FA" w:rsidP="00C3236C">
      <w:pPr>
        <w:pStyle w:val="NormalWeb"/>
      </w:pPr>
    </w:p>
    <w:p w14:paraId="7EF12048" w14:textId="2ADA73DA" w:rsidR="00FC39FA" w:rsidRDefault="00FC39FA" w:rsidP="00C3236C">
      <w:pPr>
        <w:pStyle w:val="NormalWeb"/>
      </w:pPr>
    </w:p>
    <w:p w14:paraId="199B3D5A" w14:textId="42B4859D" w:rsidR="00FC39FA" w:rsidRDefault="00FC39FA" w:rsidP="00C3236C">
      <w:pPr>
        <w:pStyle w:val="NormalWeb"/>
      </w:pPr>
      <w:r w:rsidRPr="00FC39FA">
        <w:rPr>
          <w:highlight w:val="yellow"/>
        </w:rPr>
        <w:t>Difficulties coding in matlab</w:t>
      </w:r>
    </w:p>
    <w:p w14:paraId="2276B240" w14:textId="08A6B086" w:rsidR="004434A5" w:rsidRDefault="004434A5" w:rsidP="00C3236C">
      <w:pPr>
        <w:pStyle w:val="NormalWeb"/>
      </w:pPr>
    </w:p>
    <w:p w14:paraId="002C4184" w14:textId="77777777" w:rsidR="004434A5" w:rsidRPr="00F23E32" w:rsidRDefault="004434A5" w:rsidP="004434A5">
      <w:pPr>
        <w:pStyle w:val="Heading2"/>
      </w:pPr>
      <w:bookmarkStart w:id="337" w:name="_Toc492808421"/>
      <w:r w:rsidRPr="00F23E32">
        <w:t>Statistical Methods &amp; Limitations</w:t>
      </w:r>
      <w:bookmarkEnd w:id="337"/>
    </w:p>
    <w:p w14:paraId="3CDA0C71" w14:textId="77777777" w:rsidR="004434A5" w:rsidRPr="00F23E32" w:rsidRDefault="004434A5" w:rsidP="004434A5">
      <w:pPr>
        <w:rPr>
          <w:lang w:eastAsia="en-GB"/>
        </w:rPr>
      </w:pPr>
    </w:p>
    <w:p w14:paraId="141C1A54" w14:textId="77777777" w:rsidR="004434A5" w:rsidRPr="00F23E32" w:rsidRDefault="004434A5" w:rsidP="004434A5">
      <w:pPr>
        <w:rPr>
          <w:lang w:eastAsia="en-GB"/>
        </w:rPr>
      </w:pPr>
      <w:r w:rsidRPr="00F23E32">
        <w:rPr>
          <w:lang w:eastAsia="en-GB"/>
        </w:rPr>
        <w:t xml:space="preserve">The project is large and multidimensional, and deals with complex modelling and various variables. The limitation from the project start is the time constraint. Six months to completely design, test and verify a working program model is a difficult task. The scaling of the testing from compiling the data to comparing the data is a trade-off which will be made.  Access to the most recent data for irradiance, prices, efficiencies and sizes may be an issue and will affect the outcomes associated with the program. The most recent information will be sourced, but finding data which is verified and within the last two years is difficult. </w:t>
      </w:r>
    </w:p>
    <w:p w14:paraId="152AD120" w14:textId="77777777" w:rsidR="004434A5" w:rsidRPr="00F23E32" w:rsidRDefault="004434A5" w:rsidP="004434A5">
      <w:pPr>
        <w:rPr>
          <w:lang w:eastAsia="en-GB"/>
        </w:rPr>
      </w:pPr>
    </w:p>
    <w:p w14:paraId="26A56C7A" w14:textId="77777777" w:rsidR="004434A5" w:rsidRPr="00F23E32" w:rsidRDefault="004434A5" w:rsidP="004434A5">
      <w:pPr>
        <w:rPr>
          <w:lang w:eastAsia="en-GB"/>
        </w:rPr>
      </w:pPr>
      <w:r w:rsidRPr="00F23E32">
        <w:rPr>
          <w:lang w:eastAsia="en-GB"/>
        </w:rPr>
        <w:t xml:space="preserve">The creation of the GUI in the Matlab tool box is an advantage due to the add-ons and all the online sources and information available. The limitation is the user’s ability to utilise all the features and implement Matlab to its optimized ability. </w:t>
      </w:r>
    </w:p>
    <w:p w14:paraId="333F5279" w14:textId="77777777" w:rsidR="004434A5" w:rsidRPr="00F23E32" w:rsidRDefault="004434A5" w:rsidP="004434A5">
      <w:pPr>
        <w:rPr>
          <w:lang w:eastAsia="en-GB"/>
        </w:rPr>
      </w:pPr>
    </w:p>
    <w:p w14:paraId="1F4BB0BE" w14:textId="77777777" w:rsidR="004434A5" w:rsidRPr="00F23E32" w:rsidRDefault="004434A5" w:rsidP="004434A5">
      <w:pPr>
        <w:rPr>
          <w:lang w:eastAsia="en-GB"/>
        </w:rPr>
      </w:pPr>
      <w:r w:rsidRPr="00F23E32">
        <w:rPr>
          <w:lang w:eastAsia="en-GB"/>
        </w:rPr>
        <w:t>There are no ethical considerations while conducting the project which need to be addressed. There is a conscious bonus as this project is promoting the usage of green renewable energy which may help stimulate the market within the Townsville and the wider Queensland region.</w:t>
      </w:r>
    </w:p>
    <w:p w14:paraId="7DCEA832" w14:textId="77777777" w:rsidR="004434A5" w:rsidRPr="00F23E32" w:rsidRDefault="004434A5" w:rsidP="00C3236C">
      <w:pPr>
        <w:pStyle w:val="NormalWeb"/>
      </w:pPr>
    </w:p>
    <w:p w14:paraId="24CC2DF9" w14:textId="78923D83" w:rsidR="00056B9F" w:rsidRPr="00F23E32" w:rsidRDefault="00056B9F" w:rsidP="00A46DFA">
      <w:pPr>
        <w:pStyle w:val="Heading2"/>
        <w:numPr>
          <w:ilvl w:val="1"/>
          <w:numId w:val="17"/>
        </w:numPr>
      </w:pPr>
      <w:bookmarkStart w:id="338" w:name="_Toc492808448"/>
      <w:r w:rsidRPr="00F23E32">
        <w:t>Solar Solution Comparison Table</w:t>
      </w:r>
      <w:bookmarkEnd w:id="338"/>
    </w:p>
    <w:p w14:paraId="480C6447" w14:textId="7EB0F2D7" w:rsidR="00056B9F" w:rsidRPr="00F23E32" w:rsidRDefault="00A46DFA" w:rsidP="00C3236C">
      <w:pPr>
        <w:rPr>
          <w:lang w:eastAsia="en-GB"/>
        </w:rPr>
      </w:pPr>
      <w:r>
        <w:rPr>
          <w:noProof/>
          <w:lang w:eastAsia="en-GB"/>
        </w:rPr>
        <mc:AlternateContent>
          <mc:Choice Requires="wpg">
            <w:drawing>
              <wp:anchor distT="0" distB="0" distL="114300" distR="114300" simplePos="0" relativeHeight="252067840" behindDoc="0" locked="0" layoutInCell="1" allowOverlap="1" wp14:anchorId="1D0A31A5" wp14:editId="431564C9">
                <wp:simplePos x="0" y="0"/>
                <wp:positionH relativeFrom="column">
                  <wp:posOffset>219710</wp:posOffset>
                </wp:positionH>
                <wp:positionV relativeFrom="paragraph">
                  <wp:posOffset>967727</wp:posOffset>
                </wp:positionV>
                <wp:extent cx="5420995" cy="4355041"/>
                <wp:effectExtent l="0" t="0" r="8255" b="7620"/>
                <wp:wrapSquare wrapText="bothSides"/>
                <wp:docPr id="18" name="Group 18"/>
                <wp:cNvGraphicFramePr/>
                <a:graphic xmlns:a="http://schemas.openxmlformats.org/drawingml/2006/main">
                  <a:graphicData uri="http://schemas.microsoft.com/office/word/2010/wordprocessingGroup">
                    <wpg:wgp>
                      <wpg:cNvGrpSpPr/>
                      <wpg:grpSpPr>
                        <a:xfrm>
                          <a:off x="0" y="0"/>
                          <a:ext cx="5420995" cy="4355041"/>
                          <a:chOff x="0" y="0"/>
                          <a:chExt cx="5420995" cy="4355041"/>
                        </a:xfrm>
                      </wpg:grpSpPr>
                      <pic:pic xmlns:pic="http://schemas.openxmlformats.org/drawingml/2006/picture">
                        <pic:nvPicPr>
                          <pic:cNvPr id="5" name="Picture 5"/>
                          <pic:cNvPicPr>
                            <a:picLocks noChangeAspect="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70C8D0BD" w:rsidR="00E67436" w:rsidRPr="008260C5" w:rsidRDefault="00E67436" w:rsidP="00C3236C">
                              <w:pPr>
                                <w:pStyle w:val="Caption"/>
                                <w:rPr>
                                  <w:noProof/>
                                  <w:szCs w:val="24"/>
                                </w:rPr>
                              </w:pPr>
                              <w:bookmarkStart w:id="339" w:name="_Toc492977991"/>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D0A31A5" id="Group 18" o:spid="_x0000_s1215" style="position:absolute;left:0;text-align:left;margin-left:17.3pt;margin-top:76.2pt;width:426.85pt;height:342.9pt;z-index:252067840;mso-position-horizontal-relative:text;mso-position-vertical-relative:text"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3"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70C8D0BD" w:rsidR="00E67436" w:rsidRPr="008260C5" w:rsidRDefault="00E67436" w:rsidP="00C3236C">
                        <w:pPr>
                          <w:pStyle w:val="Caption"/>
                          <w:rPr>
                            <w:noProof/>
                            <w:szCs w:val="24"/>
                          </w:rPr>
                        </w:pPr>
                        <w:bookmarkStart w:id="340" w:name="_Toc492977991"/>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40"/>
                      </w:p>
                    </w:txbxContent>
                  </v:textbox>
                </v:shape>
                <w10:wrap type="square"/>
              </v:group>
            </w:pict>
          </mc:Fallback>
        </mc:AlternateContent>
      </w:r>
      <w:r w:rsidR="00056B9F" w:rsidRPr="00F23E32">
        <w:rPr>
          <w:lang w:eastAsia="en-GB"/>
        </w:rPr>
        <w:t xml:space="preserve">The Table [] is a </w:t>
      </w:r>
      <w:r w:rsidR="00605ABA" w:rsidRPr="00F23E32">
        <w:rPr>
          <w:lang w:eastAsia="en-GB"/>
        </w:rPr>
        <w:t>comparison</w:t>
      </w:r>
      <w:r w:rsidR="00056B9F" w:rsidRPr="00F23E32">
        <w:rPr>
          <w:lang w:eastAsia="en-GB"/>
        </w:rPr>
        <w:t xml:space="preserve"> of the Solar Solution to other solar sizing software which is currently on the market. </w:t>
      </w:r>
      <w:r>
        <w:rPr>
          <w:lang w:eastAsia="en-GB"/>
        </w:rPr>
        <w:t>The table displays the Solar Solution GUI (blue), the Solar Choice (green), the Solar Power Calculator (red) and the Solar Savings (orange). The left column lists allowable inputs to the programs.</w:t>
      </w:r>
    </w:p>
    <w:p w14:paraId="1E6FC1D3" w14:textId="781073B2" w:rsidR="00056B9F" w:rsidRPr="00F23E32" w:rsidRDefault="00056B9F" w:rsidP="00056B9F">
      <w:pPr>
        <w:pStyle w:val="Heading1"/>
        <w:numPr>
          <w:ilvl w:val="0"/>
          <w:numId w:val="17"/>
        </w:numPr>
        <w:rPr>
          <w:lang w:val="en-US"/>
        </w:rPr>
      </w:pPr>
      <w:bookmarkStart w:id="341" w:name="_Toc492808449"/>
      <w:bookmarkStart w:id="342" w:name="_GoBack"/>
      <w:bookmarkEnd w:id="342"/>
      <w:r w:rsidRPr="00F23E32">
        <w:rPr>
          <w:lang w:val="en-US"/>
        </w:rPr>
        <w:t>CONCLUSION</w:t>
      </w:r>
      <w:bookmarkEnd w:id="341"/>
    </w:p>
    <w:p w14:paraId="406B80D0" w14:textId="77777777" w:rsidR="00056B9F" w:rsidRPr="00F23E32" w:rsidRDefault="00056B9F" w:rsidP="00C3236C">
      <w:pPr>
        <w:rPr>
          <w:lang w:eastAsia="en-GB"/>
        </w:rPr>
      </w:pPr>
    </w:p>
    <w:p w14:paraId="4EABB6B0" w14:textId="6191A6BD" w:rsidR="0005295E" w:rsidRDefault="0005295E" w:rsidP="00C3236C">
      <w:r>
        <w:rPr>
          <w:lang w:eastAsia="en-GB"/>
        </w:rPr>
        <w:t xml:space="preserve">The </w:t>
      </w:r>
      <w:r w:rsidR="0005478A">
        <w:rPr>
          <w:lang w:eastAsia="en-GB"/>
        </w:rPr>
        <w:t>optimization</w:t>
      </w:r>
      <w:r>
        <w:rPr>
          <w:lang w:eastAsia="en-GB"/>
        </w:rPr>
        <w:t xml:space="preserve"> and estimation of </w:t>
      </w:r>
      <w:r>
        <w:t xml:space="preserve">solar photovoltaic and storage for domestic use was </w:t>
      </w:r>
      <w:r w:rsidR="0005478A">
        <w:t>investigated</w:t>
      </w:r>
      <w:r>
        <w:t xml:space="preserve"> in this thesis</w:t>
      </w:r>
      <w:r w:rsidR="0005478A">
        <w:t>;</w:t>
      </w:r>
      <w:r>
        <w:t xml:space="preserve"> through the creation of a GUI in</w:t>
      </w:r>
      <w:r w:rsidR="0005478A">
        <w:t xml:space="preserve"> the program</w:t>
      </w:r>
      <w:r>
        <w:t xml:space="preserve"> Matlab and</w:t>
      </w:r>
      <w:r w:rsidR="0005478A">
        <w:t xml:space="preserve"> proceeding analysis of output data though extensive simulation. Whilst </w:t>
      </w:r>
      <w:r w:rsidR="00BE2FD1">
        <w:t xml:space="preserve">solar calculation programs have been created previously, no program hosts the features which are utilized in the Solar Solution GUI. Thus, the Solar Solution GUI with its features was tested and analyzed by the selection of several locations with varying latitude throughout Australia. </w:t>
      </w:r>
    </w:p>
    <w:p w14:paraId="64667E18" w14:textId="77777777" w:rsidR="0005478A" w:rsidRDefault="0005478A" w:rsidP="00C3236C">
      <w:pPr>
        <w:rPr>
          <w:lang w:eastAsia="en-GB"/>
        </w:rPr>
      </w:pPr>
    </w:p>
    <w:p w14:paraId="77397823" w14:textId="6AD0286C" w:rsidR="00056B9F" w:rsidRDefault="00E62EB2" w:rsidP="00C3236C">
      <w:pPr>
        <w:rPr>
          <w:lang w:eastAsia="en-GB"/>
        </w:rPr>
      </w:pPr>
      <w:r>
        <w:rPr>
          <w:lang w:eastAsia="en-GB"/>
        </w:rPr>
        <w:t>Mention how this will tie into the solar projects i.i Hughenden in the area. …</w:t>
      </w:r>
    </w:p>
    <w:p w14:paraId="3DDE397F" w14:textId="673ABBAF" w:rsidR="00A46DFA" w:rsidRDefault="00881807" w:rsidP="00C3236C">
      <w:pPr>
        <w:rPr>
          <w:lang w:eastAsia="en-GB"/>
        </w:rPr>
      </w:pPr>
      <w:r>
        <w:rPr>
          <w:lang w:eastAsia="en-GB"/>
        </w:rPr>
        <w:t xml:space="preserve">Read amhads </w:t>
      </w:r>
      <w:r w:rsidR="00A46DFA">
        <w:rPr>
          <w:lang w:eastAsia="en-GB"/>
        </w:rPr>
        <w:t xml:space="preserve"> paper….</w:t>
      </w:r>
    </w:p>
    <w:p w14:paraId="656310DC" w14:textId="44EC7225" w:rsidR="004C6562" w:rsidRDefault="004C6562" w:rsidP="00C3236C">
      <w:pPr>
        <w:rPr>
          <w:lang w:eastAsia="en-GB"/>
        </w:rPr>
      </w:pPr>
    </w:p>
    <w:p w14:paraId="72C2C8FA" w14:textId="69D4142B" w:rsidR="00056B9F" w:rsidRPr="00F23E32" w:rsidRDefault="00056B9F" w:rsidP="00056B9F">
      <w:pPr>
        <w:pStyle w:val="Heading1"/>
        <w:numPr>
          <w:ilvl w:val="0"/>
          <w:numId w:val="17"/>
        </w:numPr>
        <w:rPr>
          <w:lang w:val="en-US"/>
        </w:rPr>
      </w:pPr>
      <w:bookmarkStart w:id="343" w:name="_Toc492808450"/>
      <w:r w:rsidRPr="00F23E32">
        <w:rPr>
          <w:lang w:val="en-US"/>
        </w:rPr>
        <w:t>RECOMMENDATIONS</w:t>
      </w:r>
      <w:bookmarkEnd w:id="343"/>
    </w:p>
    <w:p w14:paraId="7798707D" w14:textId="46082975" w:rsidR="004C6562" w:rsidRDefault="004C6562" w:rsidP="00C3236C">
      <w:r w:rsidRPr="004C6562">
        <w:t>There is a great opportunity to further expand on the results of this thesis. T</w:t>
      </w:r>
      <w:r>
        <w:t xml:space="preserve">he current </w:t>
      </w:r>
      <w:r w:rsidR="003F4387">
        <w:t>program and modelling can be refined and expanded in both</w:t>
      </w:r>
      <w:r>
        <w:t xml:space="preserve"> scope and resource.</w:t>
      </w:r>
      <w:r w:rsidR="003F4387">
        <w:t xml:space="preserve"> Limitations and assumptions of the program were mentioned in the proceeding sections. Hitherto, i</w:t>
      </w:r>
      <w:r>
        <w:t>f further research were to be conducted on solar photovoltaic and storage for domestic use and principally, the simulation and estimati</w:t>
      </w:r>
      <w:r w:rsidR="003F4387">
        <w:t>on of cost and production;</w:t>
      </w:r>
      <w:r>
        <w:t xml:space="preserve"> the following recommendations should be considered:</w:t>
      </w:r>
    </w:p>
    <w:p w14:paraId="5AB3CB54" w14:textId="415B0009" w:rsidR="004C6562" w:rsidRDefault="004C6562" w:rsidP="00C3236C"/>
    <w:p w14:paraId="03AF8AB0" w14:textId="781E9F8F" w:rsidR="003F4387" w:rsidRDefault="003F4387" w:rsidP="00C3236C">
      <w:pPr>
        <w:pStyle w:val="Bullet"/>
      </w:pPr>
      <w:r>
        <w:t>Further testing and debugging of the program should be performed for all scenarios for every combination to try and find and issues which can be rectified.</w:t>
      </w:r>
    </w:p>
    <w:p w14:paraId="509A37D2" w14:textId="7635ACB3" w:rsidR="003F4387" w:rsidRDefault="003F4387" w:rsidP="00C3236C">
      <w:pPr>
        <w:pStyle w:val="Bullet"/>
      </w:pPr>
      <w:r>
        <w:t xml:space="preserve">Different orientations should be allowed as input parameters both for a primary, primary-auxiliary combo, or dual combination of arrays. </w:t>
      </w:r>
    </w:p>
    <w:p w14:paraId="008537DC" w14:textId="0B022814" w:rsidR="003F4387" w:rsidRDefault="003F4387" w:rsidP="00C3236C">
      <w:pPr>
        <w:pStyle w:val="Bullet"/>
      </w:pPr>
      <w:r>
        <w:t>Studies on salvage, maintenance and recycle costs in Queensland need to be established.</w:t>
      </w:r>
    </w:p>
    <w:p w14:paraId="64326CA3" w14:textId="00008968" w:rsidR="003F4387" w:rsidRDefault="003F4387" w:rsidP="00C3236C">
      <w:pPr>
        <w:pStyle w:val="Bullet"/>
      </w:pPr>
      <w:r>
        <w:t>Benchmark data for household throughout Australia are not well known and need to accrued.</w:t>
      </w:r>
    </w:p>
    <w:p w14:paraId="2FA41B25" w14:textId="3AAA099B" w:rsidR="00FC39FA" w:rsidRDefault="00FC39FA" w:rsidP="00C3236C">
      <w:pPr>
        <w:pStyle w:val="Bullet"/>
      </w:pPr>
      <w:r>
        <w:t>Carbon offset</w:t>
      </w:r>
    </w:p>
    <w:p w14:paraId="283F6417" w14:textId="3B0F18CA" w:rsidR="00FC39FA" w:rsidRDefault="00FC39FA" w:rsidP="00C3236C">
      <w:pPr>
        <w:pStyle w:val="Bullet"/>
      </w:pPr>
      <w:r>
        <w:t>Three options would be recommend to include in the progam:</w:t>
      </w:r>
    </w:p>
    <w:p w14:paraId="4D36CBE8" w14:textId="77777777" w:rsidR="00FC39FA" w:rsidRDefault="00FC39FA" w:rsidP="00C3236C">
      <w:pPr>
        <w:pStyle w:val="Bullet"/>
      </w:pPr>
    </w:p>
    <w:p w14:paraId="10721915" w14:textId="77777777" w:rsidR="00FC39FA" w:rsidRDefault="00FC39FA" w:rsidP="00FC39FA">
      <w:r w:rsidRPr="00F23E32">
        <w:t>Market Entry – Maximum Return</w:t>
      </w:r>
      <w:r w:rsidRPr="00FC39FA">
        <w:t xml:space="preserve"> </w:t>
      </w:r>
    </w:p>
    <w:p w14:paraId="427AE59F" w14:textId="1D1A2E62" w:rsidR="00FC39FA" w:rsidRPr="00F23E32" w:rsidRDefault="00FC39FA" w:rsidP="00FC39FA">
      <w:pPr>
        <w:ind w:left="720"/>
      </w:pPr>
      <w:r w:rsidRPr="00F23E32">
        <w:t>The Market Entry option is effectively an enticer or market entry for persons whose sole incentive is an investment with maximized returns. This will evaluate the cheapest installation costs and equipment. Depending on the value of daily demand and system sizes, will produce the optimized level of panels to battery ratio for the best return.</w:t>
      </w:r>
    </w:p>
    <w:p w14:paraId="7FC7E664" w14:textId="77777777" w:rsidR="00FC39FA" w:rsidRPr="00F23E32" w:rsidRDefault="00FC39FA" w:rsidP="00FC39FA"/>
    <w:p w14:paraId="13EF1EFD" w14:textId="77777777" w:rsidR="00FC39FA" w:rsidRDefault="00FC39FA" w:rsidP="00FC39FA">
      <w:pPr>
        <w:pStyle w:val="Bullet"/>
        <w:numPr>
          <w:ilvl w:val="0"/>
          <w:numId w:val="0"/>
        </w:numPr>
      </w:pPr>
      <w:r w:rsidRPr="00F23E32">
        <w:t xml:space="preserve">Incentivised Grid Stabilization Scheme </w:t>
      </w:r>
    </w:p>
    <w:p w14:paraId="073ADC93" w14:textId="6EA898CF" w:rsidR="00FC39FA" w:rsidRDefault="00FC39FA" w:rsidP="00FC39FA">
      <w:pPr>
        <w:pStyle w:val="Bullet"/>
        <w:numPr>
          <w:ilvl w:val="0"/>
          <w:numId w:val="0"/>
        </w:numPr>
        <w:ind w:left="720"/>
      </w:pPr>
      <w:r w:rsidRPr="00F23E32">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F23E32">
        <w:rPr>
          <w:vertAlign w:val="superscript"/>
        </w:rPr>
        <w:t>st</w:t>
      </w:r>
      <w:r w:rsidRPr="00F23E32">
        <w:t xml:space="preserve"> July 2016, Adelaide in South Australia already have in effect a rebate of 50% of the installed system cost up to a maximum of $5,000 for battery energy storage systems. </w:t>
      </w:r>
      <w:r w:rsidRPr="00F23E32">
        <w:fldChar w:fldCharType="begin"/>
      </w:r>
      <w:r>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Pr>
          <w:noProof/>
        </w:rPr>
        <w:t>[</w:t>
      </w:r>
      <w:hyperlink w:anchor="_ENREF_63" w:tooltip="Council, 2017 #106" w:history="1">
        <w:r>
          <w:rPr>
            <w:noProof/>
          </w:rPr>
          <w:t>63</w:t>
        </w:r>
      </w:hyperlink>
      <w:r>
        <w:rPr>
          <w:noProof/>
        </w:rPr>
        <w:t>]</w:t>
      </w:r>
      <w:r w:rsidRPr="00F23E32">
        <w:fldChar w:fldCharType="end"/>
      </w:r>
    </w:p>
    <w:p w14:paraId="42F6051C" w14:textId="77777777" w:rsidR="00FC39FA" w:rsidRDefault="00FC39FA" w:rsidP="00FC39FA">
      <w:pPr>
        <w:pStyle w:val="Bullet"/>
        <w:numPr>
          <w:ilvl w:val="0"/>
          <w:numId w:val="0"/>
        </w:numPr>
      </w:pPr>
    </w:p>
    <w:p w14:paraId="7F2C4BD2" w14:textId="77777777" w:rsidR="00FC39FA" w:rsidRDefault="00FC39FA" w:rsidP="00FC39FA">
      <w:pPr>
        <w:pStyle w:val="Bullet"/>
        <w:numPr>
          <w:ilvl w:val="0"/>
          <w:numId w:val="0"/>
        </w:numPr>
      </w:pPr>
      <w:r w:rsidRPr="00F23E32">
        <w:t>Three Day – Standalone Grid Autonomy</w:t>
      </w:r>
    </w:p>
    <w:p w14:paraId="6C9F7BBE" w14:textId="28CDEDE6" w:rsidR="00FC39FA" w:rsidRPr="00F23E32" w:rsidRDefault="00FC39FA" w:rsidP="00FC39FA">
      <w:pPr>
        <w:pStyle w:val="Bullet"/>
        <w:numPr>
          <w:ilvl w:val="0"/>
          <w:numId w:val="0"/>
        </w:numPr>
        <w:ind w:left="284"/>
      </w:pPr>
      <w:r w:rsidRPr="00F23E32">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p>
    <w:p w14:paraId="3BDCE7C7" w14:textId="6CC79968" w:rsidR="004C6562" w:rsidRDefault="004C6562" w:rsidP="00C3236C"/>
    <w:p w14:paraId="1AE4F59F" w14:textId="3B3ED05C" w:rsidR="00C0691B" w:rsidRPr="00F23E32" w:rsidRDefault="00C0691B" w:rsidP="00056B9F">
      <w:pPr>
        <w:pStyle w:val="Heading1"/>
        <w:rPr>
          <w:lang w:val="en-US"/>
        </w:rPr>
      </w:pPr>
      <w:bookmarkStart w:id="344" w:name="_Toc492808451"/>
      <w:r w:rsidRPr="00F23E32">
        <w:rPr>
          <w:lang w:val="en-US"/>
        </w:rPr>
        <w:t>Appendices</w:t>
      </w:r>
      <w:bookmarkEnd w:id="344"/>
    </w:p>
    <w:p w14:paraId="3957997E" w14:textId="26839C4D" w:rsidR="00B37029" w:rsidRDefault="00F54A54">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fldChar w:fldCharType="begin"/>
      </w:r>
      <w:r w:rsidRPr="00F23E32">
        <w:instrText xml:space="preserve"> TOC \h \z \t "Appendix Heading 1" \c </w:instrText>
      </w:r>
      <w:r w:rsidRPr="00F23E32">
        <w:fldChar w:fldCharType="separate"/>
      </w:r>
      <w:hyperlink w:anchor="_Toc492990622" w:history="1">
        <w:r w:rsidR="00B37029" w:rsidRPr="008845AB">
          <w:rPr>
            <w:rStyle w:val="Hyperlink"/>
            <w:noProof/>
          </w:rPr>
          <w:t>Appendix 1 – Progress Gantt Chart</w:t>
        </w:r>
        <w:r w:rsidR="00B37029">
          <w:rPr>
            <w:noProof/>
            <w:webHidden/>
          </w:rPr>
          <w:tab/>
        </w:r>
        <w:r w:rsidR="00B37029">
          <w:rPr>
            <w:noProof/>
            <w:webHidden/>
          </w:rPr>
          <w:fldChar w:fldCharType="begin"/>
        </w:r>
        <w:r w:rsidR="00B37029">
          <w:rPr>
            <w:noProof/>
            <w:webHidden/>
          </w:rPr>
          <w:instrText xml:space="preserve"> PAGEREF _Toc492990622 \h </w:instrText>
        </w:r>
        <w:r w:rsidR="00B37029">
          <w:rPr>
            <w:noProof/>
            <w:webHidden/>
          </w:rPr>
        </w:r>
        <w:r w:rsidR="00B37029">
          <w:rPr>
            <w:noProof/>
            <w:webHidden/>
          </w:rPr>
          <w:fldChar w:fldCharType="separate"/>
        </w:r>
        <w:r w:rsidR="00B37029">
          <w:rPr>
            <w:noProof/>
            <w:webHidden/>
          </w:rPr>
          <w:t>85</w:t>
        </w:r>
        <w:r w:rsidR="00B37029">
          <w:rPr>
            <w:noProof/>
            <w:webHidden/>
          </w:rPr>
          <w:fldChar w:fldCharType="end"/>
        </w:r>
      </w:hyperlink>
    </w:p>
    <w:p w14:paraId="70A85C4D" w14:textId="534C68A4" w:rsidR="00B37029" w:rsidRDefault="00B37029">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90623" w:history="1">
        <w:r w:rsidRPr="008845AB">
          <w:rPr>
            <w:rStyle w:val="Hyperlink"/>
            <w:noProof/>
          </w:rPr>
          <w:t>Appendix 2 – Risk Assessment</w:t>
        </w:r>
        <w:r>
          <w:rPr>
            <w:noProof/>
            <w:webHidden/>
          </w:rPr>
          <w:tab/>
        </w:r>
        <w:r>
          <w:rPr>
            <w:noProof/>
            <w:webHidden/>
          </w:rPr>
          <w:fldChar w:fldCharType="begin"/>
        </w:r>
        <w:r>
          <w:rPr>
            <w:noProof/>
            <w:webHidden/>
          </w:rPr>
          <w:instrText xml:space="preserve"> PAGEREF _Toc492990623 \h </w:instrText>
        </w:r>
        <w:r>
          <w:rPr>
            <w:noProof/>
            <w:webHidden/>
          </w:rPr>
        </w:r>
        <w:r>
          <w:rPr>
            <w:noProof/>
            <w:webHidden/>
          </w:rPr>
          <w:fldChar w:fldCharType="separate"/>
        </w:r>
        <w:r>
          <w:rPr>
            <w:noProof/>
            <w:webHidden/>
          </w:rPr>
          <w:t>86</w:t>
        </w:r>
        <w:r>
          <w:rPr>
            <w:noProof/>
            <w:webHidden/>
          </w:rPr>
          <w:fldChar w:fldCharType="end"/>
        </w:r>
      </w:hyperlink>
    </w:p>
    <w:p w14:paraId="05E9EB8A" w14:textId="7BD597A2" w:rsidR="00B37029" w:rsidRDefault="00B37029">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90624" w:history="1">
        <w:r w:rsidRPr="008845AB">
          <w:rPr>
            <w:rStyle w:val="Hyperlink"/>
            <w:noProof/>
          </w:rPr>
          <w:t>Appendix 3 – Risk Assessment</w:t>
        </w:r>
        <w:r>
          <w:rPr>
            <w:noProof/>
            <w:webHidden/>
          </w:rPr>
          <w:tab/>
        </w:r>
        <w:r>
          <w:rPr>
            <w:noProof/>
            <w:webHidden/>
          </w:rPr>
          <w:fldChar w:fldCharType="begin"/>
        </w:r>
        <w:r>
          <w:rPr>
            <w:noProof/>
            <w:webHidden/>
          </w:rPr>
          <w:instrText xml:space="preserve"> PAGEREF _Toc492990624 \h </w:instrText>
        </w:r>
        <w:r>
          <w:rPr>
            <w:noProof/>
            <w:webHidden/>
          </w:rPr>
        </w:r>
        <w:r>
          <w:rPr>
            <w:noProof/>
            <w:webHidden/>
          </w:rPr>
          <w:fldChar w:fldCharType="separate"/>
        </w:r>
        <w:r>
          <w:rPr>
            <w:noProof/>
            <w:webHidden/>
          </w:rPr>
          <w:t>87</w:t>
        </w:r>
        <w:r>
          <w:rPr>
            <w:noProof/>
            <w:webHidden/>
          </w:rPr>
          <w:fldChar w:fldCharType="end"/>
        </w:r>
      </w:hyperlink>
    </w:p>
    <w:p w14:paraId="79FDC075" w14:textId="2123D8BF" w:rsidR="00B37029" w:rsidRDefault="00B37029">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90625" w:history="1">
        <w:r w:rsidRPr="008845AB">
          <w:rPr>
            <w:rStyle w:val="Hyperlink"/>
            <w:noProof/>
          </w:rPr>
          <w:t>Appendix 4 – Program Overview</w:t>
        </w:r>
        <w:r>
          <w:rPr>
            <w:noProof/>
            <w:webHidden/>
          </w:rPr>
          <w:tab/>
        </w:r>
        <w:r>
          <w:rPr>
            <w:noProof/>
            <w:webHidden/>
          </w:rPr>
          <w:fldChar w:fldCharType="begin"/>
        </w:r>
        <w:r>
          <w:rPr>
            <w:noProof/>
            <w:webHidden/>
          </w:rPr>
          <w:instrText xml:space="preserve"> PAGEREF _Toc492990625 \h </w:instrText>
        </w:r>
        <w:r>
          <w:rPr>
            <w:noProof/>
            <w:webHidden/>
          </w:rPr>
        </w:r>
        <w:r>
          <w:rPr>
            <w:noProof/>
            <w:webHidden/>
          </w:rPr>
          <w:fldChar w:fldCharType="separate"/>
        </w:r>
        <w:r>
          <w:rPr>
            <w:noProof/>
            <w:webHidden/>
          </w:rPr>
          <w:t>88</w:t>
        </w:r>
        <w:r>
          <w:rPr>
            <w:noProof/>
            <w:webHidden/>
          </w:rPr>
          <w:fldChar w:fldCharType="end"/>
        </w:r>
      </w:hyperlink>
    </w:p>
    <w:p w14:paraId="16CD329B" w14:textId="24583715" w:rsidR="00B37029" w:rsidRDefault="00B37029">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90626" w:history="1">
        <w:r w:rsidRPr="008845AB">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2990626 \h </w:instrText>
        </w:r>
        <w:r>
          <w:rPr>
            <w:noProof/>
            <w:webHidden/>
          </w:rPr>
        </w:r>
        <w:r>
          <w:rPr>
            <w:noProof/>
            <w:webHidden/>
          </w:rPr>
          <w:fldChar w:fldCharType="separate"/>
        </w:r>
        <w:r>
          <w:rPr>
            <w:noProof/>
            <w:webHidden/>
          </w:rPr>
          <w:t>89</w:t>
        </w:r>
        <w:r>
          <w:rPr>
            <w:noProof/>
            <w:webHidden/>
          </w:rPr>
          <w:fldChar w:fldCharType="end"/>
        </w:r>
      </w:hyperlink>
    </w:p>
    <w:p w14:paraId="591B1F93" w14:textId="447A77EF" w:rsidR="00B37029" w:rsidRDefault="00B37029">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90627" w:history="1">
        <w:r w:rsidRPr="008845AB">
          <w:rPr>
            <w:rStyle w:val="Hyperlink"/>
            <w:noProof/>
          </w:rPr>
          <w:t>Appendix 6 – Project Code &amp; Title</w:t>
        </w:r>
        <w:r>
          <w:rPr>
            <w:noProof/>
            <w:webHidden/>
          </w:rPr>
          <w:tab/>
        </w:r>
        <w:r>
          <w:rPr>
            <w:noProof/>
            <w:webHidden/>
          </w:rPr>
          <w:fldChar w:fldCharType="begin"/>
        </w:r>
        <w:r>
          <w:rPr>
            <w:noProof/>
            <w:webHidden/>
          </w:rPr>
          <w:instrText xml:space="preserve"> PAGEREF _Toc492990627 \h </w:instrText>
        </w:r>
        <w:r>
          <w:rPr>
            <w:noProof/>
            <w:webHidden/>
          </w:rPr>
        </w:r>
        <w:r>
          <w:rPr>
            <w:noProof/>
            <w:webHidden/>
          </w:rPr>
          <w:fldChar w:fldCharType="separate"/>
        </w:r>
        <w:r>
          <w:rPr>
            <w:noProof/>
            <w:webHidden/>
          </w:rPr>
          <w:t>90</w:t>
        </w:r>
        <w:r>
          <w:rPr>
            <w:noProof/>
            <w:webHidden/>
          </w:rPr>
          <w:fldChar w:fldCharType="end"/>
        </w:r>
      </w:hyperlink>
    </w:p>
    <w:p w14:paraId="00973E3F" w14:textId="6E35BAD7" w:rsidR="00B37029" w:rsidRDefault="00B37029">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90628" w:history="1">
        <w:r w:rsidRPr="008845AB">
          <w:rPr>
            <w:rStyle w:val="Hyperlink"/>
            <w:noProof/>
          </w:rPr>
          <w:t>Appendix 7 – NASA Peak Sun Hour Data</w:t>
        </w:r>
        <w:r>
          <w:rPr>
            <w:noProof/>
            <w:webHidden/>
          </w:rPr>
          <w:tab/>
        </w:r>
        <w:r>
          <w:rPr>
            <w:noProof/>
            <w:webHidden/>
          </w:rPr>
          <w:fldChar w:fldCharType="begin"/>
        </w:r>
        <w:r>
          <w:rPr>
            <w:noProof/>
            <w:webHidden/>
          </w:rPr>
          <w:instrText xml:space="preserve"> PAGEREF _Toc492990628 \h </w:instrText>
        </w:r>
        <w:r>
          <w:rPr>
            <w:noProof/>
            <w:webHidden/>
          </w:rPr>
        </w:r>
        <w:r>
          <w:rPr>
            <w:noProof/>
            <w:webHidden/>
          </w:rPr>
          <w:fldChar w:fldCharType="separate"/>
        </w:r>
        <w:r>
          <w:rPr>
            <w:noProof/>
            <w:webHidden/>
          </w:rPr>
          <w:t>91</w:t>
        </w:r>
        <w:r>
          <w:rPr>
            <w:noProof/>
            <w:webHidden/>
          </w:rPr>
          <w:fldChar w:fldCharType="end"/>
        </w:r>
      </w:hyperlink>
    </w:p>
    <w:p w14:paraId="453BA352" w14:textId="4ECC47A2" w:rsidR="00B37029" w:rsidRDefault="00B37029">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90629" w:history="1">
        <w:r w:rsidRPr="008845AB">
          <w:rPr>
            <w:rStyle w:val="Hyperlink"/>
            <w:noProof/>
          </w:rPr>
          <w:t>Appendix 8 – Australian Government Energy Consumption Data</w:t>
        </w:r>
        <w:r>
          <w:rPr>
            <w:noProof/>
            <w:webHidden/>
          </w:rPr>
          <w:tab/>
        </w:r>
        <w:r>
          <w:rPr>
            <w:noProof/>
            <w:webHidden/>
          </w:rPr>
          <w:fldChar w:fldCharType="begin"/>
        </w:r>
        <w:r>
          <w:rPr>
            <w:noProof/>
            <w:webHidden/>
          </w:rPr>
          <w:instrText xml:space="preserve"> PAGEREF _Toc492990629 \h </w:instrText>
        </w:r>
        <w:r>
          <w:rPr>
            <w:noProof/>
            <w:webHidden/>
          </w:rPr>
        </w:r>
        <w:r>
          <w:rPr>
            <w:noProof/>
            <w:webHidden/>
          </w:rPr>
          <w:fldChar w:fldCharType="separate"/>
        </w:r>
        <w:r>
          <w:rPr>
            <w:noProof/>
            <w:webHidden/>
          </w:rPr>
          <w:t>93</w:t>
        </w:r>
        <w:r>
          <w:rPr>
            <w:noProof/>
            <w:webHidden/>
          </w:rPr>
          <w:fldChar w:fldCharType="end"/>
        </w:r>
      </w:hyperlink>
    </w:p>
    <w:p w14:paraId="1BF54F9E" w14:textId="48C63E3A" w:rsidR="00B37029" w:rsidRDefault="00B37029">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90630" w:history="1">
        <w:r w:rsidRPr="008845AB">
          <w:rPr>
            <w:rStyle w:val="Hyperlink"/>
            <w:noProof/>
          </w:rPr>
          <w:t>Appendix 9 – Matlab Source Code</w:t>
        </w:r>
        <w:r>
          <w:rPr>
            <w:noProof/>
            <w:webHidden/>
          </w:rPr>
          <w:tab/>
        </w:r>
        <w:r>
          <w:rPr>
            <w:noProof/>
            <w:webHidden/>
          </w:rPr>
          <w:fldChar w:fldCharType="begin"/>
        </w:r>
        <w:r>
          <w:rPr>
            <w:noProof/>
            <w:webHidden/>
          </w:rPr>
          <w:instrText xml:space="preserve"> PAGEREF _Toc492990630 \h </w:instrText>
        </w:r>
        <w:r>
          <w:rPr>
            <w:noProof/>
            <w:webHidden/>
          </w:rPr>
        </w:r>
        <w:r>
          <w:rPr>
            <w:noProof/>
            <w:webHidden/>
          </w:rPr>
          <w:fldChar w:fldCharType="separate"/>
        </w:r>
        <w:r>
          <w:rPr>
            <w:noProof/>
            <w:webHidden/>
          </w:rPr>
          <w:t>96</w:t>
        </w:r>
        <w:r>
          <w:rPr>
            <w:noProof/>
            <w:webHidden/>
          </w:rPr>
          <w:fldChar w:fldCharType="end"/>
        </w:r>
      </w:hyperlink>
    </w:p>
    <w:p w14:paraId="27AA9477" w14:textId="77E77DFD" w:rsidR="00F54A54" w:rsidRPr="00F23E32" w:rsidRDefault="00F54A54" w:rsidP="00C3236C">
      <w:r w:rsidRPr="00F23E32">
        <w:fldChar w:fldCharType="end"/>
      </w:r>
    </w:p>
    <w:p w14:paraId="1AE4F5A6" w14:textId="6F9B1049" w:rsidR="004C4B3F" w:rsidRPr="00F23E32" w:rsidRDefault="003C72B7" w:rsidP="003C72B7">
      <w:pPr>
        <w:pStyle w:val="AppendixHeading1"/>
      </w:pPr>
      <w:bookmarkStart w:id="345" w:name="_Toc366746158"/>
      <w:bookmarkStart w:id="346" w:name="_Toc382474430"/>
      <w:bookmarkStart w:id="347" w:name="_Toc492808452"/>
      <w:bookmarkStart w:id="348" w:name="_Toc492978047"/>
      <w:bookmarkStart w:id="349" w:name="_Toc492990622"/>
      <w:r w:rsidRPr="00F23E32">
        <w:rPr>
          <w:noProof/>
        </w:rPr>
        <w:drawing>
          <wp:anchor distT="0" distB="0" distL="114300" distR="114300" simplePos="0" relativeHeight="251206656"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F23E32">
        <w:t>Appendix 1</w:t>
      </w:r>
      <w:bookmarkEnd w:id="345"/>
      <w:bookmarkEnd w:id="346"/>
      <w:r w:rsidR="00DE35FA" w:rsidRPr="00F23E32">
        <w:t xml:space="preserve"> </w:t>
      </w:r>
      <w:r w:rsidR="00B553EA" w:rsidRPr="00F23E32">
        <w:t>–</w:t>
      </w:r>
      <w:r w:rsidR="005B4D87" w:rsidRPr="00F23E32">
        <w:t xml:space="preserve"> </w:t>
      </w:r>
      <w:r w:rsidR="00B553EA" w:rsidRPr="00F23E32">
        <w:t xml:space="preserve">Progress </w:t>
      </w:r>
      <w:r w:rsidR="00574481" w:rsidRPr="00F23E32">
        <w:t>Gantt Chart</w:t>
      </w:r>
      <w:bookmarkEnd w:id="347"/>
      <w:bookmarkEnd w:id="348"/>
      <w:bookmarkEnd w:id="349"/>
    </w:p>
    <w:p w14:paraId="1B3B9B2F" w14:textId="2466E3F3" w:rsidR="0066749E" w:rsidRPr="00F23E32" w:rsidRDefault="00B46CF5" w:rsidP="004C4B3F">
      <w:pPr>
        <w:pStyle w:val="AppendixHeading1"/>
      </w:pPr>
      <w:bookmarkStart w:id="350" w:name="_Toc492808453"/>
      <w:bookmarkStart w:id="351" w:name="_Toc492978048"/>
      <w:bookmarkStart w:id="352" w:name="_Toc492990623"/>
      <w:r w:rsidRPr="00F23E32">
        <w:rPr>
          <w:noProof/>
        </w:rPr>
        <w:drawing>
          <wp:anchor distT="0" distB="0" distL="114300" distR="114300" simplePos="0" relativeHeight="251216896"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23E32">
        <w:t>Appendix 2</w:t>
      </w:r>
      <w:r w:rsidR="00DE35FA" w:rsidRPr="00F23E32">
        <w:t xml:space="preserve"> – Risk Assessment</w:t>
      </w:r>
      <w:bookmarkEnd w:id="350"/>
      <w:bookmarkEnd w:id="351"/>
      <w:bookmarkEnd w:id="352"/>
    </w:p>
    <w:p w14:paraId="25251F90" w14:textId="196D91D7" w:rsidR="003C72B7" w:rsidRPr="00F23E32" w:rsidRDefault="003C72B7" w:rsidP="003C72B7">
      <w:pPr>
        <w:pStyle w:val="AppendixHeading1"/>
      </w:pPr>
      <w:bookmarkStart w:id="353" w:name="_Toc492808454"/>
      <w:bookmarkStart w:id="354" w:name="_Toc492978049"/>
      <w:bookmarkStart w:id="355" w:name="_Toc492990624"/>
      <w:r w:rsidRPr="00F23E32">
        <w:rPr>
          <w:noProof/>
        </w:rPr>
        <w:drawing>
          <wp:anchor distT="0" distB="0" distL="114300" distR="114300" simplePos="0" relativeHeight="252118016"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t>Appendix 3</w:t>
      </w:r>
      <w:r w:rsidRPr="00F23E32">
        <w:t xml:space="preserve"> – Risk Assessment</w:t>
      </w:r>
      <w:bookmarkEnd w:id="355"/>
    </w:p>
    <w:p w14:paraId="625E060C" w14:textId="356BA8F3" w:rsidR="00BB2577" w:rsidRPr="00F23E32" w:rsidRDefault="001128D3" w:rsidP="001128D3">
      <w:pPr>
        <w:pStyle w:val="AppendixHeading1"/>
      </w:pPr>
      <w:bookmarkStart w:id="356" w:name="_Toc492990625"/>
      <w:r w:rsidRPr="00F23E32">
        <w:rPr>
          <w:noProof/>
        </w:rPr>
        <w:drawing>
          <wp:anchor distT="0" distB="0" distL="114300" distR="114300" simplePos="0" relativeHeight="251319296"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t>Appendix 4</w:t>
      </w:r>
      <w:r w:rsidR="00BB2577" w:rsidRPr="00F23E32">
        <w:t xml:space="preserve"> – </w:t>
      </w:r>
      <w:r w:rsidR="00B46CF5" w:rsidRPr="00F23E32">
        <w:t>Program Overview</w:t>
      </w:r>
      <w:bookmarkEnd w:id="353"/>
      <w:bookmarkEnd w:id="354"/>
      <w:bookmarkEnd w:id="356"/>
    </w:p>
    <w:p w14:paraId="1D050A1C" w14:textId="4C14CD49" w:rsidR="000600E8" w:rsidRPr="00F23E32" w:rsidRDefault="003C72B7" w:rsidP="000600E8">
      <w:pPr>
        <w:pStyle w:val="AppendixHeading1"/>
      </w:pPr>
      <w:bookmarkStart w:id="357" w:name="_Toc492808455"/>
      <w:bookmarkStart w:id="358" w:name="_Toc492978050"/>
      <w:bookmarkStart w:id="359" w:name="_Toc492990626"/>
      <w:r>
        <w:t>Appendix 5</w:t>
      </w:r>
      <w:r w:rsidR="000600E8" w:rsidRPr="00F23E32">
        <w:t xml:space="preserve"> – Typical installation Wiring of Inverter</w:t>
      </w:r>
      <w:bookmarkEnd w:id="357"/>
      <w:bookmarkEnd w:id="358"/>
      <w:bookmarkEnd w:id="359"/>
    </w:p>
    <w:p w14:paraId="0FE5029A" w14:textId="55143EDD" w:rsidR="000600E8" w:rsidRPr="00F23E32" w:rsidRDefault="003C72B7" w:rsidP="00C3236C">
      <w:r w:rsidRPr="00F23E32">
        <w:rPr>
          <w:noProof/>
        </w:rPr>
        <w:drawing>
          <wp:anchor distT="0" distB="0" distL="114300" distR="114300" simplePos="0" relativeHeight="251985920"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CB0E0BD" w:rsidR="000600E8" w:rsidRPr="00F23E32" w:rsidRDefault="003C72B7" w:rsidP="000600E8">
      <w:pPr>
        <w:pStyle w:val="AppendixHeading1"/>
      </w:pPr>
      <w:bookmarkStart w:id="360" w:name="_Toc492808456"/>
      <w:bookmarkStart w:id="361" w:name="_Toc492978051"/>
      <w:bookmarkStart w:id="362" w:name="_Toc492990627"/>
      <w:r>
        <w:t>Appendix 6</w:t>
      </w:r>
      <w:r w:rsidR="000600E8" w:rsidRPr="00F23E32">
        <w:t xml:space="preserve"> – Project Code </w:t>
      </w:r>
      <w:r w:rsidR="00033D0F" w:rsidRPr="00F23E32">
        <w:t>&amp; Title</w:t>
      </w:r>
      <w:bookmarkEnd w:id="360"/>
      <w:bookmarkEnd w:id="361"/>
      <w:bookmarkEnd w:id="362"/>
    </w:p>
    <w:p w14:paraId="636554A0" w14:textId="078FD1F9" w:rsidR="000600E8" w:rsidRPr="00F23E32" w:rsidRDefault="000600E8" w:rsidP="00C3236C">
      <w:r w:rsidRPr="00F23E32">
        <w:rPr>
          <w:noProof/>
        </w:rPr>
        <w:drawing>
          <wp:anchor distT="0" distB="0" distL="114300" distR="114300" simplePos="0" relativeHeight="251965440"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6AAA7AB6" w:rsidR="00D90F63" w:rsidRPr="00F23E32" w:rsidRDefault="003C72B7" w:rsidP="00D90F63">
      <w:pPr>
        <w:pStyle w:val="AppendixHeading1"/>
      </w:pPr>
      <w:bookmarkStart w:id="363" w:name="_Toc492808457"/>
      <w:bookmarkStart w:id="364" w:name="_Toc492978052"/>
      <w:bookmarkStart w:id="365" w:name="_Toc492990628"/>
      <w:r>
        <w:t>Appendix 7</w:t>
      </w:r>
      <w:r w:rsidR="00D90F63" w:rsidRPr="00F23E32">
        <w:t xml:space="preserve"> – </w:t>
      </w:r>
      <w:r w:rsidR="00781050" w:rsidRPr="00F23E32">
        <w:t>NASA Peak Sun Hour Data</w:t>
      </w:r>
      <w:bookmarkEnd w:id="363"/>
      <w:bookmarkEnd w:id="364"/>
      <w:bookmarkEnd w:id="365"/>
    </w:p>
    <w:p w14:paraId="56B7F2A0" w14:textId="57525749" w:rsidR="00CC0CFE" w:rsidRPr="00F23E32" w:rsidRDefault="00CC0CFE" w:rsidP="00C3236C"/>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23E32" w14:paraId="57F5B285" w14:textId="77777777" w:rsidTr="00F23E32">
        <w:trPr>
          <w:cantSplit/>
          <w:trHeight w:val="292"/>
        </w:trPr>
        <w:tc>
          <w:tcPr>
            <w:tcW w:w="1240" w:type="dxa"/>
            <w:noWrap/>
            <w:vAlign w:val="bottom"/>
            <w:hideMark/>
          </w:tcPr>
          <w:p w14:paraId="0D44F3E1" w14:textId="77777777" w:rsidR="00056B9F" w:rsidRPr="00F23E32" w:rsidRDefault="00056B9F" w:rsidP="00C3236C">
            <w:pPr>
              <w:rPr>
                <w:bCs/>
                <w:lang w:eastAsia="zh-CN"/>
              </w:rPr>
            </w:pPr>
            <w:r w:rsidRPr="00F23E32">
              <w:rPr>
                <w:lang w:eastAsia="zh-CN"/>
              </w:rPr>
              <w:t>Townsville</w:t>
            </w:r>
          </w:p>
        </w:tc>
        <w:tc>
          <w:tcPr>
            <w:tcW w:w="742" w:type="dxa"/>
            <w:vAlign w:val="center"/>
            <w:hideMark/>
          </w:tcPr>
          <w:p w14:paraId="294CA75A"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7CBCEC67" w14:textId="77777777" w:rsidR="00056B9F" w:rsidRPr="00F23E32" w:rsidRDefault="00056B9F" w:rsidP="00C3236C">
            <w:pPr>
              <w:rPr>
                <w:lang w:eastAsia="zh-CN"/>
              </w:rPr>
            </w:pPr>
            <w:r w:rsidRPr="00F23E32">
              <w:rPr>
                <w:lang w:eastAsia="zh-CN"/>
              </w:rPr>
              <w:t>0</w:t>
            </w:r>
          </w:p>
        </w:tc>
        <w:tc>
          <w:tcPr>
            <w:tcW w:w="638" w:type="dxa"/>
            <w:noWrap/>
            <w:vAlign w:val="center"/>
            <w:hideMark/>
          </w:tcPr>
          <w:p w14:paraId="76C61AE9" w14:textId="77777777" w:rsidR="00056B9F" w:rsidRPr="00F23E32" w:rsidRDefault="00056B9F" w:rsidP="00C3236C">
            <w:pPr>
              <w:rPr>
                <w:bCs/>
                <w:lang w:eastAsia="zh-CN"/>
              </w:rPr>
            </w:pPr>
            <w:r w:rsidRPr="00F23E32">
              <w:rPr>
                <w:lang w:eastAsia="zh-CN"/>
              </w:rPr>
              <w:t>6.35</w:t>
            </w:r>
          </w:p>
        </w:tc>
        <w:tc>
          <w:tcPr>
            <w:tcW w:w="638" w:type="dxa"/>
            <w:noWrap/>
            <w:vAlign w:val="center"/>
            <w:hideMark/>
          </w:tcPr>
          <w:p w14:paraId="29034146"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7CEBF22B"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02B6505D" w14:textId="77777777" w:rsidR="00056B9F" w:rsidRPr="00F23E32" w:rsidRDefault="00056B9F" w:rsidP="00C3236C">
            <w:pPr>
              <w:rPr>
                <w:bCs/>
                <w:lang w:eastAsia="zh-CN"/>
              </w:rPr>
            </w:pPr>
            <w:r w:rsidRPr="00F23E32">
              <w:rPr>
                <w:lang w:eastAsia="zh-CN"/>
              </w:rPr>
              <w:t>4.79</w:t>
            </w:r>
          </w:p>
        </w:tc>
        <w:tc>
          <w:tcPr>
            <w:tcW w:w="638" w:type="dxa"/>
            <w:noWrap/>
            <w:vAlign w:val="center"/>
            <w:hideMark/>
          </w:tcPr>
          <w:p w14:paraId="2735B343" w14:textId="77777777" w:rsidR="00056B9F" w:rsidRPr="00F23E32" w:rsidRDefault="00056B9F" w:rsidP="00C3236C">
            <w:pPr>
              <w:rPr>
                <w:bCs/>
                <w:lang w:eastAsia="zh-CN"/>
              </w:rPr>
            </w:pPr>
            <w:r w:rsidRPr="00F23E32">
              <w:rPr>
                <w:lang w:eastAsia="zh-CN"/>
              </w:rPr>
              <w:t>4.27</w:t>
            </w:r>
          </w:p>
        </w:tc>
        <w:tc>
          <w:tcPr>
            <w:tcW w:w="638" w:type="dxa"/>
            <w:noWrap/>
            <w:vAlign w:val="center"/>
            <w:hideMark/>
          </w:tcPr>
          <w:p w14:paraId="522AE303" w14:textId="77777777" w:rsidR="00056B9F" w:rsidRPr="00F23E32" w:rsidRDefault="00056B9F" w:rsidP="00C3236C">
            <w:pPr>
              <w:rPr>
                <w:lang w:eastAsia="zh-CN"/>
              </w:rPr>
            </w:pPr>
            <w:r w:rsidRPr="00F23E32">
              <w:rPr>
                <w:lang w:eastAsia="zh-CN"/>
              </w:rPr>
              <w:t>4</w:t>
            </w:r>
          </w:p>
        </w:tc>
        <w:tc>
          <w:tcPr>
            <w:tcW w:w="638" w:type="dxa"/>
            <w:noWrap/>
            <w:vAlign w:val="center"/>
            <w:hideMark/>
          </w:tcPr>
          <w:p w14:paraId="5253DA7B" w14:textId="77777777" w:rsidR="00056B9F" w:rsidRPr="00F23E32" w:rsidRDefault="00056B9F" w:rsidP="00C3236C">
            <w:pPr>
              <w:rPr>
                <w:bCs/>
                <w:lang w:eastAsia="zh-CN"/>
              </w:rPr>
            </w:pPr>
            <w:r w:rsidRPr="00F23E32">
              <w:rPr>
                <w:lang w:eastAsia="zh-CN"/>
              </w:rPr>
              <w:t>4.39</w:t>
            </w:r>
          </w:p>
        </w:tc>
        <w:tc>
          <w:tcPr>
            <w:tcW w:w="638" w:type="dxa"/>
            <w:noWrap/>
            <w:vAlign w:val="center"/>
            <w:hideMark/>
          </w:tcPr>
          <w:p w14:paraId="75F18C34" w14:textId="77777777" w:rsidR="00056B9F" w:rsidRPr="00F23E32" w:rsidRDefault="00056B9F" w:rsidP="00C3236C">
            <w:pPr>
              <w:rPr>
                <w:bCs/>
                <w:lang w:eastAsia="zh-CN"/>
              </w:rPr>
            </w:pPr>
            <w:r w:rsidRPr="00F23E32">
              <w:rPr>
                <w:lang w:eastAsia="zh-CN"/>
              </w:rPr>
              <w:t>5.13</w:t>
            </w:r>
          </w:p>
        </w:tc>
        <w:tc>
          <w:tcPr>
            <w:tcW w:w="638" w:type="dxa"/>
            <w:noWrap/>
            <w:vAlign w:val="center"/>
            <w:hideMark/>
          </w:tcPr>
          <w:p w14:paraId="4E9C99D4" w14:textId="77777777" w:rsidR="00056B9F" w:rsidRPr="00F23E32" w:rsidRDefault="00056B9F" w:rsidP="00C3236C">
            <w:pPr>
              <w:rPr>
                <w:bCs/>
                <w:lang w:eastAsia="zh-CN"/>
              </w:rPr>
            </w:pPr>
            <w:r w:rsidRPr="00F23E32">
              <w:rPr>
                <w:lang w:eastAsia="zh-CN"/>
              </w:rPr>
              <w:t>6.18</w:t>
            </w:r>
          </w:p>
        </w:tc>
        <w:tc>
          <w:tcPr>
            <w:tcW w:w="638" w:type="dxa"/>
            <w:noWrap/>
            <w:vAlign w:val="center"/>
            <w:hideMark/>
          </w:tcPr>
          <w:p w14:paraId="68C64C6E" w14:textId="77777777" w:rsidR="00056B9F" w:rsidRPr="00F23E32" w:rsidRDefault="00056B9F" w:rsidP="00C3236C">
            <w:pPr>
              <w:rPr>
                <w:bCs/>
                <w:lang w:eastAsia="zh-CN"/>
              </w:rPr>
            </w:pPr>
            <w:r w:rsidRPr="00F23E32">
              <w:rPr>
                <w:lang w:eastAsia="zh-CN"/>
              </w:rPr>
              <w:t>6.59</w:t>
            </w:r>
          </w:p>
        </w:tc>
        <w:tc>
          <w:tcPr>
            <w:tcW w:w="638" w:type="dxa"/>
            <w:noWrap/>
            <w:vAlign w:val="center"/>
            <w:hideMark/>
          </w:tcPr>
          <w:p w14:paraId="1A6EFFD0" w14:textId="77777777" w:rsidR="00056B9F" w:rsidRPr="00F23E32" w:rsidRDefault="00056B9F" w:rsidP="00C3236C">
            <w:pPr>
              <w:rPr>
                <w:bCs/>
                <w:lang w:eastAsia="zh-CN"/>
              </w:rPr>
            </w:pPr>
            <w:r w:rsidRPr="00F23E32">
              <w:rPr>
                <w:lang w:eastAsia="zh-CN"/>
              </w:rPr>
              <w:t>6.62</w:t>
            </w:r>
          </w:p>
        </w:tc>
        <w:tc>
          <w:tcPr>
            <w:tcW w:w="638" w:type="dxa"/>
            <w:noWrap/>
            <w:vAlign w:val="center"/>
            <w:hideMark/>
          </w:tcPr>
          <w:p w14:paraId="2F589EF6" w14:textId="77777777" w:rsidR="00056B9F" w:rsidRPr="00F23E32" w:rsidRDefault="00056B9F" w:rsidP="00C3236C">
            <w:pPr>
              <w:rPr>
                <w:bCs/>
                <w:lang w:eastAsia="zh-CN"/>
              </w:rPr>
            </w:pPr>
            <w:r w:rsidRPr="00F23E32">
              <w:rPr>
                <w:lang w:eastAsia="zh-CN"/>
              </w:rPr>
              <w:t>6.71</w:t>
            </w:r>
          </w:p>
        </w:tc>
        <w:tc>
          <w:tcPr>
            <w:tcW w:w="638" w:type="dxa"/>
            <w:noWrap/>
            <w:vAlign w:val="center"/>
            <w:hideMark/>
          </w:tcPr>
          <w:p w14:paraId="75D71962" w14:textId="77777777" w:rsidR="00056B9F" w:rsidRPr="00F23E32" w:rsidRDefault="00056B9F" w:rsidP="00C3236C">
            <w:pPr>
              <w:rPr>
                <w:bCs/>
                <w:lang w:eastAsia="zh-CN"/>
              </w:rPr>
            </w:pPr>
            <w:r w:rsidRPr="00F23E32">
              <w:rPr>
                <w:lang w:eastAsia="zh-CN"/>
              </w:rPr>
              <w:t>5.51</w:t>
            </w:r>
          </w:p>
        </w:tc>
      </w:tr>
      <w:tr w:rsidR="00056B9F" w:rsidRPr="00F23E32" w14:paraId="4245CC73" w14:textId="77777777" w:rsidTr="00F23E32">
        <w:trPr>
          <w:cantSplit/>
          <w:trHeight w:val="292"/>
        </w:trPr>
        <w:tc>
          <w:tcPr>
            <w:tcW w:w="1240" w:type="dxa"/>
            <w:noWrap/>
            <w:vAlign w:val="bottom"/>
            <w:hideMark/>
          </w:tcPr>
          <w:p w14:paraId="07CE8424" w14:textId="77777777" w:rsidR="00056B9F" w:rsidRPr="00F23E32" w:rsidRDefault="00056B9F" w:rsidP="00C3236C">
            <w:pPr>
              <w:rPr>
                <w:lang w:eastAsia="zh-CN"/>
              </w:rPr>
            </w:pPr>
          </w:p>
        </w:tc>
        <w:tc>
          <w:tcPr>
            <w:tcW w:w="742" w:type="dxa"/>
            <w:vAlign w:val="center"/>
            <w:hideMark/>
          </w:tcPr>
          <w:p w14:paraId="18B01B2B" w14:textId="77777777" w:rsidR="00056B9F" w:rsidRPr="00F23E32" w:rsidRDefault="00056B9F" w:rsidP="00C3236C">
            <w:pPr>
              <w:rPr>
                <w:bCs/>
                <w:lang w:eastAsia="zh-CN"/>
              </w:rPr>
            </w:pPr>
            <w:r w:rsidRPr="00F23E32">
              <w:rPr>
                <w:lang w:eastAsia="zh-CN"/>
              </w:rPr>
              <w:t>Tilt 4</w:t>
            </w:r>
          </w:p>
        </w:tc>
        <w:tc>
          <w:tcPr>
            <w:tcW w:w="450" w:type="dxa"/>
            <w:vAlign w:val="center"/>
            <w:hideMark/>
          </w:tcPr>
          <w:p w14:paraId="370EFC0A" w14:textId="77777777" w:rsidR="00056B9F" w:rsidRPr="00F23E32" w:rsidRDefault="00056B9F" w:rsidP="00C3236C">
            <w:pPr>
              <w:rPr>
                <w:lang w:eastAsia="zh-CN"/>
              </w:rPr>
            </w:pPr>
            <w:r w:rsidRPr="00F23E32">
              <w:rPr>
                <w:lang w:eastAsia="zh-CN"/>
              </w:rPr>
              <w:t>4</w:t>
            </w:r>
          </w:p>
        </w:tc>
        <w:tc>
          <w:tcPr>
            <w:tcW w:w="638" w:type="dxa"/>
            <w:noWrap/>
            <w:vAlign w:val="center"/>
            <w:hideMark/>
          </w:tcPr>
          <w:p w14:paraId="54E7E70B" w14:textId="77777777" w:rsidR="00056B9F" w:rsidRPr="00F23E32" w:rsidRDefault="00056B9F" w:rsidP="00C3236C">
            <w:pPr>
              <w:rPr>
                <w:bCs/>
                <w:lang w:eastAsia="zh-CN"/>
              </w:rPr>
            </w:pPr>
            <w:r w:rsidRPr="00F23E32">
              <w:rPr>
                <w:lang w:eastAsia="zh-CN"/>
              </w:rPr>
              <w:t>6.39</w:t>
            </w:r>
          </w:p>
        </w:tc>
        <w:tc>
          <w:tcPr>
            <w:tcW w:w="638" w:type="dxa"/>
            <w:noWrap/>
            <w:vAlign w:val="center"/>
            <w:hideMark/>
          </w:tcPr>
          <w:p w14:paraId="5F9781E9" w14:textId="77777777" w:rsidR="00056B9F" w:rsidRPr="00F23E32" w:rsidRDefault="00056B9F" w:rsidP="00C3236C">
            <w:pPr>
              <w:rPr>
                <w:bCs/>
                <w:lang w:eastAsia="zh-CN"/>
              </w:rPr>
            </w:pPr>
            <w:r w:rsidRPr="00F23E32">
              <w:rPr>
                <w:lang w:eastAsia="zh-CN"/>
              </w:rPr>
              <w:t>5.55</w:t>
            </w:r>
          </w:p>
        </w:tc>
        <w:tc>
          <w:tcPr>
            <w:tcW w:w="638" w:type="dxa"/>
            <w:noWrap/>
            <w:vAlign w:val="center"/>
            <w:hideMark/>
          </w:tcPr>
          <w:p w14:paraId="525FBD95" w14:textId="77777777" w:rsidR="00056B9F" w:rsidRPr="00F23E32" w:rsidRDefault="00056B9F" w:rsidP="00C3236C">
            <w:pPr>
              <w:rPr>
                <w:bCs/>
                <w:lang w:eastAsia="zh-CN"/>
              </w:rPr>
            </w:pPr>
            <w:r w:rsidRPr="00F23E32">
              <w:rPr>
                <w:lang w:eastAsia="zh-CN"/>
              </w:rPr>
              <w:t>5.62</w:t>
            </w:r>
          </w:p>
        </w:tc>
        <w:tc>
          <w:tcPr>
            <w:tcW w:w="638" w:type="dxa"/>
            <w:noWrap/>
            <w:vAlign w:val="center"/>
            <w:hideMark/>
          </w:tcPr>
          <w:p w14:paraId="3DF8D339" w14:textId="77777777" w:rsidR="00056B9F" w:rsidRPr="00F23E32" w:rsidRDefault="00056B9F" w:rsidP="00C3236C">
            <w:pPr>
              <w:rPr>
                <w:bCs/>
                <w:lang w:eastAsia="zh-CN"/>
              </w:rPr>
            </w:pPr>
            <w:r w:rsidRPr="00F23E32">
              <w:rPr>
                <w:lang w:eastAsia="zh-CN"/>
              </w:rPr>
              <w:t>4.92</w:t>
            </w:r>
          </w:p>
        </w:tc>
        <w:tc>
          <w:tcPr>
            <w:tcW w:w="638" w:type="dxa"/>
            <w:noWrap/>
            <w:vAlign w:val="center"/>
            <w:hideMark/>
          </w:tcPr>
          <w:p w14:paraId="0DCC003C" w14:textId="77777777" w:rsidR="00056B9F" w:rsidRPr="00F23E32" w:rsidRDefault="00056B9F" w:rsidP="00C3236C">
            <w:pPr>
              <w:rPr>
                <w:bCs/>
                <w:lang w:eastAsia="zh-CN"/>
              </w:rPr>
            </w:pPr>
            <w:r w:rsidRPr="00F23E32">
              <w:rPr>
                <w:lang w:eastAsia="zh-CN"/>
              </w:rPr>
              <w:t>4.46</w:t>
            </w:r>
          </w:p>
        </w:tc>
        <w:tc>
          <w:tcPr>
            <w:tcW w:w="638" w:type="dxa"/>
            <w:noWrap/>
            <w:vAlign w:val="center"/>
            <w:hideMark/>
          </w:tcPr>
          <w:p w14:paraId="6631BF0F" w14:textId="77777777" w:rsidR="00056B9F" w:rsidRPr="00F23E32" w:rsidRDefault="00056B9F" w:rsidP="00C3236C">
            <w:pPr>
              <w:rPr>
                <w:bCs/>
                <w:lang w:eastAsia="zh-CN"/>
              </w:rPr>
            </w:pPr>
            <w:r w:rsidRPr="00F23E32">
              <w:rPr>
                <w:lang w:eastAsia="zh-CN"/>
              </w:rPr>
              <w:t>4.21</w:t>
            </w:r>
          </w:p>
        </w:tc>
        <w:tc>
          <w:tcPr>
            <w:tcW w:w="638" w:type="dxa"/>
            <w:noWrap/>
            <w:vAlign w:val="center"/>
            <w:hideMark/>
          </w:tcPr>
          <w:p w14:paraId="1D7B844F" w14:textId="77777777" w:rsidR="00056B9F" w:rsidRPr="00F23E32" w:rsidRDefault="00056B9F" w:rsidP="00C3236C">
            <w:pPr>
              <w:rPr>
                <w:bCs/>
                <w:lang w:eastAsia="zh-CN"/>
              </w:rPr>
            </w:pPr>
            <w:r w:rsidRPr="00F23E32">
              <w:rPr>
                <w:lang w:eastAsia="zh-CN"/>
              </w:rPr>
              <w:t>4.62</w:t>
            </w:r>
          </w:p>
        </w:tc>
        <w:tc>
          <w:tcPr>
            <w:tcW w:w="638" w:type="dxa"/>
            <w:noWrap/>
            <w:vAlign w:val="center"/>
            <w:hideMark/>
          </w:tcPr>
          <w:p w14:paraId="268F86B8" w14:textId="77777777" w:rsidR="00056B9F" w:rsidRPr="00F23E32" w:rsidRDefault="00056B9F" w:rsidP="00C3236C">
            <w:pPr>
              <w:rPr>
                <w:bCs/>
                <w:lang w:eastAsia="zh-CN"/>
              </w:rPr>
            </w:pPr>
            <w:r w:rsidRPr="00F23E32">
              <w:rPr>
                <w:lang w:eastAsia="zh-CN"/>
              </w:rPr>
              <w:t>5.32</w:t>
            </w:r>
          </w:p>
        </w:tc>
        <w:tc>
          <w:tcPr>
            <w:tcW w:w="638" w:type="dxa"/>
            <w:noWrap/>
            <w:vAlign w:val="center"/>
            <w:hideMark/>
          </w:tcPr>
          <w:p w14:paraId="6B300746"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2C93FEBE" w14:textId="77777777" w:rsidR="00056B9F" w:rsidRPr="00F23E32" w:rsidRDefault="00056B9F" w:rsidP="00C3236C">
            <w:pPr>
              <w:rPr>
                <w:bCs/>
                <w:lang w:eastAsia="zh-CN"/>
              </w:rPr>
            </w:pPr>
            <w:r w:rsidRPr="00F23E32">
              <w:rPr>
                <w:lang w:eastAsia="zh-CN"/>
              </w:rPr>
              <w:t>6.61</w:t>
            </w:r>
          </w:p>
        </w:tc>
        <w:tc>
          <w:tcPr>
            <w:tcW w:w="638" w:type="dxa"/>
            <w:noWrap/>
            <w:vAlign w:val="center"/>
            <w:hideMark/>
          </w:tcPr>
          <w:p w14:paraId="44A091AB" w14:textId="77777777" w:rsidR="00056B9F" w:rsidRPr="00F23E32" w:rsidRDefault="00056B9F" w:rsidP="00C3236C">
            <w:pPr>
              <w:rPr>
                <w:bCs/>
                <w:lang w:eastAsia="zh-CN"/>
              </w:rPr>
            </w:pPr>
            <w:r w:rsidRPr="00F23E32">
              <w:rPr>
                <w:lang w:eastAsia="zh-CN"/>
              </w:rPr>
              <w:t>6.57</w:t>
            </w:r>
          </w:p>
        </w:tc>
        <w:tc>
          <w:tcPr>
            <w:tcW w:w="638" w:type="dxa"/>
            <w:noWrap/>
            <w:vAlign w:val="center"/>
            <w:hideMark/>
          </w:tcPr>
          <w:p w14:paraId="5F01345F" w14:textId="77777777" w:rsidR="00056B9F" w:rsidRPr="00F23E32" w:rsidRDefault="00056B9F" w:rsidP="00C3236C">
            <w:pPr>
              <w:rPr>
                <w:bCs/>
                <w:lang w:eastAsia="zh-CN"/>
              </w:rPr>
            </w:pPr>
            <w:r w:rsidRPr="00F23E32">
              <w:rPr>
                <w:lang w:eastAsia="zh-CN"/>
              </w:rPr>
              <w:t>6.76</w:t>
            </w:r>
          </w:p>
        </w:tc>
        <w:tc>
          <w:tcPr>
            <w:tcW w:w="638" w:type="dxa"/>
            <w:noWrap/>
            <w:vAlign w:val="center"/>
            <w:hideMark/>
          </w:tcPr>
          <w:p w14:paraId="4C4305E4" w14:textId="77777777" w:rsidR="00056B9F" w:rsidRPr="00F23E32" w:rsidRDefault="00056B9F" w:rsidP="00C3236C">
            <w:pPr>
              <w:rPr>
                <w:bCs/>
                <w:lang w:eastAsia="zh-CN"/>
              </w:rPr>
            </w:pPr>
            <w:r w:rsidRPr="00F23E32">
              <w:rPr>
                <w:lang w:eastAsia="zh-CN"/>
              </w:rPr>
              <w:t>5.61</w:t>
            </w:r>
          </w:p>
        </w:tc>
      </w:tr>
      <w:tr w:rsidR="00056B9F" w:rsidRPr="00F23E32" w14:paraId="13581F33" w14:textId="77777777" w:rsidTr="00F23E32">
        <w:trPr>
          <w:cantSplit/>
          <w:trHeight w:val="292"/>
        </w:trPr>
        <w:tc>
          <w:tcPr>
            <w:tcW w:w="1240" w:type="dxa"/>
            <w:noWrap/>
            <w:vAlign w:val="bottom"/>
            <w:hideMark/>
          </w:tcPr>
          <w:p w14:paraId="0AC142B4" w14:textId="77777777" w:rsidR="00056B9F" w:rsidRPr="00F23E32" w:rsidRDefault="00056B9F" w:rsidP="00C3236C">
            <w:pPr>
              <w:rPr>
                <w:lang w:eastAsia="zh-CN"/>
              </w:rPr>
            </w:pPr>
          </w:p>
        </w:tc>
        <w:tc>
          <w:tcPr>
            <w:tcW w:w="742" w:type="dxa"/>
            <w:vAlign w:val="center"/>
            <w:hideMark/>
          </w:tcPr>
          <w:p w14:paraId="3328AE96" w14:textId="77777777" w:rsidR="00056B9F" w:rsidRPr="00F23E32" w:rsidRDefault="00056B9F" w:rsidP="00C3236C">
            <w:pPr>
              <w:rPr>
                <w:bCs/>
                <w:lang w:eastAsia="zh-CN"/>
              </w:rPr>
            </w:pPr>
            <w:r w:rsidRPr="00F23E32">
              <w:rPr>
                <w:lang w:eastAsia="zh-CN"/>
              </w:rPr>
              <w:t>Tilt 19</w:t>
            </w:r>
          </w:p>
        </w:tc>
        <w:tc>
          <w:tcPr>
            <w:tcW w:w="450" w:type="dxa"/>
            <w:vAlign w:val="center"/>
            <w:hideMark/>
          </w:tcPr>
          <w:p w14:paraId="3ABE7700" w14:textId="77777777" w:rsidR="00056B9F" w:rsidRPr="00F23E32" w:rsidRDefault="00056B9F" w:rsidP="00C3236C">
            <w:pPr>
              <w:rPr>
                <w:bCs/>
                <w:lang w:eastAsia="zh-CN"/>
              </w:rPr>
            </w:pPr>
            <w:r w:rsidRPr="00F23E32">
              <w:rPr>
                <w:lang w:eastAsia="zh-CN"/>
              </w:rPr>
              <w:t>19</w:t>
            </w:r>
          </w:p>
        </w:tc>
        <w:tc>
          <w:tcPr>
            <w:tcW w:w="638" w:type="dxa"/>
            <w:noWrap/>
            <w:vAlign w:val="center"/>
            <w:hideMark/>
          </w:tcPr>
          <w:p w14:paraId="37E811EB" w14:textId="77777777" w:rsidR="00056B9F" w:rsidRPr="00F23E32" w:rsidRDefault="00056B9F" w:rsidP="00C3236C">
            <w:pPr>
              <w:rPr>
                <w:bCs/>
                <w:lang w:eastAsia="zh-CN"/>
              </w:rPr>
            </w:pPr>
            <w:r w:rsidRPr="00F23E32">
              <w:rPr>
                <w:lang w:eastAsia="zh-CN"/>
              </w:rPr>
              <w:t>6.33</w:t>
            </w:r>
          </w:p>
        </w:tc>
        <w:tc>
          <w:tcPr>
            <w:tcW w:w="638" w:type="dxa"/>
            <w:noWrap/>
            <w:vAlign w:val="center"/>
            <w:hideMark/>
          </w:tcPr>
          <w:p w14:paraId="5D0432D2" w14:textId="77777777" w:rsidR="00056B9F" w:rsidRPr="00F23E32" w:rsidRDefault="00056B9F" w:rsidP="00C3236C">
            <w:pPr>
              <w:rPr>
                <w:bCs/>
                <w:lang w:eastAsia="zh-CN"/>
              </w:rPr>
            </w:pPr>
            <w:r w:rsidRPr="00F23E32">
              <w:rPr>
                <w:lang w:eastAsia="zh-CN"/>
              </w:rPr>
              <w:t>5.38</w:t>
            </w:r>
          </w:p>
        </w:tc>
        <w:tc>
          <w:tcPr>
            <w:tcW w:w="638" w:type="dxa"/>
            <w:noWrap/>
            <w:vAlign w:val="center"/>
            <w:hideMark/>
          </w:tcPr>
          <w:p w14:paraId="051E82F3" w14:textId="77777777" w:rsidR="00056B9F" w:rsidRPr="00F23E32" w:rsidRDefault="00056B9F" w:rsidP="00C3236C">
            <w:pPr>
              <w:rPr>
                <w:bCs/>
                <w:lang w:eastAsia="zh-CN"/>
              </w:rPr>
            </w:pPr>
            <w:r w:rsidRPr="00F23E32">
              <w:rPr>
                <w:lang w:eastAsia="zh-CN"/>
              </w:rPr>
              <w:t>5.68</w:t>
            </w:r>
          </w:p>
        </w:tc>
        <w:tc>
          <w:tcPr>
            <w:tcW w:w="638" w:type="dxa"/>
            <w:noWrap/>
            <w:vAlign w:val="center"/>
            <w:hideMark/>
          </w:tcPr>
          <w:p w14:paraId="7E9263E3" w14:textId="77777777" w:rsidR="00056B9F" w:rsidRPr="00F23E32" w:rsidRDefault="00056B9F" w:rsidP="00C3236C">
            <w:pPr>
              <w:rPr>
                <w:bCs/>
                <w:lang w:eastAsia="zh-CN"/>
              </w:rPr>
            </w:pPr>
            <w:r w:rsidRPr="00F23E32">
              <w:rPr>
                <w:lang w:eastAsia="zh-CN"/>
              </w:rPr>
              <w:t>5.24</w:t>
            </w:r>
          </w:p>
        </w:tc>
        <w:tc>
          <w:tcPr>
            <w:tcW w:w="638" w:type="dxa"/>
            <w:noWrap/>
            <w:vAlign w:val="center"/>
            <w:hideMark/>
          </w:tcPr>
          <w:p w14:paraId="510F03D5" w14:textId="77777777" w:rsidR="00056B9F" w:rsidRPr="00F23E32" w:rsidRDefault="00056B9F" w:rsidP="00C3236C">
            <w:pPr>
              <w:rPr>
                <w:bCs/>
                <w:lang w:eastAsia="zh-CN"/>
              </w:rPr>
            </w:pPr>
            <w:r w:rsidRPr="00F23E32">
              <w:rPr>
                <w:lang w:eastAsia="zh-CN"/>
              </w:rPr>
              <w:t>5.02</w:t>
            </w:r>
          </w:p>
        </w:tc>
        <w:tc>
          <w:tcPr>
            <w:tcW w:w="638" w:type="dxa"/>
            <w:noWrap/>
            <w:vAlign w:val="center"/>
            <w:hideMark/>
          </w:tcPr>
          <w:p w14:paraId="4812F2B2" w14:textId="77777777" w:rsidR="00056B9F" w:rsidRPr="00F23E32" w:rsidRDefault="00056B9F" w:rsidP="00C3236C">
            <w:pPr>
              <w:rPr>
                <w:bCs/>
                <w:lang w:eastAsia="zh-CN"/>
              </w:rPr>
            </w:pPr>
            <w:r w:rsidRPr="00F23E32">
              <w:rPr>
                <w:lang w:eastAsia="zh-CN"/>
              </w:rPr>
              <w:t>4.86</w:t>
            </w:r>
          </w:p>
        </w:tc>
        <w:tc>
          <w:tcPr>
            <w:tcW w:w="638" w:type="dxa"/>
            <w:noWrap/>
            <w:vAlign w:val="center"/>
            <w:hideMark/>
          </w:tcPr>
          <w:p w14:paraId="19F57B38" w14:textId="77777777" w:rsidR="00056B9F" w:rsidRPr="00F23E32" w:rsidRDefault="00056B9F" w:rsidP="00C3236C">
            <w:pPr>
              <w:rPr>
                <w:bCs/>
                <w:lang w:eastAsia="zh-CN"/>
              </w:rPr>
            </w:pPr>
            <w:r w:rsidRPr="00F23E32">
              <w:rPr>
                <w:lang w:eastAsia="zh-CN"/>
              </w:rPr>
              <w:t>5.34</w:t>
            </w:r>
          </w:p>
        </w:tc>
        <w:tc>
          <w:tcPr>
            <w:tcW w:w="638" w:type="dxa"/>
            <w:noWrap/>
            <w:vAlign w:val="center"/>
            <w:hideMark/>
          </w:tcPr>
          <w:p w14:paraId="7984E40A" w14:textId="77777777" w:rsidR="00056B9F" w:rsidRPr="00F23E32" w:rsidRDefault="00056B9F" w:rsidP="00C3236C">
            <w:pPr>
              <w:rPr>
                <w:bCs/>
                <w:lang w:eastAsia="zh-CN"/>
              </w:rPr>
            </w:pPr>
            <w:r w:rsidRPr="00F23E32">
              <w:rPr>
                <w:lang w:eastAsia="zh-CN"/>
              </w:rPr>
              <w:t>5.86</w:t>
            </w:r>
          </w:p>
        </w:tc>
        <w:tc>
          <w:tcPr>
            <w:tcW w:w="638" w:type="dxa"/>
            <w:noWrap/>
            <w:vAlign w:val="center"/>
            <w:hideMark/>
          </w:tcPr>
          <w:p w14:paraId="7A2D4585" w14:textId="77777777" w:rsidR="00056B9F" w:rsidRPr="00F23E32" w:rsidRDefault="00056B9F" w:rsidP="00C3236C">
            <w:pPr>
              <w:rPr>
                <w:bCs/>
                <w:lang w:eastAsia="zh-CN"/>
              </w:rPr>
            </w:pPr>
            <w:r w:rsidRPr="00F23E32">
              <w:rPr>
                <w:lang w:eastAsia="zh-CN"/>
              </w:rPr>
              <w:t>6.54</w:t>
            </w:r>
          </w:p>
        </w:tc>
        <w:tc>
          <w:tcPr>
            <w:tcW w:w="638" w:type="dxa"/>
            <w:noWrap/>
            <w:vAlign w:val="center"/>
            <w:hideMark/>
          </w:tcPr>
          <w:p w14:paraId="35D1031E" w14:textId="77777777" w:rsidR="00056B9F" w:rsidRPr="00F23E32" w:rsidRDefault="00056B9F" w:rsidP="00C3236C">
            <w:pPr>
              <w:rPr>
                <w:bCs/>
                <w:lang w:eastAsia="zh-CN"/>
              </w:rPr>
            </w:pPr>
            <w:r w:rsidRPr="00F23E32">
              <w:rPr>
                <w:lang w:eastAsia="zh-CN"/>
              </w:rPr>
              <w:t>6.49</w:t>
            </w:r>
          </w:p>
        </w:tc>
        <w:tc>
          <w:tcPr>
            <w:tcW w:w="638" w:type="dxa"/>
            <w:noWrap/>
            <w:vAlign w:val="center"/>
            <w:hideMark/>
          </w:tcPr>
          <w:p w14:paraId="2E715CDB" w14:textId="77777777" w:rsidR="00056B9F" w:rsidRPr="00F23E32" w:rsidRDefault="00056B9F" w:rsidP="00C3236C">
            <w:pPr>
              <w:rPr>
                <w:bCs/>
                <w:lang w:eastAsia="zh-CN"/>
              </w:rPr>
            </w:pPr>
            <w:r w:rsidRPr="00F23E32">
              <w:rPr>
                <w:lang w:eastAsia="zh-CN"/>
              </w:rPr>
              <w:t>6.2</w:t>
            </w:r>
          </w:p>
        </w:tc>
        <w:tc>
          <w:tcPr>
            <w:tcW w:w="638" w:type="dxa"/>
            <w:noWrap/>
            <w:vAlign w:val="center"/>
            <w:hideMark/>
          </w:tcPr>
          <w:p w14:paraId="4E0417EC" w14:textId="77777777" w:rsidR="00056B9F" w:rsidRPr="00F23E32" w:rsidRDefault="00056B9F" w:rsidP="00C3236C">
            <w:pPr>
              <w:rPr>
                <w:bCs/>
                <w:lang w:eastAsia="zh-CN"/>
              </w:rPr>
            </w:pPr>
            <w:r w:rsidRPr="00F23E32">
              <w:rPr>
                <w:lang w:eastAsia="zh-CN"/>
              </w:rPr>
              <w:t>6.76</w:t>
            </w:r>
          </w:p>
        </w:tc>
        <w:tc>
          <w:tcPr>
            <w:tcW w:w="638" w:type="dxa"/>
            <w:noWrap/>
            <w:vAlign w:val="center"/>
            <w:hideMark/>
          </w:tcPr>
          <w:p w14:paraId="0E1694D3" w14:textId="77777777" w:rsidR="00056B9F" w:rsidRPr="00F23E32" w:rsidRDefault="00056B9F" w:rsidP="00C3236C">
            <w:pPr>
              <w:rPr>
                <w:bCs/>
                <w:lang w:eastAsia="zh-CN"/>
              </w:rPr>
            </w:pPr>
            <w:r w:rsidRPr="00F23E32">
              <w:rPr>
                <w:lang w:eastAsia="zh-CN"/>
              </w:rPr>
              <w:t>5.81</w:t>
            </w:r>
          </w:p>
        </w:tc>
      </w:tr>
      <w:tr w:rsidR="00056B9F" w:rsidRPr="00F23E32" w14:paraId="4FB4978B" w14:textId="77777777" w:rsidTr="00F23E32">
        <w:trPr>
          <w:cantSplit/>
          <w:trHeight w:val="292"/>
        </w:trPr>
        <w:tc>
          <w:tcPr>
            <w:tcW w:w="1240" w:type="dxa"/>
            <w:noWrap/>
            <w:vAlign w:val="bottom"/>
            <w:hideMark/>
          </w:tcPr>
          <w:p w14:paraId="36B19203" w14:textId="77777777" w:rsidR="00056B9F" w:rsidRPr="00F23E32" w:rsidRDefault="00056B9F" w:rsidP="00C3236C">
            <w:pPr>
              <w:rPr>
                <w:lang w:eastAsia="zh-CN"/>
              </w:rPr>
            </w:pPr>
          </w:p>
        </w:tc>
        <w:tc>
          <w:tcPr>
            <w:tcW w:w="742" w:type="dxa"/>
            <w:vAlign w:val="center"/>
            <w:hideMark/>
          </w:tcPr>
          <w:p w14:paraId="553B568E" w14:textId="77777777" w:rsidR="00056B9F" w:rsidRPr="00F23E32" w:rsidRDefault="00056B9F" w:rsidP="00C3236C">
            <w:pPr>
              <w:rPr>
                <w:bCs/>
                <w:lang w:eastAsia="zh-CN"/>
              </w:rPr>
            </w:pPr>
            <w:r w:rsidRPr="00F23E32">
              <w:rPr>
                <w:lang w:eastAsia="zh-CN"/>
              </w:rPr>
              <w:t>Tilt 34</w:t>
            </w:r>
          </w:p>
        </w:tc>
        <w:tc>
          <w:tcPr>
            <w:tcW w:w="450" w:type="dxa"/>
            <w:vAlign w:val="center"/>
            <w:hideMark/>
          </w:tcPr>
          <w:p w14:paraId="60745AC7" w14:textId="77777777" w:rsidR="00056B9F" w:rsidRPr="00F23E32" w:rsidRDefault="00056B9F" w:rsidP="00C3236C">
            <w:pPr>
              <w:rPr>
                <w:bCs/>
                <w:lang w:eastAsia="zh-CN"/>
              </w:rPr>
            </w:pPr>
            <w:r w:rsidRPr="00F23E32">
              <w:rPr>
                <w:lang w:eastAsia="zh-CN"/>
              </w:rPr>
              <w:t>34</w:t>
            </w:r>
          </w:p>
        </w:tc>
        <w:tc>
          <w:tcPr>
            <w:tcW w:w="638" w:type="dxa"/>
            <w:noWrap/>
            <w:vAlign w:val="center"/>
            <w:hideMark/>
          </w:tcPr>
          <w:p w14:paraId="6ACB7249" w14:textId="77777777" w:rsidR="00056B9F" w:rsidRPr="00F23E32" w:rsidRDefault="00056B9F" w:rsidP="00C3236C">
            <w:pPr>
              <w:rPr>
                <w:bCs/>
                <w:lang w:eastAsia="zh-CN"/>
              </w:rPr>
            </w:pPr>
            <w:r w:rsidRPr="00F23E32">
              <w:rPr>
                <w:lang w:eastAsia="zh-CN"/>
              </w:rPr>
              <w:t>5.97</w:t>
            </w:r>
          </w:p>
        </w:tc>
        <w:tc>
          <w:tcPr>
            <w:tcW w:w="638" w:type="dxa"/>
            <w:noWrap/>
            <w:vAlign w:val="center"/>
            <w:hideMark/>
          </w:tcPr>
          <w:p w14:paraId="19EC4D3D" w14:textId="77777777" w:rsidR="00056B9F" w:rsidRPr="00F23E32" w:rsidRDefault="00056B9F" w:rsidP="00C3236C">
            <w:pPr>
              <w:rPr>
                <w:bCs/>
                <w:lang w:eastAsia="zh-CN"/>
              </w:rPr>
            </w:pPr>
            <w:r w:rsidRPr="00F23E32">
              <w:rPr>
                <w:lang w:eastAsia="zh-CN"/>
              </w:rPr>
              <w:t>4.96</w:t>
            </w:r>
          </w:p>
        </w:tc>
        <w:tc>
          <w:tcPr>
            <w:tcW w:w="638" w:type="dxa"/>
            <w:noWrap/>
            <w:vAlign w:val="center"/>
            <w:hideMark/>
          </w:tcPr>
          <w:p w14:paraId="195BD43C" w14:textId="77777777" w:rsidR="00056B9F" w:rsidRPr="00F23E32" w:rsidRDefault="00056B9F" w:rsidP="00C3236C">
            <w:pPr>
              <w:rPr>
                <w:bCs/>
                <w:lang w:eastAsia="zh-CN"/>
              </w:rPr>
            </w:pPr>
            <w:r w:rsidRPr="00F23E32">
              <w:rPr>
                <w:lang w:eastAsia="zh-CN"/>
              </w:rPr>
              <w:t>5.45</w:t>
            </w:r>
          </w:p>
        </w:tc>
        <w:tc>
          <w:tcPr>
            <w:tcW w:w="638" w:type="dxa"/>
            <w:noWrap/>
            <w:vAlign w:val="center"/>
            <w:hideMark/>
          </w:tcPr>
          <w:p w14:paraId="72E9C8AD" w14:textId="77777777" w:rsidR="00056B9F" w:rsidRPr="00F23E32" w:rsidRDefault="00056B9F" w:rsidP="00C3236C">
            <w:pPr>
              <w:rPr>
                <w:bCs/>
                <w:lang w:eastAsia="zh-CN"/>
              </w:rPr>
            </w:pPr>
            <w:r w:rsidRPr="00F23E32">
              <w:rPr>
                <w:lang w:eastAsia="zh-CN"/>
              </w:rPr>
              <w:t>5.29</w:t>
            </w:r>
          </w:p>
        </w:tc>
        <w:tc>
          <w:tcPr>
            <w:tcW w:w="638" w:type="dxa"/>
            <w:noWrap/>
            <w:vAlign w:val="center"/>
            <w:hideMark/>
          </w:tcPr>
          <w:p w14:paraId="0DC48E9C" w14:textId="77777777" w:rsidR="00056B9F" w:rsidRPr="00F23E32" w:rsidRDefault="00056B9F" w:rsidP="00C3236C">
            <w:pPr>
              <w:rPr>
                <w:bCs/>
                <w:lang w:eastAsia="zh-CN"/>
              </w:rPr>
            </w:pPr>
            <w:r w:rsidRPr="00F23E32">
              <w:rPr>
                <w:lang w:eastAsia="zh-CN"/>
              </w:rPr>
              <w:t>5.31</w:t>
            </w:r>
          </w:p>
        </w:tc>
        <w:tc>
          <w:tcPr>
            <w:tcW w:w="638" w:type="dxa"/>
            <w:noWrap/>
            <w:vAlign w:val="center"/>
            <w:hideMark/>
          </w:tcPr>
          <w:p w14:paraId="489FB097" w14:textId="77777777" w:rsidR="00056B9F" w:rsidRPr="00F23E32" w:rsidRDefault="00056B9F" w:rsidP="00C3236C">
            <w:pPr>
              <w:rPr>
                <w:bCs/>
                <w:lang w:eastAsia="zh-CN"/>
              </w:rPr>
            </w:pPr>
            <w:r w:rsidRPr="00F23E32">
              <w:rPr>
                <w:lang w:eastAsia="zh-CN"/>
              </w:rPr>
              <w:t>5.24</w:t>
            </w:r>
          </w:p>
        </w:tc>
        <w:tc>
          <w:tcPr>
            <w:tcW w:w="638" w:type="dxa"/>
            <w:noWrap/>
            <w:vAlign w:val="center"/>
            <w:hideMark/>
          </w:tcPr>
          <w:p w14:paraId="31467A5B" w14:textId="77777777" w:rsidR="00056B9F" w:rsidRPr="00F23E32" w:rsidRDefault="00056B9F" w:rsidP="00C3236C">
            <w:pPr>
              <w:rPr>
                <w:bCs/>
                <w:lang w:eastAsia="zh-CN"/>
              </w:rPr>
            </w:pPr>
            <w:r w:rsidRPr="00F23E32">
              <w:rPr>
                <w:lang w:eastAsia="zh-CN"/>
              </w:rPr>
              <w:t>5.77</w:t>
            </w:r>
          </w:p>
        </w:tc>
        <w:tc>
          <w:tcPr>
            <w:tcW w:w="638" w:type="dxa"/>
            <w:noWrap/>
            <w:vAlign w:val="center"/>
            <w:hideMark/>
          </w:tcPr>
          <w:p w14:paraId="77D0C54E" w14:textId="77777777" w:rsidR="00056B9F" w:rsidRPr="00F23E32" w:rsidRDefault="00056B9F" w:rsidP="00C3236C">
            <w:pPr>
              <w:rPr>
                <w:bCs/>
                <w:lang w:eastAsia="zh-CN"/>
              </w:rPr>
            </w:pPr>
            <w:r w:rsidRPr="00F23E32">
              <w:rPr>
                <w:lang w:eastAsia="zh-CN"/>
              </w:rPr>
              <w:t>6.08</w:t>
            </w:r>
          </w:p>
        </w:tc>
        <w:tc>
          <w:tcPr>
            <w:tcW w:w="638" w:type="dxa"/>
            <w:noWrap/>
            <w:vAlign w:val="center"/>
            <w:hideMark/>
          </w:tcPr>
          <w:p w14:paraId="1F2E2FC8" w14:textId="77777777" w:rsidR="00056B9F" w:rsidRPr="00F23E32" w:rsidRDefault="00056B9F" w:rsidP="00C3236C">
            <w:pPr>
              <w:rPr>
                <w:bCs/>
                <w:lang w:eastAsia="zh-CN"/>
              </w:rPr>
            </w:pPr>
            <w:r w:rsidRPr="00F23E32">
              <w:rPr>
                <w:lang w:eastAsia="zh-CN"/>
              </w:rPr>
              <w:t>6.43</w:t>
            </w:r>
          </w:p>
        </w:tc>
        <w:tc>
          <w:tcPr>
            <w:tcW w:w="638" w:type="dxa"/>
            <w:noWrap/>
            <w:vAlign w:val="center"/>
            <w:hideMark/>
          </w:tcPr>
          <w:p w14:paraId="49EBDB9B" w14:textId="77777777" w:rsidR="00056B9F" w:rsidRPr="00F23E32" w:rsidRDefault="00056B9F" w:rsidP="00C3236C">
            <w:pPr>
              <w:rPr>
                <w:bCs/>
                <w:lang w:eastAsia="zh-CN"/>
              </w:rPr>
            </w:pPr>
            <w:r w:rsidRPr="00F23E32">
              <w:rPr>
                <w:lang w:eastAsia="zh-CN"/>
              </w:rPr>
              <w:t>6.02</w:t>
            </w:r>
          </w:p>
        </w:tc>
        <w:tc>
          <w:tcPr>
            <w:tcW w:w="638" w:type="dxa"/>
            <w:noWrap/>
            <w:vAlign w:val="center"/>
            <w:hideMark/>
          </w:tcPr>
          <w:p w14:paraId="78549BE0" w14:textId="77777777" w:rsidR="00056B9F" w:rsidRPr="00F23E32" w:rsidRDefault="00056B9F" w:rsidP="00C3236C">
            <w:pPr>
              <w:rPr>
                <w:bCs/>
                <w:lang w:eastAsia="zh-CN"/>
              </w:rPr>
            </w:pPr>
            <w:r w:rsidRPr="00F23E32">
              <w:rPr>
                <w:lang w:eastAsia="zh-CN"/>
              </w:rPr>
              <w:t>5.53</w:t>
            </w:r>
          </w:p>
        </w:tc>
        <w:tc>
          <w:tcPr>
            <w:tcW w:w="638" w:type="dxa"/>
            <w:noWrap/>
            <w:vAlign w:val="center"/>
            <w:hideMark/>
          </w:tcPr>
          <w:p w14:paraId="60ECE705" w14:textId="77777777" w:rsidR="00056B9F" w:rsidRPr="00F23E32" w:rsidRDefault="00056B9F" w:rsidP="00C3236C">
            <w:pPr>
              <w:rPr>
                <w:bCs/>
                <w:lang w:eastAsia="zh-CN"/>
              </w:rPr>
            </w:pPr>
            <w:r w:rsidRPr="00F23E32">
              <w:rPr>
                <w:lang w:eastAsia="zh-CN"/>
              </w:rPr>
              <w:t>6.42</w:t>
            </w:r>
          </w:p>
        </w:tc>
        <w:tc>
          <w:tcPr>
            <w:tcW w:w="638" w:type="dxa"/>
            <w:noWrap/>
            <w:vAlign w:val="center"/>
            <w:hideMark/>
          </w:tcPr>
          <w:p w14:paraId="7B679463" w14:textId="77777777" w:rsidR="00056B9F" w:rsidRPr="00F23E32" w:rsidRDefault="00056B9F" w:rsidP="00C3236C">
            <w:pPr>
              <w:rPr>
                <w:bCs/>
                <w:lang w:eastAsia="zh-CN"/>
              </w:rPr>
            </w:pPr>
            <w:r w:rsidRPr="00F23E32">
              <w:rPr>
                <w:lang w:eastAsia="zh-CN"/>
              </w:rPr>
              <w:t>5.71</w:t>
            </w:r>
          </w:p>
        </w:tc>
      </w:tr>
      <w:tr w:rsidR="00056B9F" w:rsidRPr="00F23E32" w14:paraId="2B4B672E" w14:textId="77777777" w:rsidTr="00F23E32">
        <w:trPr>
          <w:cantSplit/>
          <w:trHeight w:val="292"/>
        </w:trPr>
        <w:tc>
          <w:tcPr>
            <w:tcW w:w="1240" w:type="dxa"/>
            <w:noWrap/>
            <w:vAlign w:val="bottom"/>
            <w:hideMark/>
          </w:tcPr>
          <w:p w14:paraId="5E2699D1" w14:textId="77777777" w:rsidR="00056B9F" w:rsidRPr="00F23E32" w:rsidRDefault="00056B9F" w:rsidP="00C3236C">
            <w:pPr>
              <w:rPr>
                <w:lang w:eastAsia="zh-CN"/>
              </w:rPr>
            </w:pPr>
          </w:p>
        </w:tc>
        <w:tc>
          <w:tcPr>
            <w:tcW w:w="742" w:type="dxa"/>
            <w:vAlign w:val="center"/>
            <w:hideMark/>
          </w:tcPr>
          <w:p w14:paraId="09E7DD77"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1F27DF58"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57B006E3"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17051D17" w14:textId="77777777" w:rsidR="00056B9F" w:rsidRPr="00F23E32" w:rsidRDefault="00056B9F" w:rsidP="00C3236C">
            <w:pPr>
              <w:rPr>
                <w:bCs/>
                <w:lang w:eastAsia="zh-CN"/>
              </w:rPr>
            </w:pPr>
            <w:r w:rsidRPr="00F23E32">
              <w:rPr>
                <w:lang w:eastAsia="zh-CN"/>
              </w:rPr>
              <w:t>1.94</w:t>
            </w:r>
          </w:p>
        </w:tc>
        <w:tc>
          <w:tcPr>
            <w:tcW w:w="638" w:type="dxa"/>
            <w:noWrap/>
            <w:vAlign w:val="center"/>
            <w:hideMark/>
          </w:tcPr>
          <w:p w14:paraId="3A39C10A" w14:textId="77777777" w:rsidR="00056B9F" w:rsidRPr="00F23E32" w:rsidRDefault="00056B9F" w:rsidP="00C3236C">
            <w:pPr>
              <w:rPr>
                <w:bCs/>
                <w:lang w:eastAsia="zh-CN"/>
              </w:rPr>
            </w:pPr>
            <w:r w:rsidRPr="00F23E32">
              <w:rPr>
                <w:lang w:eastAsia="zh-CN"/>
              </w:rPr>
              <w:t>2.57</w:t>
            </w:r>
          </w:p>
        </w:tc>
        <w:tc>
          <w:tcPr>
            <w:tcW w:w="638" w:type="dxa"/>
            <w:noWrap/>
            <w:vAlign w:val="center"/>
            <w:hideMark/>
          </w:tcPr>
          <w:p w14:paraId="54AF73A0" w14:textId="77777777" w:rsidR="00056B9F" w:rsidRPr="00F23E32" w:rsidRDefault="00056B9F" w:rsidP="00C3236C">
            <w:pPr>
              <w:rPr>
                <w:bCs/>
                <w:lang w:eastAsia="zh-CN"/>
              </w:rPr>
            </w:pPr>
            <w:r w:rsidRPr="00F23E32">
              <w:rPr>
                <w:lang w:eastAsia="zh-CN"/>
              </w:rPr>
              <w:t>3.26</w:t>
            </w:r>
          </w:p>
        </w:tc>
        <w:tc>
          <w:tcPr>
            <w:tcW w:w="638" w:type="dxa"/>
            <w:noWrap/>
            <w:vAlign w:val="center"/>
            <w:hideMark/>
          </w:tcPr>
          <w:p w14:paraId="69F3968B" w14:textId="77777777" w:rsidR="00056B9F" w:rsidRPr="00F23E32" w:rsidRDefault="00056B9F" w:rsidP="00C3236C">
            <w:pPr>
              <w:rPr>
                <w:bCs/>
                <w:lang w:eastAsia="zh-CN"/>
              </w:rPr>
            </w:pPr>
            <w:r w:rsidRPr="00F23E32">
              <w:rPr>
                <w:lang w:eastAsia="zh-CN"/>
              </w:rPr>
              <w:t>3.92</w:t>
            </w:r>
          </w:p>
        </w:tc>
        <w:tc>
          <w:tcPr>
            <w:tcW w:w="638" w:type="dxa"/>
            <w:noWrap/>
            <w:vAlign w:val="center"/>
            <w:hideMark/>
          </w:tcPr>
          <w:p w14:paraId="40E32F08" w14:textId="77777777" w:rsidR="00056B9F" w:rsidRPr="00F23E32" w:rsidRDefault="00056B9F" w:rsidP="00C3236C">
            <w:pPr>
              <w:rPr>
                <w:bCs/>
                <w:lang w:eastAsia="zh-CN"/>
              </w:rPr>
            </w:pPr>
            <w:r w:rsidRPr="00F23E32">
              <w:rPr>
                <w:lang w:eastAsia="zh-CN"/>
              </w:rPr>
              <w:t>4.08</w:t>
            </w:r>
          </w:p>
        </w:tc>
        <w:tc>
          <w:tcPr>
            <w:tcW w:w="638" w:type="dxa"/>
            <w:noWrap/>
            <w:vAlign w:val="center"/>
            <w:hideMark/>
          </w:tcPr>
          <w:p w14:paraId="66902C42" w14:textId="77777777" w:rsidR="00056B9F" w:rsidRPr="00F23E32" w:rsidRDefault="00056B9F" w:rsidP="00C3236C">
            <w:pPr>
              <w:rPr>
                <w:bCs/>
                <w:lang w:eastAsia="zh-CN"/>
              </w:rPr>
            </w:pPr>
            <w:r w:rsidRPr="00F23E32">
              <w:rPr>
                <w:lang w:eastAsia="zh-CN"/>
              </w:rPr>
              <w:t>4.5</w:t>
            </w:r>
          </w:p>
        </w:tc>
        <w:tc>
          <w:tcPr>
            <w:tcW w:w="638" w:type="dxa"/>
            <w:noWrap/>
            <w:vAlign w:val="center"/>
            <w:hideMark/>
          </w:tcPr>
          <w:p w14:paraId="43FEBE76" w14:textId="77777777" w:rsidR="00056B9F" w:rsidRPr="00F23E32" w:rsidRDefault="00056B9F" w:rsidP="00C3236C">
            <w:pPr>
              <w:rPr>
                <w:bCs/>
                <w:lang w:eastAsia="zh-CN"/>
              </w:rPr>
            </w:pPr>
            <w:r w:rsidRPr="00F23E32">
              <w:rPr>
                <w:lang w:eastAsia="zh-CN"/>
              </w:rPr>
              <w:t>4.08</w:t>
            </w:r>
          </w:p>
        </w:tc>
        <w:tc>
          <w:tcPr>
            <w:tcW w:w="638" w:type="dxa"/>
            <w:noWrap/>
            <w:vAlign w:val="center"/>
            <w:hideMark/>
          </w:tcPr>
          <w:p w14:paraId="1EDD9095" w14:textId="77777777" w:rsidR="00056B9F" w:rsidRPr="00F23E32" w:rsidRDefault="00056B9F" w:rsidP="00C3236C">
            <w:pPr>
              <w:rPr>
                <w:bCs/>
                <w:lang w:eastAsia="zh-CN"/>
              </w:rPr>
            </w:pPr>
            <w:r w:rsidRPr="00F23E32">
              <w:rPr>
                <w:lang w:eastAsia="zh-CN"/>
              </w:rPr>
              <w:t>3.28</w:t>
            </w:r>
          </w:p>
        </w:tc>
        <w:tc>
          <w:tcPr>
            <w:tcW w:w="638" w:type="dxa"/>
            <w:noWrap/>
            <w:vAlign w:val="center"/>
            <w:hideMark/>
          </w:tcPr>
          <w:p w14:paraId="35006432" w14:textId="77777777" w:rsidR="00056B9F" w:rsidRPr="00F23E32" w:rsidRDefault="00056B9F" w:rsidP="00C3236C">
            <w:pPr>
              <w:rPr>
                <w:bCs/>
                <w:lang w:eastAsia="zh-CN"/>
              </w:rPr>
            </w:pPr>
            <w:r w:rsidRPr="00F23E32">
              <w:rPr>
                <w:lang w:eastAsia="zh-CN"/>
              </w:rPr>
              <w:t>2.17</w:t>
            </w:r>
          </w:p>
        </w:tc>
        <w:tc>
          <w:tcPr>
            <w:tcW w:w="638" w:type="dxa"/>
            <w:noWrap/>
            <w:vAlign w:val="center"/>
            <w:hideMark/>
          </w:tcPr>
          <w:p w14:paraId="6B109140" w14:textId="77777777" w:rsidR="00056B9F" w:rsidRPr="00F23E32" w:rsidRDefault="00056B9F" w:rsidP="00C3236C">
            <w:pPr>
              <w:rPr>
                <w:bCs/>
                <w:lang w:eastAsia="zh-CN"/>
              </w:rPr>
            </w:pPr>
            <w:r w:rsidRPr="00F23E32">
              <w:rPr>
                <w:lang w:eastAsia="zh-CN"/>
              </w:rPr>
              <w:t>1.76</w:t>
            </w:r>
          </w:p>
        </w:tc>
        <w:tc>
          <w:tcPr>
            <w:tcW w:w="638" w:type="dxa"/>
            <w:noWrap/>
            <w:vAlign w:val="center"/>
            <w:hideMark/>
          </w:tcPr>
          <w:p w14:paraId="75A14234" w14:textId="77777777" w:rsidR="00056B9F" w:rsidRPr="00F23E32" w:rsidRDefault="00056B9F" w:rsidP="00C3236C">
            <w:pPr>
              <w:rPr>
                <w:bCs/>
                <w:lang w:eastAsia="zh-CN"/>
              </w:rPr>
            </w:pPr>
            <w:r w:rsidRPr="00F23E32">
              <w:rPr>
                <w:lang w:eastAsia="zh-CN"/>
              </w:rPr>
              <w:t>2.82</w:t>
            </w:r>
          </w:p>
        </w:tc>
        <w:tc>
          <w:tcPr>
            <w:tcW w:w="638" w:type="dxa"/>
            <w:noWrap/>
            <w:vAlign w:val="center"/>
            <w:hideMark/>
          </w:tcPr>
          <w:p w14:paraId="4675ABC4" w14:textId="77777777" w:rsidR="00056B9F" w:rsidRPr="00F23E32" w:rsidRDefault="00056B9F" w:rsidP="00C3236C">
            <w:pPr>
              <w:rPr>
                <w:bCs/>
                <w:lang w:eastAsia="zh-CN"/>
              </w:rPr>
            </w:pPr>
            <w:r w:rsidRPr="00F23E32">
              <w:rPr>
                <w:lang w:eastAsia="zh-CN"/>
              </w:rPr>
              <w:t>3.09</w:t>
            </w:r>
          </w:p>
        </w:tc>
      </w:tr>
      <w:tr w:rsidR="00056B9F" w:rsidRPr="00F23E32" w14:paraId="403B5EB4" w14:textId="77777777" w:rsidTr="00F23E32">
        <w:trPr>
          <w:cantSplit/>
          <w:trHeight w:val="292"/>
        </w:trPr>
        <w:tc>
          <w:tcPr>
            <w:tcW w:w="1240" w:type="dxa"/>
            <w:noWrap/>
            <w:vAlign w:val="bottom"/>
            <w:hideMark/>
          </w:tcPr>
          <w:p w14:paraId="06C2158C" w14:textId="77777777" w:rsidR="00056B9F" w:rsidRPr="00F23E32" w:rsidRDefault="00056B9F" w:rsidP="00C3236C">
            <w:pPr>
              <w:rPr>
                <w:bCs/>
                <w:lang w:eastAsia="zh-CN"/>
              </w:rPr>
            </w:pPr>
            <w:r w:rsidRPr="00F23E32">
              <w:rPr>
                <w:lang w:eastAsia="zh-CN"/>
              </w:rPr>
              <w:t>Mount Isa</w:t>
            </w:r>
          </w:p>
        </w:tc>
        <w:tc>
          <w:tcPr>
            <w:tcW w:w="742" w:type="dxa"/>
            <w:vAlign w:val="center"/>
            <w:hideMark/>
          </w:tcPr>
          <w:p w14:paraId="5EC15A6C"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3AB6D4C6" w14:textId="77777777" w:rsidR="00056B9F" w:rsidRPr="00F23E32" w:rsidRDefault="00056B9F" w:rsidP="00C3236C">
            <w:pPr>
              <w:rPr>
                <w:lang w:eastAsia="zh-CN"/>
              </w:rPr>
            </w:pPr>
            <w:r w:rsidRPr="00F23E32">
              <w:rPr>
                <w:lang w:eastAsia="zh-CN"/>
              </w:rPr>
              <w:t>0</w:t>
            </w:r>
          </w:p>
        </w:tc>
        <w:tc>
          <w:tcPr>
            <w:tcW w:w="638" w:type="dxa"/>
            <w:noWrap/>
            <w:vAlign w:val="center"/>
            <w:hideMark/>
          </w:tcPr>
          <w:p w14:paraId="130D8D38" w14:textId="77777777" w:rsidR="00056B9F" w:rsidRPr="00F23E32" w:rsidRDefault="00056B9F" w:rsidP="00C3236C">
            <w:pPr>
              <w:rPr>
                <w:bCs/>
                <w:lang w:eastAsia="zh-CN"/>
              </w:rPr>
            </w:pPr>
            <w:r w:rsidRPr="00F23E32">
              <w:rPr>
                <w:lang w:eastAsia="zh-CN"/>
              </w:rPr>
              <w:t>6.84</w:t>
            </w:r>
          </w:p>
        </w:tc>
        <w:tc>
          <w:tcPr>
            <w:tcW w:w="638" w:type="dxa"/>
            <w:noWrap/>
            <w:vAlign w:val="center"/>
            <w:hideMark/>
          </w:tcPr>
          <w:p w14:paraId="09EF564B"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3DCE3085" w14:textId="77777777" w:rsidR="00056B9F" w:rsidRPr="00F23E32" w:rsidRDefault="00056B9F" w:rsidP="00C3236C">
            <w:pPr>
              <w:rPr>
                <w:bCs/>
                <w:lang w:eastAsia="zh-CN"/>
              </w:rPr>
            </w:pPr>
            <w:r w:rsidRPr="00F23E32">
              <w:rPr>
                <w:lang w:eastAsia="zh-CN"/>
              </w:rPr>
              <w:t>6.11</w:t>
            </w:r>
          </w:p>
        </w:tc>
        <w:tc>
          <w:tcPr>
            <w:tcW w:w="638" w:type="dxa"/>
            <w:noWrap/>
            <w:vAlign w:val="center"/>
            <w:hideMark/>
          </w:tcPr>
          <w:p w14:paraId="2A283DC7"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64D6BE80" w14:textId="77777777" w:rsidR="00056B9F" w:rsidRPr="00F23E32" w:rsidRDefault="00056B9F" w:rsidP="00C3236C">
            <w:pPr>
              <w:rPr>
                <w:bCs/>
                <w:lang w:eastAsia="zh-CN"/>
              </w:rPr>
            </w:pPr>
            <w:r w:rsidRPr="00F23E32">
              <w:rPr>
                <w:lang w:eastAsia="zh-CN"/>
              </w:rPr>
              <w:t>4.83</w:t>
            </w:r>
          </w:p>
        </w:tc>
        <w:tc>
          <w:tcPr>
            <w:tcW w:w="638" w:type="dxa"/>
            <w:noWrap/>
            <w:vAlign w:val="center"/>
            <w:hideMark/>
          </w:tcPr>
          <w:p w14:paraId="1D573215" w14:textId="77777777" w:rsidR="00056B9F" w:rsidRPr="00F23E32" w:rsidRDefault="00056B9F" w:rsidP="00C3236C">
            <w:pPr>
              <w:rPr>
                <w:bCs/>
                <w:lang w:eastAsia="zh-CN"/>
              </w:rPr>
            </w:pPr>
            <w:r w:rsidRPr="00F23E32">
              <w:rPr>
                <w:lang w:eastAsia="zh-CN"/>
              </w:rPr>
              <w:t>4.32</w:t>
            </w:r>
          </w:p>
        </w:tc>
        <w:tc>
          <w:tcPr>
            <w:tcW w:w="638" w:type="dxa"/>
            <w:noWrap/>
            <w:vAlign w:val="center"/>
            <w:hideMark/>
          </w:tcPr>
          <w:p w14:paraId="35291397" w14:textId="77777777" w:rsidR="00056B9F" w:rsidRPr="00F23E32" w:rsidRDefault="00056B9F" w:rsidP="00C3236C">
            <w:pPr>
              <w:rPr>
                <w:bCs/>
                <w:lang w:eastAsia="zh-CN"/>
              </w:rPr>
            </w:pPr>
            <w:r w:rsidRPr="00F23E32">
              <w:rPr>
                <w:lang w:eastAsia="zh-CN"/>
              </w:rPr>
              <w:t>4.54</w:t>
            </w:r>
          </w:p>
        </w:tc>
        <w:tc>
          <w:tcPr>
            <w:tcW w:w="638" w:type="dxa"/>
            <w:noWrap/>
            <w:vAlign w:val="center"/>
            <w:hideMark/>
          </w:tcPr>
          <w:p w14:paraId="03E15808" w14:textId="77777777" w:rsidR="00056B9F" w:rsidRPr="00F23E32" w:rsidRDefault="00056B9F" w:rsidP="00C3236C">
            <w:pPr>
              <w:rPr>
                <w:bCs/>
                <w:lang w:eastAsia="zh-CN"/>
              </w:rPr>
            </w:pPr>
            <w:r w:rsidRPr="00F23E32">
              <w:rPr>
                <w:lang w:eastAsia="zh-CN"/>
              </w:rPr>
              <w:t>5.46</w:t>
            </w:r>
          </w:p>
        </w:tc>
        <w:tc>
          <w:tcPr>
            <w:tcW w:w="638" w:type="dxa"/>
            <w:noWrap/>
            <w:vAlign w:val="center"/>
            <w:hideMark/>
          </w:tcPr>
          <w:p w14:paraId="76FAEC04" w14:textId="77777777" w:rsidR="00056B9F" w:rsidRPr="00F23E32" w:rsidRDefault="00056B9F" w:rsidP="00C3236C">
            <w:pPr>
              <w:rPr>
                <w:bCs/>
                <w:lang w:eastAsia="zh-CN"/>
              </w:rPr>
            </w:pPr>
            <w:r w:rsidRPr="00F23E32">
              <w:rPr>
                <w:lang w:eastAsia="zh-CN"/>
              </w:rPr>
              <w:t>6.11</w:t>
            </w:r>
          </w:p>
        </w:tc>
        <w:tc>
          <w:tcPr>
            <w:tcW w:w="638" w:type="dxa"/>
            <w:noWrap/>
            <w:vAlign w:val="center"/>
            <w:hideMark/>
          </w:tcPr>
          <w:p w14:paraId="133D4FBD" w14:textId="77777777" w:rsidR="00056B9F" w:rsidRPr="00F23E32" w:rsidRDefault="00056B9F" w:rsidP="00C3236C">
            <w:pPr>
              <w:rPr>
                <w:bCs/>
                <w:lang w:eastAsia="zh-CN"/>
              </w:rPr>
            </w:pPr>
            <w:r w:rsidRPr="00F23E32">
              <w:rPr>
                <w:lang w:eastAsia="zh-CN"/>
              </w:rPr>
              <w:t>6.57</w:t>
            </w:r>
          </w:p>
        </w:tc>
        <w:tc>
          <w:tcPr>
            <w:tcW w:w="638" w:type="dxa"/>
            <w:noWrap/>
            <w:vAlign w:val="center"/>
            <w:hideMark/>
          </w:tcPr>
          <w:p w14:paraId="3228C9EC" w14:textId="77777777" w:rsidR="00056B9F" w:rsidRPr="00F23E32" w:rsidRDefault="00056B9F" w:rsidP="00C3236C">
            <w:pPr>
              <w:rPr>
                <w:bCs/>
                <w:lang w:eastAsia="zh-CN"/>
              </w:rPr>
            </w:pPr>
            <w:r w:rsidRPr="00F23E32">
              <w:rPr>
                <w:lang w:eastAsia="zh-CN"/>
              </w:rPr>
              <w:t>6.88</w:t>
            </w:r>
          </w:p>
        </w:tc>
        <w:tc>
          <w:tcPr>
            <w:tcW w:w="638" w:type="dxa"/>
            <w:noWrap/>
            <w:vAlign w:val="center"/>
            <w:hideMark/>
          </w:tcPr>
          <w:p w14:paraId="61D7286A" w14:textId="77777777" w:rsidR="00056B9F" w:rsidRPr="00F23E32" w:rsidRDefault="00056B9F" w:rsidP="00C3236C">
            <w:pPr>
              <w:rPr>
                <w:bCs/>
                <w:lang w:eastAsia="zh-CN"/>
              </w:rPr>
            </w:pPr>
            <w:r w:rsidRPr="00F23E32">
              <w:rPr>
                <w:lang w:eastAsia="zh-CN"/>
              </w:rPr>
              <w:t>6.96</w:t>
            </w:r>
          </w:p>
        </w:tc>
        <w:tc>
          <w:tcPr>
            <w:tcW w:w="638" w:type="dxa"/>
            <w:noWrap/>
            <w:vAlign w:val="center"/>
            <w:hideMark/>
          </w:tcPr>
          <w:p w14:paraId="163667DE" w14:textId="77777777" w:rsidR="00056B9F" w:rsidRPr="00F23E32" w:rsidRDefault="00056B9F" w:rsidP="00C3236C">
            <w:pPr>
              <w:rPr>
                <w:bCs/>
                <w:lang w:eastAsia="zh-CN"/>
              </w:rPr>
            </w:pPr>
            <w:r w:rsidRPr="00F23E32">
              <w:rPr>
                <w:lang w:eastAsia="zh-CN"/>
              </w:rPr>
              <w:t>5.87</w:t>
            </w:r>
          </w:p>
        </w:tc>
      </w:tr>
      <w:tr w:rsidR="00056B9F" w:rsidRPr="00F23E32" w14:paraId="04B3DB61" w14:textId="77777777" w:rsidTr="00F23E32">
        <w:trPr>
          <w:cantSplit/>
          <w:trHeight w:val="292"/>
        </w:trPr>
        <w:tc>
          <w:tcPr>
            <w:tcW w:w="1240" w:type="dxa"/>
            <w:noWrap/>
            <w:vAlign w:val="bottom"/>
            <w:hideMark/>
          </w:tcPr>
          <w:p w14:paraId="40ACFBED" w14:textId="77777777" w:rsidR="00056B9F" w:rsidRPr="00F23E32" w:rsidRDefault="00056B9F" w:rsidP="00C3236C">
            <w:pPr>
              <w:rPr>
                <w:lang w:eastAsia="zh-CN"/>
              </w:rPr>
            </w:pPr>
          </w:p>
        </w:tc>
        <w:tc>
          <w:tcPr>
            <w:tcW w:w="742" w:type="dxa"/>
            <w:vAlign w:val="center"/>
            <w:hideMark/>
          </w:tcPr>
          <w:p w14:paraId="47499973" w14:textId="77777777" w:rsidR="00056B9F" w:rsidRPr="00F23E32" w:rsidRDefault="00056B9F" w:rsidP="00C3236C">
            <w:pPr>
              <w:rPr>
                <w:bCs/>
                <w:lang w:eastAsia="zh-CN"/>
              </w:rPr>
            </w:pPr>
            <w:r w:rsidRPr="00F23E32">
              <w:rPr>
                <w:lang w:eastAsia="zh-CN"/>
              </w:rPr>
              <w:t>Tilt 5</w:t>
            </w:r>
          </w:p>
        </w:tc>
        <w:tc>
          <w:tcPr>
            <w:tcW w:w="450" w:type="dxa"/>
            <w:vAlign w:val="center"/>
            <w:hideMark/>
          </w:tcPr>
          <w:p w14:paraId="6D90AF42" w14:textId="77777777" w:rsidR="00056B9F" w:rsidRPr="00F23E32" w:rsidRDefault="00056B9F" w:rsidP="00C3236C">
            <w:pPr>
              <w:rPr>
                <w:lang w:eastAsia="zh-CN"/>
              </w:rPr>
            </w:pPr>
            <w:r w:rsidRPr="00F23E32">
              <w:rPr>
                <w:lang w:eastAsia="zh-CN"/>
              </w:rPr>
              <w:t>4</w:t>
            </w:r>
          </w:p>
        </w:tc>
        <w:tc>
          <w:tcPr>
            <w:tcW w:w="638" w:type="dxa"/>
            <w:noWrap/>
            <w:vAlign w:val="center"/>
            <w:hideMark/>
          </w:tcPr>
          <w:p w14:paraId="62A0790D" w14:textId="77777777" w:rsidR="00056B9F" w:rsidRPr="00F23E32" w:rsidRDefault="00056B9F" w:rsidP="00C3236C">
            <w:pPr>
              <w:rPr>
                <w:bCs/>
                <w:lang w:eastAsia="zh-CN"/>
              </w:rPr>
            </w:pPr>
            <w:r w:rsidRPr="00F23E32">
              <w:rPr>
                <w:lang w:eastAsia="zh-CN"/>
              </w:rPr>
              <w:t>6.88</w:t>
            </w:r>
          </w:p>
        </w:tc>
        <w:tc>
          <w:tcPr>
            <w:tcW w:w="638" w:type="dxa"/>
            <w:noWrap/>
            <w:vAlign w:val="center"/>
            <w:hideMark/>
          </w:tcPr>
          <w:p w14:paraId="4150CE26"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54016D42" w14:textId="77777777" w:rsidR="00056B9F" w:rsidRPr="00F23E32" w:rsidRDefault="00056B9F" w:rsidP="00C3236C">
            <w:pPr>
              <w:rPr>
                <w:bCs/>
                <w:lang w:eastAsia="zh-CN"/>
              </w:rPr>
            </w:pPr>
            <w:r w:rsidRPr="00F23E32">
              <w:rPr>
                <w:lang w:eastAsia="zh-CN"/>
              </w:rPr>
              <w:t>6.21</w:t>
            </w:r>
          </w:p>
        </w:tc>
        <w:tc>
          <w:tcPr>
            <w:tcW w:w="638" w:type="dxa"/>
            <w:noWrap/>
            <w:vAlign w:val="center"/>
            <w:hideMark/>
          </w:tcPr>
          <w:p w14:paraId="55C95491" w14:textId="77777777" w:rsidR="00056B9F" w:rsidRPr="00F23E32" w:rsidRDefault="00056B9F" w:rsidP="00C3236C">
            <w:pPr>
              <w:rPr>
                <w:bCs/>
                <w:lang w:eastAsia="zh-CN"/>
              </w:rPr>
            </w:pPr>
            <w:r w:rsidRPr="00F23E32">
              <w:rPr>
                <w:lang w:eastAsia="zh-CN"/>
              </w:rPr>
              <w:t>5.79</w:t>
            </w:r>
          </w:p>
        </w:tc>
        <w:tc>
          <w:tcPr>
            <w:tcW w:w="638" w:type="dxa"/>
            <w:noWrap/>
            <w:vAlign w:val="center"/>
            <w:hideMark/>
          </w:tcPr>
          <w:p w14:paraId="27BE257B"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44B09B40" w14:textId="77777777" w:rsidR="00056B9F" w:rsidRPr="00F23E32" w:rsidRDefault="00056B9F" w:rsidP="00C3236C">
            <w:pPr>
              <w:rPr>
                <w:bCs/>
                <w:lang w:eastAsia="zh-CN"/>
              </w:rPr>
            </w:pPr>
            <w:r w:rsidRPr="00F23E32">
              <w:rPr>
                <w:lang w:eastAsia="zh-CN"/>
              </w:rPr>
              <w:t>4.65</w:t>
            </w:r>
          </w:p>
        </w:tc>
        <w:tc>
          <w:tcPr>
            <w:tcW w:w="638" w:type="dxa"/>
            <w:noWrap/>
            <w:vAlign w:val="center"/>
            <w:hideMark/>
          </w:tcPr>
          <w:p w14:paraId="4640CF99" w14:textId="77777777" w:rsidR="00056B9F" w:rsidRPr="00F23E32" w:rsidRDefault="00056B9F" w:rsidP="00C3236C">
            <w:pPr>
              <w:rPr>
                <w:bCs/>
                <w:lang w:eastAsia="zh-CN"/>
              </w:rPr>
            </w:pPr>
            <w:r w:rsidRPr="00F23E32">
              <w:rPr>
                <w:lang w:eastAsia="zh-CN"/>
              </w:rPr>
              <w:t>4.86</w:t>
            </w:r>
          </w:p>
        </w:tc>
        <w:tc>
          <w:tcPr>
            <w:tcW w:w="638" w:type="dxa"/>
            <w:noWrap/>
            <w:vAlign w:val="center"/>
            <w:hideMark/>
          </w:tcPr>
          <w:p w14:paraId="3F690942" w14:textId="77777777" w:rsidR="00056B9F" w:rsidRPr="00F23E32" w:rsidRDefault="00056B9F" w:rsidP="00C3236C">
            <w:pPr>
              <w:rPr>
                <w:bCs/>
                <w:lang w:eastAsia="zh-CN"/>
              </w:rPr>
            </w:pPr>
            <w:r w:rsidRPr="00F23E32">
              <w:rPr>
                <w:lang w:eastAsia="zh-CN"/>
              </w:rPr>
              <w:t>5.75</w:t>
            </w:r>
          </w:p>
        </w:tc>
        <w:tc>
          <w:tcPr>
            <w:tcW w:w="638" w:type="dxa"/>
            <w:noWrap/>
            <w:vAlign w:val="center"/>
            <w:hideMark/>
          </w:tcPr>
          <w:p w14:paraId="3B94F94D" w14:textId="77777777" w:rsidR="00056B9F" w:rsidRPr="00F23E32" w:rsidRDefault="00056B9F" w:rsidP="00C3236C">
            <w:pPr>
              <w:rPr>
                <w:bCs/>
                <w:lang w:eastAsia="zh-CN"/>
              </w:rPr>
            </w:pPr>
            <w:r w:rsidRPr="00F23E32">
              <w:rPr>
                <w:lang w:eastAsia="zh-CN"/>
              </w:rPr>
              <w:t>6.27</w:t>
            </w:r>
          </w:p>
        </w:tc>
        <w:tc>
          <w:tcPr>
            <w:tcW w:w="638" w:type="dxa"/>
            <w:noWrap/>
            <w:vAlign w:val="center"/>
            <w:hideMark/>
          </w:tcPr>
          <w:p w14:paraId="5D2CCE05" w14:textId="77777777" w:rsidR="00056B9F" w:rsidRPr="00F23E32" w:rsidRDefault="00056B9F" w:rsidP="00C3236C">
            <w:pPr>
              <w:rPr>
                <w:bCs/>
                <w:lang w:eastAsia="zh-CN"/>
              </w:rPr>
            </w:pPr>
            <w:r w:rsidRPr="00F23E32">
              <w:rPr>
                <w:lang w:eastAsia="zh-CN"/>
              </w:rPr>
              <w:t>6.6</w:t>
            </w:r>
          </w:p>
        </w:tc>
        <w:tc>
          <w:tcPr>
            <w:tcW w:w="638" w:type="dxa"/>
            <w:noWrap/>
            <w:vAlign w:val="center"/>
            <w:hideMark/>
          </w:tcPr>
          <w:p w14:paraId="1AE887DC" w14:textId="77777777" w:rsidR="00056B9F" w:rsidRPr="00F23E32" w:rsidRDefault="00056B9F" w:rsidP="00C3236C">
            <w:pPr>
              <w:rPr>
                <w:bCs/>
                <w:lang w:eastAsia="zh-CN"/>
              </w:rPr>
            </w:pPr>
            <w:r w:rsidRPr="00F23E32">
              <w:rPr>
                <w:lang w:eastAsia="zh-CN"/>
              </w:rPr>
              <w:t>6.82</w:t>
            </w:r>
          </w:p>
        </w:tc>
        <w:tc>
          <w:tcPr>
            <w:tcW w:w="638" w:type="dxa"/>
            <w:noWrap/>
            <w:vAlign w:val="center"/>
            <w:hideMark/>
          </w:tcPr>
          <w:p w14:paraId="65B0C7EE" w14:textId="77777777" w:rsidR="00056B9F" w:rsidRPr="00F23E32" w:rsidRDefault="00056B9F" w:rsidP="00C3236C">
            <w:pPr>
              <w:rPr>
                <w:bCs/>
                <w:lang w:eastAsia="zh-CN"/>
              </w:rPr>
            </w:pPr>
            <w:r w:rsidRPr="00F23E32">
              <w:rPr>
                <w:lang w:eastAsia="zh-CN"/>
              </w:rPr>
              <w:t>7.02</w:t>
            </w:r>
          </w:p>
        </w:tc>
        <w:tc>
          <w:tcPr>
            <w:tcW w:w="638" w:type="dxa"/>
            <w:noWrap/>
            <w:vAlign w:val="center"/>
            <w:hideMark/>
          </w:tcPr>
          <w:p w14:paraId="49F2DA77" w14:textId="77777777" w:rsidR="00056B9F" w:rsidRPr="00F23E32" w:rsidRDefault="00056B9F" w:rsidP="00C3236C">
            <w:pPr>
              <w:rPr>
                <w:bCs/>
                <w:lang w:eastAsia="zh-CN"/>
              </w:rPr>
            </w:pPr>
            <w:r w:rsidRPr="00F23E32">
              <w:rPr>
                <w:lang w:eastAsia="zh-CN"/>
              </w:rPr>
              <w:t>6.02</w:t>
            </w:r>
          </w:p>
        </w:tc>
      </w:tr>
      <w:tr w:rsidR="00056B9F" w:rsidRPr="00F23E32" w14:paraId="4FB9CCED" w14:textId="77777777" w:rsidTr="00F23E32">
        <w:trPr>
          <w:cantSplit/>
          <w:trHeight w:val="292"/>
        </w:trPr>
        <w:tc>
          <w:tcPr>
            <w:tcW w:w="1240" w:type="dxa"/>
            <w:noWrap/>
            <w:vAlign w:val="bottom"/>
            <w:hideMark/>
          </w:tcPr>
          <w:p w14:paraId="02F3CB0B" w14:textId="77777777" w:rsidR="00056B9F" w:rsidRPr="00F23E32" w:rsidRDefault="00056B9F" w:rsidP="00C3236C">
            <w:pPr>
              <w:rPr>
                <w:lang w:eastAsia="zh-CN"/>
              </w:rPr>
            </w:pPr>
          </w:p>
        </w:tc>
        <w:tc>
          <w:tcPr>
            <w:tcW w:w="742" w:type="dxa"/>
            <w:vAlign w:val="center"/>
            <w:hideMark/>
          </w:tcPr>
          <w:p w14:paraId="5DC11E51" w14:textId="77777777" w:rsidR="00056B9F" w:rsidRPr="00F23E32" w:rsidRDefault="00056B9F" w:rsidP="00C3236C">
            <w:pPr>
              <w:rPr>
                <w:bCs/>
                <w:lang w:eastAsia="zh-CN"/>
              </w:rPr>
            </w:pPr>
            <w:r w:rsidRPr="00F23E32">
              <w:rPr>
                <w:lang w:eastAsia="zh-CN"/>
              </w:rPr>
              <w:t>Tilt 20</w:t>
            </w:r>
          </w:p>
        </w:tc>
        <w:tc>
          <w:tcPr>
            <w:tcW w:w="450" w:type="dxa"/>
            <w:vAlign w:val="center"/>
            <w:hideMark/>
          </w:tcPr>
          <w:p w14:paraId="54B4E18B" w14:textId="77777777" w:rsidR="00056B9F" w:rsidRPr="00F23E32" w:rsidRDefault="00056B9F" w:rsidP="00C3236C">
            <w:pPr>
              <w:rPr>
                <w:bCs/>
                <w:lang w:eastAsia="zh-CN"/>
              </w:rPr>
            </w:pPr>
            <w:r w:rsidRPr="00F23E32">
              <w:rPr>
                <w:lang w:eastAsia="zh-CN"/>
              </w:rPr>
              <w:t>19</w:t>
            </w:r>
          </w:p>
        </w:tc>
        <w:tc>
          <w:tcPr>
            <w:tcW w:w="638" w:type="dxa"/>
            <w:noWrap/>
            <w:vAlign w:val="center"/>
            <w:hideMark/>
          </w:tcPr>
          <w:p w14:paraId="3A3D735A" w14:textId="77777777" w:rsidR="00056B9F" w:rsidRPr="00F23E32" w:rsidRDefault="00056B9F" w:rsidP="00C3236C">
            <w:pPr>
              <w:rPr>
                <w:bCs/>
                <w:lang w:eastAsia="zh-CN"/>
              </w:rPr>
            </w:pPr>
            <w:r w:rsidRPr="00F23E32">
              <w:rPr>
                <w:lang w:eastAsia="zh-CN"/>
              </w:rPr>
              <w:t>6.79</w:t>
            </w:r>
          </w:p>
        </w:tc>
        <w:tc>
          <w:tcPr>
            <w:tcW w:w="638" w:type="dxa"/>
            <w:noWrap/>
            <w:vAlign w:val="center"/>
            <w:hideMark/>
          </w:tcPr>
          <w:p w14:paraId="627F2613" w14:textId="77777777" w:rsidR="00056B9F" w:rsidRPr="00F23E32" w:rsidRDefault="00056B9F" w:rsidP="00C3236C">
            <w:pPr>
              <w:rPr>
                <w:bCs/>
                <w:lang w:eastAsia="zh-CN"/>
              </w:rPr>
            </w:pPr>
            <w:r w:rsidRPr="00F23E32">
              <w:rPr>
                <w:lang w:eastAsia="zh-CN"/>
              </w:rPr>
              <w:t>6.1</w:t>
            </w:r>
          </w:p>
        </w:tc>
        <w:tc>
          <w:tcPr>
            <w:tcW w:w="638" w:type="dxa"/>
            <w:noWrap/>
            <w:vAlign w:val="center"/>
            <w:hideMark/>
          </w:tcPr>
          <w:p w14:paraId="42E493B3"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560309FA" w14:textId="77777777" w:rsidR="00056B9F" w:rsidRPr="00F23E32" w:rsidRDefault="00056B9F" w:rsidP="00C3236C">
            <w:pPr>
              <w:rPr>
                <w:bCs/>
                <w:lang w:eastAsia="zh-CN"/>
              </w:rPr>
            </w:pPr>
            <w:r w:rsidRPr="00F23E32">
              <w:rPr>
                <w:lang w:eastAsia="zh-CN"/>
              </w:rPr>
              <w:t>6.25</w:t>
            </w:r>
          </w:p>
        </w:tc>
        <w:tc>
          <w:tcPr>
            <w:tcW w:w="638" w:type="dxa"/>
            <w:noWrap/>
            <w:vAlign w:val="center"/>
            <w:hideMark/>
          </w:tcPr>
          <w:p w14:paraId="4DA28E64" w14:textId="77777777" w:rsidR="00056B9F" w:rsidRPr="00F23E32" w:rsidRDefault="00056B9F" w:rsidP="00C3236C">
            <w:pPr>
              <w:rPr>
                <w:bCs/>
                <w:lang w:eastAsia="zh-CN"/>
              </w:rPr>
            </w:pPr>
            <w:r w:rsidRPr="00F23E32">
              <w:rPr>
                <w:lang w:eastAsia="zh-CN"/>
              </w:rPr>
              <w:t>5.93</w:t>
            </w:r>
          </w:p>
        </w:tc>
        <w:tc>
          <w:tcPr>
            <w:tcW w:w="638" w:type="dxa"/>
            <w:noWrap/>
            <w:vAlign w:val="center"/>
            <w:hideMark/>
          </w:tcPr>
          <w:p w14:paraId="703D729C" w14:textId="77777777" w:rsidR="00056B9F" w:rsidRPr="00F23E32" w:rsidRDefault="00056B9F" w:rsidP="00C3236C">
            <w:pPr>
              <w:rPr>
                <w:bCs/>
                <w:lang w:eastAsia="zh-CN"/>
              </w:rPr>
            </w:pPr>
            <w:r w:rsidRPr="00F23E32">
              <w:rPr>
                <w:lang w:eastAsia="zh-CN"/>
              </w:rPr>
              <w:t>5.45</w:t>
            </w:r>
          </w:p>
        </w:tc>
        <w:tc>
          <w:tcPr>
            <w:tcW w:w="638" w:type="dxa"/>
            <w:noWrap/>
            <w:vAlign w:val="center"/>
            <w:hideMark/>
          </w:tcPr>
          <w:p w14:paraId="0062B42D" w14:textId="77777777" w:rsidR="00056B9F" w:rsidRPr="00F23E32" w:rsidRDefault="00056B9F" w:rsidP="00C3236C">
            <w:pPr>
              <w:rPr>
                <w:bCs/>
                <w:lang w:eastAsia="zh-CN"/>
              </w:rPr>
            </w:pPr>
            <w:r w:rsidRPr="00F23E32">
              <w:rPr>
                <w:lang w:eastAsia="zh-CN"/>
              </w:rPr>
              <w:t>5.63</w:t>
            </w:r>
          </w:p>
        </w:tc>
        <w:tc>
          <w:tcPr>
            <w:tcW w:w="638" w:type="dxa"/>
            <w:noWrap/>
            <w:vAlign w:val="center"/>
            <w:hideMark/>
          </w:tcPr>
          <w:p w14:paraId="65A6CC3B" w14:textId="77777777" w:rsidR="00056B9F" w:rsidRPr="00F23E32" w:rsidRDefault="00056B9F" w:rsidP="00C3236C">
            <w:pPr>
              <w:rPr>
                <w:bCs/>
                <w:lang w:eastAsia="zh-CN"/>
              </w:rPr>
            </w:pPr>
            <w:r w:rsidRPr="00F23E32">
              <w:rPr>
                <w:lang w:eastAsia="zh-CN"/>
              </w:rPr>
              <w:t>6.4</w:t>
            </w:r>
          </w:p>
        </w:tc>
        <w:tc>
          <w:tcPr>
            <w:tcW w:w="638" w:type="dxa"/>
            <w:noWrap/>
            <w:vAlign w:val="center"/>
            <w:hideMark/>
          </w:tcPr>
          <w:p w14:paraId="4AF5E1E1" w14:textId="77777777" w:rsidR="00056B9F" w:rsidRPr="00F23E32" w:rsidRDefault="00056B9F" w:rsidP="00C3236C">
            <w:pPr>
              <w:rPr>
                <w:bCs/>
                <w:lang w:eastAsia="zh-CN"/>
              </w:rPr>
            </w:pPr>
            <w:r w:rsidRPr="00F23E32">
              <w:rPr>
                <w:lang w:eastAsia="zh-CN"/>
              </w:rPr>
              <w:t>6.52</w:t>
            </w:r>
          </w:p>
        </w:tc>
        <w:tc>
          <w:tcPr>
            <w:tcW w:w="638" w:type="dxa"/>
            <w:noWrap/>
            <w:vAlign w:val="center"/>
            <w:hideMark/>
          </w:tcPr>
          <w:p w14:paraId="55E752EC" w14:textId="77777777" w:rsidR="00056B9F" w:rsidRPr="00F23E32" w:rsidRDefault="00056B9F" w:rsidP="00C3236C">
            <w:pPr>
              <w:rPr>
                <w:bCs/>
                <w:lang w:eastAsia="zh-CN"/>
              </w:rPr>
            </w:pPr>
            <w:r w:rsidRPr="00F23E32">
              <w:rPr>
                <w:lang w:eastAsia="zh-CN"/>
              </w:rPr>
              <w:t>6.48</w:t>
            </w:r>
          </w:p>
        </w:tc>
        <w:tc>
          <w:tcPr>
            <w:tcW w:w="638" w:type="dxa"/>
            <w:noWrap/>
            <w:vAlign w:val="center"/>
            <w:hideMark/>
          </w:tcPr>
          <w:p w14:paraId="26650DF0" w14:textId="77777777" w:rsidR="00056B9F" w:rsidRPr="00F23E32" w:rsidRDefault="00056B9F" w:rsidP="00C3236C">
            <w:pPr>
              <w:rPr>
                <w:bCs/>
                <w:lang w:eastAsia="zh-CN"/>
              </w:rPr>
            </w:pPr>
            <w:r w:rsidRPr="00F23E32">
              <w:rPr>
                <w:lang w:eastAsia="zh-CN"/>
              </w:rPr>
              <w:t>6.39</w:t>
            </w:r>
          </w:p>
        </w:tc>
        <w:tc>
          <w:tcPr>
            <w:tcW w:w="638" w:type="dxa"/>
            <w:noWrap/>
            <w:vAlign w:val="center"/>
            <w:hideMark/>
          </w:tcPr>
          <w:p w14:paraId="0DD480BD" w14:textId="77777777" w:rsidR="00056B9F" w:rsidRPr="00F23E32" w:rsidRDefault="00056B9F" w:rsidP="00C3236C">
            <w:pPr>
              <w:rPr>
                <w:bCs/>
                <w:lang w:eastAsia="zh-CN"/>
              </w:rPr>
            </w:pPr>
            <w:r w:rsidRPr="00F23E32">
              <w:rPr>
                <w:lang w:eastAsia="zh-CN"/>
              </w:rPr>
              <w:t>6.98</w:t>
            </w:r>
          </w:p>
        </w:tc>
        <w:tc>
          <w:tcPr>
            <w:tcW w:w="638" w:type="dxa"/>
            <w:noWrap/>
            <w:vAlign w:val="center"/>
            <w:hideMark/>
          </w:tcPr>
          <w:p w14:paraId="2C5B9041" w14:textId="77777777" w:rsidR="00056B9F" w:rsidRPr="00F23E32" w:rsidRDefault="00056B9F" w:rsidP="00C3236C">
            <w:pPr>
              <w:rPr>
                <w:bCs/>
                <w:lang w:eastAsia="zh-CN"/>
              </w:rPr>
            </w:pPr>
            <w:r w:rsidRPr="00F23E32">
              <w:rPr>
                <w:lang w:eastAsia="zh-CN"/>
              </w:rPr>
              <w:t>6.27</w:t>
            </w:r>
          </w:p>
        </w:tc>
      </w:tr>
      <w:tr w:rsidR="00056B9F" w:rsidRPr="00F23E32" w14:paraId="06F50884" w14:textId="77777777" w:rsidTr="00F23E32">
        <w:trPr>
          <w:cantSplit/>
          <w:trHeight w:val="292"/>
        </w:trPr>
        <w:tc>
          <w:tcPr>
            <w:tcW w:w="1240" w:type="dxa"/>
            <w:noWrap/>
            <w:vAlign w:val="bottom"/>
            <w:hideMark/>
          </w:tcPr>
          <w:p w14:paraId="25F78C99" w14:textId="77777777" w:rsidR="00056B9F" w:rsidRPr="00F23E32" w:rsidRDefault="00056B9F" w:rsidP="00C3236C">
            <w:pPr>
              <w:rPr>
                <w:lang w:eastAsia="zh-CN"/>
              </w:rPr>
            </w:pPr>
          </w:p>
        </w:tc>
        <w:tc>
          <w:tcPr>
            <w:tcW w:w="742" w:type="dxa"/>
            <w:vAlign w:val="center"/>
            <w:hideMark/>
          </w:tcPr>
          <w:p w14:paraId="24D97DA9" w14:textId="77777777" w:rsidR="00056B9F" w:rsidRPr="00F23E32" w:rsidRDefault="00056B9F" w:rsidP="00C3236C">
            <w:pPr>
              <w:rPr>
                <w:bCs/>
                <w:lang w:eastAsia="zh-CN"/>
              </w:rPr>
            </w:pPr>
            <w:r w:rsidRPr="00F23E32">
              <w:rPr>
                <w:lang w:eastAsia="zh-CN"/>
              </w:rPr>
              <w:t>Tilt 35</w:t>
            </w:r>
          </w:p>
        </w:tc>
        <w:tc>
          <w:tcPr>
            <w:tcW w:w="450" w:type="dxa"/>
            <w:vAlign w:val="center"/>
            <w:hideMark/>
          </w:tcPr>
          <w:p w14:paraId="46B67916" w14:textId="77777777" w:rsidR="00056B9F" w:rsidRPr="00F23E32" w:rsidRDefault="00056B9F" w:rsidP="00C3236C">
            <w:pPr>
              <w:rPr>
                <w:bCs/>
                <w:lang w:eastAsia="zh-CN"/>
              </w:rPr>
            </w:pPr>
            <w:r w:rsidRPr="00F23E32">
              <w:rPr>
                <w:lang w:eastAsia="zh-CN"/>
              </w:rPr>
              <w:t>34</w:t>
            </w:r>
          </w:p>
        </w:tc>
        <w:tc>
          <w:tcPr>
            <w:tcW w:w="638" w:type="dxa"/>
            <w:noWrap/>
            <w:vAlign w:val="center"/>
            <w:hideMark/>
          </w:tcPr>
          <w:p w14:paraId="61501FC6" w14:textId="77777777" w:rsidR="00056B9F" w:rsidRPr="00F23E32" w:rsidRDefault="00056B9F" w:rsidP="00C3236C">
            <w:pPr>
              <w:rPr>
                <w:bCs/>
                <w:lang w:eastAsia="zh-CN"/>
              </w:rPr>
            </w:pPr>
            <w:r w:rsidRPr="00F23E32">
              <w:rPr>
                <w:lang w:eastAsia="zh-CN"/>
              </w:rPr>
              <w:t>6.36</w:t>
            </w:r>
          </w:p>
        </w:tc>
        <w:tc>
          <w:tcPr>
            <w:tcW w:w="638" w:type="dxa"/>
            <w:noWrap/>
            <w:vAlign w:val="center"/>
            <w:hideMark/>
          </w:tcPr>
          <w:p w14:paraId="59DFE684" w14:textId="77777777" w:rsidR="00056B9F" w:rsidRPr="00F23E32" w:rsidRDefault="00056B9F" w:rsidP="00C3236C">
            <w:pPr>
              <w:rPr>
                <w:bCs/>
                <w:lang w:eastAsia="zh-CN"/>
              </w:rPr>
            </w:pPr>
            <w:r w:rsidRPr="00F23E32">
              <w:rPr>
                <w:lang w:eastAsia="zh-CN"/>
              </w:rPr>
              <w:t>5.6</w:t>
            </w:r>
          </w:p>
        </w:tc>
        <w:tc>
          <w:tcPr>
            <w:tcW w:w="638" w:type="dxa"/>
            <w:noWrap/>
            <w:vAlign w:val="center"/>
            <w:hideMark/>
          </w:tcPr>
          <w:p w14:paraId="7D9B2BE4" w14:textId="77777777" w:rsidR="00056B9F" w:rsidRPr="00F23E32" w:rsidRDefault="00056B9F" w:rsidP="00C3236C">
            <w:pPr>
              <w:rPr>
                <w:bCs/>
                <w:lang w:eastAsia="zh-CN"/>
              </w:rPr>
            </w:pPr>
            <w:r w:rsidRPr="00F23E32">
              <w:rPr>
                <w:lang w:eastAsia="zh-CN"/>
              </w:rPr>
              <w:t>6.06</w:t>
            </w:r>
          </w:p>
        </w:tc>
        <w:tc>
          <w:tcPr>
            <w:tcW w:w="638" w:type="dxa"/>
            <w:noWrap/>
            <w:vAlign w:val="center"/>
            <w:hideMark/>
          </w:tcPr>
          <w:p w14:paraId="44EFD725" w14:textId="77777777" w:rsidR="00056B9F" w:rsidRPr="00F23E32" w:rsidRDefault="00056B9F" w:rsidP="00C3236C">
            <w:pPr>
              <w:rPr>
                <w:bCs/>
                <w:lang w:eastAsia="zh-CN"/>
              </w:rPr>
            </w:pPr>
            <w:r w:rsidRPr="00F23E32">
              <w:rPr>
                <w:lang w:eastAsia="zh-CN"/>
              </w:rPr>
              <w:t>6.38</w:t>
            </w:r>
          </w:p>
        </w:tc>
        <w:tc>
          <w:tcPr>
            <w:tcW w:w="638" w:type="dxa"/>
            <w:noWrap/>
            <w:vAlign w:val="center"/>
            <w:hideMark/>
          </w:tcPr>
          <w:p w14:paraId="401D7019" w14:textId="77777777" w:rsidR="00056B9F" w:rsidRPr="00F23E32" w:rsidRDefault="00056B9F" w:rsidP="00C3236C">
            <w:pPr>
              <w:rPr>
                <w:bCs/>
                <w:lang w:eastAsia="zh-CN"/>
              </w:rPr>
            </w:pPr>
            <w:r w:rsidRPr="00F23E32">
              <w:rPr>
                <w:lang w:eastAsia="zh-CN"/>
              </w:rPr>
              <w:t>6.37</w:t>
            </w:r>
          </w:p>
        </w:tc>
        <w:tc>
          <w:tcPr>
            <w:tcW w:w="638" w:type="dxa"/>
            <w:noWrap/>
            <w:vAlign w:val="center"/>
            <w:hideMark/>
          </w:tcPr>
          <w:p w14:paraId="446237C3" w14:textId="77777777" w:rsidR="00056B9F" w:rsidRPr="00F23E32" w:rsidRDefault="00056B9F" w:rsidP="00C3236C">
            <w:pPr>
              <w:rPr>
                <w:bCs/>
                <w:lang w:eastAsia="zh-CN"/>
              </w:rPr>
            </w:pPr>
            <w:r w:rsidRPr="00F23E32">
              <w:rPr>
                <w:lang w:eastAsia="zh-CN"/>
              </w:rPr>
              <w:t>5.94</w:t>
            </w:r>
          </w:p>
        </w:tc>
        <w:tc>
          <w:tcPr>
            <w:tcW w:w="638" w:type="dxa"/>
            <w:noWrap/>
            <w:vAlign w:val="center"/>
            <w:hideMark/>
          </w:tcPr>
          <w:p w14:paraId="07021507" w14:textId="77777777" w:rsidR="00056B9F" w:rsidRPr="00F23E32" w:rsidRDefault="00056B9F" w:rsidP="00C3236C">
            <w:pPr>
              <w:rPr>
                <w:bCs/>
                <w:lang w:eastAsia="zh-CN"/>
              </w:rPr>
            </w:pPr>
            <w:r w:rsidRPr="00F23E32">
              <w:rPr>
                <w:lang w:eastAsia="zh-CN"/>
              </w:rPr>
              <w:t>6.08</w:t>
            </w:r>
          </w:p>
        </w:tc>
        <w:tc>
          <w:tcPr>
            <w:tcW w:w="638" w:type="dxa"/>
            <w:noWrap/>
            <w:vAlign w:val="center"/>
            <w:hideMark/>
          </w:tcPr>
          <w:p w14:paraId="75ED5135" w14:textId="77777777" w:rsidR="00056B9F" w:rsidRPr="00F23E32" w:rsidRDefault="00056B9F" w:rsidP="00C3236C">
            <w:pPr>
              <w:rPr>
                <w:bCs/>
                <w:lang w:eastAsia="zh-CN"/>
              </w:rPr>
            </w:pPr>
            <w:r w:rsidRPr="00F23E32">
              <w:rPr>
                <w:lang w:eastAsia="zh-CN"/>
              </w:rPr>
              <w:t>6.69</w:t>
            </w:r>
          </w:p>
        </w:tc>
        <w:tc>
          <w:tcPr>
            <w:tcW w:w="638" w:type="dxa"/>
            <w:noWrap/>
            <w:vAlign w:val="center"/>
            <w:hideMark/>
          </w:tcPr>
          <w:p w14:paraId="2C5149C7" w14:textId="77777777" w:rsidR="00056B9F" w:rsidRPr="00F23E32" w:rsidRDefault="00056B9F" w:rsidP="00C3236C">
            <w:pPr>
              <w:rPr>
                <w:bCs/>
                <w:lang w:eastAsia="zh-CN"/>
              </w:rPr>
            </w:pPr>
            <w:r w:rsidRPr="00F23E32">
              <w:rPr>
                <w:lang w:eastAsia="zh-CN"/>
              </w:rPr>
              <w:t>6.42</w:t>
            </w:r>
          </w:p>
        </w:tc>
        <w:tc>
          <w:tcPr>
            <w:tcW w:w="638" w:type="dxa"/>
            <w:noWrap/>
            <w:vAlign w:val="center"/>
            <w:hideMark/>
          </w:tcPr>
          <w:p w14:paraId="458823F2" w14:textId="77777777" w:rsidR="00056B9F" w:rsidRPr="00F23E32" w:rsidRDefault="00056B9F" w:rsidP="00C3236C">
            <w:pPr>
              <w:rPr>
                <w:bCs/>
                <w:lang w:eastAsia="zh-CN"/>
              </w:rPr>
            </w:pPr>
            <w:r w:rsidRPr="00F23E32">
              <w:rPr>
                <w:lang w:eastAsia="zh-CN"/>
              </w:rPr>
              <w:t>6.03</w:t>
            </w:r>
          </w:p>
        </w:tc>
        <w:tc>
          <w:tcPr>
            <w:tcW w:w="638" w:type="dxa"/>
            <w:noWrap/>
            <w:vAlign w:val="center"/>
            <w:hideMark/>
          </w:tcPr>
          <w:p w14:paraId="12D7CDCA" w14:textId="77777777" w:rsidR="00056B9F" w:rsidRPr="00F23E32" w:rsidRDefault="00056B9F" w:rsidP="00C3236C">
            <w:pPr>
              <w:rPr>
                <w:bCs/>
                <w:lang w:eastAsia="zh-CN"/>
              </w:rPr>
            </w:pPr>
            <w:r w:rsidRPr="00F23E32">
              <w:rPr>
                <w:lang w:eastAsia="zh-CN"/>
              </w:rPr>
              <w:t>5.64</w:t>
            </w:r>
          </w:p>
        </w:tc>
        <w:tc>
          <w:tcPr>
            <w:tcW w:w="638" w:type="dxa"/>
            <w:noWrap/>
            <w:vAlign w:val="center"/>
            <w:hideMark/>
          </w:tcPr>
          <w:p w14:paraId="7BFE6DCF" w14:textId="77777777" w:rsidR="00056B9F" w:rsidRPr="00F23E32" w:rsidRDefault="00056B9F" w:rsidP="00C3236C">
            <w:pPr>
              <w:rPr>
                <w:bCs/>
                <w:lang w:eastAsia="zh-CN"/>
              </w:rPr>
            </w:pPr>
            <w:r w:rsidRPr="00F23E32">
              <w:rPr>
                <w:lang w:eastAsia="zh-CN"/>
              </w:rPr>
              <w:t>6.58</w:t>
            </w:r>
          </w:p>
        </w:tc>
        <w:tc>
          <w:tcPr>
            <w:tcW w:w="638" w:type="dxa"/>
            <w:noWrap/>
            <w:vAlign w:val="center"/>
            <w:hideMark/>
          </w:tcPr>
          <w:p w14:paraId="6AC79D93" w14:textId="77777777" w:rsidR="00056B9F" w:rsidRPr="00F23E32" w:rsidRDefault="00056B9F" w:rsidP="00C3236C">
            <w:pPr>
              <w:rPr>
                <w:bCs/>
                <w:lang w:eastAsia="zh-CN"/>
              </w:rPr>
            </w:pPr>
            <w:r w:rsidRPr="00F23E32">
              <w:rPr>
                <w:lang w:eastAsia="zh-CN"/>
              </w:rPr>
              <w:t>6.19</w:t>
            </w:r>
          </w:p>
        </w:tc>
      </w:tr>
      <w:tr w:rsidR="00056B9F" w:rsidRPr="00F23E32" w14:paraId="5A105966" w14:textId="77777777" w:rsidTr="00F23E32">
        <w:trPr>
          <w:cantSplit/>
          <w:trHeight w:val="292"/>
        </w:trPr>
        <w:tc>
          <w:tcPr>
            <w:tcW w:w="1240" w:type="dxa"/>
            <w:noWrap/>
            <w:vAlign w:val="bottom"/>
            <w:hideMark/>
          </w:tcPr>
          <w:p w14:paraId="01546A07" w14:textId="77777777" w:rsidR="00056B9F" w:rsidRPr="00F23E32" w:rsidRDefault="00056B9F" w:rsidP="00C3236C">
            <w:pPr>
              <w:rPr>
                <w:lang w:eastAsia="zh-CN"/>
              </w:rPr>
            </w:pPr>
          </w:p>
        </w:tc>
        <w:tc>
          <w:tcPr>
            <w:tcW w:w="742" w:type="dxa"/>
            <w:vAlign w:val="center"/>
            <w:hideMark/>
          </w:tcPr>
          <w:p w14:paraId="1E743941"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6BC53A9E"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0866BA19" w14:textId="77777777" w:rsidR="00056B9F" w:rsidRPr="00F23E32" w:rsidRDefault="00056B9F" w:rsidP="00C3236C">
            <w:pPr>
              <w:rPr>
                <w:bCs/>
                <w:lang w:eastAsia="zh-CN"/>
              </w:rPr>
            </w:pPr>
            <w:r w:rsidRPr="00F23E32">
              <w:rPr>
                <w:lang w:eastAsia="zh-CN"/>
              </w:rPr>
              <w:t>2.59</w:t>
            </w:r>
          </w:p>
        </w:tc>
        <w:tc>
          <w:tcPr>
            <w:tcW w:w="638" w:type="dxa"/>
            <w:noWrap/>
            <w:vAlign w:val="center"/>
            <w:hideMark/>
          </w:tcPr>
          <w:p w14:paraId="67FE0228" w14:textId="77777777" w:rsidR="00056B9F" w:rsidRPr="00F23E32" w:rsidRDefault="00056B9F" w:rsidP="00C3236C">
            <w:pPr>
              <w:rPr>
                <w:bCs/>
                <w:lang w:eastAsia="zh-CN"/>
              </w:rPr>
            </w:pPr>
            <w:r w:rsidRPr="00F23E32">
              <w:rPr>
                <w:lang w:eastAsia="zh-CN"/>
              </w:rPr>
              <w:t>2.07</w:t>
            </w:r>
          </w:p>
        </w:tc>
        <w:tc>
          <w:tcPr>
            <w:tcW w:w="638" w:type="dxa"/>
            <w:noWrap/>
            <w:vAlign w:val="center"/>
            <w:hideMark/>
          </w:tcPr>
          <w:p w14:paraId="16A5B7C3" w14:textId="77777777" w:rsidR="00056B9F" w:rsidRPr="00F23E32" w:rsidRDefault="00056B9F" w:rsidP="00C3236C">
            <w:pPr>
              <w:rPr>
                <w:bCs/>
                <w:lang w:eastAsia="zh-CN"/>
              </w:rPr>
            </w:pPr>
            <w:r w:rsidRPr="00F23E32">
              <w:rPr>
                <w:lang w:eastAsia="zh-CN"/>
              </w:rPr>
              <w:t>2.86</w:t>
            </w:r>
          </w:p>
        </w:tc>
        <w:tc>
          <w:tcPr>
            <w:tcW w:w="638" w:type="dxa"/>
            <w:noWrap/>
            <w:vAlign w:val="center"/>
            <w:hideMark/>
          </w:tcPr>
          <w:p w14:paraId="6E8777A6" w14:textId="77777777" w:rsidR="00056B9F" w:rsidRPr="00F23E32" w:rsidRDefault="00056B9F" w:rsidP="00C3236C">
            <w:pPr>
              <w:rPr>
                <w:bCs/>
                <w:lang w:eastAsia="zh-CN"/>
              </w:rPr>
            </w:pPr>
            <w:r w:rsidRPr="00F23E32">
              <w:rPr>
                <w:lang w:eastAsia="zh-CN"/>
              </w:rPr>
              <w:t>4.01</w:t>
            </w:r>
          </w:p>
        </w:tc>
        <w:tc>
          <w:tcPr>
            <w:tcW w:w="638" w:type="dxa"/>
            <w:noWrap/>
            <w:vAlign w:val="center"/>
            <w:hideMark/>
          </w:tcPr>
          <w:p w14:paraId="5E0603E7" w14:textId="77777777" w:rsidR="00056B9F" w:rsidRPr="00F23E32" w:rsidRDefault="00056B9F" w:rsidP="00C3236C">
            <w:pPr>
              <w:rPr>
                <w:bCs/>
                <w:lang w:eastAsia="zh-CN"/>
              </w:rPr>
            </w:pPr>
            <w:r w:rsidRPr="00F23E32">
              <w:rPr>
                <w:lang w:eastAsia="zh-CN"/>
              </w:rPr>
              <w:t>4.88</w:t>
            </w:r>
          </w:p>
        </w:tc>
        <w:tc>
          <w:tcPr>
            <w:tcW w:w="638" w:type="dxa"/>
            <w:noWrap/>
            <w:vAlign w:val="center"/>
            <w:hideMark/>
          </w:tcPr>
          <w:p w14:paraId="27D0A4A3" w14:textId="77777777" w:rsidR="00056B9F" w:rsidRPr="00F23E32" w:rsidRDefault="00056B9F" w:rsidP="00C3236C">
            <w:pPr>
              <w:rPr>
                <w:bCs/>
                <w:lang w:eastAsia="zh-CN"/>
              </w:rPr>
            </w:pPr>
            <w:r w:rsidRPr="00F23E32">
              <w:rPr>
                <w:lang w:eastAsia="zh-CN"/>
              </w:rPr>
              <w:t>4.78</w:t>
            </w:r>
          </w:p>
        </w:tc>
        <w:tc>
          <w:tcPr>
            <w:tcW w:w="638" w:type="dxa"/>
            <w:noWrap/>
            <w:vAlign w:val="center"/>
            <w:hideMark/>
          </w:tcPr>
          <w:p w14:paraId="0A48D464" w14:textId="77777777" w:rsidR="00056B9F" w:rsidRPr="00F23E32" w:rsidRDefault="00056B9F" w:rsidP="00C3236C">
            <w:pPr>
              <w:rPr>
                <w:bCs/>
                <w:lang w:eastAsia="zh-CN"/>
              </w:rPr>
            </w:pPr>
            <w:r w:rsidRPr="00F23E32">
              <w:rPr>
                <w:lang w:eastAsia="zh-CN"/>
              </w:rPr>
              <w:t>4.73</w:t>
            </w:r>
          </w:p>
        </w:tc>
        <w:tc>
          <w:tcPr>
            <w:tcW w:w="638" w:type="dxa"/>
            <w:noWrap/>
            <w:vAlign w:val="center"/>
            <w:hideMark/>
          </w:tcPr>
          <w:p w14:paraId="2708A545" w14:textId="77777777" w:rsidR="00056B9F" w:rsidRPr="00F23E32" w:rsidRDefault="00056B9F" w:rsidP="00C3236C">
            <w:pPr>
              <w:rPr>
                <w:bCs/>
                <w:lang w:eastAsia="zh-CN"/>
              </w:rPr>
            </w:pPr>
            <w:r w:rsidRPr="00F23E32">
              <w:rPr>
                <w:lang w:eastAsia="zh-CN"/>
              </w:rPr>
              <w:t>4.61</w:t>
            </w:r>
          </w:p>
        </w:tc>
        <w:tc>
          <w:tcPr>
            <w:tcW w:w="638" w:type="dxa"/>
            <w:noWrap/>
            <w:vAlign w:val="center"/>
            <w:hideMark/>
          </w:tcPr>
          <w:p w14:paraId="11B9109A" w14:textId="77777777" w:rsidR="00056B9F" w:rsidRPr="00F23E32" w:rsidRDefault="00056B9F" w:rsidP="00C3236C">
            <w:pPr>
              <w:rPr>
                <w:bCs/>
                <w:lang w:eastAsia="zh-CN"/>
              </w:rPr>
            </w:pPr>
            <w:r w:rsidRPr="00F23E32">
              <w:rPr>
                <w:lang w:eastAsia="zh-CN"/>
              </w:rPr>
              <w:t>3.38</w:t>
            </w:r>
          </w:p>
        </w:tc>
        <w:tc>
          <w:tcPr>
            <w:tcW w:w="638" w:type="dxa"/>
            <w:noWrap/>
            <w:vAlign w:val="center"/>
            <w:hideMark/>
          </w:tcPr>
          <w:p w14:paraId="03BE90D5" w14:textId="77777777" w:rsidR="00056B9F" w:rsidRPr="00F23E32" w:rsidRDefault="00056B9F" w:rsidP="00C3236C">
            <w:pPr>
              <w:rPr>
                <w:bCs/>
                <w:lang w:eastAsia="zh-CN"/>
              </w:rPr>
            </w:pPr>
            <w:r w:rsidRPr="00F23E32">
              <w:rPr>
                <w:lang w:eastAsia="zh-CN"/>
              </w:rPr>
              <w:t>2.28</w:t>
            </w:r>
          </w:p>
        </w:tc>
        <w:tc>
          <w:tcPr>
            <w:tcW w:w="638" w:type="dxa"/>
            <w:noWrap/>
            <w:vAlign w:val="center"/>
            <w:hideMark/>
          </w:tcPr>
          <w:p w14:paraId="40C6E74A" w14:textId="77777777" w:rsidR="00056B9F" w:rsidRPr="00F23E32" w:rsidRDefault="00056B9F" w:rsidP="00C3236C">
            <w:pPr>
              <w:rPr>
                <w:bCs/>
                <w:lang w:eastAsia="zh-CN"/>
              </w:rPr>
            </w:pPr>
            <w:r w:rsidRPr="00F23E32">
              <w:rPr>
                <w:lang w:eastAsia="zh-CN"/>
              </w:rPr>
              <w:t>1.84</w:t>
            </w:r>
          </w:p>
        </w:tc>
        <w:tc>
          <w:tcPr>
            <w:tcW w:w="638" w:type="dxa"/>
            <w:noWrap/>
            <w:vAlign w:val="center"/>
            <w:hideMark/>
          </w:tcPr>
          <w:p w14:paraId="29A3C64B" w14:textId="77777777" w:rsidR="00056B9F" w:rsidRPr="00F23E32" w:rsidRDefault="00056B9F" w:rsidP="00C3236C">
            <w:pPr>
              <w:rPr>
                <w:bCs/>
                <w:lang w:eastAsia="zh-CN"/>
              </w:rPr>
            </w:pPr>
            <w:r w:rsidRPr="00F23E32">
              <w:rPr>
                <w:lang w:eastAsia="zh-CN"/>
              </w:rPr>
              <w:t>2.81</w:t>
            </w:r>
          </w:p>
        </w:tc>
        <w:tc>
          <w:tcPr>
            <w:tcW w:w="638" w:type="dxa"/>
            <w:noWrap/>
            <w:vAlign w:val="center"/>
            <w:hideMark/>
          </w:tcPr>
          <w:p w14:paraId="0AFAFEDF" w14:textId="77777777" w:rsidR="00056B9F" w:rsidRPr="00F23E32" w:rsidRDefault="00056B9F" w:rsidP="00C3236C">
            <w:pPr>
              <w:rPr>
                <w:bCs/>
                <w:lang w:eastAsia="zh-CN"/>
              </w:rPr>
            </w:pPr>
            <w:r w:rsidRPr="00F23E32">
              <w:rPr>
                <w:lang w:eastAsia="zh-CN"/>
              </w:rPr>
              <w:t>3.41</w:t>
            </w:r>
          </w:p>
        </w:tc>
      </w:tr>
      <w:tr w:rsidR="00056B9F" w:rsidRPr="00F23E32" w14:paraId="1436CA57" w14:textId="77777777" w:rsidTr="00F23E32">
        <w:trPr>
          <w:cantSplit/>
          <w:trHeight w:val="292"/>
        </w:trPr>
        <w:tc>
          <w:tcPr>
            <w:tcW w:w="1240" w:type="dxa"/>
            <w:noWrap/>
            <w:vAlign w:val="bottom"/>
            <w:hideMark/>
          </w:tcPr>
          <w:p w14:paraId="40427439" w14:textId="77777777" w:rsidR="00056B9F" w:rsidRPr="00F23E32" w:rsidRDefault="00056B9F" w:rsidP="00C3236C">
            <w:pPr>
              <w:rPr>
                <w:bCs/>
                <w:lang w:eastAsia="zh-CN"/>
              </w:rPr>
            </w:pPr>
            <w:r w:rsidRPr="00F23E32">
              <w:rPr>
                <w:lang w:eastAsia="zh-CN"/>
              </w:rPr>
              <w:t>Darwin</w:t>
            </w:r>
          </w:p>
        </w:tc>
        <w:tc>
          <w:tcPr>
            <w:tcW w:w="742" w:type="dxa"/>
            <w:vAlign w:val="center"/>
            <w:hideMark/>
          </w:tcPr>
          <w:p w14:paraId="50718433"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2DE97C09" w14:textId="77777777" w:rsidR="00056B9F" w:rsidRPr="00F23E32" w:rsidRDefault="00056B9F" w:rsidP="00C3236C">
            <w:pPr>
              <w:rPr>
                <w:lang w:eastAsia="zh-CN"/>
              </w:rPr>
            </w:pPr>
            <w:r w:rsidRPr="00F23E32">
              <w:rPr>
                <w:lang w:eastAsia="zh-CN"/>
              </w:rPr>
              <w:t>0</w:t>
            </w:r>
          </w:p>
        </w:tc>
        <w:tc>
          <w:tcPr>
            <w:tcW w:w="638" w:type="dxa"/>
            <w:noWrap/>
            <w:vAlign w:val="center"/>
            <w:hideMark/>
          </w:tcPr>
          <w:p w14:paraId="71482122" w14:textId="77777777" w:rsidR="00056B9F" w:rsidRPr="00F23E32" w:rsidRDefault="00056B9F" w:rsidP="00C3236C">
            <w:pPr>
              <w:rPr>
                <w:bCs/>
                <w:lang w:eastAsia="zh-CN"/>
              </w:rPr>
            </w:pPr>
            <w:r w:rsidRPr="00F23E32">
              <w:rPr>
                <w:lang w:eastAsia="zh-CN"/>
              </w:rPr>
              <w:t>5.52</w:t>
            </w:r>
          </w:p>
        </w:tc>
        <w:tc>
          <w:tcPr>
            <w:tcW w:w="638" w:type="dxa"/>
            <w:noWrap/>
            <w:vAlign w:val="center"/>
            <w:hideMark/>
          </w:tcPr>
          <w:p w14:paraId="772C1A92" w14:textId="77777777" w:rsidR="00056B9F" w:rsidRPr="00F23E32" w:rsidRDefault="00056B9F" w:rsidP="00C3236C">
            <w:pPr>
              <w:rPr>
                <w:bCs/>
                <w:lang w:eastAsia="zh-CN"/>
              </w:rPr>
            </w:pPr>
            <w:r w:rsidRPr="00F23E32">
              <w:rPr>
                <w:lang w:eastAsia="zh-CN"/>
              </w:rPr>
              <w:t>5.2</w:t>
            </w:r>
          </w:p>
        </w:tc>
        <w:tc>
          <w:tcPr>
            <w:tcW w:w="638" w:type="dxa"/>
            <w:noWrap/>
            <w:vAlign w:val="center"/>
            <w:hideMark/>
          </w:tcPr>
          <w:p w14:paraId="720451BD" w14:textId="77777777" w:rsidR="00056B9F" w:rsidRPr="00F23E32" w:rsidRDefault="00056B9F" w:rsidP="00C3236C">
            <w:pPr>
              <w:rPr>
                <w:bCs/>
                <w:lang w:eastAsia="zh-CN"/>
              </w:rPr>
            </w:pPr>
            <w:r w:rsidRPr="00F23E32">
              <w:rPr>
                <w:lang w:eastAsia="zh-CN"/>
              </w:rPr>
              <w:t>5.9</w:t>
            </w:r>
          </w:p>
        </w:tc>
        <w:tc>
          <w:tcPr>
            <w:tcW w:w="638" w:type="dxa"/>
            <w:noWrap/>
            <w:vAlign w:val="center"/>
            <w:hideMark/>
          </w:tcPr>
          <w:p w14:paraId="2AC0C5DC" w14:textId="77777777" w:rsidR="00056B9F" w:rsidRPr="00F23E32" w:rsidRDefault="00056B9F" w:rsidP="00C3236C">
            <w:pPr>
              <w:rPr>
                <w:bCs/>
                <w:lang w:eastAsia="zh-CN"/>
              </w:rPr>
            </w:pPr>
            <w:r w:rsidRPr="00F23E32">
              <w:rPr>
                <w:lang w:eastAsia="zh-CN"/>
              </w:rPr>
              <w:t>5.99</w:t>
            </w:r>
          </w:p>
        </w:tc>
        <w:tc>
          <w:tcPr>
            <w:tcW w:w="638" w:type="dxa"/>
            <w:noWrap/>
            <w:vAlign w:val="center"/>
            <w:hideMark/>
          </w:tcPr>
          <w:p w14:paraId="407348B0" w14:textId="77777777" w:rsidR="00056B9F" w:rsidRPr="00F23E32" w:rsidRDefault="00056B9F" w:rsidP="00C3236C">
            <w:pPr>
              <w:rPr>
                <w:bCs/>
                <w:lang w:eastAsia="zh-CN"/>
              </w:rPr>
            </w:pPr>
            <w:r w:rsidRPr="00F23E32">
              <w:rPr>
                <w:lang w:eastAsia="zh-CN"/>
              </w:rPr>
              <w:t>5.82</w:t>
            </w:r>
          </w:p>
        </w:tc>
        <w:tc>
          <w:tcPr>
            <w:tcW w:w="638" w:type="dxa"/>
            <w:noWrap/>
            <w:vAlign w:val="center"/>
            <w:hideMark/>
          </w:tcPr>
          <w:p w14:paraId="21B85185" w14:textId="77777777" w:rsidR="00056B9F" w:rsidRPr="00F23E32" w:rsidRDefault="00056B9F" w:rsidP="00C3236C">
            <w:pPr>
              <w:rPr>
                <w:bCs/>
                <w:lang w:eastAsia="zh-CN"/>
              </w:rPr>
            </w:pPr>
            <w:r w:rsidRPr="00F23E32">
              <w:rPr>
                <w:lang w:eastAsia="zh-CN"/>
              </w:rPr>
              <w:t>5.55</w:t>
            </w:r>
          </w:p>
        </w:tc>
        <w:tc>
          <w:tcPr>
            <w:tcW w:w="638" w:type="dxa"/>
            <w:noWrap/>
            <w:vAlign w:val="center"/>
            <w:hideMark/>
          </w:tcPr>
          <w:p w14:paraId="371C1D08" w14:textId="77777777" w:rsidR="00056B9F" w:rsidRPr="00F23E32" w:rsidRDefault="00056B9F" w:rsidP="00C3236C">
            <w:pPr>
              <w:rPr>
                <w:bCs/>
                <w:lang w:eastAsia="zh-CN"/>
              </w:rPr>
            </w:pPr>
            <w:r w:rsidRPr="00F23E32">
              <w:rPr>
                <w:lang w:eastAsia="zh-CN"/>
              </w:rPr>
              <w:t>5.76</w:t>
            </w:r>
          </w:p>
        </w:tc>
        <w:tc>
          <w:tcPr>
            <w:tcW w:w="638" w:type="dxa"/>
            <w:noWrap/>
            <w:vAlign w:val="center"/>
            <w:hideMark/>
          </w:tcPr>
          <w:p w14:paraId="4C927AD8" w14:textId="77777777" w:rsidR="00056B9F" w:rsidRPr="00F23E32" w:rsidRDefault="00056B9F" w:rsidP="00C3236C">
            <w:pPr>
              <w:rPr>
                <w:bCs/>
                <w:lang w:eastAsia="zh-CN"/>
              </w:rPr>
            </w:pPr>
            <w:r w:rsidRPr="00F23E32">
              <w:rPr>
                <w:lang w:eastAsia="zh-CN"/>
              </w:rPr>
              <w:t>6.36</w:t>
            </w:r>
          </w:p>
        </w:tc>
        <w:tc>
          <w:tcPr>
            <w:tcW w:w="638" w:type="dxa"/>
            <w:noWrap/>
            <w:vAlign w:val="center"/>
            <w:hideMark/>
          </w:tcPr>
          <w:p w14:paraId="2A7FA07D" w14:textId="77777777" w:rsidR="00056B9F" w:rsidRPr="00F23E32" w:rsidRDefault="00056B9F" w:rsidP="00C3236C">
            <w:pPr>
              <w:rPr>
                <w:bCs/>
                <w:lang w:eastAsia="zh-CN"/>
              </w:rPr>
            </w:pPr>
            <w:r w:rsidRPr="00F23E32">
              <w:rPr>
                <w:lang w:eastAsia="zh-CN"/>
              </w:rPr>
              <w:t>6.87</w:t>
            </w:r>
          </w:p>
        </w:tc>
        <w:tc>
          <w:tcPr>
            <w:tcW w:w="638" w:type="dxa"/>
            <w:noWrap/>
            <w:vAlign w:val="center"/>
            <w:hideMark/>
          </w:tcPr>
          <w:p w14:paraId="7D3CA416" w14:textId="77777777" w:rsidR="00056B9F" w:rsidRPr="00F23E32" w:rsidRDefault="00056B9F" w:rsidP="00C3236C">
            <w:pPr>
              <w:rPr>
                <w:bCs/>
                <w:lang w:eastAsia="zh-CN"/>
              </w:rPr>
            </w:pPr>
            <w:r w:rsidRPr="00F23E32">
              <w:rPr>
                <w:lang w:eastAsia="zh-CN"/>
              </w:rPr>
              <w:t>7.07</w:t>
            </w:r>
          </w:p>
        </w:tc>
        <w:tc>
          <w:tcPr>
            <w:tcW w:w="638" w:type="dxa"/>
            <w:noWrap/>
            <w:vAlign w:val="center"/>
            <w:hideMark/>
          </w:tcPr>
          <w:p w14:paraId="1A6FE78A" w14:textId="77777777" w:rsidR="00056B9F" w:rsidRPr="00F23E32" w:rsidRDefault="00056B9F" w:rsidP="00C3236C">
            <w:pPr>
              <w:rPr>
                <w:bCs/>
                <w:lang w:eastAsia="zh-CN"/>
              </w:rPr>
            </w:pPr>
            <w:r w:rsidRPr="00F23E32">
              <w:rPr>
                <w:lang w:eastAsia="zh-CN"/>
              </w:rPr>
              <w:t>6.79</w:t>
            </w:r>
          </w:p>
        </w:tc>
        <w:tc>
          <w:tcPr>
            <w:tcW w:w="638" w:type="dxa"/>
            <w:noWrap/>
            <w:vAlign w:val="center"/>
            <w:hideMark/>
          </w:tcPr>
          <w:p w14:paraId="5212633C" w14:textId="77777777" w:rsidR="00056B9F" w:rsidRPr="00F23E32" w:rsidRDefault="00056B9F" w:rsidP="00C3236C">
            <w:pPr>
              <w:rPr>
                <w:bCs/>
                <w:lang w:eastAsia="zh-CN"/>
              </w:rPr>
            </w:pPr>
            <w:r w:rsidRPr="00F23E32">
              <w:rPr>
                <w:lang w:eastAsia="zh-CN"/>
              </w:rPr>
              <w:t>5.84</w:t>
            </w:r>
          </w:p>
        </w:tc>
        <w:tc>
          <w:tcPr>
            <w:tcW w:w="638" w:type="dxa"/>
            <w:noWrap/>
            <w:vAlign w:val="center"/>
            <w:hideMark/>
          </w:tcPr>
          <w:p w14:paraId="2675E74A" w14:textId="77777777" w:rsidR="00056B9F" w:rsidRPr="00F23E32" w:rsidRDefault="00056B9F" w:rsidP="00C3236C">
            <w:pPr>
              <w:rPr>
                <w:bCs/>
                <w:lang w:eastAsia="zh-CN"/>
              </w:rPr>
            </w:pPr>
            <w:r w:rsidRPr="00F23E32">
              <w:rPr>
                <w:lang w:eastAsia="zh-CN"/>
              </w:rPr>
              <w:t>6.06</w:t>
            </w:r>
          </w:p>
        </w:tc>
      </w:tr>
      <w:tr w:rsidR="00056B9F" w:rsidRPr="00F23E32" w14:paraId="09302FBE" w14:textId="77777777" w:rsidTr="00F23E32">
        <w:trPr>
          <w:cantSplit/>
          <w:trHeight w:val="292"/>
        </w:trPr>
        <w:tc>
          <w:tcPr>
            <w:tcW w:w="1240" w:type="dxa"/>
            <w:noWrap/>
            <w:vAlign w:val="bottom"/>
            <w:hideMark/>
          </w:tcPr>
          <w:p w14:paraId="14FD37E3" w14:textId="77777777" w:rsidR="00056B9F" w:rsidRPr="00F23E32" w:rsidRDefault="00056B9F" w:rsidP="00C3236C">
            <w:pPr>
              <w:rPr>
                <w:lang w:eastAsia="zh-CN"/>
              </w:rPr>
            </w:pPr>
          </w:p>
        </w:tc>
        <w:tc>
          <w:tcPr>
            <w:tcW w:w="742" w:type="dxa"/>
            <w:vAlign w:val="center"/>
            <w:hideMark/>
          </w:tcPr>
          <w:p w14:paraId="5155AF7E" w14:textId="77777777" w:rsidR="00056B9F" w:rsidRPr="00F23E32" w:rsidRDefault="00056B9F" w:rsidP="00C3236C">
            <w:pPr>
              <w:rPr>
                <w:bCs/>
                <w:lang w:eastAsia="zh-CN"/>
              </w:rPr>
            </w:pPr>
            <w:r w:rsidRPr="00F23E32">
              <w:rPr>
                <w:lang w:eastAsia="zh-CN"/>
              </w:rPr>
              <w:t>Tilt 12</w:t>
            </w:r>
          </w:p>
        </w:tc>
        <w:tc>
          <w:tcPr>
            <w:tcW w:w="450" w:type="dxa"/>
            <w:vAlign w:val="center"/>
            <w:hideMark/>
          </w:tcPr>
          <w:p w14:paraId="5F3A5F2C" w14:textId="77777777" w:rsidR="00056B9F" w:rsidRPr="00F23E32" w:rsidRDefault="00056B9F" w:rsidP="00C3236C">
            <w:pPr>
              <w:rPr>
                <w:bCs/>
                <w:lang w:eastAsia="zh-CN"/>
              </w:rPr>
            </w:pPr>
            <w:r w:rsidRPr="00F23E32">
              <w:rPr>
                <w:lang w:eastAsia="zh-CN"/>
              </w:rPr>
              <w:t>12</w:t>
            </w:r>
          </w:p>
        </w:tc>
        <w:tc>
          <w:tcPr>
            <w:tcW w:w="638" w:type="dxa"/>
            <w:noWrap/>
            <w:vAlign w:val="center"/>
            <w:hideMark/>
          </w:tcPr>
          <w:p w14:paraId="5D61F220" w14:textId="77777777" w:rsidR="00056B9F" w:rsidRPr="00F23E32" w:rsidRDefault="00056B9F" w:rsidP="00C3236C">
            <w:pPr>
              <w:rPr>
                <w:bCs/>
                <w:lang w:eastAsia="zh-CN"/>
              </w:rPr>
            </w:pPr>
            <w:r w:rsidRPr="00F23E32">
              <w:rPr>
                <w:lang w:eastAsia="zh-CN"/>
              </w:rPr>
              <w:t>5.59</w:t>
            </w:r>
          </w:p>
        </w:tc>
        <w:tc>
          <w:tcPr>
            <w:tcW w:w="638" w:type="dxa"/>
            <w:noWrap/>
            <w:vAlign w:val="center"/>
            <w:hideMark/>
          </w:tcPr>
          <w:p w14:paraId="119298FC" w14:textId="77777777" w:rsidR="00056B9F" w:rsidRPr="00F23E32" w:rsidRDefault="00056B9F" w:rsidP="00C3236C">
            <w:pPr>
              <w:rPr>
                <w:bCs/>
                <w:lang w:eastAsia="zh-CN"/>
              </w:rPr>
            </w:pPr>
            <w:r w:rsidRPr="00F23E32">
              <w:rPr>
                <w:lang w:eastAsia="zh-CN"/>
              </w:rPr>
              <w:t>5.17</w:t>
            </w:r>
          </w:p>
        </w:tc>
        <w:tc>
          <w:tcPr>
            <w:tcW w:w="638" w:type="dxa"/>
            <w:noWrap/>
            <w:vAlign w:val="center"/>
            <w:hideMark/>
          </w:tcPr>
          <w:p w14:paraId="4003A97A" w14:textId="77777777" w:rsidR="00056B9F" w:rsidRPr="00F23E32" w:rsidRDefault="00056B9F" w:rsidP="00C3236C">
            <w:pPr>
              <w:rPr>
                <w:bCs/>
                <w:lang w:eastAsia="zh-CN"/>
              </w:rPr>
            </w:pPr>
            <w:r w:rsidRPr="00F23E32">
              <w:rPr>
                <w:lang w:eastAsia="zh-CN"/>
              </w:rPr>
              <w:t>5.93</w:t>
            </w:r>
          </w:p>
        </w:tc>
        <w:tc>
          <w:tcPr>
            <w:tcW w:w="638" w:type="dxa"/>
            <w:noWrap/>
            <w:vAlign w:val="center"/>
            <w:hideMark/>
          </w:tcPr>
          <w:p w14:paraId="6789946B" w14:textId="77777777" w:rsidR="00056B9F" w:rsidRPr="00F23E32" w:rsidRDefault="00056B9F" w:rsidP="00C3236C">
            <w:pPr>
              <w:rPr>
                <w:bCs/>
                <w:lang w:eastAsia="zh-CN"/>
              </w:rPr>
            </w:pPr>
            <w:r w:rsidRPr="00F23E32">
              <w:rPr>
                <w:lang w:eastAsia="zh-CN"/>
              </w:rPr>
              <w:t>6.32</w:t>
            </w:r>
          </w:p>
        </w:tc>
        <w:tc>
          <w:tcPr>
            <w:tcW w:w="638" w:type="dxa"/>
            <w:noWrap/>
            <w:vAlign w:val="center"/>
            <w:hideMark/>
          </w:tcPr>
          <w:p w14:paraId="240FCAAD" w14:textId="77777777" w:rsidR="00056B9F" w:rsidRPr="00F23E32" w:rsidRDefault="00056B9F" w:rsidP="00C3236C">
            <w:pPr>
              <w:rPr>
                <w:bCs/>
                <w:lang w:eastAsia="zh-CN"/>
              </w:rPr>
            </w:pPr>
            <w:r w:rsidRPr="00F23E32">
              <w:rPr>
                <w:lang w:eastAsia="zh-CN"/>
              </w:rPr>
              <w:t>6.47</w:t>
            </w:r>
          </w:p>
        </w:tc>
        <w:tc>
          <w:tcPr>
            <w:tcW w:w="638" w:type="dxa"/>
            <w:noWrap/>
            <w:vAlign w:val="center"/>
            <w:hideMark/>
          </w:tcPr>
          <w:p w14:paraId="0CDF27B7" w14:textId="77777777" w:rsidR="00056B9F" w:rsidRPr="00F23E32" w:rsidRDefault="00056B9F" w:rsidP="00C3236C">
            <w:pPr>
              <w:rPr>
                <w:bCs/>
                <w:lang w:eastAsia="zh-CN"/>
              </w:rPr>
            </w:pPr>
            <w:r w:rsidRPr="00F23E32">
              <w:rPr>
                <w:lang w:eastAsia="zh-CN"/>
              </w:rPr>
              <w:t>6.34</w:t>
            </w:r>
          </w:p>
        </w:tc>
        <w:tc>
          <w:tcPr>
            <w:tcW w:w="638" w:type="dxa"/>
            <w:noWrap/>
            <w:vAlign w:val="center"/>
            <w:hideMark/>
          </w:tcPr>
          <w:p w14:paraId="68035B4A" w14:textId="77777777" w:rsidR="00056B9F" w:rsidRPr="00F23E32" w:rsidRDefault="00056B9F" w:rsidP="00C3236C">
            <w:pPr>
              <w:rPr>
                <w:bCs/>
                <w:lang w:eastAsia="zh-CN"/>
              </w:rPr>
            </w:pPr>
            <w:r w:rsidRPr="00F23E32">
              <w:rPr>
                <w:lang w:eastAsia="zh-CN"/>
              </w:rPr>
              <w:t>6.52</w:t>
            </w:r>
          </w:p>
        </w:tc>
        <w:tc>
          <w:tcPr>
            <w:tcW w:w="638" w:type="dxa"/>
            <w:noWrap/>
            <w:vAlign w:val="center"/>
            <w:hideMark/>
          </w:tcPr>
          <w:p w14:paraId="63D20E7B" w14:textId="77777777" w:rsidR="00056B9F" w:rsidRPr="00F23E32" w:rsidRDefault="00056B9F" w:rsidP="00C3236C">
            <w:pPr>
              <w:rPr>
                <w:bCs/>
                <w:lang w:eastAsia="zh-CN"/>
              </w:rPr>
            </w:pPr>
            <w:r w:rsidRPr="00F23E32">
              <w:rPr>
                <w:lang w:eastAsia="zh-CN"/>
              </w:rPr>
              <w:t>6.9</w:t>
            </w:r>
          </w:p>
        </w:tc>
        <w:tc>
          <w:tcPr>
            <w:tcW w:w="638" w:type="dxa"/>
            <w:noWrap/>
            <w:vAlign w:val="center"/>
            <w:hideMark/>
          </w:tcPr>
          <w:p w14:paraId="0C827468" w14:textId="77777777" w:rsidR="00056B9F" w:rsidRPr="00F23E32" w:rsidRDefault="00056B9F" w:rsidP="00C3236C">
            <w:pPr>
              <w:rPr>
                <w:bCs/>
                <w:lang w:eastAsia="zh-CN"/>
              </w:rPr>
            </w:pPr>
            <w:r w:rsidRPr="00F23E32">
              <w:rPr>
                <w:lang w:eastAsia="zh-CN"/>
              </w:rPr>
              <w:t>7.06</w:t>
            </w:r>
          </w:p>
        </w:tc>
        <w:tc>
          <w:tcPr>
            <w:tcW w:w="638" w:type="dxa"/>
            <w:noWrap/>
            <w:vAlign w:val="center"/>
            <w:hideMark/>
          </w:tcPr>
          <w:p w14:paraId="03B86698" w14:textId="77777777" w:rsidR="00056B9F" w:rsidRPr="00F23E32" w:rsidRDefault="00056B9F" w:rsidP="00C3236C">
            <w:pPr>
              <w:rPr>
                <w:bCs/>
                <w:lang w:eastAsia="zh-CN"/>
              </w:rPr>
            </w:pPr>
            <w:r w:rsidRPr="00F23E32">
              <w:rPr>
                <w:lang w:eastAsia="zh-CN"/>
              </w:rPr>
              <w:t>6.94</w:t>
            </w:r>
          </w:p>
        </w:tc>
        <w:tc>
          <w:tcPr>
            <w:tcW w:w="638" w:type="dxa"/>
            <w:noWrap/>
            <w:vAlign w:val="center"/>
            <w:hideMark/>
          </w:tcPr>
          <w:p w14:paraId="54447A28" w14:textId="77777777" w:rsidR="00056B9F" w:rsidRPr="00F23E32" w:rsidRDefault="00056B9F" w:rsidP="00C3236C">
            <w:pPr>
              <w:rPr>
                <w:bCs/>
                <w:lang w:eastAsia="zh-CN"/>
              </w:rPr>
            </w:pPr>
            <w:r w:rsidRPr="00F23E32">
              <w:rPr>
                <w:lang w:eastAsia="zh-CN"/>
              </w:rPr>
              <w:t>6.87</w:t>
            </w:r>
          </w:p>
        </w:tc>
        <w:tc>
          <w:tcPr>
            <w:tcW w:w="638" w:type="dxa"/>
            <w:noWrap/>
            <w:vAlign w:val="center"/>
            <w:hideMark/>
          </w:tcPr>
          <w:p w14:paraId="620F3F6C" w14:textId="77777777" w:rsidR="00056B9F" w:rsidRPr="00F23E32" w:rsidRDefault="00056B9F" w:rsidP="00C3236C">
            <w:pPr>
              <w:rPr>
                <w:bCs/>
                <w:lang w:eastAsia="zh-CN"/>
              </w:rPr>
            </w:pPr>
            <w:r w:rsidRPr="00F23E32">
              <w:rPr>
                <w:lang w:eastAsia="zh-CN"/>
              </w:rPr>
              <w:t>5.95</w:t>
            </w:r>
          </w:p>
        </w:tc>
        <w:tc>
          <w:tcPr>
            <w:tcW w:w="638" w:type="dxa"/>
            <w:noWrap/>
            <w:vAlign w:val="center"/>
            <w:hideMark/>
          </w:tcPr>
          <w:p w14:paraId="7E010BD7" w14:textId="77777777" w:rsidR="00056B9F" w:rsidRPr="00F23E32" w:rsidRDefault="00056B9F" w:rsidP="00C3236C">
            <w:pPr>
              <w:rPr>
                <w:bCs/>
                <w:lang w:eastAsia="zh-CN"/>
              </w:rPr>
            </w:pPr>
            <w:r w:rsidRPr="00F23E32">
              <w:rPr>
                <w:lang w:eastAsia="zh-CN"/>
              </w:rPr>
              <w:t>6.34</w:t>
            </w:r>
          </w:p>
        </w:tc>
      </w:tr>
      <w:tr w:rsidR="00056B9F" w:rsidRPr="00F23E32" w14:paraId="7C40EF5C" w14:textId="77777777" w:rsidTr="00F23E32">
        <w:trPr>
          <w:cantSplit/>
          <w:trHeight w:val="292"/>
        </w:trPr>
        <w:tc>
          <w:tcPr>
            <w:tcW w:w="1240" w:type="dxa"/>
            <w:noWrap/>
            <w:vAlign w:val="bottom"/>
            <w:hideMark/>
          </w:tcPr>
          <w:p w14:paraId="18A45096" w14:textId="77777777" w:rsidR="00056B9F" w:rsidRPr="00F23E32" w:rsidRDefault="00056B9F" w:rsidP="00C3236C">
            <w:pPr>
              <w:rPr>
                <w:lang w:eastAsia="zh-CN"/>
              </w:rPr>
            </w:pPr>
          </w:p>
        </w:tc>
        <w:tc>
          <w:tcPr>
            <w:tcW w:w="742" w:type="dxa"/>
            <w:vAlign w:val="center"/>
            <w:hideMark/>
          </w:tcPr>
          <w:p w14:paraId="72B445AF" w14:textId="77777777" w:rsidR="00056B9F" w:rsidRPr="00F23E32" w:rsidRDefault="00056B9F" w:rsidP="00C3236C">
            <w:pPr>
              <w:rPr>
                <w:bCs/>
                <w:lang w:eastAsia="zh-CN"/>
              </w:rPr>
            </w:pPr>
            <w:r w:rsidRPr="00F23E32">
              <w:rPr>
                <w:lang w:eastAsia="zh-CN"/>
              </w:rPr>
              <w:t>Tilt 27</w:t>
            </w:r>
          </w:p>
        </w:tc>
        <w:tc>
          <w:tcPr>
            <w:tcW w:w="450" w:type="dxa"/>
            <w:vAlign w:val="center"/>
            <w:hideMark/>
          </w:tcPr>
          <w:p w14:paraId="08E23773"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6975E767" w14:textId="77777777" w:rsidR="00056B9F" w:rsidRPr="00F23E32" w:rsidRDefault="00056B9F" w:rsidP="00C3236C">
            <w:pPr>
              <w:rPr>
                <w:bCs/>
                <w:lang w:eastAsia="zh-CN"/>
              </w:rPr>
            </w:pPr>
            <w:r w:rsidRPr="00F23E32">
              <w:rPr>
                <w:lang w:eastAsia="zh-CN"/>
              </w:rPr>
              <w:t>5.43</w:t>
            </w:r>
          </w:p>
        </w:tc>
        <w:tc>
          <w:tcPr>
            <w:tcW w:w="638" w:type="dxa"/>
            <w:noWrap/>
            <w:vAlign w:val="center"/>
            <w:hideMark/>
          </w:tcPr>
          <w:p w14:paraId="6B3B5632" w14:textId="77777777" w:rsidR="00056B9F" w:rsidRPr="00F23E32" w:rsidRDefault="00056B9F" w:rsidP="00C3236C">
            <w:pPr>
              <w:rPr>
                <w:bCs/>
                <w:lang w:eastAsia="zh-CN"/>
              </w:rPr>
            </w:pPr>
            <w:r w:rsidRPr="00F23E32">
              <w:rPr>
                <w:lang w:eastAsia="zh-CN"/>
              </w:rPr>
              <w:t>4.92</w:t>
            </w:r>
          </w:p>
        </w:tc>
        <w:tc>
          <w:tcPr>
            <w:tcW w:w="638" w:type="dxa"/>
            <w:noWrap/>
            <w:vAlign w:val="center"/>
            <w:hideMark/>
          </w:tcPr>
          <w:p w14:paraId="5E66BF10" w14:textId="77777777" w:rsidR="00056B9F" w:rsidRPr="00F23E32" w:rsidRDefault="00056B9F" w:rsidP="00C3236C">
            <w:pPr>
              <w:rPr>
                <w:bCs/>
                <w:lang w:eastAsia="zh-CN"/>
              </w:rPr>
            </w:pPr>
            <w:r w:rsidRPr="00F23E32">
              <w:rPr>
                <w:lang w:eastAsia="zh-CN"/>
              </w:rPr>
              <w:t>5.71</w:t>
            </w:r>
          </w:p>
        </w:tc>
        <w:tc>
          <w:tcPr>
            <w:tcW w:w="638" w:type="dxa"/>
            <w:noWrap/>
            <w:vAlign w:val="center"/>
            <w:hideMark/>
          </w:tcPr>
          <w:p w14:paraId="26BCAF3E" w14:textId="77777777" w:rsidR="00056B9F" w:rsidRPr="00F23E32" w:rsidRDefault="00056B9F" w:rsidP="00C3236C">
            <w:pPr>
              <w:rPr>
                <w:bCs/>
                <w:lang w:eastAsia="zh-CN"/>
              </w:rPr>
            </w:pPr>
            <w:r w:rsidRPr="00F23E32">
              <w:rPr>
                <w:lang w:eastAsia="zh-CN"/>
              </w:rPr>
              <w:t>6.44</w:t>
            </w:r>
          </w:p>
        </w:tc>
        <w:tc>
          <w:tcPr>
            <w:tcW w:w="638" w:type="dxa"/>
            <w:noWrap/>
            <w:vAlign w:val="center"/>
            <w:hideMark/>
          </w:tcPr>
          <w:p w14:paraId="2F9B9C9D" w14:textId="77777777" w:rsidR="00056B9F" w:rsidRPr="00F23E32" w:rsidRDefault="00056B9F" w:rsidP="00C3236C">
            <w:pPr>
              <w:rPr>
                <w:bCs/>
                <w:lang w:eastAsia="zh-CN"/>
              </w:rPr>
            </w:pPr>
            <w:r w:rsidRPr="00F23E32">
              <w:rPr>
                <w:lang w:eastAsia="zh-CN"/>
              </w:rPr>
              <w:t>6.96</w:t>
            </w:r>
          </w:p>
        </w:tc>
        <w:tc>
          <w:tcPr>
            <w:tcW w:w="638" w:type="dxa"/>
            <w:noWrap/>
            <w:vAlign w:val="center"/>
            <w:hideMark/>
          </w:tcPr>
          <w:p w14:paraId="7FD40A9F" w14:textId="77777777" w:rsidR="00056B9F" w:rsidRPr="00F23E32" w:rsidRDefault="00056B9F" w:rsidP="00C3236C">
            <w:pPr>
              <w:rPr>
                <w:bCs/>
                <w:lang w:eastAsia="zh-CN"/>
              </w:rPr>
            </w:pPr>
            <w:r w:rsidRPr="00F23E32">
              <w:rPr>
                <w:lang w:eastAsia="zh-CN"/>
              </w:rPr>
              <w:t>6.99</w:t>
            </w:r>
          </w:p>
        </w:tc>
        <w:tc>
          <w:tcPr>
            <w:tcW w:w="638" w:type="dxa"/>
            <w:noWrap/>
            <w:vAlign w:val="center"/>
            <w:hideMark/>
          </w:tcPr>
          <w:p w14:paraId="04A882EE" w14:textId="77777777" w:rsidR="00056B9F" w:rsidRPr="00F23E32" w:rsidRDefault="00056B9F" w:rsidP="00C3236C">
            <w:pPr>
              <w:rPr>
                <w:bCs/>
                <w:lang w:eastAsia="zh-CN"/>
              </w:rPr>
            </w:pPr>
            <w:r w:rsidRPr="00F23E32">
              <w:rPr>
                <w:lang w:eastAsia="zh-CN"/>
              </w:rPr>
              <w:t>7.12</w:t>
            </w:r>
          </w:p>
        </w:tc>
        <w:tc>
          <w:tcPr>
            <w:tcW w:w="638" w:type="dxa"/>
            <w:noWrap/>
            <w:vAlign w:val="center"/>
            <w:hideMark/>
          </w:tcPr>
          <w:p w14:paraId="4FB3A007" w14:textId="77777777" w:rsidR="00056B9F" w:rsidRPr="00F23E32" w:rsidRDefault="00056B9F" w:rsidP="00C3236C">
            <w:pPr>
              <w:rPr>
                <w:bCs/>
                <w:lang w:eastAsia="zh-CN"/>
              </w:rPr>
            </w:pPr>
            <w:r w:rsidRPr="00F23E32">
              <w:rPr>
                <w:lang w:eastAsia="zh-CN"/>
              </w:rPr>
              <w:t>7.21</w:t>
            </w:r>
          </w:p>
        </w:tc>
        <w:tc>
          <w:tcPr>
            <w:tcW w:w="638" w:type="dxa"/>
            <w:noWrap/>
            <w:vAlign w:val="center"/>
            <w:hideMark/>
          </w:tcPr>
          <w:p w14:paraId="390F15E5" w14:textId="77777777" w:rsidR="00056B9F" w:rsidRPr="00F23E32" w:rsidRDefault="00056B9F" w:rsidP="00C3236C">
            <w:pPr>
              <w:rPr>
                <w:bCs/>
                <w:lang w:eastAsia="zh-CN"/>
              </w:rPr>
            </w:pPr>
            <w:r w:rsidRPr="00F23E32">
              <w:rPr>
                <w:lang w:eastAsia="zh-CN"/>
              </w:rPr>
              <w:t>6.96</w:t>
            </w:r>
          </w:p>
        </w:tc>
        <w:tc>
          <w:tcPr>
            <w:tcW w:w="638" w:type="dxa"/>
            <w:noWrap/>
            <w:vAlign w:val="center"/>
            <w:hideMark/>
          </w:tcPr>
          <w:p w14:paraId="12C7B482" w14:textId="77777777" w:rsidR="00056B9F" w:rsidRPr="00F23E32" w:rsidRDefault="00056B9F" w:rsidP="00C3236C">
            <w:pPr>
              <w:rPr>
                <w:bCs/>
                <w:lang w:eastAsia="zh-CN"/>
              </w:rPr>
            </w:pPr>
            <w:r w:rsidRPr="00F23E32">
              <w:rPr>
                <w:lang w:eastAsia="zh-CN"/>
              </w:rPr>
              <w:t>6.44</w:t>
            </w:r>
          </w:p>
        </w:tc>
        <w:tc>
          <w:tcPr>
            <w:tcW w:w="638" w:type="dxa"/>
            <w:noWrap/>
            <w:vAlign w:val="center"/>
            <w:hideMark/>
          </w:tcPr>
          <w:p w14:paraId="12648931" w14:textId="77777777" w:rsidR="00056B9F" w:rsidRPr="00F23E32" w:rsidRDefault="00056B9F" w:rsidP="00C3236C">
            <w:pPr>
              <w:rPr>
                <w:bCs/>
                <w:lang w:eastAsia="zh-CN"/>
              </w:rPr>
            </w:pPr>
            <w:r w:rsidRPr="00F23E32">
              <w:rPr>
                <w:lang w:eastAsia="zh-CN"/>
              </w:rPr>
              <w:t>6.65</w:t>
            </w:r>
          </w:p>
        </w:tc>
        <w:tc>
          <w:tcPr>
            <w:tcW w:w="638" w:type="dxa"/>
            <w:noWrap/>
            <w:vAlign w:val="center"/>
            <w:hideMark/>
          </w:tcPr>
          <w:p w14:paraId="35EFC57D" w14:textId="77777777" w:rsidR="00056B9F" w:rsidRPr="00F23E32" w:rsidRDefault="00056B9F" w:rsidP="00C3236C">
            <w:pPr>
              <w:rPr>
                <w:bCs/>
                <w:lang w:eastAsia="zh-CN"/>
              </w:rPr>
            </w:pPr>
            <w:r w:rsidRPr="00F23E32">
              <w:rPr>
                <w:lang w:eastAsia="zh-CN"/>
              </w:rPr>
              <w:t>5.82</w:t>
            </w:r>
          </w:p>
        </w:tc>
        <w:tc>
          <w:tcPr>
            <w:tcW w:w="638" w:type="dxa"/>
            <w:noWrap/>
            <w:vAlign w:val="center"/>
            <w:hideMark/>
          </w:tcPr>
          <w:p w14:paraId="4A781816" w14:textId="77777777" w:rsidR="00056B9F" w:rsidRPr="00F23E32" w:rsidRDefault="00056B9F" w:rsidP="00C3236C">
            <w:pPr>
              <w:rPr>
                <w:bCs/>
                <w:lang w:eastAsia="zh-CN"/>
              </w:rPr>
            </w:pPr>
            <w:r w:rsidRPr="00F23E32">
              <w:rPr>
                <w:lang w:eastAsia="zh-CN"/>
              </w:rPr>
              <w:t>6.4</w:t>
            </w:r>
          </w:p>
        </w:tc>
      </w:tr>
      <w:tr w:rsidR="00056B9F" w:rsidRPr="00F23E32" w14:paraId="21E8553A" w14:textId="77777777" w:rsidTr="00F23E32">
        <w:trPr>
          <w:cantSplit/>
          <w:trHeight w:val="316"/>
        </w:trPr>
        <w:tc>
          <w:tcPr>
            <w:tcW w:w="1240" w:type="dxa"/>
            <w:noWrap/>
            <w:vAlign w:val="bottom"/>
            <w:hideMark/>
          </w:tcPr>
          <w:p w14:paraId="622BA7C9" w14:textId="77777777" w:rsidR="00056B9F" w:rsidRPr="00F23E32" w:rsidRDefault="00056B9F" w:rsidP="00C3236C">
            <w:pPr>
              <w:rPr>
                <w:lang w:eastAsia="zh-CN"/>
              </w:rPr>
            </w:pPr>
          </w:p>
        </w:tc>
        <w:tc>
          <w:tcPr>
            <w:tcW w:w="742" w:type="dxa"/>
            <w:vAlign w:val="center"/>
            <w:hideMark/>
          </w:tcPr>
          <w:p w14:paraId="3FD0C487"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47104835"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56AEF8F0" w14:textId="77777777" w:rsidR="00056B9F" w:rsidRPr="00F23E32" w:rsidRDefault="00056B9F" w:rsidP="00C3236C">
            <w:pPr>
              <w:rPr>
                <w:bCs/>
                <w:lang w:eastAsia="zh-CN"/>
              </w:rPr>
            </w:pPr>
            <w:r w:rsidRPr="00F23E32">
              <w:rPr>
                <w:lang w:eastAsia="zh-CN"/>
              </w:rPr>
              <w:t>2.43</w:t>
            </w:r>
          </w:p>
        </w:tc>
        <w:tc>
          <w:tcPr>
            <w:tcW w:w="638" w:type="dxa"/>
            <w:noWrap/>
            <w:vAlign w:val="center"/>
            <w:hideMark/>
          </w:tcPr>
          <w:p w14:paraId="1190E74E" w14:textId="77777777" w:rsidR="00056B9F" w:rsidRPr="00F23E32" w:rsidRDefault="00056B9F" w:rsidP="00C3236C">
            <w:pPr>
              <w:rPr>
                <w:bCs/>
                <w:lang w:eastAsia="zh-CN"/>
              </w:rPr>
            </w:pPr>
            <w:r w:rsidRPr="00F23E32">
              <w:rPr>
                <w:lang w:eastAsia="zh-CN"/>
              </w:rPr>
              <w:t>1.94</w:t>
            </w:r>
          </w:p>
        </w:tc>
        <w:tc>
          <w:tcPr>
            <w:tcW w:w="638" w:type="dxa"/>
            <w:noWrap/>
            <w:vAlign w:val="center"/>
            <w:hideMark/>
          </w:tcPr>
          <w:p w14:paraId="7F066630" w14:textId="77777777" w:rsidR="00056B9F" w:rsidRPr="00F23E32" w:rsidRDefault="00056B9F" w:rsidP="00C3236C">
            <w:pPr>
              <w:rPr>
                <w:bCs/>
                <w:lang w:eastAsia="zh-CN"/>
              </w:rPr>
            </w:pPr>
            <w:r w:rsidRPr="00F23E32">
              <w:rPr>
                <w:lang w:eastAsia="zh-CN"/>
              </w:rPr>
              <w:t>2.23</w:t>
            </w:r>
          </w:p>
        </w:tc>
        <w:tc>
          <w:tcPr>
            <w:tcW w:w="638" w:type="dxa"/>
            <w:noWrap/>
            <w:vAlign w:val="center"/>
            <w:hideMark/>
          </w:tcPr>
          <w:p w14:paraId="338B2AE3" w14:textId="77777777" w:rsidR="00056B9F" w:rsidRPr="00F23E32" w:rsidRDefault="00056B9F" w:rsidP="00C3236C">
            <w:pPr>
              <w:rPr>
                <w:bCs/>
                <w:lang w:eastAsia="zh-CN"/>
              </w:rPr>
            </w:pPr>
            <w:r w:rsidRPr="00F23E32">
              <w:rPr>
                <w:lang w:eastAsia="zh-CN"/>
              </w:rPr>
              <w:t>3.46</w:t>
            </w:r>
          </w:p>
        </w:tc>
        <w:tc>
          <w:tcPr>
            <w:tcW w:w="638" w:type="dxa"/>
            <w:noWrap/>
            <w:vAlign w:val="center"/>
            <w:hideMark/>
          </w:tcPr>
          <w:p w14:paraId="7CF90C38" w14:textId="77777777" w:rsidR="00056B9F" w:rsidRPr="00F23E32" w:rsidRDefault="00056B9F" w:rsidP="00C3236C">
            <w:pPr>
              <w:rPr>
                <w:bCs/>
                <w:lang w:eastAsia="zh-CN"/>
              </w:rPr>
            </w:pPr>
            <w:r w:rsidRPr="00F23E32">
              <w:rPr>
                <w:lang w:eastAsia="zh-CN"/>
              </w:rPr>
              <w:t>4.75</w:t>
            </w:r>
          </w:p>
        </w:tc>
        <w:tc>
          <w:tcPr>
            <w:tcW w:w="638" w:type="dxa"/>
            <w:noWrap/>
            <w:vAlign w:val="center"/>
            <w:hideMark/>
          </w:tcPr>
          <w:p w14:paraId="7956C4AA" w14:textId="77777777" w:rsidR="00056B9F" w:rsidRPr="00F23E32" w:rsidRDefault="00056B9F" w:rsidP="00C3236C">
            <w:pPr>
              <w:rPr>
                <w:bCs/>
                <w:lang w:eastAsia="zh-CN"/>
              </w:rPr>
            </w:pPr>
            <w:r w:rsidRPr="00F23E32">
              <w:rPr>
                <w:lang w:eastAsia="zh-CN"/>
              </w:rPr>
              <w:t>5.29</w:t>
            </w:r>
          </w:p>
        </w:tc>
        <w:tc>
          <w:tcPr>
            <w:tcW w:w="638" w:type="dxa"/>
            <w:noWrap/>
            <w:vAlign w:val="center"/>
            <w:hideMark/>
          </w:tcPr>
          <w:p w14:paraId="10C3A592"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3CB39699"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50A54D23" w14:textId="77777777" w:rsidR="00056B9F" w:rsidRPr="00F23E32" w:rsidRDefault="00056B9F" w:rsidP="00C3236C">
            <w:pPr>
              <w:rPr>
                <w:bCs/>
                <w:lang w:eastAsia="zh-CN"/>
              </w:rPr>
            </w:pPr>
            <w:r w:rsidRPr="00F23E32">
              <w:rPr>
                <w:lang w:eastAsia="zh-CN"/>
              </w:rPr>
              <w:t>2.9</w:t>
            </w:r>
          </w:p>
        </w:tc>
        <w:tc>
          <w:tcPr>
            <w:tcW w:w="638" w:type="dxa"/>
            <w:noWrap/>
            <w:vAlign w:val="center"/>
            <w:hideMark/>
          </w:tcPr>
          <w:p w14:paraId="708D2495" w14:textId="77777777" w:rsidR="00056B9F" w:rsidRPr="00F23E32" w:rsidRDefault="00056B9F" w:rsidP="00C3236C">
            <w:pPr>
              <w:rPr>
                <w:bCs/>
                <w:lang w:eastAsia="zh-CN"/>
              </w:rPr>
            </w:pPr>
            <w:r w:rsidRPr="00F23E32">
              <w:rPr>
                <w:lang w:eastAsia="zh-CN"/>
              </w:rPr>
              <w:t>1.72</w:t>
            </w:r>
          </w:p>
        </w:tc>
        <w:tc>
          <w:tcPr>
            <w:tcW w:w="638" w:type="dxa"/>
            <w:noWrap/>
            <w:vAlign w:val="center"/>
            <w:hideMark/>
          </w:tcPr>
          <w:p w14:paraId="71C16568" w14:textId="77777777" w:rsidR="00056B9F" w:rsidRPr="00F23E32" w:rsidRDefault="00056B9F" w:rsidP="00C3236C">
            <w:pPr>
              <w:rPr>
                <w:bCs/>
                <w:lang w:eastAsia="zh-CN"/>
              </w:rPr>
            </w:pPr>
            <w:r w:rsidRPr="00F23E32">
              <w:rPr>
                <w:lang w:eastAsia="zh-CN"/>
              </w:rPr>
              <w:t>2.6</w:t>
            </w:r>
          </w:p>
        </w:tc>
        <w:tc>
          <w:tcPr>
            <w:tcW w:w="638" w:type="dxa"/>
            <w:noWrap/>
            <w:vAlign w:val="center"/>
            <w:hideMark/>
          </w:tcPr>
          <w:p w14:paraId="235C3B99" w14:textId="77777777" w:rsidR="00056B9F" w:rsidRPr="00F23E32" w:rsidRDefault="00056B9F" w:rsidP="00C3236C">
            <w:pPr>
              <w:rPr>
                <w:bCs/>
                <w:lang w:eastAsia="zh-CN"/>
              </w:rPr>
            </w:pPr>
            <w:r w:rsidRPr="00F23E32">
              <w:rPr>
                <w:lang w:eastAsia="zh-CN"/>
              </w:rPr>
              <w:t>2.65</w:t>
            </w:r>
          </w:p>
        </w:tc>
        <w:tc>
          <w:tcPr>
            <w:tcW w:w="638" w:type="dxa"/>
            <w:noWrap/>
            <w:vAlign w:val="center"/>
            <w:hideMark/>
          </w:tcPr>
          <w:p w14:paraId="246716F4" w14:textId="77777777" w:rsidR="00056B9F" w:rsidRPr="00F23E32" w:rsidRDefault="00056B9F" w:rsidP="00C3236C">
            <w:pPr>
              <w:rPr>
                <w:bCs/>
                <w:lang w:eastAsia="zh-CN"/>
              </w:rPr>
            </w:pPr>
            <w:r w:rsidRPr="00F23E32">
              <w:rPr>
                <w:lang w:eastAsia="zh-CN"/>
              </w:rPr>
              <w:t>3.29</w:t>
            </w:r>
          </w:p>
        </w:tc>
      </w:tr>
      <w:tr w:rsidR="00056B9F" w:rsidRPr="00F23E32" w14:paraId="6D054F88" w14:textId="77777777" w:rsidTr="00F23E32">
        <w:trPr>
          <w:cantSplit/>
          <w:trHeight w:val="292"/>
        </w:trPr>
        <w:tc>
          <w:tcPr>
            <w:tcW w:w="1240" w:type="dxa"/>
            <w:noWrap/>
            <w:vAlign w:val="bottom"/>
            <w:hideMark/>
          </w:tcPr>
          <w:p w14:paraId="691A4997" w14:textId="77777777" w:rsidR="00056B9F" w:rsidRPr="00F23E32" w:rsidRDefault="00056B9F" w:rsidP="00C3236C">
            <w:pPr>
              <w:rPr>
                <w:lang w:eastAsia="zh-CN"/>
              </w:rPr>
            </w:pPr>
          </w:p>
        </w:tc>
        <w:tc>
          <w:tcPr>
            <w:tcW w:w="742" w:type="dxa"/>
            <w:vAlign w:val="center"/>
            <w:hideMark/>
          </w:tcPr>
          <w:p w14:paraId="3086168D" w14:textId="77777777" w:rsidR="00056B9F" w:rsidRPr="00F23E32" w:rsidRDefault="00056B9F" w:rsidP="00C3236C">
            <w:pPr>
              <w:rPr>
                <w:bCs/>
                <w:lang w:eastAsia="zh-CN"/>
              </w:rPr>
            </w:pPr>
            <w:r w:rsidRPr="00F23E32">
              <w:rPr>
                <w:lang w:eastAsia="zh-CN"/>
              </w:rPr>
              <w:t>Tilt space</w:t>
            </w:r>
          </w:p>
        </w:tc>
        <w:tc>
          <w:tcPr>
            <w:tcW w:w="450" w:type="dxa"/>
            <w:vAlign w:val="center"/>
            <w:hideMark/>
          </w:tcPr>
          <w:p w14:paraId="231BD9E5" w14:textId="77777777" w:rsidR="00056B9F" w:rsidRPr="00F23E32" w:rsidRDefault="00056B9F" w:rsidP="00C3236C">
            <w:pPr>
              <w:rPr>
                <w:bCs/>
                <w:lang w:eastAsia="zh-CN"/>
              </w:rPr>
            </w:pPr>
            <w:r w:rsidRPr="00F23E32">
              <w:rPr>
                <w:lang w:eastAsia="zh-CN"/>
              </w:rPr>
              <w:t>95</w:t>
            </w:r>
          </w:p>
        </w:tc>
        <w:tc>
          <w:tcPr>
            <w:tcW w:w="638" w:type="dxa"/>
            <w:noWrap/>
            <w:vAlign w:val="center"/>
            <w:hideMark/>
          </w:tcPr>
          <w:p w14:paraId="7E82E248" w14:textId="77777777" w:rsidR="00056B9F" w:rsidRPr="00F23E32" w:rsidRDefault="00056B9F" w:rsidP="00C3236C">
            <w:pPr>
              <w:rPr>
                <w:bCs/>
                <w:lang w:eastAsia="zh-CN"/>
              </w:rPr>
            </w:pPr>
            <w:r w:rsidRPr="00F23E32">
              <w:rPr>
                <w:lang w:eastAsia="zh-CN"/>
              </w:rPr>
              <w:t>2.43</w:t>
            </w:r>
          </w:p>
        </w:tc>
        <w:tc>
          <w:tcPr>
            <w:tcW w:w="638" w:type="dxa"/>
            <w:noWrap/>
            <w:vAlign w:val="center"/>
            <w:hideMark/>
          </w:tcPr>
          <w:p w14:paraId="7E2FD7EB" w14:textId="77777777" w:rsidR="00056B9F" w:rsidRPr="00F23E32" w:rsidRDefault="00056B9F" w:rsidP="00C3236C">
            <w:pPr>
              <w:rPr>
                <w:bCs/>
                <w:lang w:eastAsia="zh-CN"/>
              </w:rPr>
            </w:pPr>
            <w:r w:rsidRPr="00F23E32">
              <w:rPr>
                <w:lang w:eastAsia="zh-CN"/>
              </w:rPr>
              <w:t>1.94</w:t>
            </w:r>
          </w:p>
        </w:tc>
        <w:tc>
          <w:tcPr>
            <w:tcW w:w="638" w:type="dxa"/>
            <w:noWrap/>
            <w:vAlign w:val="center"/>
            <w:hideMark/>
          </w:tcPr>
          <w:p w14:paraId="0C7B44A4" w14:textId="77777777" w:rsidR="00056B9F" w:rsidRPr="00F23E32" w:rsidRDefault="00056B9F" w:rsidP="00C3236C">
            <w:pPr>
              <w:rPr>
                <w:bCs/>
                <w:lang w:eastAsia="zh-CN"/>
              </w:rPr>
            </w:pPr>
            <w:r w:rsidRPr="00F23E32">
              <w:rPr>
                <w:lang w:eastAsia="zh-CN"/>
              </w:rPr>
              <w:t>2.23</w:t>
            </w:r>
          </w:p>
        </w:tc>
        <w:tc>
          <w:tcPr>
            <w:tcW w:w="638" w:type="dxa"/>
            <w:noWrap/>
            <w:vAlign w:val="center"/>
            <w:hideMark/>
          </w:tcPr>
          <w:p w14:paraId="7004FB33" w14:textId="77777777" w:rsidR="00056B9F" w:rsidRPr="00F23E32" w:rsidRDefault="00056B9F" w:rsidP="00C3236C">
            <w:pPr>
              <w:rPr>
                <w:bCs/>
                <w:lang w:eastAsia="zh-CN"/>
              </w:rPr>
            </w:pPr>
            <w:r w:rsidRPr="00F23E32">
              <w:rPr>
                <w:lang w:eastAsia="zh-CN"/>
              </w:rPr>
              <w:t>3.46</w:t>
            </w:r>
          </w:p>
        </w:tc>
        <w:tc>
          <w:tcPr>
            <w:tcW w:w="638" w:type="dxa"/>
            <w:noWrap/>
            <w:vAlign w:val="center"/>
            <w:hideMark/>
          </w:tcPr>
          <w:p w14:paraId="0A25D981" w14:textId="77777777" w:rsidR="00056B9F" w:rsidRPr="00F23E32" w:rsidRDefault="00056B9F" w:rsidP="00C3236C">
            <w:pPr>
              <w:rPr>
                <w:bCs/>
                <w:lang w:eastAsia="zh-CN"/>
              </w:rPr>
            </w:pPr>
            <w:r w:rsidRPr="00F23E32">
              <w:rPr>
                <w:lang w:eastAsia="zh-CN"/>
              </w:rPr>
              <w:t>4.75</w:t>
            </w:r>
          </w:p>
        </w:tc>
        <w:tc>
          <w:tcPr>
            <w:tcW w:w="638" w:type="dxa"/>
            <w:noWrap/>
            <w:vAlign w:val="center"/>
            <w:hideMark/>
          </w:tcPr>
          <w:p w14:paraId="6915D4A5" w14:textId="77777777" w:rsidR="00056B9F" w:rsidRPr="00F23E32" w:rsidRDefault="00056B9F" w:rsidP="00C3236C">
            <w:pPr>
              <w:rPr>
                <w:bCs/>
                <w:lang w:eastAsia="zh-CN"/>
              </w:rPr>
            </w:pPr>
            <w:r w:rsidRPr="00F23E32">
              <w:rPr>
                <w:lang w:eastAsia="zh-CN"/>
              </w:rPr>
              <w:t>5.29</w:t>
            </w:r>
          </w:p>
        </w:tc>
        <w:tc>
          <w:tcPr>
            <w:tcW w:w="638" w:type="dxa"/>
            <w:noWrap/>
            <w:vAlign w:val="center"/>
            <w:hideMark/>
          </w:tcPr>
          <w:p w14:paraId="058BB348"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5B6995DD"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7CA72EC6" w14:textId="77777777" w:rsidR="00056B9F" w:rsidRPr="00F23E32" w:rsidRDefault="00056B9F" w:rsidP="00C3236C">
            <w:pPr>
              <w:rPr>
                <w:bCs/>
                <w:lang w:eastAsia="zh-CN"/>
              </w:rPr>
            </w:pPr>
            <w:r w:rsidRPr="00F23E32">
              <w:rPr>
                <w:lang w:eastAsia="zh-CN"/>
              </w:rPr>
              <w:t>2.9</w:t>
            </w:r>
          </w:p>
        </w:tc>
        <w:tc>
          <w:tcPr>
            <w:tcW w:w="638" w:type="dxa"/>
            <w:noWrap/>
            <w:vAlign w:val="center"/>
            <w:hideMark/>
          </w:tcPr>
          <w:p w14:paraId="34BA6CEC" w14:textId="77777777" w:rsidR="00056B9F" w:rsidRPr="00F23E32" w:rsidRDefault="00056B9F" w:rsidP="00C3236C">
            <w:pPr>
              <w:rPr>
                <w:bCs/>
                <w:lang w:eastAsia="zh-CN"/>
              </w:rPr>
            </w:pPr>
            <w:r w:rsidRPr="00F23E32">
              <w:rPr>
                <w:lang w:eastAsia="zh-CN"/>
              </w:rPr>
              <w:t>1.72</w:t>
            </w:r>
          </w:p>
        </w:tc>
        <w:tc>
          <w:tcPr>
            <w:tcW w:w="638" w:type="dxa"/>
            <w:noWrap/>
            <w:vAlign w:val="center"/>
            <w:hideMark/>
          </w:tcPr>
          <w:p w14:paraId="6EF17179" w14:textId="77777777" w:rsidR="00056B9F" w:rsidRPr="00F23E32" w:rsidRDefault="00056B9F" w:rsidP="00C3236C">
            <w:pPr>
              <w:rPr>
                <w:bCs/>
                <w:lang w:eastAsia="zh-CN"/>
              </w:rPr>
            </w:pPr>
            <w:r w:rsidRPr="00F23E32">
              <w:rPr>
                <w:lang w:eastAsia="zh-CN"/>
              </w:rPr>
              <w:t>2.6</w:t>
            </w:r>
          </w:p>
        </w:tc>
        <w:tc>
          <w:tcPr>
            <w:tcW w:w="638" w:type="dxa"/>
            <w:noWrap/>
            <w:vAlign w:val="center"/>
            <w:hideMark/>
          </w:tcPr>
          <w:p w14:paraId="3F9B23B2" w14:textId="77777777" w:rsidR="00056B9F" w:rsidRPr="00F23E32" w:rsidRDefault="00056B9F" w:rsidP="00C3236C">
            <w:pPr>
              <w:rPr>
                <w:bCs/>
                <w:lang w:eastAsia="zh-CN"/>
              </w:rPr>
            </w:pPr>
            <w:r w:rsidRPr="00F23E32">
              <w:rPr>
                <w:lang w:eastAsia="zh-CN"/>
              </w:rPr>
              <w:t>2.65</w:t>
            </w:r>
          </w:p>
        </w:tc>
        <w:tc>
          <w:tcPr>
            <w:tcW w:w="638" w:type="dxa"/>
            <w:noWrap/>
            <w:vAlign w:val="center"/>
            <w:hideMark/>
          </w:tcPr>
          <w:p w14:paraId="3DB53D81" w14:textId="77777777" w:rsidR="00056B9F" w:rsidRPr="00F23E32" w:rsidRDefault="00056B9F" w:rsidP="00C3236C">
            <w:pPr>
              <w:rPr>
                <w:bCs/>
                <w:lang w:eastAsia="zh-CN"/>
              </w:rPr>
            </w:pPr>
            <w:r w:rsidRPr="00F23E32">
              <w:rPr>
                <w:lang w:eastAsia="zh-CN"/>
              </w:rPr>
              <w:t>3.29</w:t>
            </w:r>
          </w:p>
        </w:tc>
      </w:tr>
      <w:tr w:rsidR="00056B9F" w:rsidRPr="00F23E32" w14:paraId="45562CB7" w14:textId="77777777" w:rsidTr="00F23E32">
        <w:trPr>
          <w:cantSplit/>
          <w:trHeight w:val="292"/>
        </w:trPr>
        <w:tc>
          <w:tcPr>
            <w:tcW w:w="1240" w:type="dxa"/>
            <w:noWrap/>
            <w:vAlign w:val="bottom"/>
            <w:hideMark/>
          </w:tcPr>
          <w:p w14:paraId="7FC91428" w14:textId="77777777" w:rsidR="00056B9F" w:rsidRPr="00F23E32" w:rsidRDefault="00056B9F" w:rsidP="00C3236C">
            <w:pPr>
              <w:rPr>
                <w:bCs/>
                <w:lang w:eastAsia="zh-CN"/>
              </w:rPr>
            </w:pPr>
            <w:r w:rsidRPr="00F23E32">
              <w:rPr>
                <w:lang w:eastAsia="zh-CN"/>
              </w:rPr>
              <w:t>Perth</w:t>
            </w:r>
          </w:p>
        </w:tc>
        <w:tc>
          <w:tcPr>
            <w:tcW w:w="742" w:type="dxa"/>
            <w:vAlign w:val="center"/>
            <w:hideMark/>
          </w:tcPr>
          <w:p w14:paraId="60173731"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75AD4BF5" w14:textId="77777777" w:rsidR="00056B9F" w:rsidRPr="00F23E32" w:rsidRDefault="00056B9F" w:rsidP="00C3236C">
            <w:pPr>
              <w:rPr>
                <w:lang w:eastAsia="zh-CN"/>
              </w:rPr>
            </w:pPr>
            <w:r w:rsidRPr="00F23E32">
              <w:rPr>
                <w:lang w:eastAsia="zh-CN"/>
              </w:rPr>
              <w:t>0</w:t>
            </w:r>
          </w:p>
        </w:tc>
        <w:tc>
          <w:tcPr>
            <w:tcW w:w="638" w:type="dxa"/>
            <w:noWrap/>
            <w:vAlign w:val="center"/>
            <w:hideMark/>
          </w:tcPr>
          <w:p w14:paraId="1447EB32" w14:textId="77777777" w:rsidR="00056B9F" w:rsidRPr="00F23E32" w:rsidRDefault="00056B9F" w:rsidP="00C3236C">
            <w:pPr>
              <w:rPr>
                <w:bCs/>
                <w:lang w:eastAsia="zh-CN"/>
              </w:rPr>
            </w:pPr>
            <w:r w:rsidRPr="00F23E32">
              <w:rPr>
                <w:lang w:eastAsia="zh-CN"/>
              </w:rPr>
              <w:t>8.41</w:t>
            </w:r>
          </w:p>
        </w:tc>
        <w:tc>
          <w:tcPr>
            <w:tcW w:w="638" w:type="dxa"/>
            <w:noWrap/>
            <w:vAlign w:val="center"/>
            <w:hideMark/>
          </w:tcPr>
          <w:p w14:paraId="261693F0" w14:textId="77777777" w:rsidR="00056B9F" w:rsidRPr="00F23E32" w:rsidRDefault="00056B9F" w:rsidP="00C3236C">
            <w:pPr>
              <w:rPr>
                <w:bCs/>
                <w:lang w:eastAsia="zh-CN"/>
              </w:rPr>
            </w:pPr>
            <w:r w:rsidRPr="00F23E32">
              <w:rPr>
                <w:lang w:eastAsia="zh-CN"/>
              </w:rPr>
              <w:t>7.49</w:t>
            </w:r>
          </w:p>
        </w:tc>
        <w:tc>
          <w:tcPr>
            <w:tcW w:w="638" w:type="dxa"/>
            <w:noWrap/>
            <w:vAlign w:val="center"/>
            <w:hideMark/>
          </w:tcPr>
          <w:p w14:paraId="4B362F8F" w14:textId="77777777" w:rsidR="00056B9F" w:rsidRPr="00F23E32" w:rsidRDefault="00056B9F" w:rsidP="00C3236C">
            <w:pPr>
              <w:rPr>
                <w:bCs/>
                <w:lang w:eastAsia="zh-CN"/>
              </w:rPr>
            </w:pPr>
            <w:r w:rsidRPr="00F23E32">
              <w:rPr>
                <w:lang w:eastAsia="zh-CN"/>
              </w:rPr>
              <w:t>5.93</w:t>
            </w:r>
          </w:p>
        </w:tc>
        <w:tc>
          <w:tcPr>
            <w:tcW w:w="638" w:type="dxa"/>
            <w:noWrap/>
            <w:vAlign w:val="center"/>
            <w:hideMark/>
          </w:tcPr>
          <w:p w14:paraId="78CB64D3" w14:textId="77777777" w:rsidR="00056B9F" w:rsidRPr="00F23E32" w:rsidRDefault="00056B9F" w:rsidP="00C3236C">
            <w:pPr>
              <w:rPr>
                <w:bCs/>
                <w:lang w:eastAsia="zh-CN"/>
              </w:rPr>
            </w:pPr>
            <w:r w:rsidRPr="00F23E32">
              <w:rPr>
                <w:lang w:eastAsia="zh-CN"/>
              </w:rPr>
              <w:t>4.34</w:t>
            </w:r>
          </w:p>
        </w:tc>
        <w:tc>
          <w:tcPr>
            <w:tcW w:w="638" w:type="dxa"/>
            <w:noWrap/>
            <w:vAlign w:val="center"/>
            <w:hideMark/>
          </w:tcPr>
          <w:p w14:paraId="2DE7F7BA" w14:textId="77777777" w:rsidR="00056B9F" w:rsidRPr="00F23E32" w:rsidRDefault="00056B9F" w:rsidP="00C3236C">
            <w:pPr>
              <w:rPr>
                <w:bCs/>
                <w:lang w:eastAsia="zh-CN"/>
              </w:rPr>
            </w:pPr>
            <w:r w:rsidRPr="00F23E32">
              <w:rPr>
                <w:lang w:eastAsia="zh-CN"/>
              </w:rPr>
              <w:t>3.09</w:t>
            </w:r>
          </w:p>
        </w:tc>
        <w:tc>
          <w:tcPr>
            <w:tcW w:w="638" w:type="dxa"/>
            <w:noWrap/>
            <w:vAlign w:val="center"/>
            <w:hideMark/>
          </w:tcPr>
          <w:p w14:paraId="371764D3" w14:textId="77777777" w:rsidR="00056B9F" w:rsidRPr="00F23E32" w:rsidRDefault="00056B9F" w:rsidP="00C3236C">
            <w:pPr>
              <w:rPr>
                <w:bCs/>
                <w:lang w:eastAsia="zh-CN"/>
              </w:rPr>
            </w:pPr>
            <w:r w:rsidRPr="00F23E32">
              <w:rPr>
                <w:lang w:eastAsia="zh-CN"/>
              </w:rPr>
              <w:t>2.62</w:t>
            </w:r>
          </w:p>
        </w:tc>
        <w:tc>
          <w:tcPr>
            <w:tcW w:w="638" w:type="dxa"/>
            <w:noWrap/>
            <w:vAlign w:val="center"/>
            <w:hideMark/>
          </w:tcPr>
          <w:p w14:paraId="1783CCB8" w14:textId="77777777" w:rsidR="00056B9F" w:rsidRPr="00F23E32" w:rsidRDefault="00056B9F" w:rsidP="00C3236C">
            <w:pPr>
              <w:rPr>
                <w:bCs/>
                <w:lang w:eastAsia="zh-CN"/>
              </w:rPr>
            </w:pPr>
            <w:r w:rsidRPr="00F23E32">
              <w:rPr>
                <w:lang w:eastAsia="zh-CN"/>
              </w:rPr>
              <w:t>2.82</w:t>
            </w:r>
          </w:p>
        </w:tc>
        <w:tc>
          <w:tcPr>
            <w:tcW w:w="638" w:type="dxa"/>
            <w:noWrap/>
            <w:vAlign w:val="center"/>
            <w:hideMark/>
          </w:tcPr>
          <w:p w14:paraId="36516F0F" w14:textId="77777777" w:rsidR="00056B9F" w:rsidRPr="00F23E32" w:rsidRDefault="00056B9F" w:rsidP="00C3236C">
            <w:pPr>
              <w:rPr>
                <w:bCs/>
                <w:lang w:eastAsia="zh-CN"/>
              </w:rPr>
            </w:pPr>
            <w:r w:rsidRPr="00F23E32">
              <w:rPr>
                <w:lang w:eastAsia="zh-CN"/>
              </w:rPr>
              <w:t>3.62</w:t>
            </w:r>
          </w:p>
        </w:tc>
        <w:tc>
          <w:tcPr>
            <w:tcW w:w="638" w:type="dxa"/>
            <w:noWrap/>
            <w:vAlign w:val="center"/>
            <w:hideMark/>
          </w:tcPr>
          <w:p w14:paraId="6D1E5F79" w14:textId="77777777" w:rsidR="00056B9F" w:rsidRPr="00F23E32" w:rsidRDefault="00056B9F" w:rsidP="00C3236C">
            <w:pPr>
              <w:rPr>
                <w:bCs/>
                <w:lang w:eastAsia="zh-CN"/>
              </w:rPr>
            </w:pPr>
            <w:r w:rsidRPr="00F23E32">
              <w:rPr>
                <w:lang w:eastAsia="zh-CN"/>
              </w:rPr>
              <w:t>5.04</w:t>
            </w:r>
          </w:p>
        </w:tc>
        <w:tc>
          <w:tcPr>
            <w:tcW w:w="638" w:type="dxa"/>
            <w:noWrap/>
            <w:vAlign w:val="center"/>
            <w:hideMark/>
          </w:tcPr>
          <w:p w14:paraId="41419AAB" w14:textId="77777777" w:rsidR="00056B9F" w:rsidRPr="00F23E32" w:rsidRDefault="00056B9F" w:rsidP="00C3236C">
            <w:pPr>
              <w:rPr>
                <w:bCs/>
                <w:lang w:eastAsia="zh-CN"/>
              </w:rPr>
            </w:pPr>
            <w:r w:rsidRPr="00F23E32">
              <w:rPr>
                <w:lang w:eastAsia="zh-CN"/>
              </w:rPr>
              <w:t>6.41</w:t>
            </w:r>
          </w:p>
        </w:tc>
        <w:tc>
          <w:tcPr>
            <w:tcW w:w="638" w:type="dxa"/>
            <w:noWrap/>
            <w:vAlign w:val="center"/>
            <w:hideMark/>
          </w:tcPr>
          <w:p w14:paraId="0CD779C0" w14:textId="77777777" w:rsidR="00056B9F" w:rsidRPr="00F23E32" w:rsidRDefault="00056B9F" w:rsidP="00C3236C">
            <w:pPr>
              <w:rPr>
                <w:bCs/>
                <w:lang w:eastAsia="zh-CN"/>
              </w:rPr>
            </w:pPr>
            <w:r w:rsidRPr="00F23E32">
              <w:rPr>
                <w:lang w:eastAsia="zh-CN"/>
              </w:rPr>
              <w:t>7.71</w:t>
            </w:r>
          </w:p>
        </w:tc>
        <w:tc>
          <w:tcPr>
            <w:tcW w:w="638" w:type="dxa"/>
            <w:noWrap/>
            <w:vAlign w:val="center"/>
            <w:hideMark/>
          </w:tcPr>
          <w:p w14:paraId="4166763E" w14:textId="77777777" w:rsidR="00056B9F" w:rsidRPr="00F23E32" w:rsidRDefault="00056B9F" w:rsidP="00C3236C">
            <w:pPr>
              <w:rPr>
                <w:bCs/>
                <w:lang w:eastAsia="zh-CN"/>
              </w:rPr>
            </w:pPr>
            <w:r w:rsidRPr="00F23E32">
              <w:rPr>
                <w:lang w:eastAsia="zh-CN"/>
              </w:rPr>
              <w:t>8.45</w:t>
            </w:r>
          </w:p>
        </w:tc>
        <w:tc>
          <w:tcPr>
            <w:tcW w:w="638" w:type="dxa"/>
            <w:noWrap/>
            <w:vAlign w:val="center"/>
            <w:hideMark/>
          </w:tcPr>
          <w:p w14:paraId="12D30AE8" w14:textId="77777777" w:rsidR="00056B9F" w:rsidRPr="00F23E32" w:rsidRDefault="00056B9F" w:rsidP="00C3236C">
            <w:pPr>
              <w:rPr>
                <w:bCs/>
                <w:lang w:eastAsia="zh-CN"/>
              </w:rPr>
            </w:pPr>
            <w:r w:rsidRPr="00F23E32">
              <w:rPr>
                <w:lang w:eastAsia="zh-CN"/>
              </w:rPr>
              <w:t>5.49</w:t>
            </w:r>
          </w:p>
        </w:tc>
      </w:tr>
      <w:tr w:rsidR="00056B9F" w:rsidRPr="00F23E32" w14:paraId="5161524F" w14:textId="77777777" w:rsidTr="00F23E32">
        <w:trPr>
          <w:cantSplit/>
          <w:trHeight w:val="292"/>
        </w:trPr>
        <w:tc>
          <w:tcPr>
            <w:tcW w:w="1240" w:type="dxa"/>
            <w:noWrap/>
            <w:vAlign w:val="bottom"/>
            <w:hideMark/>
          </w:tcPr>
          <w:p w14:paraId="15FE386F" w14:textId="77777777" w:rsidR="00056B9F" w:rsidRPr="00F23E32" w:rsidRDefault="00056B9F" w:rsidP="00C3236C">
            <w:pPr>
              <w:rPr>
                <w:lang w:eastAsia="zh-CN"/>
              </w:rPr>
            </w:pPr>
          </w:p>
        </w:tc>
        <w:tc>
          <w:tcPr>
            <w:tcW w:w="742" w:type="dxa"/>
            <w:vAlign w:val="center"/>
            <w:hideMark/>
          </w:tcPr>
          <w:p w14:paraId="54C7A688" w14:textId="77777777" w:rsidR="00056B9F" w:rsidRPr="00F23E32" w:rsidRDefault="00056B9F" w:rsidP="00C3236C">
            <w:pPr>
              <w:rPr>
                <w:bCs/>
                <w:lang w:eastAsia="zh-CN"/>
              </w:rPr>
            </w:pPr>
            <w:r w:rsidRPr="00F23E32">
              <w:rPr>
                <w:lang w:eastAsia="zh-CN"/>
              </w:rPr>
              <w:t>Tilt 16</w:t>
            </w:r>
          </w:p>
        </w:tc>
        <w:tc>
          <w:tcPr>
            <w:tcW w:w="450" w:type="dxa"/>
            <w:vAlign w:val="center"/>
            <w:hideMark/>
          </w:tcPr>
          <w:p w14:paraId="0A4C8FB1" w14:textId="77777777" w:rsidR="00056B9F" w:rsidRPr="00F23E32" w:rsidRDefault="00056B9F" w:rsidP="00C3236C">
            <w:pPr>
              <w:rPr>
                <w:bCs/>
                <w:lang w:eastAsia="zh-CN"/>
              </w:rPr>
            </w:pPr>
            <w:r w:rsidRPr="00F23E32">
              <w:rPr>
                <w:lang w:eastAsia="zh-CN"/>
              </w:rPr>
              <w:t>16</w:t>
            </w:r>
          </w:p>
        </w:tc>
        <w:tc>
          <w:tcPr>
            <w:tcW w:w="638" w:type="dxa"/>
            <w:noWrap/>
            <w:vAlign w:val="center"/>
            <w:hideMark/>
          </w:tcPr>
          <w:p w14:paraId="36313C70" w14:textId="77777777" w:rsidR="00056B9F" w:rsidRPr="00F23E32" w:rsidRDefault="00056B9F" w:rsidP="00C3236C">
            <w:pPr>
              <w:rPr>
                <w:bCs/>
                <w:lang w:eastAsia="zh-CN"/>
              </w:rPr>
            </w:pPr>
            <w:r w:rsidRPr="00F23E32">
              <w:rPr>
                <w:lang w:eastAsia="zh-CN"/>
              </w:rPr>
              <w:t>8.18</w:t>
            </w:r>
          </w:p>
        </w:tc>
        <w:tc>
          <w:tcPr>
            <w:tcW w:w="638" w:type="dxa"/>
            <w:noWrap/>
            <w:vAlign w:val="center"/>
            <w:hideMark/>
          </w:tcPr>
          <w:p w14:paraId="19E864F0" w14:textId="77777777" w:rsidR="00056B9F" w:rsidRPr="00F23E32" w:rsidRDefault="00056B9F" w:rsidP="00C3236C">
            <w:pPr>
              <w:rPr>
                <w:bCs/>
                <w:lang w:eastAsia="zh-CN"/>
              </w:rPr>
            </w:pPr>
            <w:r w:rsidRPr="00F23E32">
              <w:rPr>
                <w:lang w:eastAsia="zh-CN"/>
              </w:rPr>
              <w:t>7.62</w:t>
            </w:r>
          </w:p>
        </w:tc>
        <w:tc>
          <w:tcPr>
            <w:tcW w:w="638" w:type="dxa"/>
            <w:noWrap/>
            <w:vAlign w:val="center"/>
            <w:hideMark/>
          </w:tcPr>
          <w:p w14:paraId="03751346" w14:textId="77777777" w:rsidR="00056B9F" w:rsidRPr="00F23E32" w:rsidRDefault="00056B9F" w:rsidP="00C3236C">
            <w:pPr>
              <w:rPr>
                <w:bCs/>
                <w:lang w:eastAsia="zh-CN"/>
              </w:rPr>
            </w:pPr>
            <w:r w:rsidRPr="00F23E32">
              <w:rPr>
                <w:lang w:eastAsia="zh-CN"/>
              </w:rPr>
              <w:t>6.43</w:t>
            </w:r>
          </w:p>
        </w:tc>
        <w:tc>
          <w:tcPr>
            <w:tcW w:w="638" w:type="dxa"/>
            <w:noWrap/>
            <w:vAlign w:val="center"/>
            <w:hideMark/>
          </w:tcPr>
          <w:p w14:paraId="3D710DDE" w14:textId="77777777" w:rsidR="00056B9F" w:rsidRPr="00F23E32" w:rsidRDefault="00056B9F" w:rsidP="00C3236C">
            <w:pPr>
              <w:rPr>
                <w:bCs/>
                <w:lang w:eastAsia="zh-CN"/>
              </w:rPr>
            </w:pPr>
            <w:r w:rsidRPr="00F23E32">
              <w:rPr>
                <w:lang w:eastAsia="zh-CN"/>
              </w:rPr>
              <w:t>5.07</w:t>
            </w:r>
          </w:p>
        </w:tc>
        <w:tc>
          <w:tcPr>
            <w:tcW w:w="638" w:type="dxa"/>
            <w:noWrap/>
            <w:vAlign w:val="center"/>
            <w:hideMark/>
          </w:tcPr>
          <w:p w14:paraId="352DC249" w14:textId="77777777" w:rsidR="00056B9F" w:rsidRPr="00F23E32" w:rsidRDefault="00056B9F" w:rsidP="00C3236C">
            <w:pPr>
              <w:rPr>
                <w:bCs/>
                <w:lang w:eastAsia="zh-CN"/>
              </w:rPr>
            </w:pPr>
            <w:r w:rsidRPr="00F23E32">
              <w:rPr>
                <w:lang w:eastAsia="zh-CN"/>
              </w:rPr>
              <w:t>3.82</w:t>
            </w:r>
          </w:p>
        </w:tc>
        <w:tc>
          <w:tcPr>
            <w:tcW w:w="638" w:type="dxa"/>
            <w:noWrap/>
            <w:vAlign w:val="center"/>
            <w:hideMark/>
          </w:tcPr>
          <w:p w14:paraId="37832CAF" w14:textId="77777777" w:rsidR="00056B9F" w:rsidRPr="00F23E32" w:rsidRDefault="00056B9F" w:rsidP="00C3236C">
            <w:pPr>
              <w:rPr>
                <w:bCs/>
                <w:lang w:eastAsia="zh-CN"/>
              </w:rPr>
            </w:pPr>
            <w:r w:rsidRPr="00F23E32">
              <w:rPr>
                <w:lang w:eastAsia="zh-CN"/>
              </w:rPr>
              <w:t>3.37</w:t>
            </w:r>
          </w:p>
        </w:tc>
        <w:tc>
          <w:tcPr>
            <w:tcW w:w="638" w:type="dxa"/>
            <w:noWrap/>
            <w:vAlign w:val="center"/>
            <w:hideMark/>
          </w:tcPr>
          <w:p w14:paraId="3E55F7F6" w14:textId="77777777" w:rsidR="00056B9F" w:rsidRPr="00F23E32" w:rsidRDefault="00056B9F" w:rsidP="00C3236C">
            <w:pPr>
              <w:rPr>
                <w:bCs/>
                <w:lang w:eastAsia="zh-CN"/>
              </w:rPr>
            </w:pPr>
            <w:r w:rsidRPr="00F23E32">
              <w:rPr>
                <w:lang w:eastAsia="zh-CN"/>
              </w:rPr>
              <w:t>3.56</w:t>
            </w:r>
          </w:p>
        </w:tc>
        <w:tc>
          <w:tcPr>
            <w:tcW w:w="638" w:type="dxa"/>
            <w:noWrap/>
            <w:vAlign w:val="center"/>
            <w:hideMark/>
          </w:tcPr>
          <w:p w14:paraId="03166FAA"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0EC67153" w14:textId="77777777" w:rsidR="00056B9F" w:rsidRPr="00F23E32" w:rsidRDefault="00056B9F" w:rsidP="00C3236C">
            <w:pPr>
              <w:rPr>
                <w:bCs/>
                <w:lang w:eastAsia="zh-CN"/>
              </w:rPr>
            </w:pPr>
            <w:r w:rsidRPr="00F23E32">
              <w:rPr>
                <w:lang w:eastAsia="zh-CN"/>
              </w:rPr>
              <w:t>5.59</w:t>
            </w:r>
          </w:p>
        </w:tc>
        <w:tc>
          <w:tcPr>
            <w:tcW w:w="638" w:type="dxa"/>
            <w:noWrap/>
            <w:vAlign w:val="center"/>
            <w:hideMark/>
          </w:tcPr>
          <w:p w14:paraId="6DF64934" w14:textId="77777777" w:rsidR="00056B9F" w:rsidRPr="00F23E32" w:rsidRDefault="00056B9F" w:rsidP="00C3236C">
            <w:pPr>
              <w:rPr>
                <w:bCs/>
                <w:lang w:eastAsia="zh-CN"/>
              </w:rPr>
            </w:pPr>
            <w:r w:rsidRPr="00F23E32">
              <w:rPr>
                <w:lang w:eastAsia="zh-CN"/>
              </w:rPr>
              <w:t>6.67</w:t>
            </w:r>
          </w:p>
        </w:tc>
        <w:tc>
          <w:tcPr>
            <w:tcW w:w="638" w:type="dxa"/>
            <w:noWrap/>
            <w:vAlign w:val="center"/>
            <w:hideMark/>
          </w:tcPr>
          <w:p w14:paraId="1C634EBF" w14:textId="77777777" w:rsidR="00056B9F" w:rsidRPr="00F23E32" w:rsidRDefault="00056B9F" w:rsidP="00C3236C">
            <w:pPr>
              <w:rPr>
                <w:bCs/>
                <w:lang w:eastAsia="zh-CN"/>
              </w:rPr>
            </w:pPr>
            <w:r w:rsidRPr="00F23E32">
              <w:rPr>
                <w:lang w:eastAsia="zh-CN"/>
              </w:rPr>
              <w:t>7.59</w:t>
            </w:r>
          </w:p>
        </w:tc>
        <w:tc>
          <w:tcPr>
            <w:tcW w:w="638" w:type="dxa"/>
            <w:noWrap/>
            <w:vAlign w:val="center"/>
            <w:hideMark/>
          </w:tcPr>
          <w:p w14:paraId="28D0BCCC" w14:textId="77777777" w:rsidR="00056B9F" w:rsidRPr="00F23E32" w:rsidRDefault="00056B9F" w:rsidP="00C3236C">
            <w:pPr>
              <w:rPr>
                <w:bCs/>
                <w:lang w:eastAsia="zh-CN"/>
              </w:rPr>
            </w:pPr>
            <w:r w:rsidRPr="00F23E32">
              <w:rPr>
                <w:lang w:eastAsia="zh-CN"/>
              </w:rPr>
              <w:t>8.14</w:t>
            </w:r>
          </w:p>
        </w:tc>
        <w:tc>
          <w:tcPr>
            <w:tcW w:w="638" w:type="dxa"/>
            <w:noWrap/>
            <w:vAlign w:val="center"/>
            <w:hideMark/>
          </w:tcPr>
          <w:p w14:paraId="6AE7958E" w14:textId="77777777" w:rsidR="00056B9F" w:rsidRPr="00F23E32" w:rsidRDefault="00056B9F" w:rsidP="00C3236C">
            <w:pPr>
              <w:rPr>
                <w:bCs/>
                <w:lang w:eastAsia="zh-CN"/>
              </w:rPr>
            </w:pPr>
            <w:r w:rsidRPr="00F23E32">
              <w:rPr>
                <w:lang w:eastAsia="zh-CN"/>
              </w:rPr>
              <w:t>5.85</w:t>
            </w:r>
          </w:p>
        </w:tc>
      </w:tr>
      <w:tr w:rsidR="00056B9F" w:rsidRPr="00F23E32" w14:paraId="27AA7532" w14:textId="77777777" w:rsidTr="00F23E32">
        <w:trPr>
          <w:cantSplit/>
          <w:trHeight w:val="292"/>
        </w:trPr>
        <w:tc>
          <w:tcPr>
            <w:tcW w:w="1240" w:type="dxa"/>
            <w:noWrap/>
            <w:vAlign w:val="bottom"/>
            <w:hideMark/>
          </w:tcPr>
          <w:p w14:paraId="1D9F85EE" w14:textId="77777777" w:rsidR="00056B9F" w:rsidRPr="00F23E32" w:rsidRDefault="00056B9F" w:rsidP="00C3236C">
            <w:pPr>
              <w:rPr>
                <w:lang w:eastAsia="zh-CN"/>
              </w:rPr>
            </w:pPr>
          </w:p>
        </w:tc>
        <w:tc>
          <w:tcPr>
            <w:tcW w:w="742" w:type="dxa"/>
            <w:vAlign w:val="center"/>
            <w:hideMark/>
          </w:tcPr>
          <w:p w14:paraId="0BE1BE27" w14:textId="77777777" w:rsidR="00056B9F" w:rsidRPr="00F23E32" w:rsidRDefault="00056B9F" w:rsidP="00C3236C">
            <w:pPr>
              <w:rPr>
                <w:bCs/>
                <w:lang w:eastAsia="zh-CN"/>
              </w:rPr>
            </w:pPr>
            <w:r w:rsidRPr="00F23E32">
              <w:rPr>
                <w:lang w:eastAsia="zh-CN"/>
              </w:rPr>
              <w:t>Tilt 31</w:t>
            </w:r>
          </w:p>
        </w:tc>
        <w:tc>
          <w:tcPr>
            <w:tcW w:w="450" w:type="dxa"/>
            <w:vAlign w:val="center"/>
            <w:hideMark/>
          </w:tcPr>
          <w:p w14:paraId="6E48849B" w14:textId="77777777" w:rsidR="00056B9F" w:rsidRPr="00F23E32" w:rsidRDefault="00056B9F" w:rsidP="00C3236C">
            <w:pPr>
              <w:rPr>
                <w:bCs/>
                <w:lang w:eastAsia="zh-CN"/>
              </w:rPr>
            </w:pPr>
            <w:r w:rsidRPr="00F23E32">
              <w:rPr>
                <w:lang w:eastAsia="zh-CN"/>
              </w:rPr>
              <w:t>31</w:t>
            </w:r>
          </w:p>
        </w:tc>
        <w:tc>
          <w:tcPr>
            <w:tcW w:w="638" w:type="dxa"/>
            <w:noWrap/>
            <w:vAlign w:val="center"/>
            <w:hideMark/>
          </w:tcPr>
          <w:p w14:paraId="6F140F1D" w14:textId="77777777" w:rsidR="00056B9F" w:rsidRPr="00F23E32" w:rsidRDefault="00056B9F" w:rsidP="00C3236C">
            <w:pPr>
              <w:rPr>
                <w:bCs/>
                <w:lang w:eastAsia="zh-CN"/>
              </w:rPr>
            </w:pPr>
            <w:r w:rsidRPr="00F23E32">
              <w:rPr>
                <w:lang w:eastAsia="zh-CN"/>
              </w:rPr>
              <w:t>7.51</w:t>
            </w:r>
          </w:p>
        </w:tc>
        <w:tc>
          <w:tcPr>
            <w:tcW w:w="638" w:type="dxa"/>
            <w:noWrap/>
            <w:vAlign w:val="center"/>
            <w:hideMark/>
          </w:tcPr>
          <w:p w14:paraId="6F94BF72" w14:textId="77777777" w:rsidR="00056B9F" w:rsidRPr="00F23E32" w:rsidRDefault="00056B9F" w:rsidP="00C3236C">
            <w:pPr>
              <w:rPr>
                <w:bCs/>
                <w:lang w:eastAsia="zh-CN"/>
              </w:rPr>
            </w:pPr>
            <w:r w:rsidRPr="00F23E32">
              <w:rPr>
                <w:lang w:eastAsia="zh-CN"/>
              </w:rPr>
              <w:t>7.31</w:t>
            </w:r>
          </w:p>
        </w:tc>
        <w:tc>
          <w:tcPr>
            <w:tcW w:w="638" w:type="dxa"/>
            <w:noWrap/>
            <w:vAlign w:val="center"/>
            <w:hideMark/>
          </w:tcPr>
          <w:p w14:paraId="3881789E" w14:textId="77777777" w:rsidR="00056B9F" w:rsidRPr="00F23E32" w:rsidRDefault="00056B9F" w:rsidP="00C3236C">
            <w:pPr>
              <w:rPr>
                <w:bCs/>
                <w:lang w:eastAsia="zh-CN"/>
              </w:rPr>
            </w:pPr>
            <w:r w:rsidRPr="00F23E32">
              <w:rPr>
                <w:lang w:eastAsia="zh-CN"/>
              </w:rPr>
              <w:t>6.54</w:t>
            </w:r>
          </w:p>
        </w:tc>
        <w:tc>
          <w:tcPr>
            <w:tcW w:w="638" w:type="dxa"/>
            <w:noWrap/>
            <w:vAlign w:val="center"/>
            <w:hideMark/>
          </w:tcPr>
          <w:p w14:paraId="59FD1725" w14:textId="77777777" w:rsidR="00056B9F" w:rsidRPr="00F23E32" w:rsidRDefault="00056B9F" w:rsidP="00C3236C">
            <w:pPr>
              <w:rPr>
                <w:bCs/>
                <w:lang w:eastAsia="zh-CN"/>
              </w:rPr>
            </w:pPr>
            <w:r w:rsidRPr="00F23E32">
              <w:rPr>
                <w:lang w:eastAsia="zh-CN"/>
              </w:rPr>
              <w:t>5.46</w:t>
            </w:r>
          </w:p>
        </w:tc>
        <w:tc>
          <w:tcPr>
            <w:tcW w:w="638" w:type="dxa"/>
            <w:noWrap/>
            <w:vAlign w:val="center"/>
            <w:hideMark/>
          </w:tcPr>
          <w:p w14:paraId="5D6DC6CC"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57707093" w14:textId="77777777" w:rsidR="00056B9F" w:rsidRPr="00F23E32" w:rsidRDefault="00056B9F" w:rsidP="00C3236C">
            <w:pPr>
              <w:rPr>
                <w:bCs/>
                <w:lang w:eastAsia="zh-CN"/>
              </w:rPr>
            </w:pPr>
            <w:r w:rsidRPr="00F23E32">
              <w:rPr>
                <w:lang w:eastAsia="zh-CN"/>
              </w:rPr>
              <w:t>3.89</w:t>
            </w:r>
          </w:p>
        </w:tc>
        <w:tc>
          <w:tcPr>
            <w:tcW w:w="638" w:type="dxa"/>
            <w:noWrap/>
            <w:vAlign w:val="center"/>
            <w:hideMark/>
          </w:tcPr>
          <w:p w14:paraId="0F9BA9E5" w14:textId="77777777" w:rsidR="00056B9F" w:rsidRPr="00F23E32" w:rsidRDefault="00056B9F" w:rsidP="00C3236C">
            <w:pPr>
              <w:rPr>
                <w:bCs/>
                <w:lang w:eastAsia="zh-CN"/>
              </w:rPr>
            </w:pPr>
            <w:r w:rsidRPr="00F23E32">
              <w:rPr>
                <w:lang w:eastAsia="zh-CN"/>
              </w:rPr>
              <w:t>4.06</w:t>
            </w:r>
          </w:p>
        </w:tc>
        <w:tc>
          <w:tcPr>
            <w:tcW w:w="638" w:type="dxa"/>
            <w:noWrap/>
            <w:vAlign w:val="center"/>
            <w:hideMark/>
          </w:tcPr>
          <w:p w14:paraId="61D17EA5" w14:textId="77777777" w:rsidR="00056B9F" w:rsidRPr="00F23E32" w:rsidRDefault="00056B9F" w:rsidP="00C3236C">
            <w:pPr>
              <w:rPr>
                <w:bCs/>
                <w:lang w:eastAsia="zh-CN"/>
              </w:rPr>
            </w:pPr>
            <w:r w:rsidRPr="00F23E32">
              <w:rPr>
                <w:lang w:eastAsia="zh-CN"/>
              </w:rPr>
              <w:t>4.7</w:t>
            </w:r>
          </w:p>
        </w:tc>
        <w:tc>
          <w:tcPr>
            <w:tcW w:w="638" w:type="dxa"/>
            <w:noWrap/>
            <w:vAlign w:val="center"/>
            <w:hideMark/>
          </w:tcPr>
          <w:p w14:paraId="3CF47295" w14:textId="77777777" w:rsidR="00056B9F" w:rsidRPr="00F23E32" w:rsidRDefault="00056B9F" w:rsidP="00C3236C">
            <w:pPr>
              <w:rPr>
                <w:bCs/>
                <w:lang w:eastAsia="zh-CN"/>
              </w:rPr>
            </w:pPr>
            <w:r w:rsidRPr="00F23E32">
              <w:rPr>
                <w:lang w:eastAsia="zh-CN"/>
              </w:rPr>
              <w:t>5.8</w:t>
            </w:r>
          </w:p>
        </w:tc>
        <w:tc>
          <w:tcPr>
            <w:tcW w:w="638" w:type="dxa"/>
            <w:noWrap/>
            <w:vAlign w:val="center"/>
            <w:hideMark/>
          </w:tcPr>
          <w:p w14:paraId="08DC9486" w14:textId="77777777" w:rsidR="00056B9F" w:rsidRPr="00F23E32" w:rsidRDefault="00056B9F" w:rsidP="00C3236C">
            <w:pPr>
              <w:rPr>
                <w:bCs/>
                <w:lang w:eastAsia="zh-CN"/>
              </w:rPr>
            </w:pPr>
            <w:r w:rsidRPr="00F23E32">
              <w:rPr>
                <w:lang w:eastAsia="zh-CN"/>
              </w:rPr>
              <w:t>6.54</w:t>
            </w:r>
          </w:p>
        </w:tc>
        <w:tc>
          <w:tcPr>
            <w:tcW w:w="638" w:type="dxa"/>
            <w:noWrap/>
            <w:vAlign w:val="center"/>
            <w:hideMark/>
          </w:tcPr>
          <w:p w14:paraId="113A9CB8" w14:textId="77777777" w:rsidR="00056B9F" w:rsidRPr="00F23E32" w:rsidRDefault="00056B9F" w:rsidP="00C3236C">
            <w:pPr>
              <w:rPr>
                <w:bCs/>
                <w:lang w:eastAsia="zh-CN"/>
              </w:rPr>
            </w:pPr>
            <w:r w:rsidRPr="00F23E32">
              <w:rPr>
                <w:lang w:eastAsia="zh-CN"/>
              </w:rPr>
              <w:t>7.06</w:t>
            </w:r>
          </w:p>
        </w:tc>
        <w:tc>
          <w:tcPr>
            <w:tcW w:w="638" w:type="dxa"/>
            <w:noWrap/>
            <w:vAlign w:val="center"/>
            <w:hideMark/>
          </w:tcPr>
          <w:p w14:paraId="109AEFA0" w14:textId="77777777" w:rsidR="00056B9F" w:rsidRPr="00F23E32" w:rsidRDefault="00056B9F" w:rsidP="00C3236C">
            <w:pPr>
              <w:rPr>
                <w:bCs/>
                <w:lang w:eastAsia="zh-CN"/>
              </w:rPr>
            </w:pPr>
            <w:r w:rsidRPr="00F23E32">
              <w:rPr>
                <w:lang w:eastAsia="zh-CN"/>
              </w:rPr>
              <w:t>7.39</w:t>
            </w:r>
          </w:p>
        </w:tc>
        <w:tc>
          <w:tcPr>
            <w:tcW w:w="638" w:type="dxa"/>
            <w:noWrap/>
            <w:vAlign w:val="center"/>
            <w:hideMark/>
          </w:tcPr>
          <w:p w14:paraId="22E78A1E" w14:textId="77777777" w:rsidR="00056B9F" w:rsidRPr="00F23E32" w:rsidRDefault="00056B9F" w:rsidP="00C3236C">
            <w:pPr>
              <w:rPr>
                <w:bCs/>
                <w:lang w:eastAsia="zh-CN"/>
              </w:rPr>
            </w:pPr>
            <w:r w:rsidRPr="00F23E32">
              <w:rPr>
                <w:lang w:eastAsia="zh-CN"/>
              </w:rPr>
              <w:t>5.87</w:t>
            </w:r>
          </w:p>
        </w:tc>
      </w:tr>
      <w:tr w:rsidR="00056B9F" w:rsidRPr="00F23E32" w14:paraId="47BAF097" w14:textId="77777777" w:rsidTr="00F23E32">
        <w:trPr>
          <w:cantSplit/>
          <w:trHeight w:val="292"/>
        </w:trPr>
        <w:tc>
          <w:tcPr>
            <w:tcW w:w="1240" w:type="dxa"/>
            <w:noWrap/>
            <w:vAlign w:val="bottom"/>
            <w:hideMark/>
          </w:tcPr>
          <w:p w14:paraId="515EBFE7" w14:textId="77777777" w:rsidR="00056B9F" w:rsidRPr="00F23E32" w:rsidRDefault="00056B9F" w:rsidP="00C3236C">
            <w:pPr>
              <w:rPr>
                <w:lang w:eastAsia="zh-CN"/>
              </w:rPr>
            </w:pPr>
          </w:p>
        </w:tc>
        <w:tc>
          <w:tcPr>
            <w:tcW w:w="742" w:type="dxa"/>
            <w:vAlign w:val="center"/>
            <w:hideMark/>
          </w:tcPr>
          <w:p w14:paraId="3AF4D85C" w14:textId="77777777" w:rsidR="00056B9F" w:rsidRPr="00F23E32" w:rsidRDefault="00056B9F" w:rsidP="00C3236C">
            <w:pPr>
              <w:rPr>
                <w:bCs/>
                <w:lang w:eastAsia="zh-CN"/>
              </w:rPr>
            </w:pPr>
            <w:r w:rsidRPr="00F23E32">
              <w:rPr>
                <w:lang w:eastAsia="zh-CN"/>
              </w:rPr>
              <w:t>Tilt 46</w:t>
            </w:r>
          </w:p>
        </w:tc>
        <w:tc>
          <w:tcPr>
            <w:tcW w:w="450" w:type="dxa"/>
            <w:vAlign w:val="center"/>
            <w:hideMark/>
          </w:tcPr>
          <w:p w14:paraId="5E1D1A49" w14:textId="77777777" w:rsidR="00056B9F" w:rsidRPr="00F23E32" w:rsidRDefault="00056B9F" w:rsidP="00C3236C">
            <w:pPr>
              <w:rPr>
                <w:bCs/>
                <w:lang w:eastAsia="zh-CN"/>
              </w:rPr>
            </w:pPr>
            <w:r w:rsidRPr="00F23E32">
              <w:rPr>
                <w:lang w:eastAsia="zh-CN"/>
              </w:rPr>
              <w:t>46</w:t>
            </w:r>
          </w:p>
        </w:tc>
        <w:tc>
          <w:tcPr>
            <w:tcW w:w="638" w:type="dxa"/>
            <w:noWrap/>
            <w:vAlign w:val="center"/>
            <w:hideMark/>
          </w:tcPr>
          <w:p w14:paraId="1D864CB2" w14:textId="77777777" w:rsidR="00056B9F" w:rsidRPr="00F23E32" w:rsidRDefault="00056B9F" w:rsidP="00C3236C">
            <w:pPr>
              <w:rPr>
                <w:bCs/>
                <w:lang w:eastAsia="zh-CN"/>
              </w:rPr>
            </w:pPr>
            <w:r w:rsidRPr="00F23E32">
              <w:rPr>
                <w:lang w:eastAsia="zh-CN"/>
              </w:rPr>
              <w:t>6.47</w:t>
            </w:r>
          </w:p>
        </w:tc>
        <w:tc>
          <w:tcPr>
            <w:tcW w:w="638" w:type="dxa"/>
            <w:noWrap/>
            <w:vAlign w:val="center"/>
            <w:hideMark/>
          </w:tcPr>
          <w:p w14:paraId="44390AE7" w14:textId="77777777" w:rsidR="00056B9F" w:rsidRPr="00F23E32" w:rsidRDefault="00056B9F" w:rsidP="00C3236C">
            <w:pPr>
              <w:rPr>
                <w:bCs/>
                <w:lang w:eastAsia="zh-CN"/>
              </w:rPr>
            </w:pPr>
            <w:r w:rsidRPr="00F23E32">
              <w:rPr>
                <w:lang w:eastAsia="zh-CN"/>
              </w:rPr>
              <w:t>6.61</w:t>
            </w:r>
          </w:p>
        </w:tc>
        <w:tc>
          <w:tcPr>
            <w:tcW w:w="638" w:type="dxa"/>
            <w:noWrap/>
            <w:vAlign w:val="center"/>
            <w:hideMark/>
          </w:tcPr>
          <w:p w14:paraId="5B640945" w14:textId="77777777" w:rsidR="00056B9F" w:rsidRPr="00F23E32" w:rsidRDefault="00056B9F" w:rsidP="00C3236C">
            <w:pPr>
              <w:rPr>
                <w:bCs/>
                <w:lang w:eastAsia="zh-CN"/>
              </w:rPr>
            </w:pPr>
            <w:r w:rsidRPr="00F23E32">
              <w:rPr>
                <w:lang w:eastAsia="zh-CN"/>
              </w:rPr>
              <w:t>6.29</w:t>
            </w:r>
          </w:p>
        </w:tc>
        <w:tc>
          <w:tcPr>
            <w:tcW w:w="638" w:type="dxa"/>
            <w:noWrap/>
            <w:vAlign w:val="center"/>
            <w:hideMark/>
          </w:tcPr>
          <w:p w14:paraId="27C4959A"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3BAC0040" w14:textId="77777777" w:rsidR="00056B9F" w:rsidRPr="00F23E32" w:rsidRDefault="00056B9F" w:rsidP="00C3236C">
            <w:pPr>
              <w:rPr>
                <w:bCs/>
                <w:lang w:eastAsia="zh-CN"/>
              </w:rPr>
            </w:pPr>
            <w:r w:rsidRPr="00F23E32">
              <w:rPr>
                <w:lang w:eastAsia="zh-CN"/>
              </w:rPr>
              <w:t>4.53</w:t>
            </w:r>
          </w:p>
        </w:tc>
        <w:tc>
          <w:tcPr>
            <w:tcW w:w="638" w:type="dxa"/>
            <w:noWrap/>
            <w:vAlign w:val="center"/>
            <w:hideMark/>
          </w:tcPr>
          <w:p w14:paraId="50925FC8" w14:textId="77777777" w:rsidR="00056B9F" w:rsidRPr="00F23E32" w:rsidRDefault="00056B9F" w:rsidP="00C3236C">
            <w:pPr>
              <w:rPr>
                <w:bCs/>
                <w:lang w:eastAsia="zh-CN"/>
              </w:rPr>
            </w:pPr>
            <w:r w:rsidRPr="00F23E32">
              <w:rPr>
                <w:lang w:eastAsia="zh-CN"/>
              </w:rPr>
              <w:t>4.19</w:t>
            </w:r>
          </w:p>
        </w:tc>
        <w:tc>
          <w:tcPr>
            <w:tcW w:w="638" w:type="dxa"/>
            <w:noWrap/>
            <w:vAlign w:val="center"/>
            <w:hideMark/>
          </w:tcPr>
          <w:p w14:paraId="1A714EE7" w14:textId="77777777" w:rsidR="00056B9F" w:rsidRPr="00F23E32" w:rsidRDefault="00056B9F" w:rsidP="00C3236C">
            <w:pPr>
              <w:rPr>
                <w:bCs/>
                <w:lang w:eastAsia="zh-CN"/>
              </w:rPr>
            </w:pPr>
            <w:r w:rsidRPr="00F23E32">
              <w:rPr>
                <w:lang w:eastAsia="zh-CN"/>
              </w:rPr>
              <w:t>4.33</w:t>
            </w:r>
          </w:p>
        </w:tc>
        <w:tc>
          <w:tcPr>
            <w:tcW w:w="638" w:type="dxa"/>
            <w:noWrap/>
            <w:vAlign w:val="center"/>
            <w:hideMark/>
          </w:tcPr>
          <w:p w14:paraId="07ECC631" w14:textId="77777777" w:rsidR="00056B9F" w:rsidRPr="00F23E32" w:rsidRDefault="00056B9F" w:rsidP="00C3236C">
            <w:pPr>
              <w:rPr>
                <w:bCs/>
                <w:lang w:eastAsia="zh-CN"/>
              </w:rPr>
            </w:pPr>
            <w:r w:rsidRPr="00F23E32">
              <w:rPr>
                <w:lang w:eastAsia="zh-CN"/>
              </w:rPr>
              <w:t>4.84</w:t>
            </w:r>
          </w:p>
        </w:tc>
        <w:tc>
          <w:tcPr>
            <w:tcW w:w="638" w:type="dxa"/>
            <w:noWrap/>
            <w:vAlign w:val="center"/>
            <w:hideMark/>
          </w:tcPr>
          <w:p w14:paraId="217C0A36" w14:textId="77777777" w:rsidR="00056B9F" w:rsidRPr="00F23E32" w:rsidRDefault="00056B9F" w:rsidP="00C3236C">
            <w:pPr>
              <w:rPr>
                <w:bCs/>
                <w:lang w:eastAsia="zh-CN"/>
              </w:rPr>
            </w:pPr>
            <w:r w:rsidRPr="00F23E32">
              <w:rPr>
                <w:lang w:eastAsia="zh-CN"/>
              </w:rPr>
              <w:t>5.7</w:t>
            </w:r>
          </w:p>
        </w:tc>
        <w:tc>
          <w:tcPr>
            <w:tcW w:w="638" w:type="dxa"/>
            <w:noWrap/>
            <w:vAlign w:val="center"/>
            <w:hideMark/>
          </w:tcPr>
          <w:p w14:paraId="2EA08D3D" w14:textId="77777777" w:rsidR="00056B9F" w:rsidRPr="00F23E32" w:rsidRDefault="00056B9F" w:rsidP="00C3236C">
            <w:pPr>
              <w:rPr>
                <w:bCs/>
                <w:lang w:eastAsia="zh-CN"/>
              </w:rPr>
            </w:pPr>
            <w:r w:rsidRPr="00F23E32">
              <w:rPr>
                <w:lang w:eastAsia="zh-CN"/>
              </w:rPr>
              <w:t>6.07</w:t>
            </w:r>
          </w:p>
        </w:tc>
        <w:tc>
          <w:tcPr>
            <w:tcW w:w="638" w:type="dxa"/>
            <w:noWrap/>
            <w:vAlign w:val="center"/>
            <w:hideMark/>
          </w:tcPr>
          <w:p w14:paraId="60572BE8" w14:textId="77777777" w:rsidR="00056B9F" w:rsidRPr="00F23E32" w:rsidRDefault="00056B9F" w:rsidP="00C3236C">
            <w:pPr>
              <w:rPr>
                <w:bCs/>
                <w:lang w:eastAsia="zh-CN"/>
              </w:rPr>
            </w:pPr>
            <w:r w:rsidRPr="00F23E32">
              <w:rPr>
                <w:lang w:eastAsia="zh-CN"/>
              </w:rPr>
              <w:t>6.17</w:t>
            </w:r>
          </w:p>
        </w:tc>
        <w:tc>
          <w:tcPr>
            <w:tcW w:w="638" w:type="dxa"/>
            <w:noWrap/>
            <w:vAlign w:val="center"/>
            <w:hideMark/>
          </w:tcPr>
          <w:p w14:paraId="0B3C5FD1" w14:textId="77777777" w:rsidR="00056B9F" w:rsidRPr="00F23E32" w:rsidRDefault="00056B9F" w:rsidP="00C3236C">
            <w:pPr>
              <w:rPr>
                <w:bCs/>
                <w:lang w:eastAsia="zh-CN"/>
              </w:rPr>
            </w:pPr>
            <w:r w:rsidRPr="00F23E32">
              <w:rPr>
                <w:lang w:eastAsia="zh-CN"/>
              </w:rPr>
              <w:t>6.28</w:t>
            </w:r>
          </w:p>
        </w:tc>
        <w:tc>
          <w:tcPr>
            <w:tcW w:w="638" w:type="dxa"/>
            <w:noWrap/>
            <w:vAlign w:val="center"/>
            <w:hideMark/>
          </w:tcPr>
          <w:p w14:paraId="2634840F" w14:textId="77777777" w:rsidR="00056B9F" w:rsidRPr="00F23E32" w:rsidRDefault="00056B9F" w:rsidP="00C3236C">
            <w:pPr>
              <w:rPr>
                <w:bCs/>
                <w:lang w:eastAsia="zh-CN"/>
              </w:rPr>
            </w:pPr>
            <w:r w:rsidRPr="00F23E32">
              <w:rPr>
                <w:lang w:eastAsia="zh-CN"/>
              </w:rPr>
              <w:t>5.58</w:t>
            </w:r>
          </w:p>
        </w:tc>
      </w:tr>
      <w:tr w:rsidR="00056B9F" w:rsidRPr="00F23E32" w14:paraId="290D6485" w14:textId="77777777" w:rsidTr="00F23E32">
        <w:trPr>
          <w:cantSplit/>
          <w:trHeight w:val="292"/>
        </w:trPr>
        <w:tc>
          <w:tcPr>
            <w:tcW w:w="1240" w:type="dxa"/>
            <w:noWrap/>
            <w:vAlign w:val="bottom"/>
            <w:hideMark/>
          </w:tcPr>
          <w:p w14:paraId="69ACB316" w14:textId="77777777" w:rsidR="00056B9F" w:rsidRPr="00F23E32" w:rsidRDefault="00056B9F" w:rsidP="00C3236C">
            <w:pPr>
              <w:rPr>
                <w:lang w:eastAsia="zh-CN"/>
              </w:rPr>
            </w:pPr>
          </w:p>
        </w:tc>
        <w:tc>
          <w:tcPr>
            <w:tcW w:w="742" w:type="dxa"/>
            <w:vAlign w:val="center"/>
            <w:hideMark/>
          </w:tcPr>
          <w:p w14:paraId="215F31DB"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5C085062"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4600B7C9" w14:textId="77777777" w:rsidR="00056B9F" w:rsidRPr="00F23E32" w:rsidRDefault="00056B9F" w:rsidP="00C3236C">
            <w:pPr>
              <w:rPr>
                <w:bCs/>
                <w:lang w:eastAsia="zh-CN"/>
              </w:rPr>
            </w:pPr>
            <w:r w:rsidRPr="00F23E32">
              <w:rPr>
                <w:lang w:eastAsia="zh-CN"/>
              </w:rPr>
              <w:t>2.46</w:t>
            </w:r>
          </w:p>
        </w:tc>
        <w:tc>
          <w:tcPr>
            <w:tcW w:w="638" w:type="dxa"/>
            <w:noWrap/>
            <w:vAlign w:val="center"/>
            <w:hideMark/>
          </w:tcPr>
          <w:p w14:paraId="24978159" w14:textId="77777777" w:rsidR="00056B9F" w:rsidRPr="00F23E32" w:rsidRDefault="00056B9F" w:rsidP="00C3236C">
            <w:pPr>
              <w:rPr>
                <w:bCs/>
                <w:lang w:eastAsia="zh-CN"/>
              </w:rPr>
            </w:pPr>
            <w:r w:rsidRPr="00F23E32">
              <w:rPr>
                <w:lang w:eastAsia="zh-CN"/>
              </w:rPr>
              <w:t>3.09</w:t>
            </w:r>
          </w:p>
        </w:tc>
        <w:tc>
          <w:tcPr>
            <w:tcW w:w="638" w:type="dxa"/>
            <w:noWrap/>
            <w:vAlign w:val="center"/>
            <w:hideMark/>
          </w:tcPr>
          <w:p w14:paraId="6349F950" w14:textId="77777777" w:rsidR="00056B9F" w:rsidRPr="00F23E32" w:rsidRDefault="00056B9F" w:rsidP="00C3236C">
            <w:pPr>
              <w:rPr>
                <w:bCs/>
                <w:lang w:eastAsia="zh-CN"/>
              </w:rPr>
            </w:pPr>
            <w:r w:rsidRPr="00F23E32">
              <w:rPr>
                <w:lang w:eastAsia="zh-CN"/>
              </w:rPr>
              <w:t>3.76</w:t>
            </w:r>
          </w:p>
        </w:tc>
        <w:tc>
          <w:tcPr>
            <w:tcW w:w="638" w:type="dxa"/>
            <w:noWrap/>
            <w:vAlign w:val="center"/>
            <w:hideMark/>
          </w:tcPr>
          <w:p w14:paraId="27EE64EE" w14:textId="77777777" w:rsidR="00056B9F" w:rsidRPr="00F23E32" w:rsidRDefault="00056B9F" w:rsidP="00C3236C">
            <w:pPr>
              <w:rPr>
                <w:bCs/>
                <w:lang w:eastAsia="zh-CN"/>
              </w:rPr>
            </w:pPr>
            <w:r w:rsidRPr="00F23E32">
              <w:rPr>
                <w:lang w:eastAsia="zh-CN"/>
              </w:rPr>
              <w:t>4.13</w:t>
            </w:r>
          </w:p>
        </w:tc>
        <w:tc>
          <w:tcPr>
            <w:tcW w:w="638" w:type="dxa"/>
            <w:noWrap/>
            <w:vAlign w:val="center"/>
            <w:hideMark/>
          </w:tcPr>
          <w:p w14:paraId="7FA2C364" w14:textId="77777777" w:rsidR="00056B9F" w:rsidRPr="00F23E32" w:rsidRDefault="00056B9F" w:rsidP="00C3236C">
            <w:pPr>
              <w:rPr>
                <w:bCs/>
                <w:lang w:eastAsia="zh-CN"/>
              </w:rPr>
            </w:pPr>
            <w:r w:rsidRPr="00F23E32">
              <w:rPr>
                <w:lang w:eastAsia="zh-CN"/>
              </w:rPr>
              <w:t>3.78</w:t>
            </w:r>
          </w:p>
        </w:tc>
        <w:tc>
          <w:tcPr>
            <w:tcW w:w="638" w:type="dxa"/>
            <w:noWrap/>
            <w:vAlign w:val="center"/>
            <w:hideMark/>
          </w:tcPr>
          <w:p w14:paraId="222ED7BB" w14:textId="77777777" w:rsidR="00056B9F" w:rsidRPr="00F23E32" w:rsidRDefault="00056B9F" w:rsidP="00C3236C">
            <w:pPr>
              <w:rPr>
                <w:bCs/>
                <w:lang w:eastAsia="zh-CN"/>
              </w:rPr>
            </w:pPr>
            <w:r w:rsidRPr="00F23E32">
              <w:rPr>
                <w:lang w:eastAsia="zh-CN"/>
              </w:rPr>
              <w:t>3.69</w:t>
            </w:r>
          </w:p>
        </w:tc>
        <w:tc>
          <w:tcPr>
            <w:tcW w:w="638" w:type="dxa"/>
            <w:noWrap/>
            <w:vAlign w:val="center"/>
            <w:hideMark/>
          </w:tcPr>
          <w:p w14:paraId="7A16D2E8" w14:textId="77777777" w:rsidR="00056B9F" w:rsidRPr="00F23E32" w:rsidRDefault="00056B9F" w:rsidP="00C3236C">
            <w:pPr>
              <w:rPr>
                <w:bCs/>
                <w:lang w:eastAsia="zh-CN"/>
              </w:rPr>
            </w:pPr>
            <w:r w:rsidRPr="00F23E32">
              <w:rPr>
                <w:lang w:eastAsia="zh-CN"/>
              </w:rPr>
              <w:t>3.72</w:t>
            </w:r>
          </w:p>
        </w:tc>
        <w:tc>
          <w:tcPr>
            <w:tcW w:w="638" w:type="dxa"/>
            <w:noWrap/>
            <w:vAlign w:val="center"/>
            <w:hideMark/>
          </w:tcPr>
          <w:p w14:paraId="58A61467" w14:textId="77777777" w:rsidR="00056B9F" w:rsidRPr="00F23E32" w:rsidRDefault="00056B9F" w:rsidP="00C3236C">
            <w:pPr>
              <w:rPr>
                <w:bCs/>
                <w:lang w:eastAsia="zh-CN"/>
              </w:rPr>
            </w:pPr>
            <w:r w:rsidRPr="00F23E32">
              <w:rPr>
                <w:lang w:eastAsia="zh-CN"/>
              </w:rPr>
              <w:t>3.75</w:t>
            </w:r>
          </w:p>
        </w:tc>
        <w:tc>
          <w:tcPr>
            <w:tcW w:w="638" w:type="dxa"/>
            <w:noWrap/>
            <w:vAlign w:val="center"/>
            <w:hideMark/>
          </w:tcPr>
          <w:p w14:paraId="766992A6" w14:textId="77777777" w:rsidR="00056B9F" w:rsidRPr="00F23E32" w:rsidRDefault="00056B9F" w:rsidP="00C3236C">
            <w:pPr>
              <w:rPr>
                <w:bCs/>
                <w:lang w:eastAsia="zh-CN"/>
              </w:rPr>
            </w:pPr>
            <w:r w:rsidRPr="00F23E32">
              <w:rPr>
                <w:lang w:eastAsia="zh-CN"/>
              </w:rPr>
              <w:t>3.75</w:t>
            </w:r>
          </w:p>
        </w:tc>
        <w:tc>
          <w:tcPr>
            <w:tcW w:w="638" w:type="dxa"/>
            <w:noWrap/>
            <w:vAlign w:val="center"/>
            <w:hideMark/>
          </w:tcPr>
          <w:p w14:paraId="4B2BE556" w14:textId="77777777" w:rsidR="00056B9F" w:rsidRPr="00F23E32" w:rsidRDefault="00056B9F" w:rsidP="00C3236C">
            <w:pPr>
              <w:rPr>
                <w:bCs/>
                <w:lang w:eastAsia="zh-CN"/>
              </w:rPr>
            </w:pPr>
            <w:r w:rsidRPr="00F23E32">
              <w:rPr>
                <w:lang w:eastAsia="zh-CN"/>
              </w:rPr>
              <w:t>3.1</w:t>
            </w:r>
          </w:p>
        </w:tc>
        <w:tc>
          <w:tcPr>
            <w:tcW w:w="638" w:type="dxa"/>
            <w:noWrap/>
            <w:vAlign w:val="center"/>
            <w:hideMark/>
          </w:tcPr>
          <w:p w14:paraId="6E09F7F8"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0F7ADC3C" w14:textId="77777777" w:rsidR="00056B9F" w:rsidRPr="00F23E32" w:rsidRDefault="00056B9F" w:rsidP="00C3236C">
            <w:pPr>
              <w:rPr>
                <w:bCs/>
                <w:lang w:eastAsia="zh-CN"/>
              </w:rPr>
            </w:pPr>
            <w:r w:rsidRPr="00F23E32">
              <w:rPr>
                <w:lang w:eastAsia="zh-CN"/>
              </w:rPr>
              <w:t>2.3</w:t>
            </w:r>
          </w:p>
        </w:tc>
        <w:tc>
          <w:tcPr>
            <w:tcW w:w="638" w:type="dxa"/>
            <w:noWrap/>
            <w:vAlign w:val="center"/>
            <w:hideMark/>
          </w:tcPr>
          <w:p w14:paraId="775F9614" w14:textId="77777777" w:rsidR="00056B9F" w:rsidRPr="00F23E32" w:rsidRDefault="00056B9F" w:rsidP="00C3236C">
            <w:pPr>
              <w:rPr>
                <w:bCs/>
                <w:lang w:eastAsia="zh-CN"/>
              </w:rPr>
            </w:pPr>
            <w:r w:rsidRPr="00F23E32">
              <w:rPr>
                <w:lang w:eastAsia="zh-CN"/>
              </w:rPr>
              <w:t>3.34</w:t>
            </w:r>
          </w:p>
        </w:tc>
      </w:tr>
      <w:tr w:rsidR="00056B9F" w:rsidRPr="00F23E32" w14:paraId="4863EFD5" w14:textId="77777777" w:rsidTr="00F23E32">
        <w:trPr>
          <w:cantSplit/>
          <w:trHeight w:val="292"/>
        </w:trPr>
        <w:tc>
          <w:tcPr>
            <w:tcW w:w="1240" w:type="dxa"/>
            <w:noWrap/>
            <w:vAlign w:val="bottom"/>
            <w:hideMark/>
          </w:tcPr>
          <w:p w14:paraId="01D6017C" w14:textId="77777777" w:rsidR="00056B9F" w:rsidRPr="00F23E32" w:rsidRDefault="00056B9F" w:rsidP="00C3236C">
            <w:pPr>
              <w:rPr>
                <w:bCs/>
                <w:lang w:eastAsia="zh-CN"/>
              </w:rPr>
            </w:pPr>
            <w:r w:rsidRPr="00F23E32">
              <w:rPr>
                <w:lang w:eastAsia="zh-CN"/>
              </w:rPr>
              <w:t>Melbourne</w:t>
            </w:r>
          </w:p>
        </w:tc>
        <w:tc>
          <w:tcPr>
            <w:tcW w:w="742" w:type="dxa"/>
            <w:vAlign w:val="center"/>
            <w:hideMark/>
          </w:tcPr>
          <w:p w14:paraId="0A03AA3F"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49A6EF35" w14:textId="77777777" w:rsidR="00056B9F" w:rsidRPr="00F23E32" w:rsidRDefault="00056B9F" w:rsidP="00C3236C">
            <w:pPr>
              <w:rPr>
                <w:lang w:eastAsia="zh-CN"/>
              </w:rPr>
            </w:pPr>
            <w:r w:rsidRPr="00F23E32">
              <w:rPr>
                <w:lang w:eastAsia="zh-CN"/>
              </w:rPr>
              <w:t>0</w:t>
            </w:r>
          </w:p>
        </w:tc>
        <w:tc>
          <w:tcPr>
            <w:tcW w:w="638" w:type="dxa"/>
            <w:noWrap/>
            <w:vAlign w:val="center"/>
            <w:hideMark/>
          </w:tcPr>
          <w:p w14:paraId="24339731" w14:textId="77777777" w:rsidR="00056B9F" w:rsidRPr="00F23E32" w:rsidRDefault="00056B9F" w:rsidP="00C3236C">
            <w:pPr>
              <w:rPr>
                <w:bCs/>
                <w:lang w:eastAsia="zh-CN"/>
              </w:rPr>
            </w:pPr>
            <w:r w:rsidRPr="00F23E32">
              <w:rPr>
                <w:lang w:eastAsia="zh-CN"/>
              </w:rPr>
              <w:t>6.31</w:t>
            </w:r>
          </w:p>
        </w:tc>
        <w:tc>
          <w:tcPr>
            <w:tcW w:w="638" w:type="dxa"/>
            <w:noWrap/>
            <w:vAlign w:val="center"/>
            <w:hideMark/>
          </w:tcPr>
          <w:p w14:paraId="6A3C0046" w14:textId="77777777" w:rsidR="00056B9F" w:rsidRPr="00F23E32" w:rsidRDefault="00056B9F" w:rsidP="00C3236C">
            <w:pPr>
              <w:rPr>
                <w:bCs/>
                <w:lang w:eastAsia="zh-CN"/>
              </w:rPr>
            </w:pPr>
            <w:r w:rsidRPr="00F23E32">
              <w:rPr>
                <w:lang w:eastAsia="zh-CN"/>
              </w:rPr>
              <w:t>5.81</w:t>
            </w:r>
          </w:p>
        </w:tc>
        <w:tc>
          <w:tcPr>
            <w:tcW w:w="638" w:type="dxa"/>
            <w:noWrap/>
            <w:vAlign w:val="center"/>
            <w:hideMark/>
          </w:tcPr>
          <w:p w14:paraId="1AE37697" w14:textId="77777777" w:rsidR="00056B9F" w:rsidRPr="00F23E32" w:rsidRDefault="00056B9F" w:rsidP="00C3236C">
            <w:pPr>
              <w:rPr>
                <w:bCs/>
                <w:lang w:eastAsia="zh-CN"/>
              </w:rPr>
            </w:pPr>
            <w:r w:rsidRPr="00F23E32">
              <w:rPr>
                <w:lang w:eastAsia="zh-CN"/>
              </w:rPr>
              <w:t>4.53</w:t>
            </w:r>
          </w:p>
        </w:tc>
        <w:tc>
          <w:tcPr>
            <w:tcW w:w="638" w:type="dxa"/>
            <w:noWrap/>
            <w:vAlign w:val="center"/>
            <w:hideMark/>
          </w:tcPr>
          <w:p w14:paraId="23494DAF" w14:textId="77777777" w:rsidR="00056B9F" w:rsidRPr="00F23E32" w:rsidRDefault="00056B9F" w:rsidP="00C3236C">
            <w:pPr>
              <w:rPr>
                <w:bCs/>
                <w:lang w:eastAsia="zh-CN"/>
              </w:rPr>
            </w:pPr>
            <w:r w:rsidRPr="00F23E32">
              <w:rPr>
                <w:lang w:eastAsia="zh-CN"/>
              </w:rPr>
              <w:t>3.26</w:t>
            </w:r>
          </w:p>
        </w:tc>
        <w:tc>
          <w:tcPr>
            <w:tcW w:w="638" w:type="dxa"/>
            <w:noWrap/>
            <w:vAlign w:val="center"/>
            <w:hideMark/>
          </w:tcPr>
          <w:p w14:paraId="4E35E959" w14:textId="77777777" w:rsidR="00056B9F" w:rsidRPr="00F23E32" w:rsidRDefault="00056B9F" w:rsidP="00C3236C">
            <w:pPr>
              <w:rPr>
                <w:bCs/>
                <w:lang w:eastAsia="zh-CN"/>
              </w:rPr>
            </w:pPr>
            <w:r w:rsidRPr="00F23E32">
              <w:rPr>
                <w:lang w:eastAsia="zh-CN"/>
              </w:rPr>
              <w:t>2.27</w:t>
            </w:r>
          </w:p>
        </w:tc>
        <w:tc>
          <w:tcPr>
            <w:tcW w:w="638" w:type="dxa"/>
            <w:noWrap/>
            <w:vAlign w:val="center"/>
            <w:hideMark/>
          </w:tcPr>
          <w:p w14:paraId="0545CCB5" w14:textId="77777777" w:rsidR="00056B9F" w:rsidRPr="00F23E32" w:rsidRDefault="00056B9F" w:rsidP="00C3236C">
            <w:pPr>
              <w:rPr>
                <w:bCs/>
                <w:lang w:eastAsia="zh-CN"/>
              </w:rPr>
            </w:pPr>
            <w:r w:rsidRPr="00F23E32">
              <w:rPr>
                <w:lang w:eastAsia="zh-CN"/>
              </w:rPr>
              <w:t>1.84</w:t>
            </w:r>
          </w:p>
        </w:tc>
        <w:tc>
          <w:tcPr>
            <w:tcW w:w="638" w:type="dxa"/>
            <w:noWrap/>
            <w:vAlign w:val="center"/>
            <w:hideMark/>
          </w:tcPr>
          <w:p w14:paraId="61CAF945" w14:textId="77777777" w:rsidR="00056B9F" w:rsidRPr="00F23E32" w:rsidRDefault="00056B9F" w:rsidP="00C3236C">
            <w:pPr>
              <w:rPr>
                <w:bCs/>
                <w:lang w:eastAsia="zh-CN"/>
              </w:rPr>
            </w:pPr>
            <w:r w:rsidRPr="00F23E32">
              <w:rPr>
                <w:lang w:eastAsia="zh-CN"/>
              </w:rPr>
              <w:t>2.03</w:t>
            </w:r>
          </w:p>
        </w:tc>
        <w:tc>
          <w:tcPr>
            <w:tcW w:w="638" w:type="dxa"/>
            <w:noWrap/>
            <w:vAlign w:val="center"/>
            <w:hideMark/>
          </w:tcPr>
          <w:p w14:paraId="42C9AAC7"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4DA95E8C" w14:textId="77777777" w:rsidR="00056B9F" w:rsidRPr="00F23E32" w:rsidRDefault="00056B9F" w:rsidP="00C3236C">
            <w:pPr>
              <w:rPr>
                <w:bCs/>
                <w:lang w:eastAsia="zh-CN"/>
              </w:rPr>
            </w:pPr>
            <w:r w:rsidRPr="00F23E32">
              <w:rPr>
                <w:lang w:eastAsia="zh-CN"/>
              </w:rPr>
              <w:t>3.67</w:t>
            </w:r>
          </w:p>
        </w:tc>
        <w:tc>
          <w:tcPr>
            <w:tcW w:w="638" w:type="dxa"/>
            <w:noWrap/>
            <w:vAlign w:val="center"/>
            <w:hideMark/>
          </w:tcPr>
          <w:p w14:paraId="759CFAEC" w14:textId="77777777" w:rsidR="00056B9F" w:rsidRPr="00F23E32" w:rsidRDefault="00056B9F" w:rsidP="00C3236C">
            <w:pPr>
              <w:rPr>
                <w:bCs/>
                <w:lang w:eastAsia="zh-CN"/>
              </w:rPr>
            </w:pPr>
            <w:r w:rsidRPr="00F23E32">
              <w:rPr>
                <w:lang w:eastAsia="zh-CN"/>
              </w:rPr>
              <w:t>4.77</w:t>
            </w:r>
          </w:p>
        </w:tc>
        <w:tc>
          <w:tcPr>
            <w:tcW w:w="638" w:type="dxa"/>
            <w:noWrap/>
            <w:vAlign w:val="center"/>
            <w:hideMark/>
          </w:tcPr>
          <w:p w14:paraId="22531650" w14:textId="77777777" w:rsidR="00056B9F" w:rsidRPr="00F23E32" w:rsidRDefault="00056B9F" w:rsidP="00C3236C">
            <w:pPr>
              <w:rPr>
                <w:bCs/>
                <w:lang w:eastAsia="zh-CN"/>
              </w:rPr>
            </w:pPr>
            <w:r w:rsidRPr="00F23E32">
              <w:rPr>
                <w:lang w:eastAsia="zh-CN"/>
              </w:rPr>
              <w:t>5.68</w:t>
            </w:r>
          </w:p>
        </w:tc>
        <w:tc>
          <w:tcPr>
            <w:tcW w:w="638" w:type="dxa"/>
            <w:noWrap/>
            <w:vAlign w:val="center"/>
            <w:hideMark/>
          </w:tcPr>
          <w:p w14:paraId="688BC829" w14:textId="77777777" w:rsidR="00056B9F" w:rsidRPr="00F23E32" w:rsidRDefault="00056B9F" w:rsidP="00C3236C">
            <w:pPr>
              <w:rPr>
                <w:bCs/>
                <w:lang w:eastAsia="zh-CN"/>
              </w:rPr>
            </w:pPr>
            <w:r w:rsidRPr="00F23E32">
              <w:rPr>
                <w:lang w:eastAsia="zh-CN"/>
              </w:rPr>
              <w:t>6.17</w:t>
            </w:r>
          </w:p>
        </w:tc>
        <w:tc>
          <w:tcPr>
            <w:tcW w:w="638" w:type="dxa"/>
            <w:noWrap/>
            <w:vAlign w:val="center"/>
            <w:hideMark/>
          </w:tcPr>
          <w:p w14:paraId="558AC993" w14:textId="77777777" w:rsidR="00056B9F" w:rsidRPr="00F23E32" w:rsidRDefault="00056B9F" w:rsidP="00C3236C">
            <w:pPr>
              <w:rPr>
                <w:bCs/>
                <w:lang w:eastAsia="zh-CN"/>
              </w:rPr>
            </w:pPr>
            <w:r w:rsidRPr="00F23E32">
              <w:rPr>
                <w:lang w:eastAsia="zh-CN"/>
              </w:rPr>
              <w:t>4.08</w:t>
            </w:r>
          </w:p>
        </w:tc>
      </w:tr>
      <w:tr w:rsidR="00056B9F" w:rsidRPr="00F23E32" w14:paraId="34A301B5" w14:textId="77777777" w:rsidTr="00F23E32">
        <w:trPr>
          <w:cantSplit/>
          <w:trHeight w:val="292"/>
        </w:trPr>
        <w:tc>
          <w:tcPr>
            <w:tcW w:w="1240" w:type="dxa"/>
            <w:noWrap/>
            <w:vAlign w:val="bottom"/>
            <w:hideMark/>
          </w:tcPr>
          <w:p w14:paraId="3CF499A4" w14:textId="77777777" w:rsidR="00056B9F" w:rsidRPr="00F23E32" w:rsidRDefault="00056B9F" w:rsidP="00C3236C">
            <w:pPr>
              <w:rPr>
                <w:lang w:eastAsia="zh-CN"/>
              </w:rPr>
            </w:pPr>
          </w:p>
        </w:tc>
        <w:tc>
          <w:tcPr>
            <w:tcW w:w="742" w:type="dxa"/>
            <w:vAlign w:val="center"/>
            <w:hideMark/>
          </w:tcPr>
          <w:p w14:paraId="0EB70B90" w14:textId="77777777" w:rsidR="00056B9F" w:rsidRPr="00F23E32" w:rsidRDefault="00056B9F" w:rsidP="00C3236C">
            <w:pPr>
              <w:rPr>
                <w:bCs/>
                <w:lang w:eastAsia="zh-CN"/>
              </w:rPr>
            </w:pPr>
            <w:r w:rsidRPr="00F23E32">
              <w:rPr>
                <w:lang w:eastAsia="zh-CN"/>
              </w:rPr>
              <w:t>Tilt 22</w:t>
            </w:r>
          </w:p>
        </w:tc>
        <w:tc>
          <w:tcPr>
            <w:tcW w:w="450" w:type="dxa"/>
            <w:vAlign w:val="center"/>
            <w:hideMark/>
          </w:tcPr>
          <w:p w14:paraId="1F4344C4" w14:textId="77777777" w:rsidR="00056B9F" w:rsidRPr="00F23E32" w:rsidRDefault="00056B9F" w:rsidP="00C3236C">
            <w:pPr>
              <w:rPr>
                <w:bCs/>
                <w:lang w:eastAsia="zh-CN"/>
              </w:rPr>
            </w:pPr>
            <w:r w:rsidRPr="00F23E32">
              <w:rPr>
                <w:lang w:eastAsia="zh-CN"/>
              </w:rPr>
              <w:t>22</w:t>
            </w:r>
          </w:p>
        </w:tc>
        <w:tc>
          <w:tcPr>
            <w:tcW w:w="638" w:type="dxa"/>
            <w:noWrap/>
            <w:vAlign w:val="center"/>
            <w:hideMark/>
          </w:tcPr>
          <w:p w14:paraId="72B1E88B" w14:textId="77777777" w:rsidR="00056B9F" w:rsidRPr="00F23E32" w:rsidRDefault="00056B9F" w:rsidP="00C3236C">
            <w:pPr>
              <w:rPr>
                <w:bCs/>
                <w:lang w:eastAsia="zh-CN"/>
              </w:rPr>
            </w:pPr>
            <w:r w:rsidRPr="00F23E32">
              <w:rPr>
                <w:lang w:eastAsia="zh-CN"/>
              </w:rPr>
              <w:t>6.17</w:t>
            </w:r>
          </w:p>
        </w:tc>
        <w:tc>
          <w:tcPr>
            <w:tcW w:w="638" w:type="dxa"/>
            <w:noWrap/>
            <w:vAlign w:val="center"/>
            <w:hideMark/>
          </w:tcPr>
          <w:p w14:paraId="2E33186E" w14:textId="77777777" w:rsidR="00056B9F" w:rsidRPr="00F23E32" w:rsidRDefault="00056B9F" w:rsidP="00C3236C">
            <w:pPr>
              <w:rPr>
                <w:bCs/>
                <w:lang w:eastAsia="zh-CN"/>
              </w:rPr>
            </w:pPr>
            <w:r w:rsidRPr="00F23E32">
              <w:rPr>
                <w:lang w:eastAsia="zh-CN"/>
              </w:rPr>
              <w:t>5.98</w:t>
            </w:r>
          </w:p>
        </w:tc>
        <w:tc>
          <w:tcPr>
            <w:tcW w:w="638" w:type="dxa"/>
            <w:noWrap/>
            <w:vAlign w:val="center"/>
            <w:hideMark/>
          </w:tcPr>
          <w:p w14:paraId="793CF838" w14:textId="77777777" w:rsidR="00056B9F" w:rsidRPr="00F23E32" w:rsidRDefault="00056B9F" w:rsidP="00C3236C">
            <w:pPr>
              <w:rPr>
                <w:bCs/>
                <w:lang w:eastAsia="zh-CN"/>
              </w:rPr>
            </w:pPr>
            <w:r w:rsidRPr="00F23E32">
              <w:rPr>
                <w:lang w:eastAsia="zh-CN"/>
              </w:rPr>
              <w:t>5.03</w:t>
            </w:r>
          </w:p>
        </w:tc>
        <w:tc>
          <w:tcPr>
            <w:tcW w:w="638" w:type="dxa"/>
            <w:noWrap/>
            <w:vAlign w:val="center"/>
            <w:hideMark/>
          </w:tcPr>
          <w:p w14:paraId="330B6864" w14:textId="77777777" w:rsidR="00056B9F" w:rsidRPr="00F23E32" w:rsidRDefault="00056B9F" w:rsidP="00C3236C">
            <w:pPr>
              <w:rPr>
                <w:bCs/>
                <w:lang w:eastAsia="zh-CN"/>
              </w:rPr>
            </w:pPr>
            <w:r w:rsidRPr="00F23E32">
              <w:rPr>
                <w:lang w:eastAsia="zh-CN"/>
              </w:rPr>
              <w:t>4.02</w:t>
            </w:r>
          </w:p>
        </w:tc>
        <w:tc>
          <w:tcPr>
            <w:tcW w:w="638" w:type="dxa"/>
            <w:noWrap/>
            <w:vAlign w:val="center"/>
            <w:hideMark/>
          </w:tcPr>
          <w:p w14:paraId="57B09B78" w14:textId="77777777" w:rsidR="00056B9F" w:rsidRPr="00F23E32" w:rsidRDefault="00056B9F" w:rsidP="00C3236C">
            <w:pPr>
              <w:rPr>
                <w:bCs/>
                <w:lang w:eastAsia="zh-CN"/>
              </w:rPr>
            </w:pPr>
            <w:r w:rsidRPr="00F23E32">
              <w:rPr>
                <w:lang w:eastAsia="zh-CN"/>
              </w:rPr>
              <w:t>3.06</w:t>
            </w:r>
          </w:p>
        </w:tc>
        <w:tc>
          <w:tcPr>
            <w:tcW w:w="638" w:type="dxa"/>
            <w:noWrap/>
            <w:vAlign w:val="center"/>
            <w:hideMark/>
          </w:tcPr>
          <w:p w14:paraId="2D492DF3" w14:textId="77777777" w:rsidR="00056B9F" w:rsidRPr="00F23E32" w:rsidRDefault="00056B9F" w:rsidP="00C3236C">
            <w:pPr>
              <w:rPr>
                <w:bCs/>
                <w:lang w:eastAsia="zh-CN"/>
              </w:rPr>
            </w:pPr>
            <w:r w:rsidRPr="00F23E32">
              <w:rPr>
                <w:lang w:eastAsia="zh-CN"/>
              </w:rPr>
              <w:t>2.63</w:t>
            </w:r>
          </w:p>
        </w:tc>
        <w:tc>
          <w:tcPr>
            <w:tcW w:w="638" w:type="dxa"/>
            <w:noWrap/>
            <w:vAlign w:val="center"/>
            <w:hideMark/>
          </w:tcPr>
          <w:p w14:paraId="6B749792" w14:textId="77777777" w:rsidR="00056B9F" w:rsidRPr="00F23E32" w:rsidRDefault="00056B9F" w:rsidP="00C3236C">
            <w:pPr>
              <w:rPr>
                <w:bCs/>
                <w:lang w:eastAsia="zh-CN"/>
              </w:rPr>
            </w:pPr>
            <w:r w:rsidRPr="00F23E32">
              <w:rPr>
                <w:lang w:eastAsia="zh-CN"/>
              </w:rPr>
              <w:t>2.83</w:t>
            </w:r>
          </w:p>
        </w:tc>
        <w:tc>
          <w:tcPr>
            <w:tcW w:w="638" w:type="dxa"/>
            <w:noWrap/>
            <w:vAlign w:val="center"/>
            <w:hideMark/>
          </w:tcPr>
          <w:p w14:paraId="72E7A323" w14:textId="77777777" w:rsidR="00056B9F" w:rsidRPr="00F23E32" w:rsidRDefault="00056B9F" w:rsidP="00C3236C">
            <w:pPr>
              <w:rPr>
                <w:bCs/>
                <w:lang w:eastAsia="zh-CN"/>
              </w:rPr>
            </w:pPr>
            <w:r w:rsidRPr="00F23E32">
              <w:rPr>
                <w:lang w:eastAsia="zh-CN"/>
              </w:rPr>
              <w:t>3.42</w:t>
            </w:r>
          </w:p>
        </w:tc>
        <w:tc>
          <w:tcPr>
            <w:tcW w:w="638" w:type="dxa"/>
            <w:noWrap/>
            <w:vAlign w:val="center"/>
            <w:hideMark/>
          </w:tcPr>
          <w:p w14:paraId="3B6A7385" w14:textId="77777777" w:rsidR="00056B9F" w:rsidRPr="00F23E32" w:rsidRDefault="00056B9F" w:rsidP="00C3236C">
            <w:pPr>
              <w:rPr>
                <w:bCs/>
                <w:lang w:eastAsia="zh-CN"/>
              </w:rPr>
            </w:pPr>
            <w:r w:rsidRPr="00F23E32">
              <w:rPr>
                <w:lang w:eastAsia="zh-CN"/>
              </w:rPr>
              <w:t>4.18</w:t>
            </w:r>
          </w:p>
        </w:tc>
        <w:tc>
          <w:tcPr>
            <w:tcW w:w="638" w:type="dxa"/>
            <w:noWrap/>
            <w:vAlign w:val="center"/>
            <w:hideMark/>
          </w:tcPr>
          <w:p w14:paraId="7DDE8E41" w14:textId="77777777" w:rsidR="00056B9F" w:rsidRPr="00F23E32" w:rsidRDefault="00056B9F" w:rsidP="00C3236C">
            <w:pPr>
              <w:rPr>
                <w:bCs/>
                <w:lang w:eastAsia="zh-CN"/>
              </w:rPr>
            </w:pPr>
            <w:r w:rsidRPr="00F23E32">
              <w:rPr>
                <w:lang w:eastAsia="zh-CN"/>
              </w:rPr>
              <w:t>5.01</w:t>
            </w:r>
          </w:p>
        </w:tc>
        <w:tc>
          <w:tcPr>
            <w:tcW w:w="638" w:type="dxa"/>
            <w:noWrap/>
            <w:vAlign w:val="center"/>
            <w:hideMark/>
          </w:tcPr>
          <w:p w14:paraId="5E0444C1" w14:textId="77777777" w:rsidR="00056B9F" w:rsidRPr="00F23E32" w:rsidRDefault="00056B9F" w:rsidP="00C3236C">
            <w:pPr>
              <w:rPr>
                <w:bCs/>
                <w:lang w:eastAsia="zh-CN"/>
              </w:rPr>
            </w:pPr>
            <w:r w:rsidRPr="00F23E32">
              <w:rPr>
                <w:lang w:eastAsia="zh-CN"/>
              </w:rPr>
              <w:t>5.61</w:t>
            </w:r>
          </w:p>
        </w:tc>
        <w:tc>
          <w:tcPr>
            <w:tcW w:w="638" w:type="dxa"/>
            <w:noWrap/>
            <w:vAlign w:val="center"/>
            <w:hideMark/>
          </w:tcPr>
          <w:p w14:paraId="64CE84BD" w14:textId="77777777" w:rsidR="00056B9F" w:rsidRPr="00F23E32" w:rsidRDefault="00056B9F" w:rsidP="00C3236C">
            <w:pPr>
              <w:rPr>
                <w:bCs/>
                <w:lang w:eastAsia="zh-CN"/>
              </w:rPr>
            </w:pPr>
            <w:r w:rsidRPr="00F23E32">
              <w:rPr>
                <w:lang w:eastAsia="zh-CN"/>
              </w:rPr>
              <w:t>5.97</w:t>
            </w:r>
          </w:p>
        </w:tc>
        <w:tc>
          <w:tcPr>
            <w:tcW w:w="638" w:type="dxa"/>
            <w:noWrap/>
            <w:vAlign w:val="center"/>
            <w:hideMark/>
          </w:tcPr>
          <w:p w14:paraId="61C744B0" w14:textId="77777777" w:rsidR="00056B9F" w:rsidRPr="00F23E32" w:rsidRDefault="00056B9F" w:rsidP="00C3236C">
            <w:pPr>
              <w:rPr>
                <w:bCs/>
                <w:lang w:eastAsia="zh-CN"/>
              </w:rPr>
            </w:pPr>
            <w:r w:rsidRPr="00F23E32">
              <w:rPr>
                <w:lang w:eastAsia="zh-CN"/>
              </w:rPr>
              <w:t>4.48</w:t>
            </w:r>
          </w:p>
        </w:tc>
      </w:tr>
      <w:tr w:rsidR="00056B9F" w:rsidRPr="00F23E32" w14:paraId="231E6CDC" w14:textId="77777777" w:rsidTr="00F23E32">
        <w:trPr>
          <w:cantSplit/>
          <w:trHeight w:val="292"/>
        </w:trPr>
        <w:tc>
          <w:tcPr>
            <w:tcW w:w="1240" w:type="dxa"/>
            <w:noWrap/>
            <w:vAlign w:val="bottom"/>
            <w:hideMark/>
          </w:tcPr>
          <w:p w14:paraId="6C855A90" w14:textId="77777777" w:rsidR="00056B9F" w:rsidRPr="00F23E32" w:rsidRDefault="00056B9F" w:rsidP="00C3236C">
            <w:pPr>
              <w:rPr>
                <w:lang w:eastAsia="zh-CN"/>
              </w:rPr>
            </w:pPr>
          </w:p>
        </w:tc>
        <w:tc>
          <w:tcPr>
            <w:tcW w:w="742" w:type="dxa"/>
            <w:vAlign w:val="center"/>
            <w:hideMark/>
          </w:tcPr>
          <w:p w14:paraId="52F03009" w14:textId="77777777" w:rsidR="00056B9F" w:rsidRPr="00F23E32" w:rsidRDefault="00056B9F" w:rsidP="00C3236C">
            <w:pPr>
              <w:rPr>
                <w:bCs/>
                <w:lang w:eastAsia="zh-CN"/>
              </w:rPr>
            </w:pPr>
            <w:r w:rsidRPr="00F23E32">
              <w:rPr>
                <w:lang w:eastAsia="zh-CN"/>
              </w:rPr>
              <w:t>Tilt 37</w:t>
            </w:r>
          </w:p>
        </w:tc>
        <w:tc>
          <w:tcPr>
            <w:tcW w:w="450" w:type="dxa"/>
            <w:vAlign w:val="center"/>
            <w:hideMark/>
          </w:tcPr>
          <w:p w14:paraId="636FAE7F" w14:textId="77777777" w:rsidR="00056B9F" w:rsidRPr="00F23E32" w:rsidRDefault="00056B9F" w:rsidP="00C3236C">
            <w:pPr>
              <w:rPr>
                <w:bCs/>
                <w:lang w:eastAsia="zh-CN"/>
              </w:rPr>
            </w:pPr>
            <w:r w:rsidRPr="00F23E32">
              <w:rPr>
                <w:lang w:eastAsia="zh-CN"/>
              </w:rPr>
              <w:t>37</w:t>
            </w:r>
          </w:p>
        </w:tc>
        <w:tc>
          <w:tcPr>
            <w:tcW w:w="638" w:type="dxa"/>
            <w:noWrap/>
            <w:vAlign w:val="center"/>
            <w:hideMark/>
          </w:tcPr>
          <w:p w14:paraId="4E862730" w14:textId="77777777" w:rsidR="00056B9F" w:rsidRPr="00F23E32" w:rsidRDefault="00056B9F" w:rsidP="00C3236C">
            <w:pPr>
              <w:rPr>
                <w:bCs/>
                <w:lang w:eastAsia="zh-CN"/>
              </w:rPr>
            </w:pPr>
            <w:r w:rsidRPr="00F23E32">
              <w:rPr>
                <w:lang w:eastAsia="zh-CN"/>
              </w:rPr>
              <w:t>5.71</w:t>
            </w:r>
          </w:p>
        </w:tc>
        <w:tc>
          <w:tcPr>
            <w:tcW w:w="638" w:type="dxa"/>
            <w:noWrap/>
            <w:vAlign w:val="center"/>
            <w:hideMark/>
          </w:tcPr>
          <w:p w14:paraId="0B9A293E" w14:textId="77777777" w:rsidR="00056B9F" w:rsidRPr="00F23E32" w:rsidRDefault="00056B9F" w:rsidP="00C3236C">
            <w:pPr>
              <w:rPr>
                <w:bCs/>
                <w:lang w:eastAsia="zh-CN"/>
              </w:rPr>
            </w:pPr>
            <w:r w:rsidRPr="00F23E32">
              <w:rPr>
                <w:lang w:eastAsia="zh-CN"/>
              </w:rPr>
              <w:t>5.72</w:t>
            </w:r>
          </w:p>
        </w:tc>
        <w:tc>
          <w:tcPr>
            <w:tcW w:w="638" w:type="dxa"/>
            <w:noWrap/>
            <w:vAlign w:val="center"/>
            <w:hideMark/>
          </w:tcPr>
          <w:p w14:paraId="342CE9F8" w14:textId="77777777" w:rsidR="00056B9F" w:rsidRPr="00F23E32" w:rsidRDefault="00056B9F" w:rsidP="00C3236C">
            <w:pPr>
              <w:rPr>
                <w:bCs/>
                <w:lang w:eastAsia="zh-CN"/>
              </w:rPr>
            </w:pPr>
            <w:r w:rsidRPr="00F23E32">
              <w:rPr>
                <w:lang w:eastAsia="zh-CN"/>
              </w:rPr>
              <w:t>5.07</w:t>
            </w:r>
          </w:p>
        </w:tc>
        <w:tc>
          <w:tcPr>
            <w:tcW w:w="638" w:type="dxa"/>
            <w:noWrap/>
            <w:vAlign w:val="center"/>
            <w:hideMark/>
          </w:tcPr>
          <w:p w14:paraId="3A189CA5" w14:textId="77777777" w:rsidR="00056B9F" w:rsidRPr="00F23E32" w:rsidRDefault="00056B9F" w:rsidP="00C3236C">
            <w:pPr>
              <w:rPr>
                <w:bCs/>
                <w:lang w:eastAsia="zh-CN"/>
              </w:rPr>
            </w:pPr>
            <w:r w:rsidRPr="00F23E32">
              <w:rPr>
                <w:lang w:eastAsia="zh-CN"/>
              </w:rPr>
              <w:t>4.27</w:t>
            </w:r>
          </w:p>
        </w:tc>
        <w:tc>
          <w:tcPr>
            <w:tcW w:w="638" w:type="dxa"/>
            <w:noWrap/>
            <w:vAlign w:val="center"/>
            <w:hideMark/>
          </w:tcPr>
          <w:p w14:paraId="5D3E3FB4" w14:textId="77777777" w:rsidR="00056B9F" w:rsidRPr="00F23E32" w:rsidRDefault="00056B9F" w:rsidP="00C3236C">
            <w:pPr>
              <w:rPr>
                <w:bCs/>
                <w:lang w:eastAsia="zh-CN"/>
              </w:rPr>
            </w:pPr>
            <w:r w:rsidRPr="00F23E32">
              <w:rPr>
                <w:lang w:eastAsia="zh-CN"/>
              </w:rPr>
              <w:t>3.41</w:t>
            </w:r>
          </w:p>
        </w:tc>
        <w:tc>
          <w:tcPr>
            <w:tcW w:w="638" w:type="dxa"/>
            <w:noWrap/>
            <w:vAlign w:val="center"/>
            <w:hideMark/>
          </w:tcPr>
          <w:p w14:paraId="381ECD75" w14:textId="77777777" w:rsidR="00056B9F" w:rsidRPr="00F23E32" w:rsidRDefault="00056B9F" w:rsidP="00C3236C">
            <w:pPr>
              <w:rPr>
                <w:bCs/>
                <w:lang w:eastAsia="zh-CN"/>
              </w:rPr>
            </w:pPr>
            <w:r w:rsidRPr="00F23E32">
              <w:rPr>
                <w:lang w:eastAsia="zh-CN"/>
              </w:rPr>
              <w:t>3.01</w:t>
            </w:r>
          </w:p>
        </w:tc>
        <w:tc>
          <w:tcPr>
            <w:tcW w:w="638" w:type="dxa"/>
            <w:noWrap/>
            <w:vAlign w:val="center"/>
            <w:hideMark/>
          </w:tcPr>
          <w:p w14:paraId="10BCDF05" w14:textId="77777777" w:rsidR="00056B9F" w:rsidRPr="00F23E32" w:rsidRDefault="00056B9F" w:rsidP="00C3236C">
            <w:pPr>
              <w:rPr>
                <w:bCs/>
                <w:lang w:eastAsia="zh-CN"/>
              </w:rPr>
            </w:pPr>
            <w:r w:rsidRPr="00F23E32">
              <w:rPr>
                <w:lang w:eastAsia="zh-CN"/>
              </w:rPr>
              <w:t>3.19</w:t>
            </w:r>
          </w:p>
        </w:tc>
        <w:tc>
          <w:tcPr>
            <w:tcW w:w="638" w:type="dxa"/>
            <w:noWrap/>
            <w:vAlign w:val="center"/>
            <w:hideMark/>
          </w:tcPr>
          <w:p w14:paraId="38C46A4E" w14:textId="77777777" w:rsidR="00056B9F" w:rsidRPr="00F23E32" w:rsidRDefault="00056B9F" w:rsidP="00C3236C">
            <w:pPr>
              <w:rPr>
                <w:bCs/>
                <w:lang w:eastAsia="zh-CN"/>
              </w:rPr>
            </w:pPr>
            <w:r w:rsidRPr="00F23E32">
              <w:rPr>
                <w:lang w:eastAsia="zh-CN"/>
              </w:rPr>
              <w:t>3.69</w:t>
            </w:r>
          </w:p>
        </w:tc>
        <w:tc>
          <w:tcPr>
            <w:tcW w:w="638" w:type="dxa"/>
            <w:noWrap/>
            <w:vAlign w:val="center"/>
            <w:hideMark/>
          </w:tcPr>
          <w:p w14:paraId="622F019C" w14:textId="77777777" w:rsidR="00056B9F" w:rsidRPr="00F23E32" w:rsidRDefault="00056B9F" w:rsidP="00C3236C">
            <w:pPr>
              <w:rPr>
                <w:bCs/>
                <w:lang w:eastAsia="zh-CN"/>
              </w:rPr>
            </w:pPr>
            <w:r w:rsidRPr="00F23E32">
              <w:rPr>
                <w:lang w:eastAsia="zh-CN"/>
              </w:rPr>
              <w:t>4.27</w:t>
            </w:r>
          </w:p>
        </w:tc>
        <w:tc>
          <w:tcPr>
            <w:tcW w:w="638" w:type="dxa"/>
            <w:noWrap/>
            <w:vAlign w:val="center"/>
            <w:hideMark/>
          </w:tcPr>
          <w:p w14:paraId="405D9E41" w14:textId="77777777" w:rsidR="00056B9F" w:rsidRPr="00F23E32" w:rsidRDefault="00056B9F" w:rsidP="00C3236C">
            <w:pPr>
              <w:rPr>
                <w:bCs/>
                <w:lang w:eastAsia="zh-CN"/>
              </w:rPr>
            </w:pPr>
            <w:r w:rsidRPr="00F23E32">
              <w:rPr>
                <w:lang w:eastAsia="zh-CN"/>
              </w:rPr>
              <w:t>4.87</w:t>
            </w:r>
          </w:p>
        </w:tc>
        <w:tc>
          <w:tcPr>
            <w:tcW w:w="638" w:type="dxa"/>
            <w:noWrap/>
            <w:vAlign w:val="center"/>
            <w:hideMark/>
          </w:tcPr>
          <w:p w14:paraId="628D029F"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56AA73E3" w14:textId="77777777" w:rsidR="00056B9F" w:rsidRPr="00F23E32" w:rsidRDefault="00056B9F" w:rsidP="00C3236C">
            <w:pPr>
              <w:rPr>
                <w:bCs/>
                <w:lang w:eastAsia="zh-CN"/>
              </w:rPr>
            </w:pPr>
            <w:r w:rsidRPr="00F23E32">
              <w:rPr>
                <w:lang w:eastAsia="zh-CN"/>
              </w:rPr>
              <w:t>5.48</w:t>
            </w:r>
          </w:p>
        </w:tc>
        <w:tc>
          <w:tcPr>
            <w:tcW w:w="638" w:type="dxa"/>
            <w:noWrap/>
            <w:vAlign w:val="center"/>
            <w:hideMark/>
          </w:tcPr>
          <w:p w14:paraId="642CBB68" w14:textId="77777777" w:rsidR="00056B9F" w:rsidRPr="00F23E32" w:rsidRDefault="00056B9F" w:rsidP="00C3236C">
            <w:pPr>
              <w:rPr>
                <w:bCs/>
                <w:lang w:eastAsia="zh-CN"/>
              </w:rPr>
            </w:pPr>
            <w:r w:rsidRPr="00F23E32">
              <w:rPr>
                <w:lang w:eastAsia="zh-CN"/>
              </w:rPr>
              <w:t>4.49</w:t>
            </w:r>
          </w:p>
        </w:tc>
      </w:tr>
      <w:tr w:rsidR="00056B9F" w:rsidRPr="00F23E32" w14:paraId="15F288C6" w14:textId="77777777" w:rsidTr="00F23E32">
        <w:trPr>
          <w:cantSplit/>
          <w:trHeight w:val="292"/>
        </w:trPr>
        <w:tc>
          <w:tcPr>
            <w:tcW w:w="1240" w:type="dxa"/>
            <w:noWrap/>
            <w:vAlign w:val="bottom"/>
            <w:hideMark/>
          </w:tcPr>
          <w:p w14:paraId="6142F2DC" w14:textId="77777777" w:rsidR="00056B9F" w:rsidRPr="00F23E32" w:rsidRDefault="00056B9F" w:rsidP="00C3236C">
            <w:pPr>
              <w:rPr>
                <w:lang w:eastAsia="zh-CN"/>
              </w:rPr>
            </w:pPr>
          </w:p>
        </w:tc>
        <w:tc>
          <w:tcPr>
            <w:tcW w:w="742" w:type="dxa"/>
            <w:vAlign w:val="center"/>
            <w:hideMark/>
          </w:tcPr>
          <w:p w14:paraId="606BD1F0" w14:textId="77777777" w:rsidR="00056B9F" w:rsidRPr="00F23E32" w:rsidRDefault="00056B9F" w:rsidP="00C3236C">
            <w:pPr>
              <w:rPr>
                <w:bCs/>
                <w:lang w:eastAsia="zh-CN"/>
              </w:rPr>
            </w:pPr>
            <w:r w:rsidRPr="00F23E32">
              <w:rPr>
                <w:lang w:eastAsia="zh-CN"/>
              </w:rPr>
              <w:t>Tilt 52</w:t>
            </w:r>
          </w:p>
        </w:tc>
        <w:tc>
          <w:tcPr>
            <w:tcW w:w="450" w:type="dxa"/>
            <w:vAlign w:val="center"/>
            <w:hideMark/>
          </w:tcPr>
          <w:p w14:paraId="2361D33C" w14:textId="77777777" w:rsidR="00056B9F" w:rsidRPr="00F23E32" w:rsidRDefault="00056B9F" w:rsidP="00C3236C">
            <w:pPr>
              <w:rPr>
                <w:bCs/>
                <w:lang w:eastAsia="zh-CN"/>
              </w:rPr>
            </w:pPr>
            <w:r w:rsidRPr="00F23E32">
              <w:rPr>
                <w:lang w:eastAsia="zh-CN"/>
              </w:rPr>
              <w:t>52</w:t>
            </w:r>
          </w:p>
        </w:tc>
        <w:tc>
          <w:tcPr>
            <w:tcW w:w="638" w:type="dxa"/>
            <w:noWrap/>
            <w:vAlign w:val="center"/>
            <w:hideMark/>
          </w:tcPr>
          <w:p w14:paraId="7AF15F9D" w14:textId="77777777" w:rsidR="00056B9F" w:rsidRPr="00F23E32" w:rsidRDefault="00056B9F" w:rsidP="00C3236C">
            <w:pPr>
              <w:rPr>
                <w:bCs/>
                <w:lang w:eastAsia="zh-CN"/>
              </w:rPr>
            </w:pPr>
            <w:r w:rsidRPr="00F23E32">
              <w:rPr>
                <w:lang w:eastAsia="zh-CN"/>
              </w:rPr>
              <w:t>4.99</w:t>
            </w:r>
          </w:p>
        </w:tc>
        <w:tc>
          <w:tcPr>
            <w:tcW w:w="638" w:type="dxa"/>
            <w:noWrap/>
            <w:vAlign w:val="center"/>
            <w:hideMark/>
          </w:tcPr>
          <w:p w14:paraId="18EDFA6E" w14:textId="77777777" w:rsidR="00056B9F" w:rsidRPr="00F23E32" w:rsidRDefault="00056B9F" w:rsidP="00C3236C">
            <w:pPr>
              <w:rPr>
                <w:bCs/>
                <w:lang w:eastAsia="zh-CN"/>
              </w:rPr>
            </w:pPr>
            <w:r w:rsidRPr="00F23E32">
              <w:rPr>
                <w:lang w:eastAsia="zh-CN"/>
              </w:rPr>
              <w:t>5.19</w:t>
            </w:r>
          </w:p>
        </w:tc>
        <w:tc>
          <w:tcPr>
            <w:tcW w:w="638" w:type="dxa"/>
            <w:noWrap/>
            <w:vAlign w:val="center"/>
            <w:hideMark/>
          </w:tcPr>
          <w:p w14:paraId="7CAD131E" w14:textId="77777777" w:rsidR="00056B9F" w:rsidRPr="00F23E32" w:rsidRDefault="00056B9F" w:rsidP="00C3236C">
            <w:pPr>
              <w:rPr>
                <w:bCs/>
                <w:lang w:eastAsia="zh-CN"/>
              </w:rPr>
            </w:pPr>
            <w:r w:rsidRPr="00F23E32">
              <w:rPr>
                <w:lang w:eastAsia="zh-CN"/>
              </w:rPr>
              <w:t>4.84</w:t>
            </w:r>
          </w:p>
        </w:tc>
        <w:tc>
          <w:tcPr>
            <w:tcW w:w="638" w:type="dxa"/>
            <w:noWrap/>
            <w:vAlign w:val="center"/>
            <w:hideMark/>
          </w:tcPr>
          <w:p w14:paraId="16C358D7" w14:textId="77777777" w:rsidR="00056B9F" w:rsidRPr="00F23E32" w:rsidRDefault="00056B9F" w:rsidP="00C3236C">
            <w:pPr>
              <w:rPr>
                <w:bCs/>
                <w:lang w:eastAsia="zh-CN"/>
              </w:rPr>
            </w:pPr>
            <w:r w:rsidRPr="00F23E32">
              <w:rPr>
                <w:lang w:eastAsia="zh-CN"/>
              </w:rPr>
              <w:t>4.31</w:t>
            </w:r>
          </w:p>
        </w:tc>
        <w:tc>
          <w:tcPr>
            <w:tcW w:w="638" w:type="dxa"/>
            <w:noWrap/>
            <w:vAlign w:val="center"/>
            <w:hideMark/>
          </w:tcPr>
          <w:p w14:paraId="5F33FC28" w14:textId="77777777" w:rsidR="00056B9F" w:rsidRPr="00F23E32" w:rsidRDefault="00056B9F" w:rsidP="00C3236C">
            <w:pPr>
              <w:rPr>
                <w:bCs/>
                <w:lang w:eastAsia="zh-CN"/>
              </w:rPr>
            </w:pPr>
            <w:r w:rsidRPr="00F23E32">
              <w:rPr>
                <w:lang w:eastAsia="zh-CN"/>
              </w:rPr>
              <w:t>3.57</w:t>
            </w:r>
          </w:p>
        </w:tc>
        <w:tc>
          <w:tcPr>
            <w:tcW w:w="638" w:type="dxa"/>
            <w:noWrap/>
            <w:vAlign w:val="center"/>
            <w:hideMark/>
          </w:tcPr>
          <w:p w14:paraId="685D7261" w14:textId="77777777" w:rsidR="00056B9F" w:rsidRPr="00F23E32" w:rsidRDefault="00056B9F" w:rsidP="00C3236C">
            <w:pPr>
              <w:rPr>
                <w:bCs/>
                <w:lang w:eastAsia="zh-CN"/>
              </w:rPr>
            </w:pPr>
            <w:r w:rsidRPr="00F23E32">
              <w:rPr>
                <w:lang w:eastAsia="zh-CN"/>
              </w:rPr>
              <w:t>3.21</w:t>
            </w:r>
          </w:p>
        </w:tc>
        <w:tc>
          <w:tcPr>
            <w:tcW w:w="638" w:type="dxa"/>
            <w:noWrap/>
            <w:vAlign w:val="center"/>
            <w:hideMark/>
          </w:tcPr>
          <w:p w14:paraId="63F9E9FF" w14:textId="77777777" w:rsidR="00056B9F" w:rsidRPr="00F23E32" w:rsidRDefault="00056B9F" w:rsidP="00C3236C">
            <w:pPr>
              <w:rPr>
                <w:bCs/>
                <w:lang w:eastAsia="zh-CN"/>
              </w:rPr>
            </w:pPr>
            <w:r w:rsidRPr="00F23E32">
              <w:rPr>
                <w:lang w:eastAsia="zh-CN"/>
              </w:rPr>
              <w:t>3.38</w:t>
            </w:r>
          </w:p>
        </w:tc>
        <w:tc>
          <w:tcPr>
            <w:tcW w:w="638" w:type="dxa"/>
            <w:noWrap/>
            <w:vAlign w:val="center"/>
            <w:hideMark/>
          </w:tcPr>
          <w:p w14:paraId="0592D806" w14:textId="77777777" w:rsidR="00056B9F" w:rsidRPr="00F23E32" w:rsidRDefault="00056B9F" w:rsidP="00C3236C">
            <w:pPr>
              <w:rPr>
                <w:bCs/>
                <w:lang w:eastAsia="zh-CN"/>
              </w:rPr>
            </w:pPr>
            <w:r w:rsidRPr="00F23E32">
              <w:rPr>
                <w:lang w:eastAsia="zh-CN"/>
              </w:rPr>
              <w:t>3.77</w:t>
            </w:r>
          </w:p>
        </w:tc>
        <w:tc>
          <w:tcPr>
            <w:tcW w:w="638" w:type="dxa"/>
            <w:noWrap/>
            <w:vAlign w:val="center"/>
            <w:hideMark/>
          </w:tcPr>
          <w:p w14:paraId="6D75FF5F" w14:textId="77777777" w:rsidR="00056B9F" w:rsidRPr="00F23E32" w:rsidRDefault="00056B9F" w:rsidP="00C3236C">
            <w:pPr>
              <w:rPr>
                <w:bCs/>
                <w:lang w:eastAsia="zh-CN"/>
              </w:rPr>
            </w:pPr>
            <w:r w:rsidRPr="00F23E32">
              <w:rPr>
                <w:lang w:eastAsia="zh-CN"/>
              </w:rPr>
              <w:t>4.15</w:t>
            </w:r>
          </w:p>
        </w:tc>
        <w:tc>
          <w:tcPr>
            <w:tcW w:w="638" w:type="dxa"/>
            <w:noWrap/>
            <w:vAlign w:val="center"/>
            <w:hideMark/>
          </w:tcPr>
          <w:p w14:paraId="62D2CB42" w14:textId="77777777" w:rsidR="00056B9F" w:rsidRPr="00F23E32" w:rsidRDefault="00056B9F" w:rsidP="00C3236C">
            <w:pPr>
              <w:rPr>
                <w:bCs/>
                <w:lang w:eastAsia="zh-CN"/>
              </w:rPr>
            </w:pPr>
            <w:r w:rsidRPr="00F23E32">
              <w:rPr>
                <w:lang w:eastAsia="zh-CN"/>
              </w:rPr>
              <w:t>4.5</w:t>
            </w:r>
          </w:p>
        </w:tc>
        <w:tc>
          <w:tcPr>
            <w:tcW w:w="638" w:type="dxa"/>
            <w:noWrap/>
            <w:vAlign w:val="center"/>
            <w:hideMark/>
          </w:tcPr>
          <w:p w14:paraId="4BCC849C" w14:textId="77777777" w:rsidR="00056B9F" w:rsidRPr="00F23E32" w:rsidRDefault="00056B9F" w:rsidP="00C3236C">
            <w:pPr>
              <w:rPr>
                <w:bCs/>
                <w:lang w:eastAsia="zh-CN"/>
              </w:rPr>
            </w:pPr>
            <w:r w:rsidRPr="00F23E32">
              <w:rPr>
                <w:lang w:eastAsia="zh-CN"/>
              </w:rPr>
              <w:t>4.64</w:t>
            </w:r>
          </w:p>
        </w:tc>
        <w:tc>
          <w:tcPr>
            <w:tcW w:w="638" w:type="dxa"/>
            <w:noWrap/>
            <w:vAlign w:val="center"/>
            <w:hideMark/>
          </w:tcPr>
          <w:p w14:paraId="00082227" w14:textId="77777777" w:rsidR="00056B9F" w:rsidRPr="00F23E32" w:rsidRDefault="00056B9F" w:rsidP="00C3236C">
            <w:pPr>
              <w:rPr>
                <w:bCs/>
                <w:lang w:eastAsia="zh-CN"/>
              </w:rPr>
            </w:pPr>
            <w:r w:rsidRPr="00F23E32">
              <w:rPr>
                <w:lang w:eastAsia="zh-CN"/>
              </w:rPr>
              <w:t>4.76</w:t>
            </w:r>
          </w:p>
        </w:tc>
        <w:tc>
          <w:tcPr>
            <w:tcW w:w="638" w:type="dxa"/>
            <w:noWrap/>
            <w:vAlign w:val="center"/>
            <w:hideMark/>
          </w:tcPr>
          <w:p w14:paraId="5312DE9A" w14:textId="77777777" w:rsidR="00056B9F" w:rsidRPr="00F23E32" w:rsidRDefault="00056B9F" w:rsidP="00C3236C">
            <w:pPr>
              <w:rPr>
                <w:bCs/>
                <w:lang w:eastAsia="zh-CN"/>
              </w:rPr>
            </w:pPr>
            <w:r w:rsidRPr="00F23E32">
              <w:rPr>
                <w:lang w:eastAsia="zh-CN"/>
              </w:rPr>
              <w:t>4.27</w:t>
            </w:r>
          </w:p>
        </w:tc>
      </w:tr>
      <w:tr w:rsidR="00056B9F" w:rsidRPr="00F23E32" w14:paraId="6DAB3FC5" w14:textId="77777777" w:rsidTr="00F23E32">
        <w:trPr>
          <w:cantSplit/>
          <w:trHeight w:val="292"/>
        </w:trPr>
        <w:tc>
          <w:tcPr>
            <w:tcW w:w="1240" w:type="dxa"/>
            <w:noWrap/>
            <w:vAlign w:val="bottom"/>
            <w:hideMark/>
          </w:tcPr>
          <w:p w14:paraId="1475D858" w14:textId="77777777" w:rsidR="00056B9F" w:rsidRPr="00F23E32" w:rsidRDefault="00056B9F" w:rsidP="00C3236C">
            <w:pPr>
              <w:rPr>
                <w:lang w:eastAsia="zh-CN"/>
              </w:rPr>
            </w:pPr>
          </w:p>
        </w:tc>
        <w:tc>
          <w:tcPr>
            <w:tcW w:w="742" w:type="dxa"/>
            <w:vAlign w:val="center"/>
            <w:hideMark/>
          </w:tcPr>
          <w:p w14:paraId="07F9553B"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034760D3"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645A2E74" w14:textId="77777777" w:rsidR="00056B9F" w:rsidRPr="00F23E32" w:rsidRDefault="00056B9F" w:rsidP="00C3236C">
            <w:pPr>
              <w:rPr>
                <w:bCs/>
                <w:lang w:eastAsia="zh-CN"/>
              </w:rPr>
            </w:pPr>
            <w:r w:rsidRPr="00F23E32">
              <w:rPr>
                <w:lang w:eastAsia="zh-CN"/>
              </w:rPr>
              <w:t>2.61</w:t>
            </w:r>
          </w:p>
        </w:tc>
        <w:tc>
          <w:tcPr>
            <w:tcW w:w="638" w:type="dxa"/>
            <w:noWrap/>
            <w:vAlign w:val="center"/>
            <w:hideMark/>
          </w:tcPr>
          <w:p w14:paraId="72B513FF" w14:textId="77777777" w:rsidR="00056B9F" w:rsidRPr="00F23E32" w:rsidRDefault="00056B9F" w:rsidP="00C3236C">
            <w:pPr>
              <w:rPr>
                <w:bCs/>
                <w:lang w:eastAsia="zh-CN"/>
              </w:rPr>
            </w:pPr>
            <w:r w:rsidRPr="00F23E32">
              <w:rPr>
                <w:lang w:eastAsia="zh-CN"/>
              </w:rPr>
              <w:t>2.99</w:t>
            </w:r>
          </w:p>
        </w:tc>
        <w:tc>
          <w:tcPr>
            <w:tcW w:w="638" w:type="dxa"/>
            <w:noWrap/>
            <w:vAlign w:val="center"/>
            <w:hideMark/>
          </w:tcPr>
          <w:p w14:paraId="27CD1825" w14:textId="77777777" w:rsidR="00056B9F" w:rsidRPr="00F23E32" w:rsidRDefault="00056B9F" w:rsidP="00C3236C">
            <w:pPr>
              <w:rPr>
                <w:bCs/>
                <w:lang w:eastAsia="zh-CN"/>
              </w:rPr>
            </w:pPr>
            <w:r w:rsidRPr="00F23E32">
              <w:rPr>
                <w:lang w:eastAsia="zh-CN"/>
              </w:rPr>
              <w:t>3.26</w:t>
            </w:r>
          </w:p>
        </w:tc>
        <w:tc>
          <w:tcPr>
            <w:tcW w:w="638" w:type="dxa"/>
            <w:noWrap/>
            <w:vAlign w:val="center"/>
            <w:hideMark/>
          </w:tcPr>
          <w:p w14:paraId="02241CAF" w14:textId="77777777" w:rsidR="00056B9F" w:rsidRPr="00F23E32" w:rsidRDefault="00056B9F" w:rsidP="00C3236C">
            <w:pPr>
              <w:rPr>
                <w:bCs/>
                <w:lang w:eastAsia="zh-CN"/>
              </w:rPr>
            </w:pPr>
            <w:r w:rsidRPr="00F23E32">
              <w:rPr>
                <w:lang w:eastAsia="zh-CN"/>
              </w:rPr>
              <w:t>3.39</w:t>
            </w:r>
          </w:p>
        </w:tc>
        <w:tc>
          <w:tcPr>
            <w:tcW w:w="638" w:type="dxa"/>
            <w:noWrap/>
            <w:vAlign w:val="center"/>
            <w:hideMark/>
          </w:tcPr>
          <w:p w14:paraId="3E6D25DD" w14:textId="77777777" w:rsidR="00056B9F" w:rsidRPr="00F23E32" w:rsidRDefault="00056B9F" w:rsidP="00C3236C">
            <w:pPr>
              <w:rPr>
                <w:bCs/>
                <w:lang w:eastAsia="zh-CN"/>
              </w:rPr>
            </w:pPr>
            <w:r w:rsidRPr="00F23E32">
              <w:rPr>
                <w:lang w:eastAsia="zh-CN"/>
              </w:rPr>
              <w:t>3.11</w:t>
            </w:r>
          </w:p>
        </w:tc>
        <w:tc>
          <w:tcPr>
            <w:tcW w:w="638" w:type="dxa"/>
            <w:noWrap/>
            <w:vAlign w:val="center"/>
            <w:hideMark/>
          </w:tcPr>
          <w:p w14:paraId="7C526347" w14:textId="77777777" w:rsidR="00056B9F" w:rsidRPr="00F23E32" w:rsidRDefault="00056B9F" w:rsidP="00C3236C">
            <w:pPr>
              <w:rPr>
                <w:bCs/>
                <w:lang w:eastAsia="zh-CN"/>
              </w:rPr>
            </w:pPr>
            <w:r w:rsidRPr="00F23E32">
              <w:rPr>
                <w:lang w:eastAsia="zh-CN"/>
              </w:rPr>
              <w:t>2.92</w:t>
            </w:r>
          </w:p>
        </w:tc>
        <w:tc>
          <w:tcPr>
            <w:tcW w:w="638" w:type="dxa"/>
            <w:noWrap/>
            <w:vAlign w:val="center"/>
            <w:hideMark/>
          </w:tcPr>
          <w:p w14:paraId="7FB7A362"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4303EBE6" w14:textId="77777777" w:rsidR="00056B9F" w:rsidRPr="00F23E32" w:rsidRDefault="00056B9F" w:rsidP="00C3236C">
            <w:pPr>
              <w:rPr>
                <w:bCs/>
                <w:lang w:eastAsia="zh-CN"/>
              </w:rPr>
            </w:pPr>
            <w:r w:rsidRPr="00F23E32">
              <w:rPr>
                <w:lang w:eastAsia="zh-CN"/>
              </w:rPr>
              <w:t>3.08</w:t>
            </w:r>
          </w:p>
        </w:tc>
        <w:tc>
          <w:tcPr>
            <w:tcW w:w="638" w:type="dxa"/>
            <w:noWrap/>
            <w:vAlign w:val="center"/>
            <w:hideMark/>
          </w:tcPr>
          <w:p w14:paraId="087DB5CB" w14:textId="77777777" w:rsidR="00056B9F" w:rsidRPr="00F23E32" w:rsidRDefault="00056B9F" w:rsidP="00C3236C">
            <w:pPr>
              <w:rPr>
                <w:bCs/>
                <w:lang w:eastAsia="zh-CN"/>
              </w:rPr>
            </w:pPr>
            <w:r w:rsidRPr="00F23E32">
              <w:rPr>
                <w:lang w:eastAsia="zh-CN"/>
              </w:rPr>
              <w:t>2.98</w:t>
            </w:r>
          </w:p>
        </w:tc>
        <w:tc>
          <w:tcPr>
            <w:tcW w:w="638" w:type="dxa"/>
            <w:noWrap/>
            <w:vAlign w:val="center"/>
            <w:hideMark/>
          </w:tcPr>
          <w:p w14:paraId="59B3DB0D" w14:textId="77777777" w:rsidR="00056B9F" w:rsidRPr="00F23E32" w:rsidRDefault="00056B9F" w:rsidP="00C3236C">
            <w:pPr>
              <w:rPr>
                <w:bCs/>
                <w:lang w:eastAsia="zh-CN"/>
              </w:rPr>
            </w:pPr>
            <w:r w:rsidRPr="00F23E32">
              <w:rPr>
                <w:lang w:eastAsia="zh-CN"/>
              </w:rPr>
              <w:t>2.75</w:t>
            </w:r>
          </w:p>
        </w:tc>
        <w:tc>
          <w:tcPr>
            <w:tcW w:w="638" w:type="dxa"/>
            <w:noWrap/>
            <w:vAlign w:val="center"/>
            <w:hideMark/>
          </w:tcPr>
          <w:p w14:paraId="63E7654D"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3F26242C" w14:textId="77777777" w:rsidR="00056B9F" w:rsidRPr="00F23E32" w:rsidRDefault="00056B9F" w:rsidP="00C3236C">
            <w:pPr>
              <w:rPr>
                <w:bCs/>
                <w:lang w:eastAsia="zh-CN"/>
              </w:rPr>
            </w:pPr>
            <w:r w:rsidRPr="00F23E32">
              <w:rPr>
                <w:lang w:eastAsia="zh-CN"/>
              </w:rPr>
              <w:t>2.48</w:t>
            </w:r>
          </w:p>
        </w:tc>
        <w:tc>
          <w:tcPr>
            <w:tcW w:w="638" w:type="dxa"/>
            <w:noWrap/>
            <w:vAlign w:val="center"/>
            <w:hideMark/>
          </w:tcPr>
          <w:p w14:paraId="354686B9" w14:textId="77777777" w:rsidR="00056B9F" w:rsidRPr="00F23E32" w:rsidRDefault="00056B9F" w:rsidP="00C3236C">
            <w:pPr>
              <w:rPr>
                <w:bCs/>
                <w:lang w:eastAsia="zh-CN"/>
              </w:rPr>
            </w:pPr>
            <w:r w:rsidRPr="00F23E32">
              <w:rPr>
                <w:lang w:eastAsia="zh-CN"/>
              </w:rPr>
              <w:t>2.93</w:t>
            </w:r>
          </w:p>
        </w:tc>
      </w:tr>
      <w:tr w:rsidR="00056B9F" w:rsidRPr="00F23E32" w14:paraId="3B97AC25" w14:textId="77777777" w:rsidTr="00F23E32">
        <w:trPr>
          <w:cantSplit/>
          <w:trHeight w:val="292"/>
        </w:trPr>
        <w:tc>
          <w:tcPr>
            <w:tcW w:w="1240" w:type="dxa"/>
            <w:noWrap/>
            <w:vAlign w:val="bottom"/>
            <w:hideMark/>
          </w:tcPr>
          <w:p w14:paraId="5DBA5D3A" w14:textId="77777777" w:rsidR="00056B9F" w:rsidRPr="00F23E32" w:rsidRDefault="00056B9F" w:rsidP="00C3236C">
            <w:pPr>
              <w:rPr>
                <w:bCs/>
                <w:lang w:eastAsia="zh-CN"/>
              </w:rPr>
            </w:pPr>
            <w:r w:rsidRPr="00F23E32">
              <w:rPr>
                <w:lang w:eastAsia="zh-CN"/>
              </w:rPr>
              <w:t>Hobart</w:t>
            </w:r>
          </w:p>
        </w:tc>
        <w:tc>
          <w:tcPr>
            <w:tcW w:w="742" w:type="dxa"/>
            <w:vAlign w:val="center"/>
            <w:hideMark/>
          </w:tcPr>
          <w:p w14:paraId="5197733B"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3A2C6D42" w14:textId="77777777" w:rsidR="00056B9F" w:rsidRPr="00F23E32" w:rsidRDefault="00056B9F" w:rsidP="00C3236C">
            <w:pPr>
              <w:rPr>
                <w:lang w:eastAsia="zh-CN"/>
              </w:rPr>
            </w:pPr>
            <w:r w:rsidRPr="00F23E32">
              <w:rPr>
                <w:lang w:eastAsia="zh-CN"/>
              </w:rPr>
              <w:t>0</w:t>
            </w:r>
          </w:p>
        </w:tc>
        <w:tc>
          <w:tcPr>
            <w:tcW w:w="638" w:type="dxa"/>
            <w:noWrap/>
            <w:vAlign w:val="center"/>
            <w:hideMark/>
          </w:tcPr>
          <w:p w14:paraId="55685A1D" w14:textId="77777777" w:rsidR="00056B9F" w:rsidRPr="00F23E32" w:rsidRDefault="00056B9F" w:rsidP="00C3236C">
            <w:pPr>
              <w:rPr>
                <w:bCs/>
                <w:lang w:eastAsia="zh-CN"/>
              </w:rPr>
            </w:pPr>
            <w:r w:rsidRPr="00F23E32">
              <w:rPr>
                <w:lang w:eastAsia="zh-CN"/>
              </w:rPr>
              <w:t>5.78</w:t>
            </w:r>
          </w:p>
        </w:tc>
        <w:tc>
          <w:tcPr>
            <w:tcW w:w="638" w:type="dxa"/>
            <w:noWrap/>
            <w:vAlign w:val="center"/>
            <w:hideMark/>
          </w:tcPr>
          <w:p w14:paraId="1F55DBE9" w14:textId="77777777" w:rsidR="00056B9F" w:rsidRPr="00F23E32" w:rsidRDefault="00056B9F" w:rsidP="00C3236C">
            <w:pPr>
              <w:rPr>
                <w:bCs/>
                <w:lang w:eastAsia="zh-CN"/>
              </w:rPr>
            </w:pPr>
            <w:r w:rsidRPr="00F23E32">
              <w:rPr>
                <w:lang w:eastAsia="zh-CN"/>
              </w:rPr>
              <w:t>5.18</w:t>
            </w:r>
          </w:p>
        </w:tc>
        <w:tc>
          <w:tcPr>
            <w:tcW w:w="638" w:type="dxa"/>
            <w:noWrap/>
            <w:vAlign w:val="center"/>
            <w:hideMark/>
          </w:tcPr>
          <w:p w14:paraId="3BE23729" w14:textId="77777777" w:rsidR="00056B9F" w:rsidRPr="00F23E32" w:rsidRDefault="00056B9F" w:rsidP="00C3236C">
            <w:pPr>
              <w:rPr>
                <w:bCs/>
                <w:lang w:eastAsia="zh-CN"/>
              </w:rPr>
            </w:pPr>
            <w:r w:rsidRPr="00F23E32">
              <w:rPr>
                <w:lang w:eastAsia="zh-CN"/>
              </w:rPr>
              <w:t>3.92</w:t>
            </w:r>
          </w:p>
        </w:tc>
        <w:tc>
          <w:tcPr>
            <w:tcW w:w="638" w:type="dxa"/>
            <w:noWrap/>
            <w:vAlign w:val="center"/>
            <w:hideMark/>
          </w:tcPr>
          <w:p w14:paraId="706AFE9A" w14:textId="77777777" w:rsidR="00056B9F" w:rsidRPr="00F23E32" w:rsidRDefault="00056B9F" w:rsidP="00C3236C">
            <w:pPr>
              <w:rPr>
                <w:bCs/>
                <w:lang w:eastAsia="zh-CN"/>
              </w:rPr>
            </w:pPr>
            <w:r w:rsidRPr="00F23E32">
              <w:rPr>
                <w:lang w:eastAsia="zh-CN"/>
              </w:rPr>
              <w:t>2.61</w:t>
            </w:r>
          </w:p>
        </w:tc>
        <w:tc>
          <w:tcPr>
            <w:tcW w:w="638" w:type="dxa"/>
            <w:noWrap/>
            <w:vAlign w:val="center"/>
            <w:hideMark/>
          </w:tcPr>
          <w:p w14:paraId="53B64A90" w14:textId="77777777" w:rsidR="00056B9F" w:rsidRPr="00F23E32" w:rsidRDefault="00056B9F" w:rsidP="00C3236C">
            <w:pPr>
              <w:rPr>
                <w:bCs/>
                <w:lang w:eastAsia="zh-CN"/>
              </w:rPr>
            </w:pPr>
            <w:r w:rsidRPr="00F23E32">
              <w:rPr>
                <w:lang w:eastAsia="zh-CN"/>
              </w:rPr>
              <w:t>1.8</w:t>
            </w:r>
          </w:p>
        </w:tc>
        <w:tc>
          <w:tcPr>
            <w:tcW w:w="638" w:type="dxa"/>
            <w:noWrap/>
            <w:vAlign w:val="center"/>
            <w:hideMark/>
          </w:tcPr>
          <w:p w14:paraId="13575074" w14:textId="77777777" w:rsidR="00056B9F" w:rsidRPr="00F23E32" w:rsidRDefault="00056B9F" w:rsidP="00C3236C">
            <w:pPr>
              <w:rPr>
                <w:bCs/>
                <w:lang w:eastAsia="zh-CN"/>
              </w:rPr>
            </w:pPr>
            <w:r w:rsidRPr="00F23E32">
              <w:rPr>
                <w:lang w:eastAsia="zh-CN"/>
              </w:rPr>
              <w:t>1.46</w:t>
            </w:r>
          </w:p>
        </w:tc>
        <w:tc>
          <w:tcPr>
            <w:tcW w:w="638" w:type="dxa"/>
            <w:noWrap/>
            <w:vAlign w:val="center"/>
            <w:hideMark/>
          </w:tcPr>
          <w:p w14:paraId="17B63953" w14:textId="77777777" w:rsidR="00056B9F" w:rsidRPr="00F23E32" w:rsidRDefault="00056B9F" w:rsidP="00C3236C">
            <w:pPr>
              <w:rPr>
                <w:bCs/>
                <w:lang w:eastAsia="zh-CN"/>
              </w:rPr>
            </w:pPr>
            <w:r w:rsidRPr="00F23E32">
              <w:rPr>
                <w:lang w:eastAsia="zh-CN"/>
              </w:rPr>
              <w:t>1.62</w:t>
            </w:r>
          </w:p>
        </w:tc>
        <w:tc>
          <w:tcPr>
            <w:tcW w:w="638" w:type="dxa"/>
            <w:noWrap/>
            <w:vAlign w:val="center"/>
            <w:hideMark/>
          </w:tcPr>
          <w:p w14:paraId="44C1EE0F" w14:textId="77777777" w:rsidR="00056B9F" w:rsidRPr="00F23E32" w:rsidRDefault="00056B9F" w:rsidP="00C3236C">
            <w:pPr>
              <w:rPr>
                <w:bCs/>
                <w:lang w:eastAsia="zh-CN"/>
              </w:rPr>
            </w:pPr>
            <w:r w:rsidRPr="00F23E32">
              <w:rPr>
                <w:lang w:eastAsia="zh-CN"/>
              </w:rPr>
              <w:t>2.33</w:t>
            </w:r>
          </w:p>
        </w:tc>
        <w:tc>
          <w:tcPr>
            <w:tcW w:w="638" w:type="dxa"/>
            <w:noWrap/>
            <w:vAlign w:val="center"/>
            <w:hideMark/>
          </w:tcPr>
          <w:p w14:paraId="5ED6852C" w14:textId="77777777" w:rsidR="00056B9F" w:rsidRPr="00F23E32" w:rsidRDefault="00056B9F" w:rsidP="00C3236C">
            <w:pPr>
              <w:rPr>
                <w:bCs/>
                <w:lang w:eastAsia="zh-CN"/>
              </w:rPr>
            </w:pPr>
            <w:r w:rsidRPr="00F23E32">
              <w:rPr>
                <w:lang w:eastAsia="zh-CN"/>
              </w:rPr>
              <w:t>3.39</w:t>
            </w:r>
          </w:p>
        </w:tc>
        <w:tc>
          <w:tcPr>
            <w:tcW w:w="638" w:type="dxa"/>
            <w:noWrap/>
            <w:vAlign w:val="center"/>
            <w:hideMark/>
          </w:tcPr>
          <w:p w14:paraId="66BFCD03" w14:textId="77777777" w:rsidR="00056B9F" w:rsidRPr="00F23E32" w:rsidRDefault="00056B9F" w:rsidP="00C3236C">
            <w:pPr>
              <w:rPr>
                <w:bCs/>
                <w:lang w:eastAsia="zh-CN"/>
              </w:rPr>
            </w:pPr>
            <w:r w:rsidRPr="00F23E32">
              <w:rPr>
                <w:lang w:eastAsia="zh-CN"/>
              </w:rPr>
              <w:t>4.62</w:t>
            </w:r>
          </w:p>
        </w:tc>
        <w:tc>
          <w:tcPr>
            <w:tcW w:w="638" w:type="dxa"/>
            <w:noWrap/>
            <w:vAlign w:val="center"/>
            <w:hideMark/>
          </w:tcPr>
          <w:p w14:paraId="6728D8BC" w14:textId="77777777" w:rsidR="00056B9F" w:rsidRPr="00F23E32" w:rsidRDefault="00056B9F" w:rsidP="00C3236C">
            <w:pPr>
              <w:rPr>
                <w:bCs/>
                <w:lang w:eastAsia="zh-CN"/>
              </w:rPr>
            </w:pPr>
            <w:r w:rsidRPr="00F23E32">
              <w:rPr>
                <w:lang w:eastAsia="zh-CN"/>
              </w:rPr>
              <w:t>5.52</w:t>
            </w:r>
          </w:p>
        </w:tc>
        <w:tc>
          <w:tcPr>
            <w:tcW w:w="638" w:type="dxa"/>
            <w:noWrap/>
            <w:vAlign w:val="center"/>
            <w:hideMark/>
          </w:tcPr>
          <w:p w14:paraId="250F8CAD" w14:textId="77777777" w:rsidR="00056B9F" w:rsidRPr="00F23E32" w:rsidRDefault="00056B9F" w:rsidP="00C3236C">
            <w:pPr>
              <w:rPr>
                <w:lang w:eastAsia="zh-CN"/>
              </w:rPr>
            </w:pPr>
            <w:r w:rsidRPr="00F23E32">
              <w:rPr>
                <w:lang w:eastAsia="zh-CN"/>
              </w:rPr>
              <w:t>6</w:t>
            </w:r>
          </w:p>
        </w:tc>
        <w:tc>
          <w:tcPr>
            <w:tcW w:w="638" w:type="dxa"/>
            <w:noWrap/>
            <w:vAlign w:val="center"/>
            <w:hideMark/>
          </w:tcPr>
          <w:p w14:paraId="60947D4C" w14:textId="77777777" w:rsidR="00056B9F" w:rsidRPr="00F23E32" w:rsidRDefault="00056B9F" w:rsidP="00C3236C">
            <w:pPr>
              <w:rPr>
                <w:bCs/>
                <w:lang w:eastAsia="zh-CN"/>
              </w:rPr>
            </w:pPr>
            <w:r w:rsidRPr="00F23E32">
              <w:rPr>
                <w:lang w:eastAsia="zh-CN"/>
              </w:rPr>
              <w:t>3.68</w:t>
            </w:r>
          </w:p>
        </w:tc>
      </w:tr>
      <w:tr w:rsidR="00056B9F" w:rsidRPr="00F23E32" w14:paraId="32F4230E" w14:textId="77777777" w:rsidTr="00F23E32">
        <w:trPr>
          <w:cantSplit/>
          <w:trHeight w:val="292"/>
        </w:trPr>
        <w:tc>
          <w:tcPr>
            <w:tcW w:w="1240" w:type="dxa"/>
            <w:noWrap/>
            <w:vAlign w:val="bottom"/>
            <w:hideMark/>
          </w:tcPr>
          <w:p w14:paraId="44B3D19F" w14:textId="77777777" w:rsidR="00056B9F" w:rsidRPr="00F23E32" w:rsidRDefault="00056B9F" w:rsidP="00C3236C">
            <w:pPr>
              <w:rPr>
                <w:lang w:eastAsia="zh-CN"/>
              </w:rPr>
            </w:pPr>
          </w:p>
        </w:tc>
        <w:tc>
          <w:tcPr>
            <w:tcW w:w="742" w:type="dxa"/>
            <w:vAlign w:val="center"/>
            <w:hideMark/>
          </w:tcPr>
          <w:p w14:paraId="417D93DC" w14:textId="77777777" w:rsidR="00056B9F" w:rsidRPr="00F23E32" w:rsidRDefault="00056B9F" w:rsidP="00C3236C">
            <w:pPr>
              <w:rPr>
                <w:bCs/>
                <w:lang w:eastAsia="zh-CN"/>
              </w:rPr>
            </w:pPr>
            <w:r w:rsidRPr="00F23E32">
              <w:rPr>
                <w:lang w:eastAsia="zh-CN"/>
              </w:rPr>
              <w:t>Tilt 27</w:t>
            </w:r>
          </w:p>
        </w:tc>
        <w:tc>
          <w:tcPr>
            <w:tcW w:w="450" w:type="dxa"/>
            <w:vAlign w:val="center"/>
            <w:hideMark/>
          </w:tcPr>
          <w:p w14:paraId="099E2343"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12BB67A2" w14:textId="77777777" w:rsidR="00056B9F" w:rsidRPr="00F23E32" w:rsidRDefault="00056B9F" w:rsidP="00C3236C">
            <w:pPr>
              <w:rPr>
                <w:bCs/>
                <w:lang w:eastAsia="zh-CN"/>
              </w:rPr>
            </w:pPr>
            <w:r w:rsidRPr="00F23E32">
              <w:rPr>
                <w:lang w:eastAsia="zh-CN"/>
              </w:rPr>
              <w:t>5.68</w:t>
            </w:r>
          </w:p>
        </w:tc>
        <w:tc>
          <w:tcPr>
            <w:tcW w:w="638" w:type="dxa"/>
            <w:noWrap/>
            <w:vAlign w:val="center"/>
            <w:hideMark/>
          </w:tcPr>
          <w:p w14:paraId="3A835E5C" w14:textId="77777777" w:rsidR="00056B9F" w:rsidRPr="00F23E32" w:rsidRDefault="00056B9F" w:rsidP="00C3236C">
            <w:pPr>
              <w:rPr>
                <w:bCs/>
                <w:lang w:eastAsia="zh-CN"/>
              </w:rPr>
            </w:pPr>
            <w:r w:rsidRPr="00F23E32">
              <w:rPr>
                <w:lang w:eastAsia="zh-CN"/>
              </w:rPr>
              <w:t>5.4</w:t>
            </w:r>
          </w:p>
        </w:tc>
        <w:tc>
          <w:tcPr>
            <w:tcW w:w="638" w:type="dxa"/>
            <w:noWrap/>
            <w:vAlign w:val="center"/>
            <w:hideMark/>
          </w:tcPr>
          <w:p w14:paraId="5CC7C537" w14:textId="77777777" w:rsidR="00056B9F" w:rsidRPr="00F23E32" w:rsidRDefault="00056B9F" w:rsidP="00C3236C">
            <w:pPr>
              <w:rPr>
                <w:bCs/>
                <w:lang w:eastAsia="zh-CN"/>
              </w:rPr>
            </w:pPr>
            <w:r w:rsidRPr="00F23E32">
              <w:rPr>
                <w:lang w:eastAsia="zh-CN"/>
              </w:rPr>
              <w:t>4.51</w:t>
            </w:r>
          </w:p>
        </w:tc>
        <w:tc>
          <w:tcPr>
            <w:tcW w:w="638" w:type="dxa"/>
            <w:noWrap/>
            <w:vAlign w:val="center"/>
            <w:hideMark/>
          </w:tcPr>
          <w:p w14:paraId="76E5A7FE" w14:textId="77777777" w:rsidR="00056B9F" w:rsidRPr="00F23E32" w:rsidRDefault="00056B9F" w:rsidP="00C3236C">
            <w:pPr>
              <w:rPr>
                <w:bCs/>
                <w:lang w:eastAsia="zh-CN"/>
              </w:rPr>
            </w:pPr>
            <w:r w:rsidRPr="00F23E32">
              <w:rPr>
                <w:lang w:eastAsia="zh-CN"/>
              </w:rPr>
              <w:t>3.39</w:t>
            </w:r>
          </w:p>
        </w:tc>
        <w:tc>
          <w:tcPr>
            <w:tcW w:w="638" w:type="dxa"/>
            <w:noWrap/>
            <w:vAlign w:val="center"/>
            <w:hideMark/>
          </w:tcPr>
          <w:p w14:paraId="636AB362" w14:textId="77777777" w:rsidR="00056B9F" w:rsidRPr="00F23E32" w:rsidRDefault="00056B9F" w:rsidP="00C3236C">
            <w:pPr>
              <w:rPr>
                <w:bCs/>
                <w:lang w:eastAsia="zh-CN"/>
              </w:rPr>
            </w:pPr>
            <w:r w:rsidRPr="00F23E32">
              <w:rPr>
                <w:lang w:eastAsia="zh-CN"/>
              </w:rPr>
              <w:t>2.71</w:t>
            </w:r>
          </w:p>
        </w:tc>
        <w:tc>
          <w:tcPr>
            <w:tcW w:w="638" w:type="dxa"/>
            <w:noWrap/>
            <w:vAlign w:val="center"/>
            <w:hideMark/>
          </w:tcPr>
          <w:p w14:paraId="0F70970A" w14:textId="77777777" w:rsidR="00056B9F" w:rsidRPr="00F23E32" w:rsidRDefault="00056B9F" w:rsidP="00C3236C">
            <w:pPr>
              <w:rPr>
                <w:bCs/>
                <w:lang w:eastAsia="zh-CN"/>
              </w:rPr>
            </w:pPr>
            <w:r w:rsidRPr="00F23E32">
              <w:rPr>
                <w:lang w:eastAsia="zh-CN"/>
              </w:rPr>
              <w:t>2.44</w:t>
            </w:r>
          </w:p>
        </w:tc>
        <w:tc>
          <w:tcPr>
            <w:tcW w:w="638" w:type="dxa"/>
            <w:noWrap/>
            <w:vAlign w:val="center"/>
            <w:hideMark/>
          </w:tcPr>
          <w:p w14:paraId="6D5F0557" w14:textId="77777777" w:rsidR="00056B9F" w:rsidRPr="00F23E32" w:rsidRDefault="00056B9F" w:rsidP="00C3236C">
            <w:pPr>
              <w:rPr>
                <w:bCs/>
                <w:lang w:eastAsia="zh-CN"/>
              </w:rPr>
            </w:pPr>
            <w:r w:rsidRPr="00F23E32">
              <w:rPr>
                <w:lang w:eastAsia="zh-CN"/>
              </w:rPr>
              <w:t>2.59</w:t>
            </w:r>
          </w:p>
        </w:tc>
        <w:tc>
          <w:tcPr>
            <w:tcW w:w="638" w:type="dxa"/>
            <w:noWrap/>
            <w:vAlign w:val="center"/>
            <w:hideMark/>
          </w:tcPr>
          <w:p w14:paraId="715CC8F9" w14:textId="77777777" w:rsidR="00056B9F" w:rsidRPr="00F23E32" w:rsidRDefault="00056B9F" w:rsidP="00C3236C">
            <w:pPr>
              <w:rPr>
                <w:bCs/>
                <w:lang w:eastAsia="zh-CN"/>
              </w:rPr>
            </w:pPr>
            <w:r w:rsidRPr="00F23E32">
              <w:rPr>
                <w:lang w:eastAsia="zh-CN"/>
              </w:rPr>
              <w:t>3.23</w:t>
            </w:r>
          </w:p>
        </w:tc>
        <w:tc>
          <w:tcPr>
            <w:tcW w:w="638" w:type="dxa"/>
            <w:noWrap/>
            <w:vAlign w:val="center"/>
            <w:hideMark/>
          </w:tcPr>
          <w:p w14:paraId="0F96E7BB" w14:textId="77777777" w:rsidR="00056B9F" w:rsidRPr="00F23E32" w:rsidRDefault="00056B9F" w:rsidP="00C3236C">
            <w:pPr>
              <w:rPr>
                <w:bCs/>
                <w:lang w:eastAsia="zh-CN"/>
              </w:rPr>
            </w:pPr>
            <w:r w:rsidRPr="00F23E32">
              <w:rPr>
                <w:lang w:eastAsia="zh-CN"/>
              </w:rPr>
              <w:t>4.08</w:t>
            </w:r>
          </w:p>
        </w:tc>
        <w:tc>
          <w:tcPr>
            <w:tcW w:w="638" w:type="dxa"/>
            <w:noWrap/>
            <w:vAlign w:val="center"/>
            <w:hideMark/>
          </w:tcPr>
          <w:p w14:paraId="2B449A5F" w14:textId="77777777" w:rsidR="00056B9F" w:rsidRPr="00F23E32" w:rsidRDefault="00056B9F" w:rsidP="00C3236C">
            <w:pPr>
              <w:rPr>
                <w:bCs/>
                <w:lang w:eastAsia="zh-CN"/>
              </w:rPr>
            </w:pPr>
            <w:r w:rsidRPr="00F23E32">
              <w:rPr>
                <w:lang w:eastAsia="zh-CN"/>
              </w:rPr>
              <w:t>4.94</w:t>
            </w:r>
          </w:p>
        </w:tc>
        <w:tc>
          <w:tcPr>
            <w:tcW w:w="638" w:type="dxa"/>
            <w:noWrap/>
            <w:vAlign w:val="center"/>
            <w:hideMark/>
          </w:tcPr>
          <w:p w14:paraId="01E2F326" w14:textId="77777777" w:rsidR="00056B9F" w:rsidRPr="00F23E32" w:rsidRDefault="00056B9F" w:rsidP="00C3236C">
            <w:pPr>
              <w:rPr>
                <w:bCs/>
                <w:lang w:eastAsia="zh-CN"/>
              </w:rPr>
            </w:pPr>
            <w:r w:rsidRPr="00F23E32">
              <w:rPr>
                <w:lang w:eastAsia="zh-CN"/>
              </w:rPr>
              <w:t>5.49</w:t>
            </w:r>
          </w:p>
        </w:tc>
        <w:tc>
          <w:tcPr>
            <w:tcW w:w="638" w:type="dxa"/>
            <w:noWrap/>
            <w:vAlign w:val="center"/>
            <w:hideMark/>
          </w:tcPr>
          <w:p w14:paraId="7A96BAF7" w14:textId="77777777" w:rsidR="00056B9F" w:rsidRPr="00F23E32" w:rsidRDefault="00056B9F" w:rsidP="00C3236C">
            <w:pPr>
              <w:rPr>
                <w:bCs/>
                <w:lang w:eastAsia="zh-CN"/>
              </w:rPr>
            </w:pPr>
            <w:r w:rsidRPr="00F23E32">
              <w:rPr>
                <w:lang w:eastAsia="zh-CN"/>
              </w:rPr>
              <w:t>5.72</w:t>
            </w:r>
          </w:p>
        </w:tc>
        <w:tc>
          <w:tcPr>
            <w:tcW w:w="638" w:type="dxa"/>
            <w:noWrap/>
            <w:vAlign w:val="center"/>
            <w:hideMark/>
          </w:tcPr>
          <w:p w14:paraId="038F7E7D" w14:textId="77777777" w:rsidR="00056B9F" w:rsidRPr="00F23E32" w:rsidRDefault="00056B9F" w:rsidP="00C3236C">
            <w:pPr>
              <w:rPr>
                <w:bCs/>
                <w:lang w:eastAsia="zh-CN"/>
              </w:rPr>
            </w:pPr>
            <w:r w:rsidRPr="00F23E32">
              <w:rPr>
                <w:lang w:eastAsia="zh-CN"/>
              </w:rPr>
              <w:t>4.18</w:t>
            </w:r>
          </w:p>
        </w:tc>
      </w:tr>
      <w:tr w:rsidR="00056B9F" w:rsidRPr="00F23E32" w14:paraId="415CB0E0" w14:textId="77777777" w:rsidTr="00F23E32">
        <w:trPr>
          <w:cantSplit/>
          <w:trHeight w:val="292"/>
        </w:trPr>
        <w:tc>
          <w:tcPr>
            <w:tcW w:w="1240" w:type="dxa"/>
            <w:noWrap/>
            <w:vAlign w:val="bottom"/>
            <w:hideMark/>
          </w:tcPr>
          <w:p w14:paraId="5AF198EA" w14:textId="77777777" w:rsidR="00056B9F" w:rsidRPr="00F23E32" w:rsidRDefault="00056B9F" w:rsidP="00C3236C">
            <w:pPr>
              <w:rPr>
                <w:lang w:eastAsia="zh-CN"/>
              </w:rPr>
            </w:pPr>
          </w:p>
        </w:tc>
        <w:tc>
          <w:tcPr>
            <w:tcW w:w="742" w:type="dxa"/>
            <w:vAlign w:val="center"/>
            <w:hideMark/>
          </w:tcPr>
          <w:p w14:paraId="01843821" w14:textId="77777777" w:rsidR="00056B9F" w:rsidRPr="00F23E32" w:rsidRDefault="00056B9F" w:rsidP="00C3236C">
            <w:pPr>
              <w:rPr>
                <w:bCs/>
                <w:lang w:eastAsia="zh-CN"/>
              </w:rPr>
            </w:pPr>
            <w:r w:rsidRPr="00F23E32">
              <w:rPr>
                <w:lang w:eastAsia="zh-CN"/>
              </w:rPr>
              <w:t>Tilt 42</w:t>
            </w:r>
          </w:p>
        </w:tc>
        <w:tc>
          <w:tcPr>
            <w:tcW w:w="450" w:type="dxa"/>
            <w:vAlign w:val="center"/>
            <w:hideMark/>
          </w:tcPr>
          <w:p w14:paraId="486A0BC6" w14:textId="77777777" w:rsidR="00056B9F" w:rsidRPr="00F23E32" w:rsidRDefault="00056B9F" w:rsidP="00C3236C">
            <w:pPr>
              <w:rPr>
                <w:bCs/>
                <w:lang w:eastAsia="zh-CN"/>
              </w:rPr>
            </w:pPr>
            <w:r w:rsidRPr="00F23E32">
              <w:rPr>
                <w:lang w:eastAsia="zh-CN"/>
              </w:rPr>
              <w:t>42</w:t>
            </w:r>
          </w:p>
        </w:tc>
        <w:tc>
          <w:tcPr>
            <w:tcW w:w="638" w:type="dxa"/>
            <w:noWrap/>
            <w:vAlign w:val="center"/>
            <w:hideMark/>
          </w:tcPr>
          <w:p w14:paraId="27529734"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267F76E4"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0300C9DF" w14:textId="77777777" w:rsidR="00056B9F" w:rsidRPr="00F23E32" w:rsidRDefault="00056B9F" w:rsidP="00C3236C">
            <w:pPr>
              <w:rPr>
                <w:bCs/>
                <w:lang w:eastAsia="zh-CN"/>
              </w:rPr>
            </w:pPr>
            <w:r w:rsidRPr="00F23E32">
              <w:rPr>
                <w:lang w:eastAsia="zh-CN"/>
              </w:rPr>
              <w:t>4.52</w:t>
            </w:r>
          </w:p>
        </w:tc>
        <w:tc>
          <w:tcPr>
            <w:tcW w:w="638" w:type="dxa"/>
            <w:noWrap/>
            <w:vAlign w:val="center"/>
            <w:hideMark/>
          </w:tcPr>
          <w:p w14:paraId="504D1699" w14:textId="77777777" w:rsidR="00056B9F" w:rsidRPr="00F23E32" w:rsidRDefault="00056B9F" w:rsidP="00C3236C">
            <w:pPr>
              <w:rPr>
                <w:bCs/>
                <w:lang w:eastAsia="zh-CN"/>
              </w:rPr>
            </w:pPr>
            <w:r w:rsidRPr="00F23E32">
              <w:rPr>
                <w:lang w:eastAsia="zh-CN"/>
              </w:rPr>
              <w:t>3.58</w:t>
            </w:r>
          </w:p>
        </w:tc>
        <w:tc>
          <w:tcPr>
            <w:tcW w:w="638" w:type="dxa"/>
            <w:noWrap/>
            <w:vAlign w:val="center"/>
            <w:hideMark/>
          </w:tcPr>
          <w:p w14:paraId="3868DA54"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298CA4D4" w14:textId="77777777" w:rsidR="00056B9F" w:rsidRPr="00F23E32" w:rsidRDefault="00056B9F" w:rsidP="00C3236C">
            <w:pPr>
              <w:rPr>
                <w:bCs/>
                <w:lang w:eastAsia="zh-CN"/>
              </w:rPr>
            </w:pPr>
            <w:r w:rsidRPr="00F23E32">
              <w:rPr>
                <w:lang w:eastAsia="zh-CN"/>
              </w:rPr>
              <w:t>2.81</w:t>
            </w:r>
          </w:p>
        </w:tc>
        <w:tc>
          <w:tcPr>
            <w:tcW w:w="638" w:type="dxa"/>
            <w:noWrap/>
            <w:vAlign w:val="center"/>
            <w:hideMark/>
          </w:tcPr>
          <w:p w14:paraId="139C2A77" w14:textId="77777777" w:rsidR="00056B9F" w:rsidRPr="00F23E32" w:rsidRDefault="00056B9F" w:rsidP="00C3236C">
            <w:pPr>
              <w:rPr>
                <w:bCs/>
                <w:lang w:eastAsia="zh-CN"/>
              </w:rPr>
            </w:pPr>
            <w:r w:rsidRPr="00F23E32">
              <w:rPr>
                <w:lang w:eastAsia="zh-CN"/>
              </w:rPr>
              <w:t>2.95</w:t>
            </w:r>
          </w:p>
        </w:tc>
        <w:tc>
          <w:tcPr>
            <w:tcW w:w="638" w:type="dxa"/>
            <w:noWrap/>
            <w:vAlign w:val="center"/>
            <w:hideMark/>
          </w:tcPr>
          <w:p w14:paraId="6915DBB6" w14:textId="77777777" w:rsidR="00056B9F" w:rsidRPr="00F23E32" w:rsidRDefault="00056B9F" w:rsidP="00C3236C">
            <w:pPr>
              <w:rPr>
                <w:bCs/>
                <w:lang w:eastAsia="zh-CN"/>
              </w:rPr>
            </w:pPr>
            <w:r w:rsidRPr="00F23E32">
              <w:rPr>
                <w:lang w:eastAsia="zh-CN"/>
              </w:rPr>
              <w:t>3.5</w:t>
            </w:r>
          </w:p>
        </w:tc>
        <w:tc>
          <w:tcPr>
            <w:tcW w:w="638" w:type="dxa"/>
            <w:noWrap/>
            <w:vAlign w:val="center"/>
            <w:hideMark/>
          </w:tcPr>
          <w:p w14:paraId="069AD613" w14:textId="77777777" w:rsidR="00056B9F" w:rsidRPr="00F23E32" w:rsidRDefault="00056B9F" w:rsidP="00C3236C">
            <w:pPr>
              <w:rPr>
                <w:bCs/>
                <w:lang w:eastAsia="zh-CN"/>
              </w:rPr>
            </w:pPr>
            <w:r w:rsidRPr="00F23E32">
              <w:rPr>
                <w:lang w:eastAsia="zh-CN"/>
              </w:rPr>
              <w:t>4.17</w:t>
            </w:r>
          </w:p>
        </w:tc>
        <w:tc>
          <w:tcPr>
            <w:tcW w:w="638" w:type="dxa"/>
            <w:noWrap/>
            <w:vAlign w:val="center"/>
            <w:hideMark/>
          </w:tcPr>
          <w:p w14:paraId="7D133B2A" w14:textId="77777777" w:rsidR="00056B9F" w:rsidRPr="00F23E32" w:rsidRDefault="00056B9F" w:rsidP="00C3236C">
            <w:pPr>
              <w:rPr>
                <w:bCs/>
                <w:lang w:eastAsia="zh-CN"/>
              </w:rPr>
            </w:pPr>
            <w:r w:rsidRPr="00F23E32">
              <w:rPr>
                <w:lang w:eastAsia="zh-CN"/>
              </w:rPr>
              <w:t>4.78</w:t>
            </w:r>
          </w:p>
        </w:tc>
        <w:tc>
          <w:tcPr>
            <w:tcW w:w="638" w:type="dxa"/>
            <w:noWrap/>
            <w:vAlign w:val="center"/>
            <w:hideMark/>
          </w:tcPr>
          <w:p w14:paraId="65D1B729" w14:textId="77777777" w:rsidR="00056B9F" w:rsidRPr="00F23E32" w:rsidRDefault="00056B9F" w:rsidP="00C3236C">
            <w:pPr>
              <w:rPr>
                <w:bCs/>
                <w:lang w:eastAsia="zh-CN"/>
              </w:rPr>
            </w:pPr>
            <w:r w:rsidRPr="00F23E32">
              <w:rPr>
                <w:lang w:eastAsia="zh-CN"/>
              </w:rPr>
              <w:t>5.12</w:t>
            </w:r>
          </w:p>
        </w:tc>
        <w:tc>
          <w:tcPr>
            <w:tcW w:w="638" w:type="dxa"/>
            <w:noWrap/>
            <w:vAlign w:val="center"/>
            <w:hideMark/>
          </w:tcPr>
          <w:p w14:paraId="396C984E"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161BBE35" w14:textId="77777777" w:rsidR="00056B9F" w:rsidRPr="00F23E32" w:rsidRDefault="00056B9F" w:rsidP="00C3236C">
            <w:pPr>
              <w:rPr>
                <w:bCs/>
                <w:lang w:eastAsia="zh-CN"/>
              </w:rPr>
            </w:pPr>
            <w:r w:rsidRPr="00F23E32">
              <w:rPr>
                <w:lang w:eastAsia="zh-CN"/>
              </w:rPr>
              <w:t>4.17</w:t>
            </w:r>
          </w:p>
        </w:tc>
      </w:tr>
      <w:tr w:rsidR="00056B9F" w:rsidRPr="00F23E32" w14:paraId="2BF6C20E" w14:textId="77777777" w:rsidTr="00F23E32">
        <w:trPr>
          <w:cantSplit/>
          <w:trHeight w:val="292"/>
        </w:trPr>
        <w:tc>
          <w:tcPr>
            <w:tcW w:w="1240" w:type="dxa"/>
            <w:noWrap/>
            <w:vAlign w:val="bottom"/>
            <w:hideMark/>
          </w:tcPr>
          <w:p w14:paraId="1BFA4F01" w14:textId="77777777" w:rsidR="00056B9F" w:rsidRPr="00F23E32" w:rsidRDefault="00056B9F" w:rsidP="00C3236C">
            <w:pPr>
              <w:rPr>
                <w:lang w:eastAsia="zh-CN"/>
              </w:rPr>
            </w:pPr>
          </w:p>
        </w:tc>
        <w:tc>
          <w:tcPr>
            <w:tcW w:w="742" w:type="dxa"/>
            <w:vAlign w:val="center"/>
            <w:hideMark/>
          </w:tcPr>
          <w:p w14:paraId="6CB593BB" w14:textId="77777777" w:rsidR="00056B9F" w:rsidRPr="00F23E32" w:rsidRDefault="00056B9F" w:rsidP="00C3236C">
            <w:pPr>
              <w:rPr>
                <w:bCs/>
                <w:lang w:eastAsia="zh-CN"/>
              </w:rPr>
            </w:pPr>
            <w:r w:rsidRPr="00F23E32">
              <w:rPr>
                <w:lang w:eastAsia="zh-CN"/>
              </w:rPr>
              <w:t>Tilt 57</w:t>
            </w:r>
          </w:p>
        </w:tc>
        <w:tc>
          <w:tcPr>
            <w:tcW w:w="450" w:type="dxa"/>
            <w:vAlign w:val="center"/>
            <w:hideMark/>
          </w:tcPr>
          <w:p w14:paraId="0CF159E2" w14:textId="77777777" w:rsidR="00056B9F" w:rsidRPr="00F23E32" w:rsidRDefault="00056B9F" w:rsidP="00C3236C">
            <w:pPr>
              <w:rPr>
                <w:bCs/>
                <w:lang w:eastAsia="zh-CN"/>
              </w:rPr>
            </w:pPr>
            <w:r w:rsidRPr="00F23E32">
              <w:rPr>
                <w:lang w:eastAsia="zh-CN"/>
              </w:rPr>
              <w:t>57</w:t>
            </w:r>
          </w:p>
        </w:tc>
        <w:tc>
          <w:tcPr>
            <w:tcW w:w="638" w:type="dxa"/>
            <w:noWrap/>
            <w:vAlign w:val="center"/>
            <w:hideMark/>
          </w:tcPr>
          <w:p w14:paraId="2211EAC7" w14:textId="77777777" w:rsidR="00056B9F" w:rsidRPr="00F23E32" w:rsidRDefault="00056B9F" w:rsidP="00C3236C">
            <w:pPr>
              <w:rPr>
                <w:bCs/>
                <w:lang w:eastAsia="zh-CN"/>
              </w:rPr>
            </w:pPr>
            <w:r w:rsidRPr="00F23E32">
              <w:rPr>
                <w:lang w:eastAsia="zh-CN"/>
              </w:rPr>
              <w:t>4.59</w:t>
            </w:r>
          </w:p>
        </w:tc>
        <w:tc>
          <w:tcPr>
            <w:tcW w:w="638" w:type="dxa"/>
            <w:noWrap/>
            <w:vAlign w:val="center"/>
            <w:hideMark/>
          </w:tcPr>
          <w:p w14:paraId="24688632" w14:textId="77777777" w:rsidR="00056B9F" w:rsidRPr="00F23E32" w:rsidRDefault="00056B9F" w:rsidP="00C3236C">
            <w:pPr>
              <w:rPr>
                <w:bCs/>
                <w:lang w:eastAsia="zh-CN"/>
              </w:rPr>
            </w:pPr>
            <w:r w:rsidRPr="00F23E32">
              <w:rPr>
                <w:lang w:eastAsia="zh-CN"/>
              </w:rPr>
              <w:t>4.67</w:t>
            </w:r>
          </w:p>
        </w:tc>
        <w:tc>
          <w:tcPr>
            <w:tcW w:w="638" w:type="dxa"/>
            <w:noWrap/>
            <w:vAlign w:val="center"/>
            <w:hideMark/>
          </w:tcPr>
          <w:p w14:paraId="58F104F4" w14:textId="77777777" w:rsidR="00056B9F" w:rsidRPr="00F23E32" w:rsidRDefault="00056B9F" w:rsidP="00C3236C">
            <w:pPr>
              <w:rPr>
                <w:bCs/>
                <w:lang w:eastAsia="zh-CN"/>
              </w:rPr>
            </w:pPr>
            <w:r w:rsidRPr="00F23E32">
              <w:rPr>
                <w:lang w:eastAsia="zh-CN"/>
              </w:rPr>
              <w:t>4.31</w:t>
            </w:r>
          </w:p>
        </w:tc>
        <w:tc>
          <w:tcPr>
            <w:tcW w:w="638" w:type="dxa"/>
            <w:noWrap/>
            <w:vAlign w:val="center"/>
            <w:hideMark/>
          </w:tcPr>
          <w:p w14:paraId="3157E7D9" w14:textId="77777777" w:rsidR="00056B9F" w:rsidRPr="00F23E32" w:rsidRDefault="00056B9F" w:rsidP="00C3236C">
            <w:pPr>
              <w:rPr>
                <w:bCs/>
                <w:lang w:eastAsia="zh-CN"/>
              </w:rPr>
            </w:pPr>
            <w:r w:rsidRPr="00F23E32">
              <w:rPr>
                <w:lang w:eastAsia="zh-CN"/>
              </w:rPr>
              <w:t>3.59</w:t>
            </w:r>
          </w:p>
        </w:tc>
        <w:tc>
          <w:tcPr>
            <w:tcW w:w="638" w:type="dxa"/>
            <w:noWrap/>
            <w:vAlign w:val="center"/>
            <w:hideMark/>
          </w:tcPr>
          <w:p w14:paraId="14663631" w14:textId="77777777" w:rsidR="00056B9F" w:rsidRPr="00F23E32" w:rsidRDefault="00056B9F" w:rsidP="00C3236C">
            <w:pPr>
              <w:rPr>
                <w:bCs/>
                <w:lang w:eastAsia="zh-CN"/>
              </w:rPr>
            </w:pPr>
            <w:r w:rsidRPr="00F23E32">
              <w:rPr>
                <w:lang w:eastAsia="zh-CN"/>
              </w:rPr>
              <w:t>3.16</w:t>
            </w:r>
          </w:p>
        </w:tc>
        <w:tc>
          <w:tcPr>
            <w:tcW w:w="638" w:type="dxa"/>
            <w:noWrap/>
            <w:vAlign w:val="center"/>
            <w:hideMark/>
          </w:tcPr>
          <w:p w14:paraId="3039BEC8"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3258D559" w14:textId="77777777" w:rsidR="00056B9F" w:rsidRPr="00F23E32" w:rsidRDefault="00056B9F" w:rsidP="00C3236C">
            <w:pPr>
              <w:rPr>
                <w:bCs/>
                <w:lang w:eastAsia="zh-CN"/>
              </w:rPr>
            </w:pPr>
            <w:r w:rsidRPr="00F23E32">
              <w:rPr>
                <w:lang w:eastAsia="zh-CN"/>
              </w:rPr>
              <w:t>3.13</w:t>
            </w:r>
          </w:p>
        </w:tc>
        <w:tc>
          <w:tcPr>
            <w:tcW w:w="638" w:type="dxa"/>
            <w:noWrap/>
            <w:vAlign w:val="center"/>
            <w:hideMark/>
          </w:tcPr>
          <w:p w14:paraId="14FD973E" w14:textId="77777777" w:rsidR="00056B9F" w:rsidRPr="00F23E32" w:rsidRDefault="00056B9F" w:rsidP="00C3236C">
            <w:pPr>
              <w:rPr>
                <w:bCs/>
                <w:lang w:eastAsia="zh-CN"/>
              </w:rPr>
            </w:pPr>
            <w:r w:rsidRPr="00F23E32">
              <w:rPr>
                <w:lang w:eastAsia="zh-CN"/>
              </w:rPr>
              <w:t>3.58</w:t>
            </w:r>
          </w:p>
        </w:tc>
        <w:tc>
          <w:tcPr>
            <w:tcW w:w="638" w:type="dxa"/>
            <w:noWrap/>
            <w:vAlign w:val="center"/>
            <w:hideMark/>
          </w:tcPr>
          <w:p w14:paraId="5F9FEC2E" w14:textId="77777777" w:rsidR="00056B9F" w:rsidRPr="00F23E32" w:rsidRDefault="00056B9F" w:rsidP="00C3236C">
            <w:pPr>
              <w:rPr>
                <w:bCs/>
                <w:lang w:eastAsia="zh-CN"/>
              </w:rPr>
            </w:pPr>
            <w:r w:rsidRPr="00F23E32">
              <w:rPr>
                <w:lang w:eastAsia="zh-CN"/>
              </w:rPr>
              <w:t>4.06</w:t>
            </w:r>
          </w:p>
        </w:tc>
        <w:tc>
          <w:tcPr>
            <w:tcW w:w="638" w:type="dxa"/>
            <w:noWrap/>
            <w:vAlign w:val="center"/>
            <w:hideMark/>
          </w:tcPr>
          <w:p w14:paraId="15348591" w14:textId="77777777" w:rsidR="00056B9F" w:rsidRPr="00F23E32" w:rsidRDefault="00056B9F" w:rsidP="00C3236C">
            <w:pPr>
              <w:rPr>
                <w:bCs/>
                <w:lang w:eastAsia="zh-CN"/>
              </w:rPr>
            </w:pPr>
            <w:r w:rsidRPr="00F23E32">
              <w:rPr>
                <w:lang w:eastAsia="zh-CN"/>
              </w:rPr>
              <w:t>4.4</w:t>
            </w:r>
          </w:p>
        </w:tc>
        <w:tc>
          <w:tcPr>
            <w:tcW w:w="638" w:type="dxa"/>
            <w:noWrap/>
            <w:vAlign w:val="center"/>
            <w:hideMark/>
          </w:tcPr>
          <w:p w14:paraId="1AF4D1E3" w14:textId="77777777" w:rsidR="00056B9F" w:rsidRPr="00F23E32" w:rsidRDefault="00056B9F" w:rsidP="00C3236C">
            <w:pPr>
              <w:rPr>
                <w:bCs/>
                <w:lang w:eastAsia="zh-CN"/>
              </w:rPr>
            </w:pPr>
            <w:r w:rsidRPr="00F23E32">
              <w:rPr>
                <w:lang w:eastAsia="zh-CN"/>
              </w:rPr>
              <w:t>4.51</w:t>
            </w:r>
          </w:p>
        </w:tc>
        <w:tc>
          <w:tcPr>
            <w:tcW w:w="638" w:type="dxa"/>
            <w:noWrap/>
            <w:vAlign w:val="center"/>
            <w:hideMark/>
          </w:tcPr>
          <w:p w14:paraId="3D24AC82" w14:textId="77777777" w:rsidR="00056B9F" w:rsidRPr="00F23E32" w:rsidRDefault="00056B9F" w:rsidP="00C3236C">
            <w:pPr>
              <w:rPr>
                <w:bCs/>
                <w:lang w:eastAsia="zh-CN"/>
              </w:rPr>
            </w:pPr>
            <w:r w:rsidRPr="00F23E32">
              <w:rPr>
                <w:lang w:eastAsia="zh-CN"/>
              </w:rPr>
              <w:t>4.54</w:t>
            </w:r>
          </w:p>
        </w:tc>
        <w:tc>
          <w:tcPr>
            <w:tcW w:w="638" w:type="dxa"/>
            <w:noWrap/>
            <w:vAlign w:val="center"/>
            <w:hideMark/>
          </w:tcPr>
          <w:p w14:paraId="42FAD629" w14:textId="77777777" w:rsidR="00056B9F" w:rsidRPr="00F23E32" w:rsidRDefault="00056B9F" w:rsidP="00C3236C">
            <w:pPr>
              <w:rPr>
                <w:bCs/>
                <w:lang w:eastAsia="zh-CN"/>
              </w:rPr>
            </w:pPr>
            <w:r w:rsidRPr="00F23E32">
              <w:rPr>
                <w:lang w:eastAsia="zh-CN"/>
              </w:rPr>
              <w:t>3.96</w:t>
            </w:r>
          </w:p>
        </w:tc>
      </w:tr>
      <w:tr w:rsidR="00056B9F" w:rsidRPr="00F23E32" w14:paraId="052FB0BE" w14:textId="77777777" w:rsidTr="00F23E32">
        <w:trPr>
          <w:cantSplit/>
          <w:trHeight w:val="292"/>
        </w:trPr>
        <w:tc>
          <w:tcPr>
            <w:tcW w:w="1240" w:type="dxa"/>
            <w:noWrap/>
            <w:vAlign w:val="bottom"/>
            <w:hideMark/>
          </w:tcPr>
          <w:p w14:paraId="347F60CA" w14:textId="77777777" w:rsidR="00056B9F" w:rsidRPr="00F23E32" w:rsidRDefault="00056B9F" w:rsidP="00C3236C">
            <w:pPr>
              <w:rPr>
                <w:lang w:eastAsia="zh-CN"/>
              </w:rPr>
            </w:pPr>
          </w:p>
        </w:tc>
        <w:tc>
          <w:tcPr>
            <w:tcW w:w="742" w:type="dxa"/>
            <w:vAlign w:val="center"/>
            <w:hideMark/>
          </w:tcPr>
          <w:p w14:paraId="15B0E6B9"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3E9009AB"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36CFC362" w14:textId="77777777" w:rsidR="00056B9F" w:rsidRPr="00F23E32" w:rsidRDefault="00056B9F" w:rsidP="00C3236C">
            <w:pPr>
              <w:rPr>
                <w:bCs/>
                <w:lang w:eastAsia="zh-CN"/>
              </w:rPr>
            </w:pPr>
            <w:r w:rsidRPr="00F23E32">
              <w:rPr>
                <w:lang w:eastAsia="zh-CN"/>
              </w:rPr>
              <w:t>2.73</w:t>
            </w:r>
          </w:p>
        </w:tc>
        <w:tc>
          <w:tcPr>
            <w:tcW w:w="638" w:type="dxa"/>
            <w:noWrap/>
            <w:vAlign w:val="center"/>
            <w:hideMark/>
          </w:tcPr>
          <w:p w14:paraId="5B874D68" w14:textId="77777777" w:rsidR="00056B9F" w:rsidRPr="00F23E32" w:rsidRDefault="00056B9F" w:rsidP="00C3236C">
            <w:pPr>
              <w:rPr>
                <w:lang w:eastAsia="zh-CN"/>
              </w:rPr>
            </w:pPr>
            <w:r w:rsidRPr="00F23E32">
              <w:rPr>
                <w:lang w:eastAsia="zh-CN"/>
              </w:rPr>
              <w:t>3</w:t>
            </w:r>
          </w:p>
        </w:tc>
        <w:tc>
          <w:tcPr>
            <w:tcW w:w="638" w:type="dxa"/>
            <w:noWrap/>
            <w:vAlign w:val="center"/>
            <w:hideMark/>
          </w:tcPr>
          <w:p w14:paraId="70B18192" w14:textId="77777777" w:rsidR="00056B9F" w:rsidRPr="00F23E32" w:rsidRDefault="00056B9F" w:rsidP="00C3236C">
            <w:pPr>
              <w:rPr>
                <w:bCs/>
                <w:lang w:eastAsia="zh-CN"/>
              </w:rPr>
            </w:pPr>
            <w:r w:rsidRPr="00F23E32">
              <w:rPr>
                <w:lang w:eastAsia="zh-CN"/>
              </w:rPr>
              <w:t>3.12</w:t>
            </w:r>
          </w:p>
        </w:tc>
        <w:tc>
          <w:tcPr>
            <w:tcW w:w="638" w:type="dxa"/>
            <w:noWrap/>
            <w:vAlign w:val="center"/>
            <w:hideMark/>
          </w:tcPr>
          <w:p w14:paraId="64C4A25E" w14:textId="77777777" w:rsidR="00056B9F" w:rsidRPr="00F23E32" w:rsidRDefault="00056B9F" w:rsidP="00C3236C">
            <w:pPr>
              <w:rPr>
                <w:bCs/>
                <w:lang w:eastAsia="zh-CN"/>
              </w:rPr>
            </w:pPr>
            <w:r w:rsidRPr="00F23E32">
              <w:rPr>
                <w:lang w:eastAsia="zh-CN"/>
              </w:rPr>
              <w:t>2.95</w:t>
            </w:r>
          </w:p>
        </w:tc>
        <w:tc>
          <w:tcPr>
            <w:tcW w:w="638" w:type="dxa"/>
            <w:noWrap/>
            <w:vAlign w:val="center"/>
            <w:hideMark/>
          </w:tcPr>
          <w:p w14:paraId="6695D261" w14:textId="77777777" w:rsidR="00056B9F" w:rsidRPr="00F23E32" w:rsidRDefault="00056B9F" w:rsidP="00C3236C">
            <w:pPr>
              <w:rPr>
                <w:bCs/>
                <w:lang w:eastAsia="zh-CN"/>
              </w:rPr>
            </w:pPr>
            <w:r w:rsidRPr="00F23E32">
              <w:rPr>
                <w:lang w:eastAsia="zh-CN"/>
              </w:rPr>
              <w:t>2.85</w:t>
            </w:r>
          </w:p>
        </w:tc>
        <w:tc>
          <w:tcPr>
            <w:tcW w:w="638" w:type="dxa"/>
            <w:noWrap/>
            <w:vAlign w:val="center"/>
            <w:hideMark/>
          </w:tcPr>
          <w:p w14:paraId="1CB4B21A" w14:textId="77777777" w:rsidR="00056B9F" w:rsidRPr="00F23E32" w:rsidRDefault="00056B9F" w:rsidP="00C3236C">
            <w:pPr>
              <w:rPr>
                <w:bCs/>
                <w:lang w:eastAsia="zh-CN"/>
              </w:rPr>
            </w:pPr>
            <w:r w:rsidRPr="00F23E32">
              <w:rPr>
                <w:lang w:eastAsia="zh-CN"/>
              </w:rPr>
              <w:t>2.85</w:t>
            </w:r>
          </w:p>
        </w:tc>
        <w:tc>
          <w:tcPr>
            <w:tcW w:w="638" w:type="dxa"/>
            <w:noWrap/>
            <w:vAlign w:val="center"/>
            <w:hideMark/>
          </w:tcPr>
          <w:p w14:paraId="5B214145" w14:textId="77777777" w:rsidR="00056B9F" w:rsidRPr="00F23E32" w:rsidRDefault="00056B9F" w:rsidP="00C3236C">
            <w:pPr>
              <w:rPr>
                <w:bCs/>
                <w:lang w:eastAsia="zh-CN"/>
              </w:rPr>
            </w:pPr>
            <w:r w:rsidRPr="00F23E32">
              <w:rPr>
                <w:lang w:eastAsia="zh-CN"/>
              </w:rPr>
              <w:t>2.9</w:t>
            </w:r>
          </w:p>
        </w:tc>
        <w:tc>
          <w:tcPr>
            <w:tcW w:w="638" w:type="dxa"/>
            <w:noWrap/>
            <w:vAlign w:val="center"/>
            <w:hideMark/>
          </w:tcPr>
          <w:p w14:paraId="25D1EC41" w14:textId="77777777" w:rsidR="00056B9F" w:rsidRPr="00F23E32" w:rsidRDefault="00056B9F" w:rsidP="00C3236C">
            <w:pPr>
              <w:rPr>
                <w:bCs/>
                <w:lang w:eastAsia="zh-CN"/>
              </w:rPr>
            </w:pPr>
            <w:r w:rsidRPr="00F23E32">
              <w:rPr>
                <w:lang w:eastAsia="zh-CN"/>
              </w:rPr>
              <w:t>3.07</w:t>
            </w:r>
          </w:p>
        </w:tc>
        <w:tc>
          <w:tcPr>
            <w:tcW w:w="638" w:type="dxa"/>
            <w:noWrap/>
            <w:vAlign w:val="center"/>
            <w:hideMark/>
          </w:tcPr>
          <w:p w14:paraId="01613A95" w14:textId="77777777" w:rsidR="00056B9F" w:rsidRPr="00F23E32" w:rsidRDefault="00056B9F" w:rsidP="00C3236C">
            <w:pPr>
              <w:rPr>
                <w:bCs/>
                <w:lang w:eastAsia="zh-CN"/>
              </w:rPr>
            </w:pPr>
            <w:r w:rsidRPr="00F23E32">
              <w:rPr>
                <w:lang w:eastAsia="zh-CN"/>
              </w:rPr>
              <w:t>3.1</w:t>
            </w:r>
          </w:p>
        </w:tc>
        <w:tc>
          <w:tcPr>
            <w:tcW w:w="638" w:type="dxa"/>
            <w:noWrap/>
            <w:vAlign w:val="center"/>
            <w:hideMark/>
          </w:tcPr>
          <w:p w14:paraId="0A1105C1" w14:textId="77777777" w:rsidR="00056B9F" w:rsidRPr="00F23E32" w:rsidRDefault="00056B9F" w:rsidP="00C3236C">
            <w:pPr>
              <w:rPr>
                <w:bCs/>
                <w:lang w:eastAsia="zh-CN"/>
              </w:rPr>
            </w:pPr>
            <w:r w:rsidRPr="00F23E32">
              <w:rPr>
                <w:lang w:eastAsia="zh-CN"/>
              </w:rPr>
              <w:t>2.94</w:t>
            </w:r>
          </w:p>
        </w:tc>
        <w:tc>
          <w:tcPr>
            <w:tcW w:w="638" w:type="dxa"/>
            <w:noWrap/>
            <w:vAlign w:val="center"/>
            <w:hideMark/>
          </w:tcPr>
          <w:p w14:paraId="4A166341" w14:textId="77777777" w:rsidR="00056B9F" w:rsidRPr="00F23E32" w:rsidRDefault="00056B9F" w:rsidP="00C3236C">
            <w:pPr>
              <w:rPr>
                <w:bCs/>
                <w:lang w:eastAsia="zh-CN"/>
              </w:rPr>
            </w:pPr>
            <w:r w:rsidRPr="00F23E32">
              <w:rPr>
                <w:lang w:eastAsia="zh-CN"/>
              </w:rPr>
              <w:t>2.74</w:t>
            </w:r>
          </w:p>
        </w:tc>
        <w:tc>
          <w:tcPr>
            <w:tcW w:w="638" w:type="dxa"/>
            <w:noWrap/>
            <w:vAlign w:val="center"/>
            <w:hideMark/>
          </w:tcPr>
          <w:p w14:paraId="57EA850C" w14:textId="77777777" w:rsidR="00056B9F" w:rsidRPr="00F23E32" w:rsidRDefault="00056B9F" w:rsidP="00C3236C">
            <w:pPr>
              <w:rPr>
                <w:bCs/>
                <w:lang w:eastAsia="zh-CN"/>
              </w:rPr>
            </w:pPr>
            <w:r w:rsidRPr="00F23E32">
              <w:rPr>
                <w:lang w:eastAsia="zh-CN"/>
              </w:rPr>
              <w:t>2.69</w:t>
            </w:r>
          </w:p>
        </w:tc>
        <w:tc>
          <w:tcPr>
            <w:tcW w:w="638" w:type="dxa"/>
            <w:noWrap/>
            <w:vAlign w:val="center"/>
            <w:hideMark/>
          </w:tcPr>
          <w:p w14:paraId="5AFF0A01" w14:textId="77777777" w:rsidR="00056B9F" w:rsidRPr="00F23E32" w:rsidRDefault="00056B9F" w:rsidP="00C3236C">
            <w:pPr>
              <w:rPr>
                <w:bCs/>
                <w:lang w:eastAsia="zh-CN"/>
              </w:rPr>
            </w:pPr>
            <w:r w:rsidRPr="00F23E32">
              <w:rPr>
                <w:lang w:eastAsia="zh-CN"/>
              </w:rPr>
              <w:t>2.91</w:t>
            </w:r>
          </w:p>
        </w:tc>
      </w:tr>
      <w:tr w:rsidR="00056B9F" w:rsidRPr="00F23E32" w14:paraId="04CFF628" w14:textId="77777777" w:rsidTr="00F23E32">
        <w:trPr>
          <w:cantSplit/>
          <w:trHeight w:val="292"/>
        </w:trPr>
        <w:tc>
          <w:tcPr>
            <w:tcW w:w="1240" w:type="dxa"/>
            <w:noWrap/>
            <w:vAlign w:val="bottom"/>
            <w:hideMark/>
          </w:tcPr>
          <w:p w14:paraId="119C1D7A" w14:textId="77777777" w:rsidR="00056B9F" w:rsidRPr="00F23E32" w:rsidRDefault="00056B9F" w:rsidP="00C3236C">
            <w:pPr>
              <w:rPr>
                <w:bCs/>
                <w:lang w:eastAsia="zh-CN"/>
              </w:rPr>
            </w:pPr>
            <w:r w:rsidRPr="00F23E32">
              <w:rPr>
                <w:lang w:eastAsia="zh-CN"/>
              </w:rPr>
              <w:t>Sydney</w:t>
            </w:r>
          </w:p>
        </w:tc>
        <w:tc>
          <w:tcPr>
            <w:tcW w:w="742" w:type="dxa"/>
            <w:vAlign w:val="center"/>
            <w:hideMark/>
          </w:tcPr>
          <w:p w14:paraId="2D238A7E"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4784CDF4" w14:textId="77777777" w:rsidR="00056B9F" w:rsidRPr="00F23E32" w:rsidRDefault="00056B9F" w:rsidP="00C3236C">
            <w:pPr>
              <w:rPr>
                <w:lang w:eastAsia="zh-CN"/>
              </w:rPr>
            </w:pPr>
            <w:r w:rsidRPr="00F23E32">
              <w:rPr>
                <w:lang w:eastAsia="zh-CN"/>
              </w:rPr>
              <w:t>0</w:t>
            </w:r>
          </w:p>
        </w:tc>
        <w:tc>
          <w:tcPr>
            <w:tcW w:w="638" w:type="dxa"/>
            <w:noWrap/>
            <w:vAlign w:val="center"/>
            <w:hideMark/>
          </w:tcPr>
          <w:p w14:paraId="4CDDDCBC" w14:textId="77777777" w:rsidR="00056B9F" w:rsidRPr="00F23E32" w:rsidRDefault="00056B9F" w:rsidP="00C3236C">
            <w:pPr>
              <w:rPr>
                <w:bCs/>
                <w:lang w:eastAsia="zh-CN"/>
              </w:rPr>
            </w:pPr>
            <w:r w:rsidRPr="00F23E32">
              <w:rPr>
                <w:lang w:eastAsia="zh-CN"/>
              </w:rPr>
              <w:t>5.91</w:t>
            </w:r>
          </w:p>
        </w:tc>
        <w:tc>
          <w:tcPr>
            <w:tcW w:w="638" w:type="dxa"/>
            <w:noWrap/>
            <w:vAlign w:val="center"/>
            <w:hideMark/>
          </w:tcPr>
          <w:p w14:paraId="766A02FE"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5C01BD49" w14:textId="77777777" w:rsidR="00056B9F" w:rsidRPr="00F23E32" w:rsidRDefault="00056B9F" w:rsidP="00C3236C">
            <w:pPr>
              <w:rPr>
                <w:bCs/>
                <w:lang w:eastAsia="zh-CN"/>
              </w:rPr>
            </w:pPr>
            <w:r w:rsidRPr="00F23E32">
              <w:rPr>
                <w:lang w:eastAsia="zh-CN"/>
              </w:rPr>
              <w:t>4.48</w:t>
            </w:r>
          </w:p>
        </w:tc>
        <w:tc>
          <w:tcPr>
            <w:tcW w:w="638" w:type="dxa"/>
            <w:noWrap/>
            <w:vAlign w:val="center"/>
            <w:hideMark/>
          </w:tcPr>
          <w:p w14:paraId="49C792D4" w14:textId="77777777" w:rsidR="00056B9F" w:rsidRPr="00F23E32" w:rsidRDefault="00056B9F" w:rsidP="00C3236C">
            <w:pPr>
              <w:rPr>
                <w:bCs/>
                <w:lang w:eastAsia="zh-CN"/>
              </w:rPr>
            </w:pPr>
            <w:r w:rsidRPr="00F23E32">
              <w:rPr>
                <w:lang w:eastAsia="zh-CN"/>
              </w:rPr>
              <w:t>3.56</w:t>
            </w:r>
          </w:p>
        </w:tc>
        <w:tc>
          <w:tcPr>
            <w:tcW w:w="638" w:type="dxa"/>
            <w:noWrap/>
            <w:vAlign w:val="center"/>
            <w:hideMark/>
          </w:tcPr>
          <w:p w14:paraId="0858ABC8" w14:textId="77777777" w:rsidR="00056B9F" w:rsidRPr="00F23E32" w:rsidRDefault="00056B9F" w:rsidP="00C3236C">
            <w:pPr>
              <w:rPr>
                <w:bCs/>
                <w:lang w:eastAsia="zh-CN"/>
              </w:rPr>
            </w:pPr>
            <w:r w:rsidRPr="00F23E32">
              <w:rPr>
                <w:lang w:eastAsia="zh-CN"/>
              </w:rPr>
              <w:t>2.73</w:t>
            </w:r>
          </w:p>
        </w:tc>
        <w:tc>
          <w:tcPr>
            <w:tcW w:w="638" w:type="dxa"/>
            <w:noWrap/>
            <w:vAlign w:val="center"/>
            <w:hideMark/>
          </w:tcPr>
          <w:p w14:paraId="4CC2C630" w14:textId="77777777" w:rsidR="00056B9F" w:rsidRPr="00F23E32" w:rsidRDefault="00056B9F" w:rsidP="00C3236C">
            <w:pPr>
              <w:rPr>
                <w:bCs/>
                <w:lang w:eastAsia="zh-CN"/>
              </w:rPr>
            </w:pPr>
            <w:r w:rsidRPr="00F23E32">
              <w:rPr>
                <w:lang w:eastAsia="zh-CN"/>
              </w:rPr>
              <w:t>2.49</w:t>
            </w:r>
          </w:p>
        </w:tc>
        <w:tc>
          <w:tcPr>
            <w:tcW w:w="638" w:type="dxa"/>
            <w:noWrap/>
            <w:vAlign w:val="center"/>
            <w:hideMark/>
          </w:tcPr>
          <w:p w14:paraId="6739F18F" w14:textId="77777777" w:rsidR="00056B9F" w:rsidRPr="00F23E32" w:rsidRDefault="00056B9F" w:rsidP="00C3236C">
            <w:pPr>
              <w:rPr>
                <w:bCs/>
                <w:lang w:eastAsia="zh-CN"/>
              </w:rPr>
            </w:pPr>
            <w:r w:rsidRPr="00F23E32">
              <w:rPr>
                <w:lang w:eastAsia="zh-CN"/>
              </w:rPr>
              <w:t>2.68</w:t>
            </w:r>
          </w:p>
        </w:tc>
        <w:tc>
          <w:tcPr>
            <w:tcW w:w="638" w:type="dxa"/>
            <w:noWrap/>
            <w:vAlign w:val="center"/>
            <w:hideMark/>
          </w:tcPr>
          <w:p w14:paraId="34F4D7C9" w14:textId="77777777" w:rsidR="00056B9F" w:rsidRPr="00F23E32" w:rsidRDefault="00056B9F" w:rsidP="00C3236C">
            <w:pPr>
              <w:rPr>
                <w:bCs/>
                <w:lang w:eastAsia="zh-CN"/>
              </w:rPr>
            </w:pPr>
            <w:r w:rsidRPr="00F23E32">
              <w:rPr>
                <w:lang w:eastAsia="zh-CN"/>
              </w:rPr>
              <w:t>3.49</w:t>
            </w:r>
          </w:p>
        </w:tc>
        <w:tc>
          <w:tcPr>
            <w:tcW w:w="638" w:type="dxa"/>
            <w:noWrap/>
            <w:vAlign w:val="center"/>
            <w:hideMark/>
          </w:tcPr>
          <w:p w14:paraId="300715E2" w14:textId="77777777" w:rsidR="00056B9F" w:rsidRPr="00F23E32" w:rsidRDefault="00056B9F" w:rsidP="00C3236C">
            <w:pPr>
              <w:rPr>
                <w:bCs/>
                <w:lang w:eastAsia="zh-CN"/>
              </w:rPr>
            </w:pPr>
            <w:r w:rsidRPr="00F23E32">
              <w:rPr>
                <w:lang w:eastAsia="zh-CN"/>
              </w:rPr>
              <w:t>4.6</w:t>
            </w:r>
          </w:p>
        </w:tc>
        <w:tc>
          <w:tcPr>
            <w:tcW w:w="638" w:type="dxa"/>
            <w:noWrap/>
            <w:vAlign w:val="center"/>
            <w:hideMark/>
          </w:tcPr>
          <w:p w14:paraId="1ADF4D1B" w14:textId="77777777" w:rsidR="00056B9F" w:rsidRPr="00F23E32" w:rsidRDefault="00056B9F" w:rsidP="00C3236C">
            <w:pPr>
              <w:rPr>
                <w:bCs/>
                <w:lang w:eastAsia="zh-CN"/>
              </w:rPr>
            </w:pPr>
            <w:r w:rsidRPr="00F23E32">
              <w:rPr>
                <w:lang w:eastAsia="zh-CN"/>
              </w:rPr>
              <w:t>5.41</w:t>
            </w:r>
          </w:p>
        </w:tc>
        <w:tc>
          <w:tcPr>
            <w:tcW w:w="638" w:type="dxa"/>
            <w:noWrap/>
            <w:vAlign w:val="center"/>
            <w:hideMark/>
          </w:tcPr>
          <w:p w14:paraId="039DBBA9" w14:textId="77777777" w:rsidR="00056B9F" w:rsidRPr="00F23E32" w:rsidRDefault="00056B9F" w:rsidP="00C3236C">
            <w:pPr>
              <w:rPr>
                <w:bCs/>
                <w:lang w:eastAsia="zh-CN"/>
              </w:rPr>
            </w:pPr>
            <w:r w:rsidRPr="00F23E32">
              <w:rPr>
                <w:lang w:eastAsia="zh-CN"/>
              </w:rPr>
              <w:t>5.88</w:t>
            </w:r>
          </w:p>
        </w:tc>
        <w:tc>
          <w:tcPr>
            <w:tcW w:w="638" w:type="dxa"/>
            <w:noWrap/>
            <w:vAlign w:val="center"/>
            <w:hideMark/>
          </w:tcPr>
          <w:p w14:paraId="5534F45F" w14:textId="77777777" w:rsidR="00056B9F" w:rsidRPr="00F23E32" w:rsidRDefault="00056B9F" w:rsidP="00C3236C">
            <w:pPr>
              <w:rPr>
                <w:bCs/>
                <w:lang w:eastAsia="zh-CN"/>
              </w:rPr>
            </w:pPr>
            <w:r w:rsidRPr="00F23E32">
              <w:rPr>
                <w:lang w:eastAsia="zh-CN"/>
              </w:rPr>
              <w:t>6.24</w:t>
            </w:r>
          </w:p>
        </w:tc>
        <w:tc>
          <w:tcPr>
            <w:tcW w:w="638" w:type="dxa"/>
            <w:noWrap/>
            <w:vAlign w:val="center"/>
            <w:hideMark/>
          </w:tcPr>
          <w:p w14:paraId="6B8FC045" w14:textId="77777777" w:rsidR="00056B9F" w:rsidRPr="00F23E32" w:rsidRDefault="00056B9F" w:rsidP="00C3236C">
            <w:pPr>
              <w:rPr>
                <w:bCs/>
                <w:lang w:eastAsia="zh-CN"/>
              </w:rPr>
            </w:pPr>
            <w:r w:rsidRPr="00F23E32">
              <w:rPr>
                <w:lang w:eastAsia="zh-CN"/>
              </w:rPr>
              <w:t>4.39</w:t>
            </w:r>
          </w:p>
        </w:tc>
      </w:tr>
      <w:tr w:rsidR="00056B9F" w:rsidRPr="00F23E32" w14:paraId="657B6B9F" w14:textId="77777777" w:rsidTr="00F23E32">
        <w:trPr>
          <w:cantSplit/>
          <w:trHeight w:val="292"/>
        </w:trPr>
        <w:tc>
          <w:tcPr>
            <w:tcW w:w="1240" w:type="dxa"/>
            <w:noWrap/>
            <w:vAlign w:val="bottom"/>
            <w:hideMark/>
          </w:tcPr>
          <w:p w14:paraId="3922FCFA" w14:textId="77777777" w:rsidR="00056B9F" w:rsidRPr="00F23E32" w:rsidRDefault="00056B9F" w:rsidP="00C3236C">
            <w:pPr>
              <w:rPr>
                <w:lang w:eastAsia="zh-CN"/>
              </w:rPr>
            </w:pPr>
          </w:p>
        </w:tc>
        <w:tc>
          <w:tcPr>
            <w:tcW w:w="742" w:type="dxa"/>
            <w:vAlign w:val="center"/>
            <w:hideMark/>
          </w:tcPr>
          <w:p w14:paraId="0E4FCF40" w14:textId="77777777" w:rsidR="00056B9F" w:rsidRPr="00F23E32" w:rsidRDefault="00056B9F" w:rsidP="00C3236C">
            <w:pPr>
              <w:rPr>
                <w:bCs/>
                <w:lang w:eastAsia="zh-CN"/>
              </w:rPr>
            </w:pPr>
            <w:r w:rsidRPr="00F23E32">
              <w:rPr>
                <w:lang w:eastAsia="zh-CN"/>
              </w:rPr>
              <w:t>Tilt 18</w:t>
            </w:r>
          </w:p>
        </w:tc>
        <w:tc>
          <w:tcPr>
            <w:tcW w:w="450" w:type="dxa"/>
            <w:vAlign w:val="center"/>
            <w:hideMark/>
          </w:tcPr>
          <w:p w14:paraId="26CE8838" w14:textId="77777777" w:rsidR="00056B9F" w:rsidRPr="00F23E32" w:rsidRDefault="00056B9F" w:rsidP="00C3236C">
            <w:pPr>
              <w:rPr>
                <w:bCs/>
                <w:lang w:eastAsia="zh-CN"/>
              </w:rPr>
            </w:pPr>
            <w:r w:rsidRPr="00F23E32">
              <w:rPr>
                <w:lang w:eastAsia="zh-CN"/>
              </w:rPr>
              <w:t>18</w:t>
            </w:r>
          </w:p>
        </w:tc>
        <w:tc>
          <w:tcPr>
            <w:tcW w:w="638" w:type="dxa"/>
            <w:noWrap/>
            <w:vAlign w:val="center"/>
            <w:hideMark/>
          </w:tcPr>
          <w:p w14:paraId="5C4C8823" w14:textId="77777777" w:rsidR="00056B9F" w:rsidRPr="00F23E32" w:rsidRDefault="00056B9F" w:rsidP="00C3236C">
            <w:pPr>
              <w:rPr>
                <w:bCs/>
                <w:lang w:eastAsia="zh-CN"/>
              </w:rPr>
            </w:pPr>
            <w:r w:rsidRPr="00F23E32">
              <w:rPr>
                <w:lang w:eastAsia="zh-CN"/>
              </w:rPr>
              <w:t>5.78</w:t>
            </w:r>
          </w:p>
        </w:tc>
        <w:tc>
          <w:tcPr>
            <w:tcW w:w="638" w:type="dxa"/>
            <w:noWrap/>
            <w:vAlign w:val="center"/>
            <w:hideMark/>
          </w:tcPr>
          <w:p w14:paraId="7F0F7E9A" w14:textId="77777777" w:rsidR="00056B9F" w:rsidRPr="00F23E32" w:rsidRDefault="00056B9F" w:rsidP="00C3236C">
            <w:pPr>
              <w:rPr>
                <w:bCs/>
                <w:lang w:eastAsia="zh-CN"/>
              </w:rPr>
            </w:pPr>
            <w:r w:rsidRPr="00F23E32">
              <w:rPr>
                <w:lang w:eastAsia="zh-CN"/>
              </w:rPr>
              <w:t>5.32</w:t>
            </w:r>
          </w:p>
        </w:tc>
        <w:tc>
          <w:tcPr>
            <w:tcW w:w="638" w:type="dxa"/>
            <w:noWrap/>
            <w:vAlign w:val="center"/>
            <w:hideMark/>
          </w:tcPr>
          <w:p w14:paraId="1078DCA0" w14:textId="77777777" w:rsidR="00056B9F" w:rsidRPr="00F23E32" w:rsidRDefault="00056B9F" w:rsidP="00C3236C">
            <w:pPr>
              <w:rPr>
                <w:bCs/>
                <w:lang w:eastAsia="zh-CN"/>
              </w:rPr>
            </w:pPr>
            <w:r w:rsidRPr="00F23E32">
              <w:rPr>
                <w:lang w:eastAsia="zh-CN"/>
              </w:rPr>
              <w:t>4.82</w:t>
            </w:r>
          </w:p>
        </w:tc>
        <w:tc>
          <w:tcPr>
            <w:tcW w:w="638" w:type="dxa"/>
            <w:noWrap/>
            <w:vAlign w:val="center"/>
            <w:hideMark/>
          </w:tcPr>
          <w:p w14:paraId="07B49136" w14:textId="77777777" w:rsidR="00056B9F" w:rsidRPr="00F23E32" w:rsidRDefault="00056B9F" w:rsidP="00C3236C">
            <w:pPr>
              <w:rPr>
                <w:bCs/>
                <w:lang w:eastAsia="zh-CN"/>
              </w:rPr>
            </w:pPr>
            <w:r w:rsidRPr="00F23E32">
              <w:rPr>
                <w:lang w:eastAsia="zh-CN"/>
              </w:rPr>
              <w:t>4.16</w:t>
            </w:r>
          </w:p>
        </w:tc>
        <w:tc>
          <w:tcPr>
            <w:tcW w:w="638" w:type="dxa"/>
            <w:noWrap/>
            <w:vAlign w:val="center"/>
            <w:hideMark/>
          </w:tcPr>
          <w:p w14:paraId="3533891A" w14:textId="77777777" w:rsidR="00056B9F" w:rsidRPr="00F23E32" w:rsidRDefault="00056B9F" w:rsidP="00C3236C">
            <w:pPr>
              <w:rPr>
                <w:bCs/>
                <w:lang w:eastAsia="zh-CN"/>
              </w:rPr>
            </w:pPr>
            <w:r w:rsidRPr="00F23E32">
              <w:rPr>
                <w:lang w:eastAsia="zh-CN"/>
              </w:rPr>
              <w:t>3.46</w:t>
            </w:r>
          </w:p>
        </w:tc>
        <w:tc>
          <w:tcPr>
            <w:tcW w:w="638" w:type="dxa"/>
            <w:noWrap/>
            <w:vAlign w:val="center"/>
            <w:hideMark/>
          </w:tcPr>
          <w:p w14:paraId="151F8509" w14:textId="77777777" w:rsidR="00056B9F" w:rsidRPr="00F23E32" w:rsidRDefault="00056B9F" w:rsidP="00C3236C">
            <w:pPr>
              <w:rPr>
                <w:bCs/>
                <w:lang w:eastAsia="zh-CN"/>
              </w:rPr>
            </w:pPr>
            <w:r w:rsidRPr="00F23E32">
              <w:rPr>
                <w:lang w:eastAsia="zh-CN"/>
              </w:rPr>
              <w:t>3.37</w:t>
            </w:r>
          </w:p>
        </w:tc>
        <w:tc>
          <w:tcPr>
            <w:tcW w:w="638" w:type="dxa"/>
            <w:noWrap/>
            <w:vAlign w:val="center"/>
            <w:hideMark/>
          </w:tcPr>
          <w:p w14:paraId="753F74E5" w14:textId="77777777" w:rsidR="00056B9F" w:rsidRPr="00F23E32" w:rsidRDefault="00056B9F" w:rsidP="00C3236C">
            <w:pPr>
              <w:rPr>
                <w:bCs/>
                <w:lang w:eastAsia="zh-CN"/>
              </w:rPr>
            </w:pPr>
            <w:r w:rsidRPr="00F23E32">
              <w:rPr>
                <w:lang w:eastAsia="zh-CN"/>
              </w:rPr>
              <w:t>3.54</w:t>
            </w:r>
          </w:p>
        </w:tc>
        <w:tc>
          <w:tcPr>
            <w:tcW w:w="638" w:type="dxa"/>
            <w:noWrap/>
            <w:vAlign w:val="center"/>
            <w:hideMark/>
          </w:tcPr>
          <w:p w14:paraId="1E747219" w14:textId="77777777" w:rsidR="00056B9F" w:rsidRPr="00F23E32" w:rsidRDefault="00056B9F" w:rsidP="00C3236C">
            <w:pPr>
              <w:rPr>
                <w:bCs/>
                <w:lang w:eastAsia="zh-CN"/>
              </w:rPr>
            </w:pPr>
            <w:r w:rsidRPr="00F23E32">
              <w:rPr>
                <w:lang w:eastAsia="zh-CN"/>
              </w:rPr>
              <w:t>4.28</w:t>
            </w:r>
          </w:p>
        </w:tc>
        <w:tc>
          <w:tcPr>
            <w:tcW w:w="638" w:type="dxa"/>
            <w:noWrap/>
            <w:vAlign w:val="center"/>
            <w:hideMark/>
          </w:tcPr>
          <w:p w14:paraId="7449FB20" w14:textId="77777777" w:rsidR="00056B9F" w:rsidRPr="00F23E32" w:rsidRDefault="00056B9F" w:rsidP="00C3236C">
            <w:pPr>
              <w:rPr>
                <w:bCs/>
                <w:lang w:eastAsia="zh-CN"/>
              </w:rPr>
            </w:pPr>
            <w:r w:rsidRPr="00F23E32">
              <w:rPr>
                <w:lang w:eastAsia="zh-CN"/>
              </w:rPr>
              <w:t>5.15</w:t>
            </w:r>
          </w:p>
        </w:tc>
        <w:tc>
          <w:tcPr>
            <w:tcW w:w="638" w:type="dxa"/>
            <w:noWrap/>
            <w:vAlign w:val="center"/>
            <w:hideMark/>
          </w:tcPr>
          <w:p w14:paraId="5533F6DB" w14:textId="77777777" w:rsidR="00056B9F" w:rsidRPr="00F23E32" w:rsidRDefault="00056B9F" w:rsidP="00C3236C">
            <w:pPr>
              <w:rPr>
                <w:bCs/>
                <w:lang w:eastAsia="zh-CN"/>
              </w:rPr>
            </w:pPr>
            <w:r w:rsidRPr="00F23E32">
              <w:rPr>
                <w:lang w:eastAsia="zh-CN"/>
              </w:rPr>
              <w:t>5.63</w:t>
            </w:r>
          </w:p>
        </w:tc>
        <w:tc>
          <w:tcPr>
            <w:tcW w:w="638" w:type="dxa"/>
            <w:noWrap/>
            <w:vAlign w:val="center"/>
            <w:hideMark/>
          </w:tcPr>
          <w:p w14:paraId="45920FB1" w14:textId="77777777" w:rsidR="00056B9F" w:rsidRPr="00F23E32" w:rsidRDefault="00056B9F" w:rsidP="00C3236C">
            <w:pPr>
              <w:rPr>
                <w:bCs/>
                <w:lang w:eastAsia="zh-CN"/>
              </w:rPr>
            </w:pPr>
            <w:r w:rsidRPr="00F23E32">
              <w:rPr>
                <w:lang w:eastAsia="zh-CN"/>
              </w:rPr>
              <w:t>5.8</w:t>
            </w:r>
          </w:p>
        </w:tc>
        <w:tc>
          <w:tcPr>
            <w:tcW w:w="638" w:type="dxa"/>
            <w:noWrap/>
            <w:vAlign w:val="center"/>
            <w:hideMark/>
          </w:tcPr>
          <w:p w14:paraId="0F70D4DE" w14:textId="77777777" w:rsidR="00056B9F" w:rsidRPr="00F23E32" w:rsidRDefault="00056B9F" w:rsidP="00C3236C">
            <w:pPr>
              <w:rPr>
                <w:bCs/>
                <w:lang w:eastAsia="zh-CN"/>
              </w:rPr>
            </w:pPr>
            <w:r w:rsidRPr="00F23E32">
              <w:rPr>
                <w:lang w:eastAsia="zh-CN"/>
              </w:rPr>
              <w:t>6.04</w:t>
            </w:r>
          </w:p>
        </w:tc>
        <w:tc>
          <w:tcPr>
            <w:tcW w:w="638" w:type="dxa"/>
            <w:noWrap/>
            <w:vAlign w:val="center"/>
            <w:hideMark/>
          </w:tcPr>
          <w:p w14:paraId="76A2FAC6" w14:textId="77777777" w:rsidR="00056B9F" w:rsidRPr="00F23E32" w:rsidRDefault="00056B9F" w:rsidP="00C3236C">
            <w:pPr>
              <w:rPr>
                <w:bCs/>
                <w:lang w:eastAsia="zh-CN"/>
              </w:rPr>
            </w:pPr>
            <w:r w:rsidRPr="00F23E32">
              <w:rPr>
                <w:lang w:eastAsia="zh-CN"/>
              </w:rPr>
              <w:t>4.78</w:t>
            </w:r>
          </w:p>
        </w:tc>
      </w:tr>
      <w:tr w:rsidR="00056B9F" w:rsidRPr="00F23E32" w14:paraId="37D04C11" w14:textId="77777777" w:rsidTr="00F23E32">
        <w:trPr>
          <w:cantSplit/>
          <w:trHeight w:val="292"/>
        </w:trPr>
        <w:tc>
          <w:tcPr>
            <w:tcW w:w="1240" w:type="dxa"/>
            <w:noWrap/>
            <w:vAlign w:val="bottom"/>
            <w:hideMark/>
          </w:tcPr>
          <w:p w14:paraId="4ADCAFF7" w14:textId="77777777" w:rsidR="00056B9F" w:rsidRPr="00F23E32" w:rsidRDefault="00056B9F" w:rsidP="00C3236C">
            <w:pPr>
              <w:rPr>
                <w:lang w:eastAsia="zh-CN"/>
              </w:rPr>
            </w:pPr>
          </w:p>
        </w:tc>
        <w:tc>
          <w:tcPr>
            <w:tcW w:w="742" w:type="dxa"/>
            <w:vAlign w:val="center"/>
            <w:hideMark/>
          </w:tcPr>
          <w:p w14:paraId="0F578494" w14:textId="77777777" w:rsidR="00056B9F" w:rsidRPr="00F23E32" w:rsidRDefault="00056B9F" w:rsidP="00C3236C">
            <w:pPr>
              <w:rPr>
                <w:bCs/>
                <w:lang w:eastAsia="zh-CN"/>
              </w:rPr>
            </w:pPr>
            <w:r w:rsidRPr="00F23E32">
              <w:rPr>
                <w:lang w:eastAsia="zh-CN"/>
              </w:rPr>
              <w:t>Tilt 33</w:t>
            </w:r>
          </w:p>
        </w:tc>
        <w:tc>
          <w:tcPr>
            <w:tcW w:w="450" w:type="dxa"/>
            <w:vAlign w:val="center"/>
            <w:hideMark/>
          </w:tcPr>
          <w:p w14:paraId="2B85E02F" w14:textId="77777777" w:rsidR="00056B9F" w:rsidRPr="00F23E32" w:rsidRDefault="00056B9F" w:rsidP="00C3236C">
            <w:pPr>
              <w:rPr>
                <w:bCs/>
                <w:lang w:eastAsia="zh-CN"/>
              </w:rPr>
            </w:pPr>
            <w:r w:rsidRPr="00F23E32">
              <w:rPr>
                <w:lang w:eastAsia="zh-CN"/>
              </w:rPr>
              <w:t>33</w:t>
            </w:r>
          </w:p>
        </w:tc>
        <w:tc>
          <w:tcPr>
            <w:tcW w:w="638" w:type="dxa"/>
            <w:noWrap/>
            <w:vAlign w:val="center"/>
            <w:hideMark/>
          </w:tcPr>
          <w:p w14:paraId="49F62A50" w14:textId="77777777" w:rsidR="00056B9F" w:rsidRPr="00F23E32" w:rsidRDefault="00056B9F" w:rsidP="00C3236C">
            <w:pPr>
              <w:rPr>
                <w:bCs/>
                <w:lang w:eastAsia="zh-CN"/>
              </w:rPr>
            </w:pPr>
            <w:r w:rsidRPr="00F23E32">
              <w:rPr>
                <w:lang w:eastAsia="zh-CN"/>
              </w:rPr>
              <w:t>5.38</w:t>
            </w:r>
          </w:p>
        </w:tc>
        <w:tc>
          <w:tcPr>
            <w:tcW w:w="638" w:type="dxa"/>
            <w:noWrap/>
            <w:vAlign w:val="center"/>
            <w:hideMark/>
          </w:tcPr>
          <w:p w14:paraId="03C22498" w14:textId="77777777" w:rsidR="00056B9F" w:rsidRPr="00F23E32" w:rsidRDefault="00056B9F" w:rsidP="00C3236C">
            <w:pPr>
              <w:rPr>
                <w:bCs/>
                <w:lang w:eastAsia="zh-CN"/>
              </w:rPr>
            </w:pPr>
            <w:r w:rsidRPr="00F23E32">
              <w:rPr>
                <w:lang w:eastAsia="zh-CN"/>
              </w:rPr>
              <w:t>5.11</w:t>
            </w:r>
          </w:p>
        </w:tc>
        <w:tc>
          <w:tcPr>
            <w:tcW w:w="638" w:type="dxa"/>
            <w:noWrap/>
            <w:vAlign w:val="center"/>
            <w:hideMark/>
          </w:tcPr>
          <w:p w14:paraId="4A02936A" w14:textId="77777777" w:rsidR="00056B9F" w:rsidRPr="00F23E32" w:rsidRDefault="00056B9F" w:rsidP="00C3236C">
            <w:pPr>
              <w:rPr>
                <w:bCs/>
                <w:lang w:eastAsia="zh-CN"/>
              </w:rPr>
            </w:pPr>
            <w:r w:rsidRPr="00F23E32">
              <w:rPr>
                <w:lang w:eastAsia="zh-CN"/>
              </w:rPr>
              <w:t>4.84</w:t>
            </w:r>
          </w:p>
        </w:tc>
        <w:tc>
          <w:tcPr>
            <w:tcW w:w="638" w:type="dxa"/>
            <w:noWrap/>
            <w:vAlign w:val="center"/>
            <w:hideMark/>
          </w:tcPr>
          <w:p w14:paraId="5FDE2C30" w14:textId="77777777" w:rsidR="00056B9F" w:rsidRPr="00F23E32" w:rsidRDefault="00056B9F" w:rsidP="00C3236C">
            <w:pPr>
              <w:rPr>
                <w:bCs/>
                <w:lang w:eastAsia="zh-CN"/>
              </w:rPr>
            </w:pPr>
            <w:r w:rsidRPr="00F23E32">
              <w:rPr>
                <w:lang w:eastAsia="zh-CN"/>
              </w:rPr>
              <w:t>4.42</w:t>
            </w:r>
          </w:p>
        </w:tc>
        <w:tc>
          <w:tcPr>
            <w:tcW w:w="638" w:type="dxa"/>
            <w:noWrap/>
            <w:vAlign w:val="center"/>
            <w:hideMark/>
          </w:tcPr>
          <w:p w14:paraId="69520FBE" w14:textId="77777777" w:rsidR="00056B9F" w:rsidRPr="00F23E32" w:rsidRDefault="00056B9F" w:rsidP="00C3236C">
            <w:pPr>
              <w:rPr>
                <w:bCs/>
                <w:lang w:eastAsia="zh-CN"/>
              </w:rPr>
            </w:pPr>
            <w:r w:rsidRPr="00F23E32">
              <w:rPr>
                <w:lang w:eastAsia="zh-CN"/>
              </w:rPr>
              <w:t>3.87</w:t>
            </w:r>
          </w:p>
        </w:tc>
        <w:tc>
          <w:tcPr>
            <w:tcW w:w="638" w:type="dxa"/>
            <w:noWrap/>
            <w:vAlign w:val="center"/>
            <w:hideMark/>
          </w:tcPr>
          <w:p w14:paraId="0C32D1DB" w14:textId="77777777" w:rsidR="00056B9F" w:rsidRPr="00F23E32" w:rsidRDefault="00056B9F" w:rsidP="00C3236C">
            <w:pPr>
              <w:rPr>
                <w:bCs/>
                <w:lang w:eastAsia="zh-CN"/>
              </w:rPr>
            </w:pPr>
            <w:r w:rsidRPr="00F23E32">
              <w:rPr>
                <w:lang w:eastAsia="zh-CN"/>
              </w:rPr>
              <w:t>3.89</w:t>
            </w:r>
          </w:p>
        </w:tc>
        <w:tc>
          <w:tcPr>
            <w:tcW w:w="638" w:type="dxa"/>
            <w:noWrap/>
            <w:vAlign w:val="center"/>
            <w:hideMark/>
          </w:tcPr>
          <w:p w14:paraId="14A96C45" w14:textId="77777777" w:rsidR="00056B9F" w:rsidRPr="00F23E32" w:rsidRDefault="00056B9F" w:rsidP="00C3236C">
            <w:pPr>
              <w:rPr>
                <w:bCs/>
                <w:lang w:eastAsia="zh-CN"/>
              </w:rPr>
            </w:pPr>
            <w:r w:rsidRPr="00F23E32">
              <w:rPr>
                <w:lang w:eastAsia="zh-CN"/>
              </w:rPr>
              <w:t>4.04</w:t>
            </w:r>
          </w:p>
        </w:tc>
        <w:tc>
          <w:tcPr>
            <w:tcW w:w="638" w:type="dxa"/>
            <w:noWrap/>
            <w:vAlign w:val="center"/>
            <w:hideMark/>
          </w:tcPr>
          <w:p w14:paraId="42AB3EE6" w14:textId="77777777" w:rsidR="00056B9F" w:rsidRPr="00F23E32" w:rsidRDefault="00056B9F" w:rsidP="00C3236C">
            <w:pPr>
              <w:rPr>
                <w:bCs/>
                <w:lang w:eastAsia="zh-CN"/>
              </w:rPr>
            </w:pPr>
            <w:r w:rsidRPr="00F23E32">
              <w:rPr>
                <w:lang w:eastAsia="zh-CN"/>
              </w:rPr>
              <w:t>4.68</w:t>
            </w:r>
          </w:p>
        </w:tc>
        <w:tc>
          <w:tcPr>
            <w:tcW w:w="638" w:type="dxa"/>
            <w:noWrap/>
            <w:vAlign w:val="center"/>
            <w:hideMark/>
          </w:tcPr>
          <w:p w14:paraId="3E98E15C" w14:textId="77777777" w:rsidR="00056B9F" w:rsidRPr="00F23E32" w:rsidRDefault="00056B9F" w:rsidP="00C3236C">
            <w:pPr>
              <w:rPr>
                <w:bCs/>
                <w:lang w:eastAsia="zh-CN"/>
              </w:rPr>
            </w:pPr>
            <w:r w:rsidRPr="00F23E32">
              <w:rPr>
                <w:lang w:eastAsia="zh-CN"/>
              </w:rPr>
              <w:t>5.32</w:t>
            </w:r>
          </w:p>
        </w:tc>
        <w:tc>
          <w:tcPr>
            <w:tcW w:w="638" w:type="dxa"/>
            <w:noWrap/>
            <w:vAlign w:val="center"/>
            <w:hideMark/>
          </w:tcPr>
          <w:p w14:paraId="0A0A5E2B" w14:textId="77777777" w:rsidR="00056B9F" w:rsidRPr="00F23E32" w:rsidRDefault="00056B9F" w:rsidP="00C3236C">
            <w:pPr>
              <w:rPr>
                <w:bCs/>
                <w:lang w:eastAsia="zh-CN"/>
              </w:rPr>
            </w:pPr>
            <w:r w:rsidRPr="00F23E32">
              <w:rPr>
                <w:lang w:eastAsia="zh-CN"/>
              </w:rPr>
              <w:t>5.5</w:t>
            </w:r>
          </w:p>
        </w:tc>
        <w:tc>
          <w:tcPr>
            <w:tcW w:w="638" w:type="dxa"/>
            <w:noWrap/>
            <w:vAlign w:val="center"/>
            <w:hideMark/>
          </w:tcPr>
          <w:p w14:paraId="4ACB3FA2" w14:textId="77777777" w:rsidR="00056B9F" w:rsidRPr="00F23E32" w:rsidRDefault="00056B9F" w:rsidP="00C3236C">
            <w:pPr>
              <w:rPr>
                <w:bCs/>
                <w:lang w:eastAsia="zh-CN"/>
              </w:rPr>
            </w:pPr>
            <w:r w:rsidRPr="00F23E32">
              <w:rPr>
                <w:lang w:eastAsia="zh-CN"/>
              </w:rPr>
              <w:t>5.43</w:t>
            </w:r>
          </w:p>
        </w:tc>
        <w:tc>
          <w:tcPr>
            <w:tcW w:w="638" w:type="dxa"/>
            <w:noWrap/>
            <w:vAlign w:val="center"/>
            <w:hideMark/>
          </w:tcPr>
          <w:p w14:paraId="7255038A" w14:textId="77777777" w:rsidR="00056B9F" w:rsidRPr="00F23E32" w:rsidRDefault="00056B9F" w:rsidP="00C3236C">
            <w:pPr>
              <w:rPr>
                <w:bCs/>
                <w:lang w:eastAsia="zh-CN"/>
              </w:rPr>
            </w:pPr>
            <w:r w:rsidRPr="00F23E32">
              <w:rPr>
                <w:lang w:eastAsia="zh-CN"/>
              </w:rPr>
              <w:t>5.57</w:t>
            </w:r>
          </w:p>
        </w:tc>
        <w:tc>
          <w:tcPr>
            <w:tcW w:w="638" w:type="dxa"/>
            <w:noWrap/>
            <w:vAlign w:val="center"/>
            <w:hideMark/>
          </w:tcPr>
          <w:p w14:paraId="4275AF3B" w14:textId="77777777" w:rsidR="00056B9F" w:rsidRPr="00F23E32" w:rsidRDefault="00056B9F" w:rsidP="00C3236C">
            <w:pPr>
              <w:rPr>
                <w:bCs/>
                <w:lang w:eastAsia="zh-CN"/>
              </w:rPr>
            </w:pPr>
            <w:r w:rsidRPr="00F23E32">
              <w:rPr>
                <w:lang w:eastAsia="zh-CN"/>
              </w:rPr>
              <w:t>4.84</w:t>
            </w:r>
          </w:p>
        </w:tc>
      </w:tr>
      <w:tr w:rsidR="00056B9F" w:rsidRPr="00F23E32" w14:paraId="010255D9" w14:textId="77777777" w:rsidTr="00F23E32">
        <w:trPr>
          <w:cantSplit/>
          <w:trHeight w:val="292"/>
        </w:trPr>
        <w:tc>
          <w:tcPr>
            <w:tcW w:w="1240" w:type="dxa"/>
            <w:noWrap/>
            <w:vAlign w:val="bottom"/>
            <w:hideMark/>
          </w:tcPr>
          <w:p w14:paraId="4D02F5A7" w14:textId="77777777" w:rsidR="00056B9F" w:rsidRPr="00F23E32" w:rsidRDefault="00056B9F" w:rsidP="00C3236C">
            <w:pPr>
              <w:rPr>
                <w:lang w:eastAsia="zh-CN"/>
              </w:rPr>
            </w:pPr>
          </w:p>
        </w:tc>
        <w:tc>
          <w:tcPr>
            <w:tcW w:w="742" w:type="dxa"/>
            <w:vAlign w:val="center"/>
            <w:hideMark/>
          </w:tcPr>
          <w:p w14:paraId="0596DA78" w14:textId="77777777" w:rsidR="00056B9F" w:rsidRPr="00F23E32" w:rsidRDefault="00056B9F" w:rsidP="00C3236C">
            <w:pPr>
              <w:rPr>
                <w:bCs/>
                <w:lang w:eastAsia="zh-CN"/>
              </w:rPr>
            </w:pPr>
            <w:r w:rsidRPr="00F23E32">
              <w:rPr>
                <w:lang w:eastAsia="zh-CN"/>
              </w:rPr>
              <w:t>Tilt 48</w:t>
            </w:r>
          </w:p>
        </w:tc>
        <w:tc>
          <w:tcPr>
            <w:tcW w:w="450" w:type="dxa"/>
            <w:vAlign w:val="center"/>
            <w:hideMark/>
          </w:tcPr>
          <w:p w14:paraId="0747D60F" w14:textId="77777777" w:rsidR="00056B9F" w:rsidRPr="00F23E32" w:rsidRDefault="00056B9F" w:rsidP="00C3236C">
            <w:pPr>
              <w:rPr>
                <w:bCs/>
                <w:lang w:eastAsia="zh-CN"/>
              </w:rPr>
            </w:pPr>
            <w:r w:rsidRPr="00F23E32">
              <w:rPr>
                <w:lang w:eastAsia="zh-CN"/>
              </w:rPr>
              <w:t>48</w:t>
            </w:r>
          </w:p>
        </w:tc>
        <w:tc>
          <w:tcPr>
            <w:tcW w:w="638" w:type="dxa"/>
            <w:noWrap/>
            <w:vAlign w:val="center"/>
            <w:hideMark/>
          </w:tcPr>
          <w:p w14:paraId="69EBB438" w14:textId="77777777" w:rsidR="00056B9F" w:rsidRPr="00F23E32" w:rsidRDefault="00056B9F" w:rsidP="00C3236C">
            <w:pPr>
              <w:rPr>
                <w:bCs/>
                <w:lang w:eastAsia="zh-CN"/>
              </w:rPr>
            </w:pPr>
            <w:r w:rsidRPr="00F23E32">
              <w:rPr>
                <w:lang w:eastAsia="zh-CN"/>
              </w:rPr>
              <w:t>4.73</w:t>
            </w:r>
          </w:p>
        </w:tc>
        <w:tc>
          <w:tcPr>
            <w:tcW w:w="638" w:type="dxa"/>
            <w:noWrap/>
            <w:vAlign w:val="center"/>
            <w:hideMark/>
          </w:tcPr>
          <w:p w14:paraId="126DC015" w14:textId="77777777" w:rsidR="00056B9F" w:rsidRPr="00F23E32" w:rsidRDefault="00056B9F" w:rsidP="00C3236C">
            <w:pPr>
              <w:rPr>
                <w:bCs/>
                <w:lang w:eastAsia="zh-CN"/>
              </w:rPr>
            </w:pPr>
            <w:r w:rsidRPr="00F23E32">
              <w:rPr>
                <w:lang w:eastAsia="zh-CN"/>
              </w:rPr>
              <w:t>4.66</w:t>
            </w:r>
          </w:p>
        </w:tc>
        <w:tc>
          <w:tcPr>
            <w:tcW w:w="638" w:type="dxa"/>
            <w:noWrap/>
            <w:vAlign w:val="center"/>
            <w:hideMark/>
          </w:tcPr>
          <w:p w14:paraId="176EA326" w14:textId="77777777" w:rsidR="00056B9F" w:rsidRPr="00F23E32" w:rsidRDefault="00056B9F" w:rsidP="00C3236C">
            <w:pPr>
              <w:rPr>
                <w:bCs/>
                <w:lang w:eastAsia="zh-CN"/>
              </w:rPr>
            </w:pPr>
            <w:r w:rsidRPr="00F23E32">
              <w:rPr>
                <w:lang w:eastAsia="zh-CN"/>
              </w:rPr>
              <w:t>4.62</w:t>
            </w:r>
          </w:p>
        </w:tc>
        <w:tc>
          <w:tcPr>
            <w:tcW w:w="638" w:type="dxa"/>
            <w:noWrap/>
            <w:vAlign w:val="center"/>
            <w:hideMark/>
          </w:tcPr>
          <w:p w14:paraId="0A75A128" w14:textId="77777777" w:rsidR="00056B9F" w:rsidRPr="00F23E32" w:rsidRDefault="00056B9F" w:rsidP="00C3236C">
            <w:pPr>
              <w:rPr>
                <w:bCs/>
                <w:lang w:eastAsia="zh-CN"/>
              </w:rPr>
            </w:pPr>
            <w:r w:rsidRPr="00F23E32">
              <w:rPr>
                <w:lang w:eastAsia="zh-CN"/>
              </w:rPr>
              <w:t>4.45</w:t>
            </w:r>
          </w:p>
        </w:tc>
        <w:tc>
          <w:tcPr>
            <w:tcW w:w="638" w:type="dxa"/>
            <w:noWrap/>
            <w:vAlign w:val="center"/>
            <w:hideMark/>
          </w:tcPr>
          <w:p w14:paraId="5DB41F6C" w14:textId="77777777" w:rsidR="00056B9F" w:rsidRPr="00F23E32" w:rsidRDefault="00056B9F" w:rsidP="00C3236C">
            <w:pPr>
              <w:rPr>
                <w:bCs/>
                <w:lang w:eastAsia="zh-CN"/>
              </w:rPr>
            </w:pPr>
            <w:r w:rsidRPr="00F23E32">
              <w:rPr>
                <w:lang w:eastAsia="zh-CN"/>
              </w:rPr>
              <w:t>4.07</w:t>
            </w:r>
          </w:p>
        </w:tc>
        <w:tc>
          <w:tcPr>
            <w:tcW w:w="638" w:type="dxa"/>
            <w:noWrap/>
            <w:vAlign w:val="center"/>
            <w:hideMark/>
          </w:tcPr>
          <w:p w14:paraId="62264C4C" w14:textId="77777777" w:rsidR="00056B9F" w:rsidRPr="00F23E32" w:rsidRDefault="00056B9F" w:rsidP="00C3236C">
            <w:pPr>
              <w:rPr>
                <w:bCs/>
                <w:lang w:eastAsia="zh-CN"/>
              </w:rPr>
            </w:pPr>
            <w:r w:rsidRPr="00F23E32">
              <w:rPr>
                <w:lang w:eastAsia="zh-CN"/>
              </w:rPr>
              <w:t>4.2</w:t>
            </w:r>
          </w:p>
        </w:tc>
        <w:tc>
          <w:tcPr>
            <w:tcW w:w="638" w:type="dxa"/>
            <w:noWrap/>
            <w:vAlign w:val="center"/>
            <w:hideMark/>
          </w:tcPr>
          <w:p w14:paraId="7249E62F" w14:textId="77777777" w:rsidR="00056B9F" w:rsidRPr="00F23E32" w:rsidRDefault="00056B9F" w:rsidP="00C3236C">
            <w:pPr>
              <w:rPr>
                <w:bCs/>
                <w:lang w:eastAsia="zh-CN"/>
              </w:rPr>
            </w:pPr>
            <w:r w:rsidRPr="00F23E32">
              <w:rPr>
                <w:lang w:eastAsia="zh-CN"/>
              </w:rPr>
              <w:t>4.31</w:t>
            </w:r>
          </w:p>
        </w:tc>
        <w:tc>
          <w:tcPr>
            <w:tcW w:w="638" w:type="dxa"/>
            <w:noWrap/>
            <w:vAlign w:val="center"/>
            <w:hideMark/>
          </w:tcPr>
          <w:p w14:paraId="18108C77" w14:textId="77777777" w:rsidR="00056B9F" w:rsidRPr="00F23E32" w:rsidRDefault="00056B9F" w:rsidP="00C3236C">
            <w:pPr>
              <w:rPr>
                <w:bCs/>
                <w:lang w:eastAsia="zh-CN"/>
              </w:rPr>
            </w:pPr>
            <w:r w:rsidRPr="00F23E32">
              <w:rPr>
                <w:lang w:eastAsia="zh-CN"/>
              </w:rPr>
              <w:t>4.82</w:t>
            </w:r>
          </w:p>
        </w:tc>
        <w:tc>
          <w:tcPr>
            <w:tcW w:w="638" w:type="dxa"/>
            <w:noWrap/>
            <w:vAlign w:val="center"/>
            <w:hideMark/>
          </w:tcPr>
          <w:p w14:paraId="4DE98094" w14:textId="77777777" w:rsidR="00056B9F" w:rsidRPr="00F23E32" w:rsidRDefault="00056B9F" w:rsidP="00C3236C">
            <w:pPr>
              <w:rPr>
                <w:bCs/>
                <w:lang w:eastAsia="zh-CN"/>
              </w:rPr>
            </w:pPr>
            <w:r w:rsidRPr="00F23E32">
              <w:rPr>
                <w:lang w:eastAsia="zh-CN"/>
              </w:rPr>
              <w:t>5.21</w:t>
            </w:r>
          </w:p>
        </w:tc>
        <w:tc>
          <w:tcPr>
            <w:tcW w:w="638" w:type="dxa"/>
            <w:noWrap/>
            <w:vAlign w:val="center"/>
            <w:hideMark/>
          </w:tcPr>
          <w:p w14:paraId="11F69552" w14:textId="77777777" w:rsidR="00056B9F" w:rsidRPr="00F23E32" w:rsidRDefault="00056B9F" w:rsidP="00C3236C">
            <w:pPr>
              <w:rPr>
                <w:bCs/>
                <w:lang w:eastAsia="zh-CN"/>
              </w:rPr>
            </w:pPr>
            <w:r w:rsidRPr="00F23E32">
              <w:rPr>
                <w:lang w:eastAsia="zh-CN"/>
              </w:rPr>
              <w:t>5.1</w:t>
            </w:r>
          </w:p>
        </w:tc>
        <w:tc>
          <w:tcPr>
            <w:tcW w:w="638" w:type="dxa"/>
            <w:noWrap/>
            <w:vAlign w:val="center"/>
            <w:hideMark/>
          </w:tcPr>
          <w:p w14:paraId="3BCB1F50" w14:textId="77777777" w:rsidR="00056B9F" w:rsidRPr="00F23E32" w:rsidRDefault="00056B9F" w:rsidP="00C3236C">
            <w:pPr>
              <w:rPr>
                <w:bCs/>
                <w:lang w:eastAsia="zh-CN"/>
              </w:rPr>
            </w:pPr>
            <w:r w:rsidRPr="00F23E32">
              <w:rPr>
                <w:lang w:eastAsia="zh-CN"/>
              </w:rPr>
              <w:t>4.82</w:t>
            </w:r>
          </w:p>
        </w:tc>
        <w:tc>
          <w:tcPr>
            <w:tcW w:w="638" w:type="dxa"/>
            <w:noWrap/>
            <w:vAlign w:val="center"/>
            <w:hideMark/>
          </w:tcPr>
          <w:p w14:paraId="7A7D2690" w14:textId="77777777" w:rsidR="00056B9F" w:rsidRPr="00F23E32" w:rsidRDefault="00056B9F" w:rsidP="00C3236C">
            <w:pPr>
              <w:rPr>
                <w:bCs/>
                <w:lang w:eastAsia="zh-CN"/>
              </w:rPr>
            </w:pPr>
            <w:r w:rsidRPr="00F23E32">
              <w:rPr>
                <w:lang w:eastAsia="zh-CN"/>
              </w:rPr>
              <w:t>4.85</w:t>
            </w:r>
          </w:p>
        </w:tc>
        <w:tc>
          <w:tcPr>
            <w:tcW w:w="638" w:type="dxa"/>
            <w:noWrap/>
            <w:vAlign w:val="center"/>
            <w:hideMark/>
          </w:tcPr>
          <w:p w14:paraId="2E3D4EBC" w14:textId="77777777" w:rsidR="00056B9F" w:rsidRPr="00F23E32" w:rsidRDefault="00056B9F" w:rsidP="00C3236C">
            <w:pPr>
              <w:rPr>
                <w:bCs/>
                <w:lang w:eastAsia="zh-CN"/>
              </w:rPr>
            </w:pPr>
            <w:r w:rsidRPr="00F23E32">
              <w:rPr>
                <w:lang w:eastAsia="zh-CN"/>
              </w:rPr>
              <w:t>4.65</w:t>
            </w:r>
          </w:p>
        </w:tc>
      </w:tr>
      <w:tr w:rsidR="00056B9F" w:rsidRPr="00F23E32" w14:paraId="0457E17F" w14:textId="77777777" w:rsidTr="00F23E32">
        <w:trPr>
          <w:cantSplit/>
          <w:trHeight w:val="292"/>
        </w:trPr>
        <w:tc>
          <w:tcPr>
            <w:tcW w:w="1240" w:type="dxa"/>
            <w:noWrap/>
            <w:vAlign w:val="bottom"/>
            <w:hideMark/>
          </w:tcPr>
          <w:p w14:paraId="51A40740" w14:textId="77777777" w:rsidR="00056B9F" w:rsidRPr="00F23E32" w:rsidRDefault="00056B9F" w:rsidP="00C3236C">
            <w:pPr>
              <w:rPr>
                <w:lang w:eastAsia="zh-CN"/>
              </w:rPr>
            </w:pPr>
          </w:p>
        </w:tc>
        <w:tc>
          <w:tcPr>
            <w:tcW w:w="742" w:type="dxa"/>
            <w:vAlign w:val="center"/>
            <w:hideMark/>
          </w:tcPr>
          <w:p w14:paraId="1CB6FC8B"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33031AB7"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1924BD7E" w14:textId="77777777" w:rsidR="00056B9F" w:rsidRPr="00F23E32" w:rsidRDefault="00056B9F" w:rsidP="00C3236C">
            <w:pPr>
              <w:rPr>
                <w:bCs/>
                <w:lang w:eastAsia="zh-CN"/>
              </w:rPr>
            </w:pPr>
            <w:r w:rsidRPr="00F23E32">
              <w:rPr>
                <w:lang w:eastAsia="zh-CN"/>
              </w:rPr>
              <w:t>2.34</w:t>
            </w:r>
          </w:p>
        </w:tc>
        <w:tc>
          <w:tcPr>
            <w:tcW w:w="638" w:type="dxa"/>
            <w:noWrap/>
            <w:vAlign w:val="center"/>
            <w:hideMark/>
          </w:tcPr>
          <w:p w14:paraId="31864A8A"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07E659B7" w14:textId="77777777" w:rsidR="00056B9F" w:rsidRPr="00F23E32" w:rsidRDefault="00056B9F" w:rsidP="00C3236C">
            <w:pPr>
              <w:rPr>
                <w:bCs/>
                <w:lang w:eastAsia="zh-CN"/>
              </w:rPr>
            </w:pPr>
            <w:r w:rsidRPr="00F23E32">
              <w:rPr>
                <w:lang w:eastAsia="zh-CN"/>
              </w:rPr>
              <w:t>2.93</w:t>
            </w:r>
          </w:p>
        </w:tc>
        <w:tc>
          <w:tcPr>
            <w:tcW w:w="638" w:type="dxa"/>
            <w:noWrap/>
            <w:vAlign w:val="center"/>
            <w:hideMark/>
          </w:tcPr>
          <w:p w14:paraId="2B0C8332" w14:textId="77777777" w:rsidR="00056B9F" w:rsidRPr="00F23E32" w:rsidRDefault="00056B9F" w:rsidP="00C3236C">
            <w:pPr>
              <w:rPr>
                <w:bCs/>
                <w:lang w:eastAsia="zh-CN"/>
              </w:rPr>
            </w:pPr>
            <w:r w:rsidRPr="00F23E32">
              <w:rPr>
                <w:lang w:eastAsia="zh-CN"/>
              </w:rPr>
              <w:t>3.35</w:t>
            </w:r>
          </w:p>
        </w:tc>
        <w:tc>
          <w:tcPr>
            <w:tcW w:w="638" w:type="dxa"/>
            <w:noWrap/>
            <w:vAlign w:val="center"/>
            <w:hideMark/>
          </w:tcPr>
          <w:p w14:paraId="1A11D41B" w14:textId="77777777" w:rsidR="00056B9F" w:rsidRPr="00F23E32" w:rsidRDefault="00056B9F" w:rsidP="00C3236C">
            <w:pPr>
              <w:rPr>
                <w:bCs/>
                <w:lang w:eastAsia="zh-CN"/>
              </w:rPr>
            </w:pPr>
            <w:r w:rsidRPr="00F23E32">
              <w:rPr>
                <w:lang w:eastAsia="zh-CN"/>
              </w:rPr>
              <w:t>3.43</w:t>
            </w:r>
          </w:p>
        </w:tc>
        <w:tc>
          <w:tcPr>
            <w:tcW w:w="638" w:type="dxa"/>
            <w:noWrap/>
            <w:vAlign w:val="center"/>
            <w:hideMark/>
          </w:tcPr>
          <w:p w14:paraId="3902D977" w14:textId="77777777" w:rsidR="00056B9F" w:rsidRPr="00F23E32" w:rsidRDefault="00056B9F" w:rsidP="00C3236C">
            <w:pPr>
              <w:rPr>
                <w:bCs/>
                <w:lang w:eastAsia="zh-CN"/>
              </w:rPr>
            </w:pPr>
            <w:r w:rsidRPr="00F23E32">
              <w:rPr>
                <w:lang w:eastAsia="zh-CN"/>
              </w:rPr>
              <w:t>3.77</w:t>
            </w:r>
          </w:p>
        </w:tc>
        <w:tc>
          <w:tcPr>
            <w:tcW w:w="638" w:type="dxa"/>
            <w:noWrap/>
            <w:vAlign w:val="center"/>
            <w:hideMark/>
          </w:tcPr>
          <w:p w14:paraId="3D5D72E9" w14:textId="77777777" w:rsidR="00056B9F" w:rsidRPr="00F23E32" w:rsidRDefault="00056B9F" w:rsidP="00C3236C">
            <w:pPr>
              <w:rPr>
                <w:bCs/>
                <w:lang w:eastAsia="zh-CN"/>
              </w:rPr>
            </w:pPr>
            <w:r w:rsidRPr="00F23E32">
              <w:rPr>
                <w:lang w:eastAsia="zh-CN"/>
              </w:rPr>
              <w:t>3.77</w:t>
            </w:r>
          </w:p>
        </w:tc>
        <w:tc>
          <w:tcPr>
            <w:tcW w:w="638" w:type="dxa"/>
            <w:noWrap/>
            <w:vAlign w:val="center"/>
            <w:hideMark/>
          </w:tcPr>
          <w:p w14:paraId="450E35D4" w14:textId="77777777" w:rsidR="00056B9F" w:rsidRPr="00F23E32" w:rsidRDefault="00056B9F" w:rsidP="00C3236C">
            <w:pPr>
              <w:rPr>
                <w:bCs/>
                <w:lang w:eastAsia="zh-CN"/>
              </w:rPr>
            </w:pPr>
            <w:r w:rsidRPr="00F23E32">
              <w:rPr>
                <w:lang w:eastAsia="zh-CN"/>
              </w:rPr>
              <w:t>3.82</w:t>
            </w:r>
          </w:p>
        </w:tc>
        <w:tc>
          <w:tcPr>
            <w:tcW w:w="638" w:type="dxa"/>
            <w:noWrap/>
            <w:vAlign w:val="center"/>
            <w:hideMark/>
          </w:tcPr>
          <w:p w14:paraId="4D33D00B" w14:textId="77777777" w:rsidR="00056B9F" w:rsidRPr="00F23E32" w:rsidRDefault="00056B9F" w:rsidP="00C3236C">
            <w:pPr>
              <w:rPr>
                <w:bCs/>
                <w:lang w:eastAsia="zh-CN"/>
              </w:rPr>
            </w:pPr>
            <w:r w:rsidRPr="00F23E32">
              <w:rPr>
                <w:lang w:eastAsia="zh-CN"/>
              </w:rPr>
              <w:t>3.54</w:t>
            </w:r>
          </w:p>
        </w:tc>
        <w:tc>
          <w:tcPr>
            <w:tcW w:w="638" w:type="dxa"/>
            <w:noWrap/>
            <w:vAlign w:val="center"/>
            <w:hideMark/>
          </w:tcPr>
          <w:p w14:paraId="57C12184" w14:textId="77777777" w:rsidR="00056B9F" w:rsidRPr="00F23E32" w:rsidRDefault="00056B9F" w:rsidP="00C3236C">
            <w:pPr>
              <w:rPr>
                <w:bCs/>
                <w:lang w:eastAsia="zh-CN"/>
              </w:rPr>
            </w:pPr>
            <w:r w:rsidRPr="00F23E32">
              <w:rPr>
                <w:lang w:eastAsia="zh-CN"/>
              </w:rPr>
              <w:t>2.83</w:t>
            </w:r>
          </w:p>
        </w:tc>
        <w:tc>
          <w:tcPr>
            <w:tcW w:w="638" w:type="dxa"/>
            <w:noWrap/>
            <w:vAlign w:val="center"/>
            <w:hideMark/>
          </w:tcPr>
          <w:p w14:paraId="272FB7E5" w14:textId="77777777" w:rsidR="00056B9F" w:rsidRPr="00F23E32" w:rsidRDefault="00056B9F" w:rsidP="00C3236C">
            <w:pPr>
              <w:rPr>
                <w:bCs/>
                <w:lang w:eastAsia="zh-CN"/>
              </w:rPr>
            </w:pPr>
            <w:r w:rsidRPr="00F23E32">
              <w:rPr>
                <w:lang w:eastAsia="zh-CN"/>
              </w:rPr>
              <w:t>2.4</w:t>
            </w:r>
          </w:p>
        </w:tc>
        <w:tc>
          <w:tcPr>
            <w:tcW w:w="638" w:type="dxa"/>
            <w:noWrap/>
            <w:vAlign w:val="center"/>
            <w:hideMark/>
          </w:tcPr>
          <w:p w14:paraId="6CAE9817" w14:textId="77777777" w:rsidR="00056B9F" w:rsidRPr="00F23E32" w:rsidRDefault="00056B9F" w:rsidP="00C3236C">
            <w:pPr>
              <w:rPr>
                <w:bCs/>
                <w:lang w:eastAsia="zh-CN"/>
              </w:rPr>
            </w:pPr>
            <w:r w:rsidRPr="00F23E32">
              <w:rPr>
                <w:lang w:eastAsia="zh-CN"/>
              </w:rPr>
              <w:t>2.31</w:t>
            </w:r>
          </w:p>
        </w:tc>
        <w:tc>
          <w:tcPr>
            <w:tcW w:w="638" w:type="dxa"/>
            <w:noWrap/>
            <w:vAlign w:val="center"/>
            <w:hideMark/>
          </w:tcPr>
          <w:p w14:paraId="010DAAA3" w14:textId="77777777" w:rsidR="00056B9F" w:rsidRPr="00F23E32" w:rsidRDefault="00056B9F" w:rsidP="00C3236C">
            <w:pPr>
              <w:rPr>
                <w:bCs/>
                <w:lang w:eastAsia="zh-CN"/>
              </w:rPr>
            </w:pPr>
            <w:r w:rsidRPr="00F23E32">
              <w:rPr>
                <w:lang w:eastAsia="zh-CN"/>
              </w:rPr>
              <w:t>3.09</w:t>
            </w:r>
          </w:p>
        </w:tc>
      </w:tr>
      <w:tr w:rsidR="00056B9F" w:rsidRPr="00F23E32" w14:paraId="215AA715" w14:textId="77777777" w:rsidTr="00F23E32">
        <w:trPr>
          <w:cantSplit/>
          <w:trHeight w:val="292"/>
        </w:trPr>
        <w:tc>
          <w:tcPr>
            <w:tcW w:w="1240" w:type="dxa"/>
            <w:noWrap/>
            <w:vAlign w:val="bottom"/>
            <w:hideMark/>
          </w:tcPr>
          <w:p w14:paraId="3A72740B" w14:textId="77777777" w:rsidR="00056B9F" w:rsidRPr="00F23E32" w:rsidRDefault="00056B9F" w:rsidP="00C3236C">
            <w:pPr>
              <w:rPr>
                <w:bCs/>
                <w:lang w:eastAsia="zh-CN"/>
              </w:rPr>
            </w:pPr>
            <w:r w:rsidRPr="00F23E32">
              <w:rPr>
                <w:lang w:eastAsia="zh-CN"/>
              </w:rPr>
              <w:t>Brisbane</w:t>
            </w:r>
          </w:p>
        </w:tc>
        <w:tc>
          <w:tcPr>
            <w:tcW w:w="742" w:type="dxa"/>
            <w:vAlign w:val="center"/>
            <w:hideMark/>
          </w:tcPr>
          <w:p w14:paraId="53DAA418"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05D5FBFF" w14:textId="77777777" w:rsidR="00056B9F" w:rsidRPr="00F23E32" w:rsidRDefault="00056B9F" w:rsidP="00C3236C">
            <w:pPr>
              <w:rPr>
                <w:lang w:eastAsia="zh-CN"/>
              </w:rPr>
            </w:pPr>
            <w:r w:rsidRPr="00F23E32">
              <w:rPr>
                <w:lang w:eastAsia="zh-CN"/>
              </w:rPr>
              <w:t>0</w:t>
            </w:r>
          </w:p>
        </w:tc>
        <w:tc>
          <w:tcPr>
            <w:tcW w:w="638" w:type="dxa"/>
            <w:noWrap/>
            <w:vAlign w:val="center"/>
            <w:hideMark/>
          </w:tcPr>
          <w:p w14:paraId="7D311FDA" w14:textId="77777777" w:rsidR="00056B9F" w:rsidRPr="00F23E32" w:rsidRDefault="00056B9F" w:rsidP="00C3236C">
            <w:pPr>
              <w:rPr>
                <w:bCs/>
                <w:lang w:eastAsia="zh-CN"/>
              </w:rPr>
            </w:pPr>
            <w:r w:rsidRPr="00F23E32">
              <w:rPr>
                <w:lang w:eastAsia="zh-CN"/>
              </w:rPr>
              <w:t>6.19</w:t>
            </w:r>
          </w:p>
        </w:tc>
        <w:tc>
          <w:tcPr>
            <w:tcW w:w="638" w:type="dxa"/>
            <w:noWrap/>
            <w:vAlign w:val="center"/>
            <w:hideMark/>
          </w:tcPr>
          <w:p w14:paraId="609FF391" w14:textId="77777777" w:rsidR="00056B9F" w:rsidRPr="00F23E32" w:rsidRDefault="00056B9F" w:rsidP="00C3236C">
            <w:pPr>
              <w:rPr>
                <w:bCs/>
                <w:lang w:eastAsia="zh-CN"/>
              </w:rPr>
            </w:pPr>
            <w:r w:rsidRPr="00F23E32">
              <w:rPr>
                <w:lang w:eastAsia="zh-CN"/>
              </w:rPr>
              <w:t>5.39</w:t>
            </w:r>
          </w:p>
        </w:tc>
        <w:tc>
          <w:tcPr>
            <w:tcW w:w="638" w:type="dxa"/>
            <w:noWrap/>
            <w:vAlign w:val="center"/>
            <w:hideMark/>
          </w:tcPr>
          <w:p w14:paraId="734FE7CD" w14:textId="77777777" w:rsidR="00056B9F" w:rsidRPr="00F23E32" w:rsidRDefault="00056B9F" w:rsidP="00C3236C">
            <w:pPr>
              <w:rPr>
                <w:bCs/>
                <w:lang w:eastAsia="zh-CN"/>
              </w:rPr>
            </w:pPr>
            <w:r w:rsidRPr="00F23E32">
              <w:rPr>
                <w:lang w:eastAsia="zh-CN"/>
              </w:rPr>
              <w:t>4.95</w:t>
            </w:r>
          </w:p>
        </w:tc>
        <w:tc>
          <w:tcPr>
            <w:tcW w:w="638" w:type="dxa"/>
            <w:noWrap/>
            <w:vAlign w:val="center"/>
            <w:hideMark/>
          </w:tcPr>
          <w:p w14:paraId="5B7C936A" w14:textId="77777777" w:rsidR="00056B9F" w:rsidRPr="00F23E32" w:rsidRDefault="00056B9F" w:rsidP="00C3236C">
            <w:pPr>
              <w:rPr>
                <w:bCs/>
                <w:lang w:eastAsia="zh-CN"/>
              </w:rPr>
            </w:pPr>
            <w:r w:rsidRPr="00F23E32">
              <w:rPr>
                <w:lang w:eastAsia="zh-CN"/>
              </w:rPr>
              <w:t>3.98</w:t>
            </w:r>
          </w:p>
        </w:tc>
        <w:tc>
          <w:tcPr>
            <w:tcW w:w="638" w:type="dxa"/>
            <w:noWrap/>
            <w:vAlign w:val="center"/>
            <w:hideMark/>
          </w:tcPr>
          <w:p w14:paraId="553031BB" w14:textId="77777777" w:rsidR="00056B9F" w:rsidRPr="00F23E32" w:rsidRDefault="00056B9F" w:rsidP="00C3236C">
            <w:pPr>
              <w:rPr>
                <w:bCs/>
                <w:lang w:eastAsia="zh-CN"/>
              </w:rPr>
            </w:pPr>
            <w:r w:rsidRPr="00F23E32">
              <w:rPr>
                <w:lang w:eastAsia="zh-CN"/>
              </w:rPr>
              <w:t>3.23</w:t>
            </w:r>
          </w:p>
        </w:tc>
        <w:tc>
          <w:tcPr>
            <w:tcW w:w="638" w:type="dxa"/>
            <w:noWrap/>
            <w:vAlign w:val="center"/>
            <w:hideMark/>
          </w:tcPr>
          <w:p w14:paraId="34F0C62D"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13EF6DC3" w14:textId="77777777" w:rsidR="00056B9F" w:rsidRPr="00F23E32" w:rsidRDefault="00056B9F" w:rsidP="00C3236C">
            <w:pPr>
              <w:rPr>
                <w:bCs/>
                <w:lang w:eastAsia="zh-CN"/>
              </w:rPr>
            </w:pPr>
            <w:r w:rsidRPr="00F23E32">
              <w:rPr>
                <w:lang w:eastAsia="zh-CN"/>
              </w:rPr>
              <w:t>3.22</w:t>
            </w:r>
          </w:p>
        </w:tc>
        <w:tc>
          <w:tcPr>
            <w:tcW w:w="638" w:type="dxa"/>
            <w:noWrap/>
            <w:vAlign w:val="center"/>
            <w:hideMark/>
          </w:tcPr>
          <w:p w14:paraId="63529B45" w14:textId="77777777" w:rsidR="00056B9F" w:rsidRPr="00F23E32" w:rsidRDefault="00056B9F" w:rsidP="00C3236C">
            <w:pPr>
              <w:rPr>
                <w:bCs/>
                <w:lang w:eastAsia="zh-CN"/>
              </w:rPr>
            </w:pPr>
            <w:r w:rsidRPr="00F23E32">
              <w:rPr>
                <w:lang w:eastAsia="zh-CN"/>
              </w:rPr>
              <w:t>4.04</w:t>
            </w:r>
          </w:p>
        </w:tc>
        <w:tc>
          <w:tcPr>
            <w:tcW w:w="638" w:type="dxa"/>
            <w:noWrap/>
            <w:vAlign w:val="center"/>
            <w:hideMark/>
          </w:tcPr>
          <w:p w14:paraId="731B8034" w14:textId="77777777" w:rsidR="00056B9F" w:rsidRPr="00F23E32" w:rsidRDefault="00056B9F" w:rsidP="00C3236C">
            <w:pPr>
              <w:rPr>
                <w:bCs/>
                <w:lang w:eastAsia="zh-CN"/>
              </w:rPr>
            </w:pPr>
            <w:r w:rsidRPr="00F23E32">
              <w:rPr>
                <w:lang w:eastAsia="zh-CN"/>
              </w:rPr>
              <w:t>5.12</w:t>
            </w:r>
          </w:p>
        </w:tc>
        <w:tc>
          <w:tcPr>
            <w:tcW w:w="638" w:type="dxa"/>
            <w:noWrap/>
            <w:vAlign w:val="center"/>
            <w:hideMark/>
          </w:tcPr>
          <w:p w14:paraId="01123871" w14:textId="77777777" w:rsidR="00056B9F" w:rsidRPr="00F23E32" w:rsidRDefault="00056B9F" w:rsidP="00C3236C">
            <w:pPr>
              <w:rPr>
                <w:bCs/>
                <w:lang w:eastAsia="zh-CN"/>
              </w:rPr>
            </w:pPr>
            <w:r w:rsidRPr="00F23E32">
              <w:rPr>
                <w:lang w:eastAsia="zh-CN"/>
              </w:rPr>
              <w:t>5.52</w:t>
            </w:r>
          </w:p>
        </w:tc>
        <w:tc>
          <w:tcPr>
            <w:tcW w:w="638" w:type="dxa"/>
            <w:noWrap/>
            <w:vAlign w:val="center"/>
            <w:hideMark/>
          </w:tcPr>
          <w:p w14:paraId="330BE9BE" w14:textId="77777777" w:rsidR="00056B9F" w:rsidRPr="00F23E32" w:rsidRDefault="00056B9F" w:rsidP="00C3236C">
            <w:pPr>
              <w:rPr>
                <w:bCs/>
                <w:lang w:eastAsia="zh-CN"/>
              </w:rPr>
            </w:pPr>
            <w:r w:rsidRPr="00F23E32">
              <w:rPr>
                <w:lang w:eastAsia="zh-CN"/>
              </w:rPr>
              <w:t>6.07</w:t>
            </w:r>
          </w:p>
        </w:tc>
        <w:tc>
          <w:tcPr>
            <w:tcW w:w="638" w:type="dxa"/>
            <w:noWrap/>
            <w:vAlign w:val="center"/>
            <w:hideMark/>
          </w:tcPr>
          <w:p w14:paraId="6B12FBAF" w14:textId="77777777" w:rsidR="00056B9F" w:rsidRPr="00F23E32" w:rsidRDefault="00056B9F" w:rsidP="00C3236C">
            <w:pPr>
              <w:rPr>
                <w:bCs/>
                <w:lang w:eastAsia="zh-CN"/>
              </w:rPr>
            </w:pPr>
            <w:r w:rsidRPr="00F23E32">
              <w:rPr>
                <w:lang w:eastAsia="zh-CN"/>
              </w:rPr>
              <w:t>6.35</w:t>
            </w:r>
          </w:p>
        </w:tc>
        <w:tc>
          <w:tcPr>
            <w:tcW w:w="638" w:type="dxa"/>
            <w:noWrap/>
            <w:vAlign w:val="center"/>
            <w:hideMark/>
          </w:tcPr>
          <w:p w14:paraId="524E4FDD" w14:textId="77777777" w:rsidR="00056B9F" w:rsidRPr="00F23E32" w:rsidRDefault="00056B9F" w:rsidP="00C3236C">
            <w:pPr>
              <w:rPr>
                <w:bCs/>
                <w:lang w:eastAsia="zh-CN"/>
              </w:rPr>
            </w:pPr>
            <w:r w:rsidRPr="00F23E32">
              <w:rPr>
                <w:lang w:eastAsia="zh-CN"/>
              </w:rPr>
              <w:t>4.75</w:t>
            </w:r>
          </w:p>
        </w:tc>
      </w:tr>
      <w:tr w:rsidR="00056B9F" w:rsidRPr="00F23E32" w14:paraId="440CB677" w14:textId="77777777" w:rsidTr="00F23E32">
        <w:trPr>
          <w:cantSplit/>
          <w:trHeight w:val="292"/>
        </w:trPr>
        <w:tc>
          <w:tcPr>
            <w:tcW w:w="1240" w:type="dxa"/>
            <w:noWrap/>
            <w:vAlign w:val="bottom"/>
            <w:hideMark/>
          </w:tcPr>
          <w:p w14:paraId="2DC88348" w14:textId="77777777" w:rsidR="00056B9F" w:rsidRPr="00F23E32" w:rsidRDefault="00056B9F" w:rsidP="00C3236C">
            <w:pPr>
              <w:rPr>
                <w:lang w:eastAsia="zh-CN"/>
              </w:rPr>
            </w:pPr>
          </w:p>
        </w:tc>
        <w:tc>
          <w:tcPr>
            <w:tcW w:w="742" w:type="dxa"/>
            <w:vAlign w:val="center"/>
            <w:hideMark/>
          </w:tcPr>
          <w:p w14:paraId="006132E8" w14:textId="77777777" w:rsidR="00056B9F" w:rsidRPr="00F23E32" w:rsidRDefault="00056B9F" w:rsidP="00C3236C">
            <w:pPr>
              <w:rPr>
                <w:bCs/>
                <w:lang w:eastAsia="zh-CN"/>
              </w:rPr>
            </w:pPr>
            <w:r w:rsidRPr="00F23E32">
              <w:rPr>
                <w:lang w:eastAsia="zh-CN"/>
              </w:rPr>
              <w:t>Tilt 12</w:t>
            </w:r>
          </w:p>
        </w:tc>
        <w:tc>
          <w:tcPr>
            <w:tcW w:w="450" w:type="dxa"/>
            <w:vAlign w:val="center"/>
            <w:hideMark/>
          </w:tcPr>
          <w:p w14:paraId="2BEAA847" w14:textId="77777777" w:rsidR="00056B9F" w:rsidRPr="00F23E32" w:rsidRDefault="00056B9F" w:rsidP="00C3236C">
            <w:pPr>
              <w:rPr>
                <w:bCs/>
                <w:lang w:eastAsia="zh-CN"/>
              </w:rPr>
            </w:pPr>
            <w:r w:rsidRPr="00F23E32">
              <w:rPr>
                <w:lang w:eastAsia="zh-CN"/>
              </w:rPr>
              <w:t>12</w:t>
            </w:r>
          </w:p>
        </w:tc>
        <w:tc>
          <w:tcPr>
            <w:tcW w:w="638" w:type="dxa"/>
            <w:noWrap/>
            <w:vAlign w:val="center"/>
            <w:hideMark/>
          </w:tcPr>
          <w:p w14:paraId="644675E6" w14:textId="77777777" w:rsidR="00056B9F" w:rsidRPr="00F23E32" w:rsidRDefault="00056B9F" w:rsidP="00C3236C">
            <w:pPr>
              <w:rPr>
                <w:bCs/>
                <w:lang w:eastAsia="zh-CN"/>
              </w:rPr>
            </w:pPr>
            <w:r w:rsidRPr="00F23E32">
              <w:rPr>
                <w:lang w:eastAsia="zh-CN"/>
              </w:rPr>
              <w:t>6.06</w:t>
            </w:r>
          </w:p>
        </w:tc>
        <w:tc>
          <w:tcPr>
            <w:tcW w:w="638" w:type="dxa"/>
            <w:noWrap/>
            <w:vAlign w:val="center"/>
            <w:hideMark/>
          </w:tcPr>
          <w:p w14:paraId="7E25D311" w14:textId="77777777" w:rsidR="00056B9F" w:rsidRPr="00F23E32" w:rsidRDefault="00056B9F" w:rsidP="00C3236C">
            <w:pPr>
              <w:rPr>
                <w:bCs/>
                <w:lang w:eastAsia="zh-CN"/>
              </w:rPr>
            </w:pPr>
            <w:r w:rsidRPr="00F23E32">
              <w:rPr>
                <w:lang w:eastAsia="zh-CN"/>
              </w:rPr>
              <w:t>5.41</w:t>
            </w:r>
          </w:p>
        </w:tc>
        <w:tc>
          <w:tcPr>
            <w:tcW w:w="638" w:type="dxa"/>
            <w:noWrap/>
            <w:vAlign w:val="center"/>
            <w:hideMark/>
          </w:tcPr>
          <w:p w14:paraId="0C1F1D34" w14:textId="77777777" w:rsidR="00056B9F" w:rsidRPr="00F23E32" w:rsidRDefault="00056B9F" w:rsidP="00C3236C">
            <w:pPr>
              <w:rPr>
                <w:bCs/>
                <w:lang w:eastAsia="zh-CN"/>
              </w:rPr>
            </w:pPr>
            <w:r w:rsidRPr="00F23E32">
              <w:rPr>
                <w:lang w:eastAsia="zh-CN"/>
              </w:rPr>
              <w:t>5.15</w:t>
            </w:r>
          </w:p>
        </w:tc>
        <w:tc>
          <w:tcPr>
            <w:tcW w:w="638" w:type="dxa"/>
            <w:noWrap/>
            <w:vAlign w:val="center"/>
            <w:hideMark/>
          </w:tcPr>
          <w:p w14:paraId="20B00845" w14:textId="77777777" w:rsidR="00056B9F" w:rsidRPr="00F23E32" w:rsidRDefault="00056B9F" w:rsidP="00C3236C">
            <w:pPr>
              <w:rPr>
                <w:bCs/>
                <w:lang w:eastAsia="zh-CN"/>
              </w:rPr>
            </w:pPr>
            <w:r w:rsidRPr="00F23E32">
              <w:rPr>
                <w:lang w:eastAsia="zh-CN"/>
              </w:rPr>
              <w:t>4.34</w:t>
            </w:r>
          </w:p>
        </w:tc>
        <w:tc>
          <w:tcPr>
            <w:tcW w:w="638" w:type="dxa"/>
            <w:noWrap/>
            <w:vAlign w:val="center"/>
            <w:hideMark/>
          </w:tcPr>
          <w:p w14:paraId="1C39F145" w14:textId="77777777" w:rsidR="00056B9F" w:rsidRPr="00F23E32" w:rsidRDefault="00056B9F" w:rsidP="00C3236C">
            <w:pPr>
              <w:rPr>
                <w:bCs/>
                <w:lang w:eastAsia="zh-CN"/>
              </w:rPr>
            </w:pPr>
            <w:r w:rsidRPr="00F23E32">
              <w:rPr>
                <w:lang w:eastAsia="zh-CN"/>
              </w:rPr>
              <w:t>3.71</w:t>
            </w:r>
          </w:p>
        </w:tc>
        <w:tc>
          <w:tcPr>
            <w:tcW w:w="638" w:type="dxa"/>
            <w:noWrap/>
            <w:vAlign w:val="center"/>
            <w:hideMark/>
          </w:tcPr>
          <w:p w14:paraId="75E9B25D" w14:textId="77777777" w:rsidR="00056B9F" w:rsidRPr="00F23E32" w:rsidRDefault="00056B9F" w:rsidP="00C3236C">
            <w:pPr>
              <w:rPr>
                <w:bCs/>
                <w:lang w:eastAsia="zh-CN"/>
              </w:rPr>
            </w:pPr>
            <w:r w:rsidRPr="00F23E32">
              <w:rPr>
                <w:lang w:eastAsia="zh-CN"/>
              </w:rPr>
              <w:t>3.59</w:t>
            </w:r>
          </w:p>
        </w:tc>
        <w:tc>
          <w:tcPr>
            <w:tcW w:w="638" w:type="dxa"/>
            <w:noWrap/>
            <w:vAlign w:val="center"/>
            <w:hideMark/>
          </w:tcPr>
          <w:p w14:paraId="216C92DF" w14:textId="77777777" w:rsidR="00056B9F" w:rsidRPr="00F23E32" w:rsidRDefault="00056B9F" w:rsidP="00C3236C">
            <w:pPr>
              <w:rPr>
                <w:bCs/>
                <w:lang w:eastAsia="zh-CN"/>
              </w:rPr>
            </w:pPr>
            <w:r w:rsidRPr="00F23E32">
              <w:rPr>
                <w:lang w:eastAsia="zh-CN"/>
              </w:rPr>
              <w:t>3.78</w:t>
            </w:r>
          </w:p>
        </w:tc>
        <w:tc>
          <w:tcPr>
            <w:tcW w:w="638" w:type="dxa"/>
            <w:noWrap/>
            <w:vAlign w:val="center"/>
            <w:hideMark/>
          </w:tcPr>
          <w:p w14:paraId="5D4B3CDE" w14:textId="77777777" w:rsidR="00056B9F" w:rsidRPr="00F23E32" w:rsidRDefault="00056B9F" w:rsidP="00C3236C">
            <w:pPr>
              <w:rPr>
                <w:bCs/>
                <w:lang w:eastAsia="zh-CN"/>
              </w:rPr>
            </w:pPr>
            <w:r w:rsidRPr="00F23E32">
              <w:rPr>
                <w:lang w:eastAsia="zh-CN"/>
              </w:rPr>
              <w:t>4.56</w:t>
            </w:r>
          </w:p>
        </w:tc>
        <w:tc>
          <w:tcPr>
            <w:tcW w:w="638" w:type="dxa"/>
            <w:noWrap/>
            <w:vAlign w:val="center"/>
            <w:hideMark/>
          </w:tcPr>
          <w:p w14:paraId="2A6AF1E8" w14:textId="77777777" w:rsidR="00056B9F" w:rsidRPr="00F23E32" w:rsidRDefault="00056B9F" w:rsidP="00C3236C">
            <w:pPr>
              <w:rPr>
                <w:bCs/>
                <w:lang w:eastAsia="zh-CN"/>
              </w:rPr>
            </w:pPr>
            <w:r w:rsidRPr="00F23E32">
              <w:rPr>
                <w:lang w:eastAsia="zh-CN"/>
              </w:rPr>
              <w:t>5.47</w:t>
            </w:r>
          </w:p>
        </w:tc>
        <w:tc>
          <w:tcPr>
            <w:tcW w:w="638" w:type="dxa"/>
            <w:noWrap/>
            <w:vAlign w:val="center"/>
            <w:hideMark/>
          </w:tcPr>
          <w:p w14:paraId="63CF2247" w14:textId="77777777" w:rsidR="00056B9F" w:rsidRPr="00F23E32" w:rsidRDefault="00056B9F" w:rsidP="00C3236C">
            <w:pPr>
              <w:rPr>
                <w:bCs/>
                <w:lang w:eastAsia="zh-CN"/>
              </w:rPr>
            </w:pPr>
            <w:r w:rsidRPr="00F23E32">
              <w:rPr>
                <w:lang w:eastAsia="zh-CN"/>
              </w:rPr>
              <w:t>5.62</w:t>
            </w:r>
          </w:p>
        </w:tc>
        <w:tc>
          <w:tcPr>
            <w:tcW w:w="638" w:type="dxa"/>
            <w:noWrap/>
            <w:vAlign w:val="center"/>
            <w:hideMark/>
          </w:tcPr>
          <w:p w14:paraId="1C62E532" w14:textId="77777777" w:rsidR="00056B9F" w:rsidRPr="00F23E32" w:rsidRDefault="00056B9F" w:rsidP="00C3236C">
            <w:pPr>
              <w:rPr>
                <w:bCs/>
                <w:lang w:eastAsia="zh-CN"/>
              </w:rPr>
            </w:pPr>
            <w:r w:rsidRPr="00F23E32">
              <w:rPr>
                <w:lang w:eastAsia="zh-CN"/>
              </w:rPr>
              <w:t>5.98</w:t>
            </w:r>
          </w:p>
        </w:tc>
        <w:tc>
          <w:tcPr>
            <w:tcW w:w="638" w:type="dxa"/>
            <w:noWrap/>
            <w:vAlign w:val="center"/>
            <w:hideMark/>
          </w:tcPr>
          <w:p w14:paraId="18FF7C1E" w14:textId="77777777" w:rsidR="00056B9F" w:rsidRPr="00F23E32" w:rsidRDefault="00056B9F" w:rsidP="00C3236C">
            <w:pPr>
              <w:rPr>
                <w:bCs/>
                <w:lang w:eastAsia="zh-CN"/>
              </w:rPr>
            </w:pPr>
            <w:r w:rsidRPr="00F23E32">
              <w:rPr>
                <w:lang w:eastAsia="zh-CN"/>
              </w:rPr>
              <w:t>6.18</w:t>
            </w:r>
          </w:p>
        </w:tc>
        <w:tc>
          <w:tcPr>
            <w:tcW w:w="638" w:type="dxa"/>
            <w:noWrap/>
            <w:vAlign w:val="center"/>
            <w:hideMark/>
          </w:tcPr>
          <w:p w14:paraId="1C495348" w14:textId="77777777" w:rsidR="00056B9F" w:rsidRPr="00F23E32" w:rsidRDefault="00056B9F" w:rsidP="00C3236C">
            <w:pPr>
              <w:rPr>
                <w:bCs/>
                <w:lang w:eastAsia="zh-CN"/>
              </w:rPr>
            </w:pPr>
            <w:r w:rsidRPr="00F23E32">
              <w:rPr>
                <w:lang w:eastAsia="zh-CN"/>
              </w:rPr>
              <w:t>4.99</w:t>
            </w:r>
          </w:p>
        </w:tc>
      </w:tr>
      <w:tr w:rsidR="00056B9F" w:rsidRPr="00F23E32" w14:paraId="2CFCC2B0" w14:textId="77777777" w:rsidTr="00F23E32">
        <w:trPr>
          <w:cantSplit/>
          <w:trHeight w:val="292"/>
        </w:trPr>
        <w:tc>
          <w:tcPr>
            <w:tcW w:w="1240" w:type="dxa"/>
            <w:noWrap/>
            <w:vAlign w:val="bottom"/>
            <w:hideMark/>
          </w:tcPr>
          <w:p w14:paraId="36C0CDBF" w14:textId="77777777" w:rsidR="00056B9F" w:rsidRPr="00F23E32" w:rsidRDefault="00056B9F" w:rsidP="00C3236C">
            <w:pPr>
              <w:rPr>
                <w:lang w:eastAsia="zh-CN"/>
              </w:rPr>
            </w:pPr>
          </w:p>
        </w:tc>
        <w:tc>
          <w:tcPr>
            <w:tcW w:w="742" w:type="dxa"/>
            <w:vAlign w:val="center"/>
            <w:hideMark/>
          </w:tcPr>
          <w:p w14:paraId="1DA1DC0D" w14:textId="77777777" w:rsidR="00056B9F" w:rsidRPr="00F23E32" w:rsidRDefault="00056B9F" w:rsidP="00C3236C">
            <w:pPr>
              <w:rPr>
                <w:bCs/>
                <w:lang w:eastAsia="zh-CN"/>
              </w:rPr>
            </w:pPr>
            <w:r w:rsidRPr="00F23E32">
              <w:rPr>
                <w:lang w:eastAsia="zh-CN"/>
              </w:rPr>
              <w:t>Tilt 27</w:t>
            </w:r>
          </w:p>
        </w:tc>
        <w:tc>
          <w:tcPr>
            <w:tcW w:w="450" w:type="dxa"/>
            <w:vAlign w:val="center"/>
            <w:hideMark/>
          </w:tcPr>
          <w:p w14:paraId="65839305"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03AC1EC8" w14:textId="77777777" w:rsidR="00056B9F" w:rsidRPr="00F23E32" w:rsidRDefault="00056B9F" w:rsidP="00C3236C">
            <w:pPr>
              <w:rPr>
                <w:bCs/>
                <w:lang w:eastAsia="zh-CN"/>
              </w:rPr>
            </w:pPr>
            <w:r w:rsidRPr="00F23E32">
              <w:rPr>
                <w:lang w:eastAsia="zh-CN"/>
              </w:rPr>
              <w:t>5.65</w:t>
            </w:r>
          </w:p>
        </w:tc>
        <w:tc>
          <w:tcPr>
            <w:tcW w:w="638" w:type="dxa"/>
            <w:noWrap/>
            <w:vAlign w:val="center"/>
            <w:hideMark/>
          </w:tcPr>
          <w:p w14:paraId="7D258AB6" w14:textId="77777777" w:rsidR="00056B9F" w:rsidRPr="00F23E32" w:rsidRDefault="00056B9F" w:rsidP="00C3236C">
            <w:pPr>
              <w:rPr>
                <w:bCs/>
                <w:lang w:eastAsia="zh-CN"/>
              </w:rPr>
            </w:pPr>
            <w:r w:rsidRPr="00F23E32">
              <w:rPr>
                <w:lang w:eastAsia="zh-CN"/>
              </w:rPr>
              <w:t>5.22</w:t>
            </w:r>
          </w:p>
        </w:tc>
        <w:tc>
          <w:tcPr>
            <w:tcW w:w="638" w:type="dxa"/>
            <w:noWrap/>
            <w:vAlign w:val="center"/>
            <w:hideMark/>
          </w:tcPr>
          <w:p w14:paraId="244760D4" w14:textId="77777777" w:rsidR="00056B9F" w:rsidRPr="00F23E32" w:rsidRDefault="00056B9F" w:rsidP="00C3236C">
            <w:pPr>
              <w:rPr>
                <w:bCs/>
                <w:lang w:eastAsia="zh-CN"/>
              </w:rPr>
            </w:pPr>
            <w:r w:rsidRPr="00F23E32">
              <w:rPr>
                <w:lang w:eastAsia="zh-CN"/>
              </w:rPr>
              <w:t>5.19</w:t>
            </w:r>
          </w:p>
        </w:tc>
        <w:tc>
          <w:tcPr>
            <w:tcW w:w="638" w:type="dxa"/>
            <w:noWrap/>
            <w:vAlign w:val="center"/>
            <w:hideMark/>
          </w:tcPr>
          <w:p w14:paraId="615A7077" w14:textId="77777777" w:rsidR="00056B9F" w:rsidRPr="00F23E32" w:rsidRDefault="00056B9F" w:rsidP="00C3236C">
            <w:pPr>
              <w:rPr>
                <w:bCs/>
                <w:lang w:eastAsia="zh-CN"/>
              </w:rPr>
            </w:pPr>
            <w:r w:rsidRPr="00F23E32">
              <w:rPr>
                <w:lang w:eastAsia="zh-CN"/>
              </w:rPr>
              <w:t>4.6</w:t>
            </w:r>
          </w:p>
        </w:tc>
        <w:tc>
          <w:tcPr>
            <w:tcW w:w="638" w:type="dxa"/>
            <w:noWrap/>
            <w:vAlign w:val="center"/>
            <w:hideMark/>
          </w:tcPr>
          <w:p w14:paraId="6599820F" w14:textId="77777777" w:rsidR="00056B9F" w:rsidRPr="00F23E32" w:rsidRDefault="00056B9F" w:rsidP="00C3236C">
            <w:pPr>
              <w:rPr>
                <w:bCs/>
                <w:lang w:eastAsia="zh-CN"/>
              </w:rPr>
            </w:pPr>
            <w:r w:rsidRPr="00F23E32">
              <w:rPr>
                <w:lang w:eastAsia="zh-CN"/>
              </w:rPr>
              <w:t>4.12</w:t>
            </w:r>
          </w:p>
        </w:tc>
        <w:tc>
          <w:tcPr>
            <w:tcW w:w="638" w:type="dxa"/>
            <w:noWrap/>
            <w:vAlign w:val="center"/>
            <w:hideMark/>
          </w:tcPr>
          <w:p w14:paraId="4D1F6AD1" w14:textId="77777777" w:rsidR="00056B9F" w:rsidRPr="00F23E32" w:rsidRDefault="00056B9F" w:rsidP="00C3236C">
            <w:pPr>
              <w:rPr>
                <w:bCs/>
                <w:lang w:eastAsia="zh-CN"/>
              </w:rPr>
            </w:pPr>
            <w:r w:rsidRPr="00F23E32">
              <w:rPr>
                <w:lang w:eastAsia="zh-CN"/>
              </w:rPr>
              <w:t>4.13</w:t>
            </w:r>
          </w:p>
        </w:tc>
        <w:tc>
          <w:tcPr>
            <w:tcW w:w="638" w:type="dxa"/>
            <w:noWrap/>
            <w:vAlign w:val="center"/>
            <w:hideMark/>
          </w:tcPr>
          <w:p w14:paraId="4951A6F2" w14:textId="77777777" w:rsidR="00056B9F" w:rsidRPr="00F23E32" w:rsidRDefault="00056B9F" w:rsidP="00C3236C">
            <w:pPr>
              <w:rPr>
                <w:bCs/>
                <w:lang w:eastAsia="zh-CN"/>
              </w:rPr>
            </w:pPr>
            <w:r w:rsidRPr="00F23E32">
              <w:rPr>
                <w:lang w:eastAsia="zh-CN"/>
              </w:rPr>
              <w:t>4.29</w:t>
            </w:r>
          </w:p>
        </w:tc>
        <w:tc>
          <w:tcPr>
            <w:tcW w:w="638" w:type="dxa"/>
            <w:noWrap/>
            <w:vAlign w:val="center"/>
            <w:hideMark/>
          </w:tcPr>
          <w:p w14:paraId="5C7E75A4" w14:textId="77777777" w:rsidR="00056B9F" w:rsidRPr="00F23E32" w:rsidRDefault="00056B9F" w:rsidP="00C3236C">
            <w:pPr>
              <w:rPr>
                <w:bCs/>
                <w:lang w:eastAsia="zh-CN"/>
              </w:rPr>
            </w:pPr>
            <w:r w:rsidRPr="00F23E32">
              <w:rPr>
                <w:lang w:eastAsia="zh-CN"/>
              </w:rPr>
              <w:t>4.99</w:t>
            </w:r>
          </w:p>
        </w:tc>
        <w:tc>
          <w:tcPr>
            <w:tcW w:w="638" w:type="dxa"/>
            <w:noWrap/>
            <w:vAlign w:val="center"/>
            <w:hideMark/>
          </w:tcPr>
          <w:p w14:paraId="7A740BB6" w14:textId="77777777" w:rsidR="00056B9F" w:rsidRPr="00F23E32" w:rsidRDefault="00056B9F" w:rsidP="00C3236C">
            <w:pPr>
              <w:rPr>
                <w:bCs/>
                <w:lang w:eastAsia="zh-CN"/>
              </w:rPr>
            </w:pPr>
            <w:r w:rsidRPr="00F23E32">
              <w:rPr>
                <w:lang w:eastAsia="zh-CN"/>
              </w:rPr>
              <w:t>5.65</w:t>
            </w:r>
          </w:p>
        </w:tc>
        <w:tc>
          <w:tcPr>
            <w:tcW w:w="638" w:type="dxa"/>
            <w:noWrap/>
            <w:vAlign w:val="center"/>
            <w:hideMark/>
          </w:tcPr>
          <w:p w14:paraId="50F23DFA" w14:textId="77777777" w:rsidR="00056B9F" w:rsidRPr="00F23E32" w:rsidRDefault="00056B9F" w:rsidP="00C3236C">
            <w:pPr>
              <w:rPr>
                <w:bCs/>
                <w:lang w:eastAsia="zh-CN"/>
              </w:rPr>
            </w:pPr>
            <w:r w:rsidRPr="00F23E32">
              <w:rPr>
                <w:lang w:eastAsia="zh-CN"/>
              </w:rPr>
              <w:t>5.5</w:t>
            </w:r>
          </w:p>
        </w:tc>
        <w:tc>
          <w:tcPr>
            <w:tcW w:w="638" w:type="dxa"/>
            <w:noWrap/>
            <w:vAlign w:val="center"/>
            <w:hideMark/>
          </w:tcPr>
          <w:p w14:paraId="78407935" w14:textId="77777777" w:rsidR="00056B9F" w:rsidRPr="00F23E32" w:rsidRDefault="00056B9F" w:rsidP="00C3236C">
            <w:pPr>
              <w:rPr>
                <w:bCs/>
                <w:lang w:eastAsia="zh-CN"/>
              </w:rPr>
            </w:pPr>
            <w:r w:rsidRPr="00F23E32">
              <w:rPr>
                <w:lang w:eastAsia="zh-CN"/>
              </w:rPr>
              <w:t>5.61</w:t>
            </w:r>
          </w:p>
        </w:tc>
        <w:tc>
          <w:tcPr>
            <w:tcW w:w="638" w:type="dxa"/>
            <w:noWrap/>
            <w:vAlign w:val="center"/>
            <w:hideMark/>
          </w:tcPr>
          <w:p w14:paraId="5C76DAD7" w14:textId="77777777" w:rsidR="00056B9F" w:rsidRPr="00F23E32" w:rsidRDefault="00056B9F" w:rsidP="00C3236C">
            <w:pPr>
              <w:rPr>
                <w:bCs/>
                <w:lang w:eastAsia="zh-CN"/>
              </w:rPr>
            </w:pPr>
            <w:r w:rsidRPr="00F23E32">
              <w:rPr>
                <w:lang w:eastAsia="zh-CN"/>
              </w:rPr>
              <w:t>5.71</w:t>
            </w:r>
          </w:p>
        </w:tc>
        <w:tc>
          <w:tcPr>
            <w:tcW w:w="638" w:type="dxa"/>
            <w:noWrap/>
            <w:vAlign w:val="center"/>
            <w:hideMark/>
          </w:tcPr>
          <w:p w14:paraId="56B65C38" w14:textId="77777777" w:rsidR="00056B9F" w:rsidRPr="00F23E32" w:rsidRDefault="00056B9F" w:rsidP="00C3236C">
            <w:pPr>
              <w:rPr>
                <w:bCs/>
                <w:lang w:eastAsia="zh-CN"/>
              </w:rPr>
            </w:pPr>
            <w:r w:rsidRPr="00F23E32">
              <w:rPr>
                <w:lang w:eastAsia="zh-CN"/>
              </w:rPr>
              <w:t>5.05</w:t>
            </w:r>
          </w:p>
        </w:tc>
      </w:tr>
      <w:tr w:rsidR="00056B9F" w:rsidRPr="00F23E32" w14:paraId="637B7453" w14:textId="77777777" w:rsidTr="00F23E32">
        <w:trPr>
          <w:cantSplit/>
          <w:trHeight w:val="292"/>
        </w:trPr>
        <w:tc>
          <w:tcPr>
            <w:tcW w:w="1240" w:type="dxa"/>
            <w:noWrap/>
            <w:vAlign w:val="bottom"/>
            <w:hideMark/>
          </w:tcPr>
          <w:p w14:paraId="77C59474" w14:textId="77777777" w:rsidR="00056B9F" w:rsidRPr="00F23E32" w:rsidRDefault="00056B9F" w:rsidP="00C3236C">
            <w:pPr>
              <w:rPr>
                <w:lang w:eastAsia="zh-CN"/>
              </w:rPr>
            </w:pPr>
          </w:p>
        </w:tc>
        <w:tc>
          <w:tcPr>
            <w:tcW w:w="742" w:type="dxa"/>
            <w:vAlign w:val="center"/>
            <w:hideMark/>
          </w:tcPr>
          <w:p w14:paraId="71DD2105" w14:textId="77777777" w:rsidR="00056B9F" w:rsidRPr="00F23E32" w:rsidRDefault="00056B9F" w:rsidP="00C3236C">
            <w:pPr>
              <w:rPr>
                <w:bCs/>
                <w:lang w:eastAsia="zh-CN"/>
              </w:rPr>
            </w:pPr>
            <w:r w:rsidRPr="00F23E32">
              <w:rPr>
                <w:lang w:eastAsia="zh-CN"/>
              </w:rPr>
              <w:t>Tilt 42</w:t>
            </w:r>
          </w:p>
        </w:tc>
        <w:tc>
          <w:tcPr>
            <w:tcW w:w="450" w:type="dxa"/>
            <w:vAlign w:val="center"/>
            <w:hideMark/>
          </w:tcPr>
          <w:p w14:paraId="4B48B8D3" w14:textId="77777777" w:rsidR="00056B9F" w:rsidRPr="00F23E32" w:rsidRDefault="00056B9F" w:rsidP="00C3236C">
            <w:pPr>
              <w:rPr>
                <w:bCs/>
                <w:lang w:eastAsia="zh-CN"/>
              </w:rPr>
            </w:pPr>
            <w:r w:rsidRPr="00F23E32">
              <w:rPr>
                <w:lang w:eastAsia="zh-CN"/>
              </w:rPr>
              <w:t>42</w:t>
            </w:r>
          </w:p>
        </w:tc>
        <w:tc>
          <w:tcPr>
            <w:tcW w:w="638" w:type="dxa"/>
            <w:noWrap/>
            <w:vAlign w:val="center"/>
            <w:hideMark/>
          </w:tcPr>
          <w:p w14:paraId="3FE741CE" w14:textId="77777777" w:rsidR="00056B9F" w:rsidRPr="00F23E32" w:rsidRDefault="00056B9F" w:rsidP="00C3236C">
            <w:pPr>
              <w:rPr>
                <w:bCs/>
                <w:lang w:eastAsia="zh-CN"/>
              </w:rPr>
            </w:pPr>
            <w:r w:rsidRPr="00F23E32">
              <w:rPr>
                <w:lang w:eastAsia="zh-CN"/>
              </w:rPr>
              <w:t>4.98</w:t>
            </w:r>
          </w:p>
        </w:tc>
        <w:tc>
          <w:tcPr>
            <w:tcW w:w="638" w:type="dxa"/>
            <w:noWrap/>
            <w:vAlign w:val="center"/>
            <w:hideMark/>
          </w:tcPr>
          <w:p w14:paraId="25D45CCC" w14:textId="77777777" w:rsidR="00056B9F" w:rsidRPr="00F23E32" w:rsidRDefault="00056B9F" w:rsidP="00C3236C">
            <w:pPr>
              <w:rPr>
                <w:bCs/>
                <w:lang w:eastAsia="zh-CN"/>
              </w:rPr>
            </w:pPr>
            <w:r w:rsidRPr="00F23E32">
              <w:rPr>
                <w:lang w:eastAsia="zh-CN"/>
              </w:rPr>
              <w:t>4.78</w:t>
            </w:r>
          </w:p>
        </w:tc>
        <w:tc>
          <w:tcPr>
            <w:tcW w:w="638" w:type="dxa"/>
            <w:noWrap/>
            <w:vAlign w:val="center"/>
            <w:hideMark/>
          </w:tcPr>
          <w:p w14:paraId="5EF8B33B" w14:textId="77777777" w:rsidR="00056B9F" w:rsidRPr="00F23E32" w:rsidRDefault="00056B9F" w:rsidP="00C3236C">
            <w:pPr>
              <w:rPr>
                <w:bCs/>
                <w:lang w:eastAsia="zh-CN"/>
              </w:rPr>
            </w:pPr>
            <w:r w:rsidRPr="00F23E32">
              <w:rPr>
                <w:lang w:eastAsia="zh-CN"/>
              </w:rPr>
              <w:t>4.96</w:t>
            </w:r>
          </w:p>
        </w:tc>
        <w:tc>
          <w:tcPr>
            <w:tcW w:w="638" w:type="dxa"/>
            <w:noWrap/>
            <w:vAlign w:val="center"/>
            <w:hideMark/>
          </w:tcPr>
          <w:p w14:paraId="0600D653" w14:textId="77777777" w:rsidR="00056B9F" w:rsidRPr="00F23E32" w:rsidRDefault="00056B9F" w:rsidP="00C3236C">
            <w:pPr>
              <w:rPr>
                <w:bCs/>
                <w:lang w:eastAsia="zh-CN"/>
              </w:rPr>
            </w:pPr>
            <w:r w:rsidRPr="00F23E32">
              <w:rPr>
                <w:lang w:eastAsia="zh-CN"/>
              </w:rPr>
              <w:t>4.63</w:t>
            </w:r>
          </w:p>
        </w:tc>
        <w:tc>
          <w:tcPr>
            <w:tcW w:w="638" w:type="dxa"/>
            <w:noWrap/>
            <w:vAlign w:val="center"/>
            <w:hideMark/>
          </w:tcPr>
          <w:p w14:paraId="692AD33D" w14:textId="77777777" w:rsidR="00056B9F" w:rsidRPr="00F23E32" w:rsidRDefault="00056B9F" w:rsidP="00C3236C">
            <w:pPr>
              <w:rPr>
                <w:bCs/>
                <w:lang w:eastAsia="zh-CN"/>
              </w:rPr>
            </w:pPr>
            <w:r w:rsidRPr="00F23E32">
              <w:rPr>
                <w:lang w:eastAsia="zh-CN"/>
              </w:rPr>
              <w:t>4.32</w:t>
            </w:r>
          </w:p>
        </w:tc>
        <w:tc>
          <w:tcPr>
            <w:tcW w:w="638" w:type="dxa"/>
            <w:noWrap/>
            <w:vAlign w:val="center"/>
            <w:hideMark/>
          </w:tcPr>
          <w:p w14:paraId="2AF6C7FE" w14:textId="77777777" w:rsidR="00056B9F" w:rsidRPr="00F23E32" w:rsidRDefault="00056B9F" w:rsidP="00C3236C">
            <w:pPr>
              <w:rPr>
                <w:bCs/>
                <w:lang w:eastAsia="zh-CN"/>
              </w:rPr>
            </w:pPr>
            <w:r w:rsidRPr="00F23E32">
              <w:rPr>
                <w:lang w:eastAsia="zh-CN"/>
              </w:rPr>
              <w:t>4.43</w:t>
            </w:r>
          </w:p>
        </w:tc>
        <w:tc>
          <w:tcPr>
            <w:tcW w:w="638" w:type="dxa"/>
            <w:noWrap/>
            <w:vAlign w:val="center"/>
            <w:hideMark/>
          </w:tcPr>
          <w:p w14:paraId="58632647" w14:textId="77777777" w:rsidR="00056B9F" w:rsidRPr="00F23E32" w:rsidRDefault="00056B9F" w:rsidP="00C3236C">
            <w:pPr>
              <w:rPr>
                <w:bCs/>
                <w:lang w:eastAsia="zh-CN"/>
              </w:rPr>
            </w:pPr>
            <w:r w:rsidRPr="00F23E32">
              <w:rPr>
                <w:lang w:eastAsia="zh-CN"/>
              </w:rPr>
              <w:t>4.57</w:t>
            </w:r>
          </w:p>
        </w:tc>
        <w:tc>
          <w:tcPr>
            <w:tcW w:w="638" w:type="dxa"/>
            <w:noWrap/>
            <w:vAlign w:val="center"/>
            <w:hideMark/>
          </w:tcPr>
          <w:p w14:paraId="6EC044D0" w14:textId="77777777" w:rsidR="00056B9F" w:rsidRPr="00F23E32" w:rsidRDefault="00056B9F" w:rsidP="00C3236C">
            <w:pPr>
              <w:rPr>
                <w:bCs/>
                <w:lang w:eastAsia="zh-CN"/>
              </w:rPr>
            </w:pPr>
            <w:r w:rsidRPr="00F23E32">
              <w:rPr>
                <w:lang w:eastAsia="zh-CN"/>
              </w:rPr>
              <w:t>5.15</w:t>
            </w:r>
          </w:p>
        </w:tc>
        <w:tc>
          <w:tcPr>
            <w:tcW w:w="638" w:type="dxa"/>
            <w:noWrap/>
            <w:vAlign w:val="center"/>
            <w:hideMark/>
          </w:tcPr>
          <w:p w14:paraId="611CC34A" w14:textId="77777777" w:rsidR="00056B9F" w:rsidRPr="00F23E32" w:rsidRDefault="00056B9F" w:rsidP="00C3236C">
            <w:pPr>
              <w:rPr>
                <w:bCs/>
                <w:lang w:eastAsia="zh-CN"/>
              </w:rPr>
            </w:pPr>
            <w:r w:rsidRPr="00F23E32">
              <w:rPr>
                <w:lang w:eastAsia="zh-CN"/>
              </w:rPr>
              <w:t>5.54</w:t>
            </w:r>
          </w:p>
        </w:tc>
        <w:tc>
          <w:tcPr>
            <w:tcW w:w="638" w:type="dxa"/>
            <w:noWrap/>
            <w:vAlign w:val="center"/>
            <w:hideMark/>
          </w:tcPr>
          <w:p w14:paraId="277CE518" w14:textId="77777777" w:rsidR="00056B9F" w:rsidRPr="00F23E32" w:rsidRDefault="00056B9F" w:rsidP="00C3236C">
            <w:pPr>
              <w:rPr>
                <w:bCs/>
                <w:lang w:eastAsia="zh-CN"/>
              </w:rPr>
            </w:pPr>
            <w:r w:rsidRPr="00F23E32">
              <w:rPr>
                <w:lang w:eastAsia="zh-CN"/>
              </w:rPr>
              <w:t>5.11</w:t>
            </w:r>
          </w:p>
        </w:tc>
        <w:tc>
          <w:tcPr>
            <w:tcW w:w="638" w:type="dxa"/>
            <w:noWrap/>
            <w:vAlign w:val="center"/>
            <w:hideMark/>
          </w:tcPr>
          <w:p w14:paraId="7D6DA32E" w14:textId="77777777" w:rsidR="00056B9F" w:rsidRPr="00F23E32" w:rsidRDefault="00056B9F" w:rsidP="00C3236C">
            <w:pPr>
              <w:rPr>
                <w:bCs/>
                <w:lang w:eastAsia="zh-CN"/>
              </w:rPr>
            </w:pPr>
            <w:r w:rsidRPr="00F23E32">
              <w:rPr>
                <w:lang w:eastAsia="zh-CN"/>
              </w:rPr>
              <w:t>4.99</w:t>
            </w:r>
          </w:p>
        </w:tc>
        <w:tc>
          <w:tcPr>
            <w:tcW w:w="638" w:type="dxa"/>
            <w:noWrap/>
            <w:vAlign w:val="center"/>
            <w:hideMark/>
          </w:tcPr>
          <w:p w14:paraId="721A1744" w14:textId="77777777" w:rsidR="00056B9F" w:rsidRPr="00F23E32" w:rsidRDefault="00056B9F" w:rsidP="00C3236C">
            <w:pPr>
              <w:rPr>
                <w:bCs/>
                <w:lang w:eastAsia="zh-CN"/>
              </w:rPr>
            </w:pPr>
            <w:r w:rsidRPr="00F23E32">
              <w:rPr>
                <w:lang w:eastAsia="zh-CN"/>
              </w:rPr>
              <w:t>4.97</w:t>
            </w:r>
          </w:p>
        </w:tc>
        <w:tc>
          <w:tcPr>
            <w:tcW w:w="638" w:type="dxa"/>
            <w:noWrap/>
            <w:vAlign w:val="center"/>
            <w:hideMark/>
          </w:tcPr>
          <w:p w14:paraId="6DFB79C5" w14:textId="77777777" w:rsidR="00056B9F" w:rsidRPr="00F23E32" w:rsidRDefault="00056B9F" w:rsidP="00C3236C">
            <w:pPr>
              <w:rPr>
                <w:bCs/>
                <w:lang w:eastAsia="zh-CN"/>
              </w:rPr>
            </w:pPr>
            <w:r w:rsidRPr="00F23E32">
              <w:rPr>
                <w:lang w:eastAsia="zh-CN"/>
              </w:rPr>
              <w:t>4.87</w:t>
            </w:r>
          </w:p>
        </w:tc>
      </w:tr>
      <w:tr w:rsidR="00056B9F" w:rsidRPr="00F23E32" w14:paraId="765A6580" w14:textId="77777777" w:rsidTr="00F23E32">
        <w:trPr>
          <w:cantSplit/>
          <w:trHeight w:val="292"/>
        </w:trPr>
        <w:tc>
          <w:tcPr>
            <w:tcW w:w="1240" w:type="dxa"/>
            <w:noWrap/>
            <w:vAlign w:val="bottom"/>
            <w:hideMark/>
          </w:tcPr>
          <w:p w14:paraId="122A7470" w14:textId="77777777" w:rsidR="00056B9F" w:rsidRPr="00F23E32" w:rsidRDefault="00056B9F" w:rsidP="00C3236C">
            <w:pPr>
              <w:rPr>
                <w:lang w:eastAsia="zh-CN"/>
              </w:rPr>
            </w:pPr>
          </w:p>
        </w:tc>
        <w:tc>
          <w:tcPr>
            <w:tcW w:w="742" w:type="dxa"/>
            <w:vAlign w:val="center"/>
            <w:hideMark/>
          </w:tcPr>
          <w:p w14:paraId="01C1AFD4"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7E8301E6"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02ECC301" w14:textId="77777777" w:rsidR="00056B9F" w:rsidRPr="00F23E32" w:rsidRDefault="00056B9F" w:rsidP="00C3236C">
            <w:pPr>
              <w:rPr>
                <w:bCs/>
                <w:lang w:eastAsia="zh-CN"/>
              </w:rPr>
            </w:pPr>
            <w:r w:rsidRPr="00F23E32">
              <w:rPr>
                <w:lang w:eastAsia="zh-CN"/>
              </w:rPr>
              <w:t>2.09</w:t>
            </w:r>
          </w:p>
        </w:tc>
        <w:tc>
          <w:tcPr>
            <w:tcW w:w="638" w:type="dxa"/>
            <w:noWrap/>
            <w:vAlign w:val="center"/>
            <w:hideMark/>
          </w:tcPr>
          <w:p w14:paraId="5001BDE0" w14:textId="77777777" w:rsidR="00056B9F" w:rsidRPr="00F23E32" w:rsidRDefault="00056B9F" w:rsidP="00C3236C">
            <w:pPr>
              <w:rPr>
                <w:bCs/>
                <w:lang w:eastAsia="zh-CN"/>
              </w:rPr>
            </w:pPr>
            <w:r w:rsidRPr="00F23E32">
              <w:rPr>
                <w:lang w:eastAsia="zh-CN"/>
              </w:rPr>
              <w:t>2.28</w:t>
            </w:r>
          </w:p>
        </w:tc>
        <w:tc>
          <w:tcPr>
            <w:tcW w:w="638" w:type="dxa"/>
            <w:noWrap/>
            <w:vAlign w:val="center"/>
            <w:hideMark/>
          </w:tcPr>
          <w:p w14:paraId="6DDE2346" w14:textId="77777777" w:rsidR="00056B9F" w:rsidRPr="00F23E32" w:rsidRDefault="00056B9F" w:rsidP="00C3236C">
            <w:pPr>
              <w:rPr>
                <w:bCs/>
                <w:lang w:eastAsia="zh-CN"/>
              </w:rPr>
            </w:pPr>
            <w:r w:rsidRPr="00F23E32">
              <w:rPr>
                <w:lang w:eastAsia="zh-CN"/>
              </w:rPr>
              <w:t>2.81</w:t>
            </w:r>
          </w:p>
        </w:tc>
        <w:tc>
          <w:tcPr>
            <w:tcW w:w="638" w:type="dxa"/>
            <w:noWrap/>
            <w:vAlign w:val="center"/>
            <w:hideMark/>
          </w:tcPr>
          <w:p w14:paraId="7DFC30A8" w14:textId="77777777" w:rsidR="00056B9F" w:rsidRPr="00F23E32" w:rsidRDefault="00056B9F" w:rsidP="00C3236C">
            <w:pPr>
              <w:rPr>
                <w:bCs/>
                <w:lang w:eastAsia="zh-CN"/>
              </w:rPr>
            </w:pPr>
            <w:r w:rsidRPr="00F23E32">
              <w:rPr>
                <w:lang w:eastAsia="zh-CN"/>
              </w:rPr>
              <w:t>3.22</w:t>
            </w:r>
          </w:p>
        </w:tc>
        <w:tc>
          <w:tcPr>
            <w:tcW w:w="638" w:type="dxa"/>
            <w:noWrap/>
            <w:vAlign w:val="center"/>
            <w:hideMark/>
          </w:tcPr>
          <w:p w14:paraId="4EE3A387" w14:textId="77777777" w:rsidR="00056B9F" w:rsidRPr="00F23E32" w:rsidRDefault="00056B9F" w:rsidP="00C3236C">
            <w:pPr>
              <w:rPr>
                <w:bCs/>
                <w:lang w:eastAsia="zh-CN"/>
              </w:rPr>
            </w:pPr>
            <w:r w:rsidRPr="00F23E32">
              <w:rPr>
                <w:lang w:eastAsia="zh-CN"/>
              </w:rPr>
              <w:t>3.41</w:t>
            </w:r>
          </w:p>
        </w:tc>
        <w:tc>
          <w:tcPr>
            <w:tcW w:w="638" w:type="dxa"/>
            <w:noWrap/>
            <w:vAlign w:val="center"/>
            <w:hideMark/>
          </w:tcPr>
          <w:p w14:paraId="0E054DAF" w14:textId="77777777" w:rsidR="00056B9F" w:rsidRPr="00F23E32" w:rsidRDefault="00056B9F" w:rsidP="00C3236C">
            <w:pPr>
              <w:rPr>
                <w:bCs/>
                <w:lang w:eastAsia="zh-CN"/>
              </w:rPr>
            </w:pPr>
            <w:r w:rsidRPr="00F23E32">
              <w:rPr>
                <w:lang w:eastAsia="zh-CN"/>
              </w:rPr>
              <w:t>3.75</w:t>
            </w:r>
          </w:p>
        </w:tc>
        <w:tc>
          <w:tcPr>
            <w:tcW w:w="638" w:type="dxa"/>
            <w:noWrap/>
            <w:vAlign w:val="center"/>
            <w:hideMark/>
          </w:tcPr>
          <w:p w14:paraId="7C81EBAB" w14:textId="77777777" w:rsidR="00056B9F" w:rsidRPr="00F23E32" w:rsidRDefault="00056B9F" w:rsidP="00C3236C">
            <w:pPr>
              <w:rPr>
                <w:bCs/>
                <w:lang w:eastAsia="zh-CN"/>
              </w:rPr>
            </w:pPr>
            <w:r w:rsidRPr="00F23E32">
              <w:rPr>
                <w:lang w:eastAsia="zh-CN"/>
              </w:rPr>
              <w:t>3.76</w:t>
            </w:r>
          </w:p>
        </w:tc>
        <w:tc>
          <w:tcPr>
            <w:tcW w:w="638" w:type="dxa"/>
            <w:noWrap/>
            <w:vAlign w:val="center"/>
            <w:hideMark/>
          </w:tcPr>
          <w:p w14:paraId="1F3AE8B3" w14:textId="77777777" w:rsidR="00056B9F" w:rsidRPr="00F23E32" w:rsidRDefault="00056B9F" w:rsidP="00C3236C">
            <w:pPr>
              <w:rPr>
                <w:bCs/>
                <w:lang w:eastAsia="zh-CN"/>
              </w:rPr>
            </w:pPr>
            <w:r w:rsidRPr="00F23E32">
              <w:rPr>
                <w:lang w:eastAsia="zh-CN"/>
              </w:rPr>
              <w:t>3.84</w:t>
            </w:r>
          </w:p>
        </w:tc>
        <w:tc>
          <w:tcPr>
            <w:tcW w:w="638" w:type="dxa"/>
            <w:noWrap/>
            <w:vAlign w:val="center"/>
            <w:hideMark/>
          </w:tcPr>
          <w:p w14:paraId="31FDCBF5" w14:textId="77777777" w:rsidR="00056B9F" w:rsidRPr="00F23E32" w:rsidRDefault="00056B9F" w:rsidP="00C3236C">
            <w:pPr>
              <w:rPr>
                <w:bCs/>
                <w:lang w:eastAsia="zh-CN"/>
              </w:rPr>
            </w:pPr>
            <w:r w:rsidRPr="00F23E32">
              <w:rPr>
                <w:lang w:eastAsia="zh-CN"/>
              </w:rPr>
              <w:t>3.38</w:t>
            </w:r>
          </w:p>
        </w:tc>
        <w:tc>
          <w:tcPr>
            <w:tcW w:w="638" w:type="dxa"/>
            <w:noWrap/>
            <w:vAlign w:val="center"/>
            <w:hideMark/>
          </w:tcPr>
          <w:p w14:paraId="708640EE" w14:textId="77777777" w:rsidR="00056B9F" w:rsidRPr="00F23E32" w:rsidRDefault="00056B9F" w:rsidP="00C3236C">
            <w:pPr>
              <w:rPr>
                <w:bCs/>
                <w:lang w:eastAsia="zh-CN"/>
              </w:rPr>
            </w:pPr>
            <w:r w:rsidRPr="00F23E32">
              <w:rPr>
                <w:lang w:eastAsia="zh-CN"/>
              </w:rPr>
              <w:t>2.49</w:t>
            </w:r>
          </w:p>
        </w:tc>
        <w:tc>
          <w:tcPr>
            <w:tcW w:w="638" w:type="dxa"/>
            <w:noWrap/>
            <w:vAlign w:val="center"/>
            <w:hideMark/>
          </w:tcPr>
          <w:p w14:paraId="6975DCE0" w14:textId="77777777" w:rsidR="00056B9F" w:rsidRPr="00F23E32" w:rsidRDefault="00056B9F" w:rsidP="00C3236C">
            <w:pPr>
              <w:rPr>
                <w:bCs/>
                <w:lang w:eastAsia="zh-CN"/>
              </w:rPr>
            </w:pPr>
            <w:r w:rsidRPr="00F23E32">
              <w:rPr>
                <w:lang w:eastAsia="zh-CN"/>
              </w:rPr>
              <w:t>2.13</w:t>
            </w:r>
          </w:p>
        </w:tc>
        <w:tc>
          <w:tcPr>
            <w:tcW w:w="638" w:type="dxa"/>
            <w:noWrap/>
            <w:vAlign w:val="center"/>
            <w:hideMark/>
          </w:tcPr>
          <w:p w14:paraId="69A7654C" w14:textId="77777777" w:rsidR="00056B9F" w:rsidRPr="00F23E32" w:rsidRDefault="00056B9F" w:rsidP="00C3236C">
            <w:pPr>
              <w:rPr>
                <w:bCs/>
                <w:lang w:eastAsia="zh-CN"/>
              </w:rPr>
            </w:pPr>
            <w:r w:rsidRPr="00F23E32">
              <w:rPr>
                <w:lang w:eastAsia="zh-CN"/>
              </w:rPr>
              <w:t>2.04</w:t>
            </w:r>
          </w:p>
        </w:tc>
        <w:tc>
          <w:tcPr>
            <w:tcW w:w="638" w:type="dxa"/>
            <w:noWrap/>
            <w:vAlign w:val="center"/>
            <w:hideMark/>
          </w:tcPr>
          <w:p w14:paraId="55E61257" w14:textId="77777777" w:rsidR="00056B9F" w:rsidRPr="00F23E32" w:rsidRDefault="00056B9F" w:rsidP="00C3236C">
            <w:pPr>
              <w:rPr>
                <w:bCs/>
                <w:lang w:eastAsia="zh-CN"/>
              </w:rPr>
            </w:pPr>
            <w:r w:rsidRPr="00F23E32">
              <w:rPr>
                <w:lang w:eastAsia="zh-CN"/>
              </w:rPr>
              <w:t>2.94</w:t>
            </w:r>
          </w:p>
        </w:tc>
      </w:tr>
    </w:tbl>
    <w:p w14:paraId="1419853E" w14:textId="6566A4D9" w:rsidR="00CC0CFE" w:rsidRPr="00F23E32" w:rsidRDefault="00CC0CFE" w:rsidP="00C3236C"/>
    <w:p w14:paraId="51FB27EA" w14:textId="080781F8" w:rsidR="00CC0CFE" w:rsidRPr="00F23E32" w:rsidRDefault="00CC0CFE" w:rsidP="00C3236C"/>
    <w:p w14:paraId="0E2B5A7E" w14:textId="2326BB17" w:rsidR="00CC0CFE" w:rsidRPr="00F23E32" w:rsidRDefault="00781050" w:rsidP="00E66DB1">
      <w:pPr>
        <w:pStyle w:val="AppendixHeading1"/>
      </w:pPr>
      <w:bookmarkStart w:id="366" w:name="_Toc492808458"/>
      <w:bookmarkStart w:id="367" w:name="_Toc492978053"/>
      <w:bookmarkStart w:id="368" w:name="_Toc492990629"/>
      <w:r w:rsidRPr="00F23E32">
        <w:t>App</w:t>
      </w:r>
      <w:r w:rsidR="003C72B7">
        <w:t>endix 8</w:t>
      </w:r>
      <w:r w:rsidRPr="00F23E32">
        <w:t xml:space="preserve"> – Australian Government Energy Consumption Data</w:t>
      </w:r>
      <w:bookmarkEnd w:id="366"/>
      <w:bookmarkEnd w:id="367"/>
      <w:bookmarkEnd w:id="368"/>
    </w:p>
    <w:p w14:paraId="381982F2" w14:textId="77777777" w:rsidR="00E66DB1" w:rsidRPr="00F23E32" w:rsidRDefault="00E66DB1" w:rsidP="00C3236C"/>
    <w:p w14:paraId="60974570" w14:textId="77777777" w:rsidR="00056B9F" w:rsidRPr="00F23E32" w:rsidRDefault="00056B9F" w:rsidP="00C3236C"/>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23E32" w14:paraId="20EA9491" w14:textId="77777777" w:rsidTr="00F23E32">
        <w:trPr>
          <w:trHeight w:val="287"/>
        </w:trPr>
        <w:tc>
          <w:tcPr>
            <w:tcW w:w="1337" w:type="dxa"/>
            <w:noWrap/>
            <w:vAlign w:val="bottom"/>
            <w:hideMark/>
          </w:tcPr>
          <w:p w14:paraId="264FD04D" w14:textId="77777777" w:rsidR="00056B9F" w:rsidRPr="00F23E32" w:rsidRDefault="00056B9F" w:rsidP="00C3236C">
            <w:pPr>
              <w:rPr>
                <w:bCs/>
                <w:lang w:eastAsia="zh-CN"/>
              </w:rPr>
            </w:pPr>
            <w:r w:rsidRPr="00F23E32">
              <w:rPr>
                <w:lang w:eastAsia="zh-CN"/>
              </w:rPr>
              <w:t>City</w:t>
            </w:r>
          </w:p>
        </w:tc>
        <w:tc>
          <w:tcPr>
            <w:tcW w:w="1007" w:type="dxa"/>
            <w:noWrap/>
            <w:vAlign w:val="bottom"/>
            <w:hideMark/>
          </w:tcPr>
          <w:p w14:paraId="5EF6E20D" w14:textId="77777777" w:rsidR="00056B9F" w:rsidRPr="00F23E32" w:rsidRDefault="00056B9F" w:rsidP="00C3236C">
            <w:pPr>
              <w:rPr>
                <w:bCs/>
                <w:lang w:eastAsia="zh-CN"/>
              </w:rPr>
            </w:pPr>
            <w:r w:rsidRPr="00F23E32">
              <w:rPr>
                <w:lang w:eastAsia="zh-CN"/>
              </w:rPr>
              <w:t>Post Code</w:t>
            </w:r>
          </w:p>
        </w:tc>
        <w:tc>
          <w:tcPr>
            <w:tcW w:w="1093" w:type="dxa"/>
            <w:noWrap/>
            <w:vAlign w:val="bottom"/>
            <w:hideMark/>
          </w:tcPr>
          <w:p w14:paraId="404B02E3" w14:textId="77777777" w:rsidR="00056B9F" w:rsidRPr="00F23E32" w:rsidRDefault="00056B9F" w:rsidP="00C3236C">
            <w:pPr>
              <w:rPr>
                <w:bCs/>
                <w:lang w:eastAsia="zh-CN"/>
              </w:rPr>
            </w:pPr>
            <w:r w:rsidRPr="00F23E32">
              <w:rPr>
                <w:lang w:eastAsia="zh-CN"/>
              </w:rPr>
              <w:t># People</w:t>
            </w:r>
          </w:p>
        </w:tc>
        <w:tc>
          <w:tcPr>
            <w:tcW w:w="792" w:type="dxa"/>
            <w:noWrap/>
            <w:vAlign w:val="bottom"/>
            <w:hideMark/>
          </w:tcPr>
          <w:p w14:paraId="18BA831A" w14:textId="77777777" w:rsidR="00056B9F" w:rsidRPr="00F23E32" w:rsidRDefault="00056B9F" w:rsidP="00C3236C">
            <w:pPr>
              <w:rPr>
                <w:bCs/>
                <w:lang w:eastAsia="zh-CN"/>
              </w:rPr>
            </w:pPr>
            <w:r w:rsidRPr="00F23E32">
              <w:rPr>
                <w:lang w:eastAsia="zh-CN"/>
              </w:rPr>
              <w:t xml:space="preserve">Pool </w:t>
            </w:r>
          </w:p>
        </w:tc>
        <w:tc>
          <w:tcPr>
            <w:tcW w:w="681" w:type="dxa"/>
            <w:noWrap/>
            <w:vAlign w:val="bottom"/>
            <w:hideMark/>
          </w:tcPr>
          <w:p w14:paraId="46443E9B" w14:textId="77777777" w:rsidR="00056B9F" w:rsidRPr="00F23E32" w:rsidRDefault="00056B9F" w:rsidP="00C3236C">
            <w:pPr>
              <w:rPr>
                <w:bCs/>
                <w:lang w:eastAsia="zh-CN"/>
              </w:rPr>
            </w:pPr>
            <w:r w:rsidRPr="00F23E32">
              <w:rPr>
                <w:lang w:eastAsia="zh-CN"/>
              </w:rPr>
              <w:t>Gas</w:t>
            </w:r>
          </w:p>
        </w:tc>
        <w:tc>
          <w:tcPr>
            <w:tcW w:w="1239" w:type="dxa"/>
            <w:noWrap/>
            <w:vAlign w:val="bottom"/>
            <w:hideMark/>
          </w:tcPr>
          <w:p w14:paraId="4322A90F" w14:textId="77777777" w:rsidR="00056B9F" w:rsidRPr="00F23E32" w:rsidRDefault="00056B9F" w:rsidP="00C3236C">
            <w:pPr>
              <w:rPr>
                <w:bCs/>
                <w:lang w:eastAsia="zh-CN"/>
              </w:rPr>
            </w:pPr>
            <w:r w:rsidRPr="00F23E32">
              <w:rPr>
                <w:lang w:eastAsia="zh-CN"/>
              </w:rPr>
              <w:t>KWhr/day</w:t>
            </w:r>
          </w:p>
        </w:tc>
        <w:tc>
          <w:tcPr>
            <w:tcW w:w="1037" w:type="dxa"/>
            <w:noWrap/>
            <w:vAlign w:val="bottom"/>
            <w:hideMark/>
          </w:tcPr>
          <w:p w14:paraId="23BC7BBE" w14:textId="77777777" w:rsidR="00056B9F" w:rsidRPr="00F23E32" w:rsidRDefault="00056B9F" w:rsidP="00C3236C">
            <w:pPr>
              <w:rPr>
                <w:bCs/>
                <w:lang w:eastAsia="zh-CN"/>
              </w:rPr>
            </w:pPr>
            <w:r w:rsidRPr="00F23E32">
              <w:rPr>
                <w:lang w:eastAsia="zh-CN"/>
              </w:rPr>
              <w:t>Annual</w:t>
            </w:r>
          </w:p>
        </w:tc>
        <w:tc>
          <w:tcPr>
            <w:tcW w:w="973" w:type="dxa"/>
            <w:noWrap/>
            <w:vAlign w:val="bottom"/>
            <w:hideMark/>
          </w:tcPr>
          <w:p w14:paraId="10E3F2F4" w14:textId="77777777" w:rsidR="00056B9F" w:rsidRPr="00F23E32" w:rsidRDefault="00056B9F" w:rsidP="00C3236C">
            <w:pPr>
              <w:rPr>
                <w:bCs/>
                <w:lang w:eastAsia="zh-CN"/>
              </w:rPr>
            </w:pPr>
            <w:r w:rsidRPr="00F23E32">
              <w:rPr>
                <w:lang w:eastAsia="zh-CN"/>
              </w:rPr>
              <w:t>Tariff #</w:t>
            </w:r>
          </w:p>
        </w:tc>
        <w:tc>
          <w:tcPr>
            <w:tcW w:w="1108" w:type="dxa"/>
            <w:noWrap/>
            <w:vAlign w:val="bottom"/>
            <w:hideMark/>
          </w:tcPr>
          <w:p w14:paraId="13EC46B2" w14:textId="77777777" w:rsidR="00056B9F" w:rsidRPr="00F23E32" w:rsidRDefault="00056B9F" w:rsidP="00C3236C">
            <w:pPr>
              <w:rPr>
                <w:bCs/>
                <w:lang w:eastAsia="zh-CN"/>
              </w:rPr>
            </w:pPr>
            <w:r w:rsidRPr="00F23E32">
              <w:rPr>
                <w:lang w:eastAsia="zh-CN"/>
              </w:rPr>
              <w:t>Tariff Rate</w:t>
            </w:r>
          </w:p>
        </w:tc>
        <w:tc>
          <w:tcPr>
            <w:tcW w:w="1089" w:type="dxa"/>
            <w:noWrap/>
            <w:vAlign w:val="bottom"/>
            <w:hideMark/>
          </w:tcPr>
          <w:p w14:paraId="6A60DC26" w14:textId="77777777" w:rsidR="00056B9F" w:rsidRPr="00F23E32" w:rsidRDefault="00056B9F" w:rsidP="00C3236C">
            <w:pPr>
              <w:rPr>
                <w:bCs/>
                <w:lang w:eastAsia="zh-CN"/>
              </w:rPr>
            </w:pPr>
            <w:r w:rsidRPr="00F23E32">
              <w:rPr>
                <w:lang w:eastAsia="zh-CN"/>
              </w:rPr>
              <w:t>Solar Rate</w:t>
            </w:r>
          </w:p>
        </w:tc>
      </w:tr>
      <w:tr w:rsidR="00056B9F" w:rsidRPr="00F23E32" w14:paraId="70A8E9D1" w14:textId="77777777" w:rsidTr="00F23E32">
        <w:trPr>
          <w:trHeight w:val="287"/>
        </w:trPr>
        <w:tc>
          <w:tcPr>
            <w:tcW w:w="1337" w:type="dxa"/>
            <w:noWrap/>
            <w:vAlign w:val="bottom"/>
            <w:hideMark/>
          </w:tcPr>
          <w:p w14:paraId="625254B1" w14:textId="77777777" w:rsidR="00056B9F" w:rsidRPr="00F23E32" w:rsidRDefault="00056B9F" w:rsidP="00C3236C">
            <w:pPr>
              <w:rPr>
                <w:bCs/>
                <w:lang w:eastAsia="zh-CN"/>
              </w:rPr>
            </w:pPr>
            <w:r w:rsidRPr="00F23E32">
              <w:rPr>
                <w:lang w:eastAsia="zh-CN"/>
              </w:rPr>
              <w:t>Townsville</w:t>
            </w:r>
          </w:p>
        </w:tc>
        <w:tc>
          <w:tcPr>
            <w:tcW w:w="1007" w:type="dxa"/>
            <w:noWrap/>
            <w:vAlign w:val="bottom"/>
            <w:hideMark/>
          </w:tcPr>
          <w:p w14:paraId="0B87F839"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A4A6816" w14:textId="77777777" w:rsidR="00056B9F" w:rsidRPr="00F23E32" w:rsidRDefault="00056B9F" w:rsidP="00C3236C">
            <w:pPr>
              <w:rPr>
                <w:lang w:eastAsia="zh-CN"/>
              </w:rPr>
            </w:pPr>
            <w:r w:rsidRPr="00F23E32">
              <w:rPr>
                <w:lang w:eastAsia="zh-CN"/>
              </w:rPr>
              <w:t>4</w:t>
            </w:r>
          </w:p>
        </w:tc>
        <w:tc>
          <w:tcPr>
            <w:tcW w:w="792" w:type="dxa"/>
            <w:noWrap/>
            <w:vAlign w:val="bottom"/>
            <w:hideMark/>
          </w:tcPr>
          <w:p w14:paraId="13881BD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7A0C6B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DF462DA"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43810F26"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492F095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C86DF1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D2A73CA" w14:textId="77777777" w:rsidR="00056B9F" w:rsidRPr="00F23E32" w:rsidRDefault="00056B9F" w:rsidP="00C3236C">
            <w:pPr>
              <w:rPr>
                <w:bCs/>
                <w:lang w:eastAsia="zh-CN"/>
              </w:rPr>
            </w:pPr>
            <w:r w:rsidRPr="00F23E32">
              <w:rPr>
                <w:lang w:eastAsia="zh-CN"/>
              </w:rPr>
              <w:t>0.07448</w:t>
            </w:r>
          </w:p>
        </w:tc>
      </w:tr>
      <w:tr w:rsidR="00056B9F" w:rsidRPr="00F23E32" w14:paraId="3D7B9CC5" w14:textId="77777777" w:rsidTr="00F23E32">
        <w:trPr>
          <w:trHeight w:val="287"/>
        </w:trPr>
        <w:tc>
          <w:tcPr>
            <w:tcW w:w="1337" w:type="dxa"/>
            <w:noWrap/>
            <w:vAlign w:val="bottom"/>
            <w:hideMark/>
          </w:tcPr>
          <w:p w14:paraId="1B1EE42C" w14:textId="77777777" w:rsidR="00056B9F" w:rsidRPr="00F23E32" w:rsidRDefault="00056B9F" w:rsidP="00C3236C">
            <w:pPr>
              <w:rPr>
                <w:lang w:eastAsia="zh-CN"/>
              </w:rPr>
            </w:pPr>
          </w:p>
        </w:tc>
        <w:tc>
          <w:tcPr>
            <w:tcW w:w="1007" w:type="dxa"/>
            <w:noWrap/>
            <w:vAlign w:val="bottom"/>
            <w:hideMark/>
          </w:tcPr>
          <w:p w14:paraId="0B243F88"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08A60C31"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52E67B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04E1FB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02289F8"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18139935"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42E93CE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8D1472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FA44F1B" w14:textId="77777777" w:rsidR="00056B9F" w:rsidRPr="00F23E32" w:rsidRDefault="00056B9F" w:rsidP="00C3236C">
            <w:pPr>
              <w:rPr>
                <w:bCs/>
                <w:lang w:eastAsia="zh-CN"/>
              </w:rPr>
            </w:pPr>
            <w:r w:rsidRPr="00F23E32">
              <w:rPr>
                <w:lang w:eastAsia="zh-CN"/>
              </w:rPr>
              <w:t>0.07448</w:t>
            </w:r>
          </w:p>
        </w:tc>
      </w:tr>
      <w:tr w:rsidR="00056B9F" w:rsidRPr="00F23E32" w14:paraId="4D127EF3" w14:textId="77777777" w:rsidTr="00F23E32">
        <w:trPr>
          <w:trHeight w:val="287"/>
        </w:trPr>
        <w:tc>
          <w:tcPr>
            <w:tcW w:w="1337" w:type="dxa"/>
            <w:noWrap/>
            <w:vAlign w:val="bottom"/>
            <w:hideMark/>
          </w:tcPr>
          <w:p w14:paraId="4A3A02DD" w14:textId="77777777" w:rsidR="00056B9F" w:rsidRPr="00F23E32" w:rsidRDefault="00056B9F" w:rsidP="00C3236C">
            <w:pPr>
              <w:rPr>
                <w:lang w:eastAsia="zh-CN"/>
              </w:rPr>
            </w:pPr>
          </w:p>
        </w:tc>
        <w:tc>
          <w:tcPr>
            <w:tcW w:w="1007" w:type="dxa"/>
            <w:noWrap/>
            <w:vAlign w:val="bottom"/>
            <w:hideMark/>
          </w:tcPr>
          <w:p w14:paraId="2E8CB533"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671021FE"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0F4FD8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1AE8E8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09F1907" w14:textId="77777777" w:rsidR="00056B9F" w:rsidRPr="00F23E32" w:rsidRDefault="00056B9F" w:rsidP="00C3236C">
            <w:pPr>
              <w:rPr>
                <w:bCs/>
                <w:lang w:eastAsia="zh-CN"/>
              </w:rPr>
            </w:pPr>
            <w:r w:rsidRPr="00F23E32">
              <w:rPr>
                <w:lang w:eastAsia="zh-CN"/>
              </w:rPr>
              <w:t>32.5</w:t>
            </w:r>
          </w:p>
        </w:tc>
        <w:tc>
          <w:tcPr>
            <w:tcW w:w="1037" w:type="dxa"/>
            <w:noWrap/>
            <w:vAlign w:val="bottom"/>
            <w:hideMark/>
          </w:tcPr>
          <w:p w14:paraId="128FF3AB" w14:textId="77777777" w:rsidR="00056B9F" w:rsidRPr="00F23E32" w:rsidRDefault="00056B9F" w:rsidP="00C3236C">
            <w:pPr>
              <w:rPr>
                <w:bCs/>
                <w:lang w:eastAsia="zh-CN"/>
              </w:rPr>
            </w:pPr>
            <w:r w:rsidRPr="00F23E32">
              <w:rPr>
                <w:lang w:eastAsia="zh-CN"/>
              </w:rPr>
              <w:t>11862.5</w:t>
            </w:r>
          </w:p>
        </w:tc>
        <w:tc>
          <w:tcPr>
            <w:tcW w:w="973" w:type="dxa"/>
            <w:noWrap/>
            <w:vAlign w:val="bottom"/>
            <w:hideMark/>
          </w:tcPr>
          <w:p w14:paraId="3783B49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2B4246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3E46C10" w14:textId="77777777" w:rsidR="00056B9F" w:rsidRPr="00F23E32" w:rsidRDefault="00056B9F" w:rsidP="00C3236C">
            <w:pPr>
              <w:rPr>
                <w:bCs/>
                <w:lang w:eastAsia="zh-CN"/>
              </w:rPr>
            </w:pPr>
            <w:r w:rsidRPr="00F23E32">
              <w:rPr>
                <w:lang w:eastAsia="zh-CN"/>
              </w:rPr>
              <w:t>0.07448</w:t>
            </w:r>
          </w:p>
        </w:tc>
      </w:tr>
      <w:tr w:rsidR="00056B9F" w:rsidRPr="00F23E32" w14:paraId="54CCA172" w14:textId="77777777" w:rsidTr="00F23E32">
        <w:trPr>
          <w:trHeight w:val="287"/>
        </w:trPr>
        <w:tc>
          <w:tcPr>
            <w:tcW w:w="1337" w:type="dxa"/>
            <w:noWrap/>
            <w:vAlign w:val="bottom"/>
            <w:hideMark/>
          </w:tcPr>
          <w:p w14:paraId="599D01A6" w14:textId="77777777" w:rsidR="00056B9F" w:rsidRPr="00F23E32" w:rsidRDefault="00056B9F" w:rsidP="00C3236C">
            <w:pPr>
              <w:rPr>
                <w:lang w:eastAsia="zh-CN"/>
              </w:rPr>
            </w:pPr>
          </w:p>
        </w:tc>
        <w:tc>
          <w:tcPr>
            <w:tcW w:w="1007" w:type="dxa"/>
            <w:noWrap/>
            <w:vAlign w:val="bottom"/>
            <w:hideMark/>
          </w:tcPr>
          <w:p w14:paraId="7755212E"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17E6E6C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1030774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E5C927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06CD25A" w14:textId="77777777" w:rsidR="00056B9F" w:rsidRPr="00F23E32" w:rsidRDefault="00056B9F" w:rsidP="00C3236C">
            <w:pPr>
              <w:rPr>
                <w:bCs/>
                <w:lang w:eastAsia="zh-CN"/>
              </w:rPr>
            </w:pPr>
            <w:r w:rsidRPr="00F23E32">
              <w:rPr>
                <w:lang w:eastAsia="zh-CN"/>
              </w:rPr>
              <w:t>32.5</w:t>
            </w:r>
          </w:p>
        </w:tc>
        <w:tc>
          <w:tcPr>
            <w:tcW w:w="1037" w:type="dxa"/>
            <w:noWrap/>
            <w:vAlign w:val="bottom"/>
            <w:hideMark/>
          </w:tcPr>
          <w:p w14:paraId="59CE93B8" w14:textId="77777777" w:rsidR="00056B9F" w:rsidRPr="00F23E32" w:rsidRDefault="00056B9F" w:rsidP="00C3236C">
            <w:pPr>
              <w:rPr>
                <w:bCs/>
                <w:lang w:eastAsia="zh-CN"/>
              </w:rPr>
            </w:pPr>
            <w:r w:rsidRPr="00F23E32">
              <w:rPr>
                <w:lang w:eastAsia="zh-CN"/>
              </w:rPr>
              <w:t>11862.5</w:t>
            </w:r>
          </w:p>
        </w:tc>
        <w:tc>
          <w:tcPr>
            <w:tcW w:w="973" w:type="dxa"/>
            <w:noWrap/>
            <w:vAlign w:val="bottom"/>
            <w:hideMark/>
          </w:tcPr>
          <w:p w14:paraId="6505EF8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C4022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D92D39B" w14:textId="77777777" w:rsidR="00056B9F" w:rsidRPr="00F23E32" w:rsidRDefault="00056B9F" w:rsidP="00C3236C">
            <w:pPr>
              <w:rPr>
                <w:bCs/>
                <w:lang w:eastAsia="zh-CN"/>
              </w:rPr>
            </w:pPr>
            <w:r w:rsidRPr="00F23E32">
              <w:rPr>
                <w:lang w:eastAsia="zh-CN"/>
              </w:rPr>
              <w:t>0.07448</w:t>
            </w:r>
          </w:p>
        </w:tc>
      </w:tr>
      <w:tr w:rsidR="00056B9F" w:rsidRPr="00F23E32" w14:paraId="7ED19E2B" w14:textId="77777777" w:rsidTr="00F23E32">
        <w:trPr>
          <w:trHeight w:val="287"/>
        </w:trPr>
        <w:tc>
          <w:tcPr>
            <w:tcW w:w="1337" w:type="dxa"/>
            <w:noWrap/>
            <w:vAlign w:val="bottom"/>
            <w:hideMark/>
          </w:tcPr>
          <w:p w14:paraId="495A7ED6" w14:textId="77777777" w:rsidR="00056B9F" w:rsidRPr="00F23E32" w:rsidRDefault="00056B9F" w:rsidP="00C3236C">
            <w:pPr>
              <w:rPr>
                <w:lang w:eastAsia="zh-CN"/>
              </w:rPr>
            </w:pPr>
          </w:p>
        </w:tc>
        <w:tc>
          <w:tcPr>
            <w:tcW w:w="1007" w:type="dxa"/>
            <w:noWrap/>
            <w:vAlign w:val="bottom"/>
            <w:hideMark/>
          </w:tcPr>
          <w:p w14:paraId="2FC0AB37"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0D751DCC"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104D32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1257A47"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5D0B9FA" w14:textId="77777777" w:rsidR="00056B9F" w:rsidRPr="00F23E32" w:rsidRDefault="00056B9F" w:rsidP="00C3236C">
            <w:pPr>
              <w:rPr>
                <w:bCs/>
                <w:lang w:eastAsia="zh-CN"/>
              </w:rPr>
            </w:pPr>
            <w:r w:rsidRPr="00F23E32">
              <w:rPr>
                <w:lang w:eastAsia="zh-CN"/>
              </w:rPr>
              <w:t>19.2</w:t>
            </w:r>
          </w:p>
        </w:tc>
        <w:tc>
          <w:tcPr>
            <w:tcW w:w="1037" w:type="dxa"/>
            <w:noWrap/>
            <w:vAlign w:val="bottom"/>
            <w:hideMark/>
          </w:tcPr>
          <w:p w14:paraId="137B90E7" w14:textId="77777777" w:rsidR="00056B9F" w:rsidRPr="00F23E32" w:rsidRDefault="00056B9F" w:rsidP="00C3236C">
            <w:pPr>
              <w:rPr>
                <w:bCs/>
                <w:lang w:eastAsia="zh-CN"/>
              </w:rPr>
            </w:pPr>
            <w:r w:rsidRPr="00F23E32">
              <w:rPr>
                <w:lang w:eastAsia="zh-CN"/>
              </w:rPr>
              <w:t>7008</w:t>
            </w:r>
          </w:p>
        </w:tc>
        <w:tc>
          <w:tcPr>
            <w:tcW w:w="973" w:type="dxa"/>
            <w:noWrap/>
            <w:vAlign w:val="bottom"/>
            <w:hideMark/>
          </w:tcPr>
          <w:p w14:paraId="0672A2A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6D74F2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D04DE51" w14:textId="77777777" w:rsidR="00056B9F" w:rsidRPr="00F23E32" w:rsidRDefault="00056B9F" w:rsidP="00C3236C">
            <w:pPr>
              <w:rPr>
                <w:bCs/>
                <w:lang w:eastAsia="zh-CN"/>
              </w:rPr>
            </w:pPr>
            <w:r w:rsidRPr="00F23E32">
              <w:rPr>
                <w:lang w:eastAsia="zh-CN"/>
              </w:rPr>
              <w:t>0.07448</w:t>
            </w:r>
          </w:p>
        </w:tc>
      </w:tr>
      <w:tr w:rsidR="00056B9F" w:rsidRPr="00F23E32" w14:paraId="7DEAF7B5" w14:textId="77777777" w:rsidTr="00F23E32">
        <w:trPr>
          <w:trHeight w:val="287"/>
        </w:trPr>
        <w:tc>
          <w:tcPr>
            <w:tcW w:w="1337" w:type="dxa"/>
            <w:noWrap/>
            <w:vAlign w:val="bottom"/>
            <w:hideMark/>
          </w:tcPr>
          <w:p w14:paraId="4AADC22B" w14:textId="77777777" w:rsidR="00056B9F" w:rsidRPr="00F23E32" w:rsidRDefault="00056B9F" w:rsidP="00C3236C">
            <w:pPr>
              <w:rPr>
                <w:lang w:eastAsia="zh-CN"/>
              </w:rPr>
            </w:pPr>
          </w:p>
        </w:tc>
        <w:tc>
          <w:tcPr>
            <w:tcW w:w="1007" w:type="dxa"/>
            <w:noWrap/>
            <w:vAlign w:val="bottom"/>
            <w:hideMark/>
          </w:tcPr>
          <w:p w14:paraId="06FED0DA"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89EFDE1" w14:textId="77777777" w:rsidR="00056B9F" w:rsidRPr="00F23E32" w:rsidRDefault="00056B9F" w:rsidP="00C3236C">
            <w:pPr>
              <w:rPr>
                <w:lang w:eastAsia="zh-CN"/>
              </w:rPr>
            </w:pPr>
            <w:r w:rsidRPr="00F23E32">
              <w:rPr>
                <w:lang w:eastAsia="zh-CN"/>
              </w:rPr>
              <w:t>3</w:t>
            </w:r>
          </w:p>
        </w:tc>
        <w:tc>
          <w:tcPr>
            <w:tcW w:w="792" w:type="dxa"/>
            <w:noWrap/>
            <w:vAlign w:val="bottom"/>
            <w:hideMark/>
          </w:tcPr>
          <w:p w14:paraId="067E93E8"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0FCE5C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108BDFE" w14:textId="77777777" w:rsidR="00056B9F" w:rsidRPr="00F23E32" w:rsidRDefault="00056B9F" w:rsidP="00C3236C">
            <w:pPr>
              <w:rPr>
                <w:bCs/>
                <w:lang w:eastAsia="zh-CN"/>
              </w:rPr>
            </w:pPr>
            <w:r w:rsidRPr="00F23E32">
              <w:rPr>
                <w:lang w:eastAsia="zh-CN"/>
              </w:rPr>
              <w:t>19.2</w:t>
            </w:r>
          </w:p>
        </w:tc>
        <w:tc>
          <w:tcPr>
            <w:tcW w:w="1037" w:type="dxa"/>
            <w:noWrap/>
            <w:vAlign w:val="bottom"/>
            <w:hideMark/>
          </w:tcPr>
          <w:p w14:paraId="076D8EEC" w14:textId="77777777" w:rsidR="00056B9F" w:rsidRPr="00F23E32" w:rsidRDefault="00056B9F" w:rsidP="00C3236C">
            <w:pPr>
              <w:rPr>
                <w:bCs/>
                <w:lang w:eastAsia="zh-CN"/>
              </w:rPr>
            </w:pPr>
            <w:r w:rsidRPr="00F23E32">
              <w:rPr>
                <w:lang w:eastAsia="zh-CN"/>
              </w:rPr>
              <w:t>7008</w:t>
            </w:r>
          </w:p>
        </w:tc>
        <w:tc>
          <w:tcPr>
            <w:tcW w:w="973" w:type="dxa"/>
            <w:noWrap/>
            <w:vAlign w:val="bottom"/>
            <w:hideMark/>
          </w:tcPr>
          <w:p w14:paraId="1110987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4B54DC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A7537CF" w14:textId="77777777" w:rsidR="00056B9F" w:rsidRPr="00F23E32" w:rsidRDefault="00056B9F" w:rsidP="00C3236C">
            <w:pPr>
              <w:rPr>
                <w:bCs/>
                <w:lang w:eastAsia="zh-CN"/>
              </w:rPr>
            </w:pPr>
            <w:r w:rsidRPr="00F23E32">
              <w:rPr>
                <w:lang w:eastAsia="zh-CN"/>
              </w:rPr>
              <w:t>0.07448</w:t>
            </w:r>
          </w:p>
        </w:tc>
      </w:tr>
      <w:tr w:rsidR="00056B9F" w:rsidRPr="00F23E32" w14:paraId="76CF2411" w14:textId="77777777" w:rsidTr="00F23E32">
        <w:trPr>
          <w:trHeight w:val="287"/>
        </w:trPr>
        <w:tc>
          <w:tcPr>
            <w:tcW w:w="1337" w:type="dxa"/>
            <w:noWrap/>
            <w:vAlign w:val="bottom"/>
            <w:hideMark/>
          </w:tcPr>
          <w:p w14:paraId="3A2DD02B" w14:textId="77777777" w:rsidR="00056B9F" w:rsidRPr="00F23E32" w:rsidRDefault="00056B9F" w:rsidP="00C3236C">
            <w:pPr>
              <w:rPr>
                <w:lang w:eastAsia="zh-CN"/>
              </w:rPr>
            </w:pPr>
          </w:p>
        </w:tc>
        <w:tc>
          <w:tcPr>
            <w:tcW w:w="1007" w:type="dxa"/>
            <w:noWrap/>
            <w:vAlign w:val="bottom"/>
            <w:hideMark/>
          </w:tcPr>
          <w:p w14:paraId="0A97CD61"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CAEA7D9"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36A371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CCFCED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B3FAA89" w14:textId="77777777" w:rsidR="00056B9F" w:rsidRPr="00F23E32" w:rsidRDefault="00056B9F" w:rsidP="00C3236C">
            <w:pPr>
              <w:rPr>
                <w:bCs/>
                <w:lang w:eastAsia="zh-CN"/>
              </w:rPr>
            </w:pPr>
            <w:r w:rsidRPr="00F23E32">
              <w:rPr>
                <w:lang w:eastAsia="zh-CN"/>
              </w:rPr>
              <w:t>27</w:t>
            </w:r>
          </w:p>
        </w:tc>
        <w:tc>
          <w:tcPr>
            <w:tcW w:w="1037" w:type="dxa"/>
            <w:noWrap/>
            <w:vAlign w:val="bottom"/>
            <w:hideMark/>
          </w:tcPr>
          <w:p w14:paraId="147E10BB" w14:textId="77777777" w:rsidR="00056B9F" w:rsidRPr="00F23E32" w:rsidRDefault="00056B9F" w:rsidP="00C3236C">
            <w:pPr>
              <w:rPr>
                <w:bCs/>
                <w:lang w:eastAsia="zh-CN"/>
              </w:rPr>
            </w:pPr>
            <w:r w:rsidRPr="00F23E32">
              <w:rPr>
                <w:lang w:eastAsia="zh-CN"/>
              </w:rPr>
              <w:t>9855</w:t>
            </w:r>
          </w:p>
        </w:tc>
        <w:tc>
          <w:tcPr>
            <w:tcW w:w="973" w:type="dxa"/>
            <w:noWrap/>
            <w:vAlign w:val="bottom"/>
            <w:hideMark/>
          </w:tcPr>
          <w:p w14:paraId="435489E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D3C71E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2EADA8D" w14:textId="77777777" w:rsidR="00056B9F" w:rsidRPr="00F23E32" w:rsidRDefault="00056B9F" w:rsidP="00C3236C">
            <w:pPr>
              <w:rPr>
                <w:bCs/>
                <w:lang w:eastAsia="zh-CN"/>
              </w:rPr>
            </w:pPr>
            <w:r w:rsidRPr="00F23E32">
              <w:rPr>
                <w:lang w:eastAsia="zh-CN"/>
              </w:rPr>
              <w:t>0.07448</w:t>
            </w:r>
          </w:p>
        </w:tc>
      </w:tr>
      <w:tr w:rsidR="00056B9F" w:rsidRPr="00F23E32" w14:paraId="0FA83DBB" w14:textId="77777777" w:rsidTr="00F23E32">
        <w:trPr>
          <w:trHeight w:val="287"/>
        </w:trPr>
        <w:tc>
          <w:tcPr>
            <w:tcW w:w="1337" w:type="dxa"/>
            <w:noWrap/>
            <w:vAlign w:val="bottom"/>
            <w:hideMark/>
          </w:tcPr>
          <w:p w14:paraId="03A7A002" w14:textId="77777777" w:rsidR="00056B9F" w:rsidRPr="00F23E32" w:rsidRDefault="00056B9F" w:rsidP="00C3236C">
            <w:pPr>
              <w:rPr>
                <w:lang w:eastAsia="zh-CN"/>
              </w:rPr>
            </w:pPr>
          </w:p>
        </w:tc>
        <w:tc>
          <w:tcPr>
            <w:tcW w:w="1007" w:type="dxa"/>
            <w:noWrap/>
            <w:vAlign w:val="bottom"/>
            <w:hideMark/>
          </w:tcPr>
          <w:p w14:paraId="50B21BB5"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5BDDC452"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5C1684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7C9B07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F830B03" w14:textId="77777777" w:rsidR="00056B9F" w:rsidRPr="00F23E32" w:rsidRDefault="00056B9F" w:rsidP="00C3236C">
            <w:pPr>
              <w:rPr>
                <w:bCs/>
                <w:lang w:eastAsia="zh-CN"/>
              </w:rPr>
            </w:pPr>
            <w:r w:rsidRPr="00F23E32">
              <w:rPr>
                <w:lang w:eastAsia="zh-CN"/>
              </w:rPr>
              <w:t>27</w:t>
            </w:r>
          </w:p>
        </w:tc>
        <w:tc>
          <w:tcPr>
            <w:tcW w:w="1037" w:type="dxa"/>
            <w:noWrap/>
            <w:vAlign w:val="bottom"/>
            <w:hideMark/>
          </w:tcPr>
          <w:p w14:paraId="014A46C3" w14:textId="77777777" w:rsidR="00056B9F" w:rsidRPr="00F23E32" w:rsidRDefault="00056B9F" w:rsidP="00C3236C">
            <w:pPr>
              <w:rPr>
                <w:bCs/>
                <w:lang w:eastAsia="zh-CN"/>
              </w:rPr>
            </w:pPr>
            <w:r w:rsidRPr="00F23E32">
              <w:rPr>
                <w:lang w:eastAsia="zh-CN"/>
              </w:rPr>
              <w:t>9855</w:t>
            </w:r>
          </w:p>
        </w:tc>
        <w:tc>
          <w:tcPr>
            <w:tcW w:w="973" w:type="dxa"/>
            <w:noWrap/>
            <w:vAlign w:val="bottom"/>
            <w:hideMark/>
          </w:tcPr>
          <w:p w14:paraId="1989640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6D0564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18B14C2" w14:textId="77777777" w:rsidR="00056B9F" w:rsidRPr="00F23E32" w:rsidRDefault="00056B9F" w:rsidP="00C3236C">
            <w:pPr>
              <w:rPr>
                <w:bCs/>
                <w:lang w:eastAsia="zh-CN"/>
              </w:rPr>
            </w:pPr>
            <w:r w:rsidRPr="00F23E32">
              <w:rPr>
                <w:lang w:eastAsia="zh-CN"/>
              </w:rPr>
              <w:t>0.07448</w:t>
            </w:r>
          </w:p>
        </w:tc>
      </w:tr>
      <w:tr w:rsidR="00056B9F" w:rsidRPr="00F23E32" w14:paraId="74E3959C" w14:textId="77777777" w:rsidTr="00F23E32">
        <w:trPr>
          <w:trHeight w:val="287"/>
        </w:trPr>
        <w:tc>
          <w:tcPr>
            <w:tcW w:w="1337" w:type="dxa"/>
            <w:noWrap/>
            <w:vAlign w:val="bottom"/>
            <w:hideMark/>
          </w:tcPr>
          <w:p w14:paraId="4454EDF3" w14:textId="77777777" w:rsidR="00056B9F" w:rsidRPr="00F23E32" w:rsidRDefault="00056B9F" w:rsidP="00C3236C">
            <w:pPr>
              <w:rPr>
                <w:lang w:eastAsia="zh-CN"/>
              </w:rPr>
            </w:pPr>
          </w:p>
        </w:tc>
        <w:tc>
          <w:tcPr>
            <w:tcW w:w="1007" w:type="dxa"/>
            <w:noWrap/>
            <w:vAlign w:val="bottom"/>
            <w:hideMark/>
          </w:tcPr>
          <w:p w14:paraId="093953E7"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7548979" w14:textId="77777777" w:rsidR="00056B9F" w:rsidRPr="00F23E32" w:rsidRDefault="00056B9F" w:rsidP="00C3236C">
            <w:pPr>
              <w:rPr>
                <w:lang w:eastAsia="zh-CN"/>
              </w:rPr>
            </w:pPr>
            <w:r w:rsidRPr="00F23E32">
              <w:rPr>
                <w:lang w:eastAsia="zh-CN"/>
              </w:rPr>
              <w:t>2</w:t>
            </w:r>
          </w:p>
        </w:tc>
        <w:tc>
          <w:tcPr>
            <w:tcW w:w="792" w:type="dxa"/>
            <w:noWrap/>
            <w:vAlign w:val="bottom"/>
            <w:hideMark/>
          </w:tcPr>
          <w:p w14:paraId="012AEEE2"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71AF46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01EAB8D" w14:textId="77777777" w:rsidR="00056B9F" w:rsidRPr="00F23E32" w:rsidRDefault="00056B9F" w:rsidP="00C3236C">
            <w:pPr>
              <w:rPr>
                <w:bCs/>
                <w:lang w:eastAsia="zh-CN"/>
              </w:rPr>
            </w:pPr>
            <w:r w:rsidRPr="00F23E32">
              <w:rPr>
                <w:lang w:eastAsia="zh-CN"/>
              </w:rPr>
              <w:t>16.8</w:t>
            </w:r>
          </w:p>
        </w:tc>
        <w:tc>
          <w:tcPr>
            <w:tcW w:w="1037" w:type="dxa"/>
            <w:noWrap/>
            <w:vAlign w:val="bottom"/>
            <w:hideMark/>
          </w:tcPr>
          <w:p w14:paraId="03A7EB89" w14:textId="77777777" w:rsidR="00056B9F" w:rsidRPr="00F23E32" w:rsidRDefault="00056B9F" w:rsidP="00C3236C">
            <w:pPr>
              <w:rPr>
                <w:bCs/>
                <w:lang w:eastAsia="zh-CN"/>
              </w:rPr>
            </w:pPr>
            <w:r w:rsidRPr="00F23E32">
              <w:rPr>
                <w:lang w:eastAsia="zh-CN"/>
              </w:rPr>
              <w:t>6132</w:t>
            </w:r>
          </w:p>
        </w:tc>
        <w:tc>
          <w:tcPr>
            <w:tcW w:w="973" w:type="dxa"/>
            <w:noWrap/>
            <w:vAlign w:val="bottom"/>
            <w:hideMark/>
          </w:tcPr>
          <w:p w14:paraId="5C0399C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12FF55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7E3AFFE" w14:textId="77777777" w:rsidR="00056B9F" w:rsidRPr="00F23E32" w:rsidRDefault="00056B9F" w:rsidP="00C3236C">
            <w:pPr>
              <w:rPr>
                <w:bCs/>
                <w:lang w:eastAsia="zh-CN"/>
              </w:rPr>
            </w:pPr>
            <w:r w:rsidRPr="00F23E32">
              <w:rPr>
                <w:lang w:eastAsia="zh-CN"/>
              </w:rPr>
              <w:t>0.07448</w:t>
            </w:r>
          </w:p>
        </w:tc>
      </w:tr>
      <w:tr w:rsidR="00056B9F" w:rsidRPr="00F23E32" w14:paraId="1A8AC6AB" w14:textId="77777777" w:rsidTr="00F23E32">
        <w:trPr>
          <w:trHeight w:val="287"/>
        </w:trPr>
        <w:tc>
          <w:tcPr>
            <w:tcW w:w="1337" w:type="dxa"/>
            <w:noWrap/>
            <w:vAlign w:val="bottom"/>
            <w:hideMark/>
          </w:tcPr>
          <w:p w14:paraId="59EF8911" w14:textId="77777777" w:rsidR="00056B9F" w:rsidRPr="00F23E32" w:rsidRDefault="00056B9F" w:rsidP="00C3236C">
            <w:pPr>
              <w:rPr>
                <w:lang w:eastAsia="zh-CN"/>
              </w:rPr>
            </w:pPr>
          </w:p>
        </w:tc>
        <w:tc>
          <w:tcPr>
            <w:tcW w:w="1007" w:type="dxa"/>
            <w:noWrap/>
            <w:vAlign w:val="bottom"/>
            <w:hideMark/>
          </w:tcPr>
          <w:p w14:paraId="556A33B5"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664E7B1F"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BD6425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5BB8A3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6B19FC4" w14:textId="77777777" w:rsidR="00056B9F" w:rsidRPr="00F23E32" w:rsidRDefault="00056B9F" w:rsidP="00C3236C">
            <w:pPr>
              <w:rPr>
                <w:bCs/>
                <w:lang w:eastAsia="zh-CN"/>
              </w:rPr>
            </w:pPr>
            <w:r w:rsidRPr="00F23E32">
              <w:rPr>
                <w:lang w:eastAsia="zh-CN"/>
              </w:rPr>
              <w:t>16.8</w:t>
            </w:r>
          </w:p>
        </w:tc>
        <w:tc>
          <w:tcPr>
            <w:tcW w:w="1037" w:type="dxa"/>
            <w:noWrap/>
            <w:vAlign w:val="bottom"/>
            <w:hideMark/>
          </w:tcPr>
          <w:p w14:paraId="774B08DA" w14:textId="77777777" w:rsidR="00056B9F" w:rsidRPr="00F23E32" w:rsidRDefault="00056B9F" w:rsidP="00C3236C">
            <w:pPr>
              <w:rPr>
                <w:bCs/>
                <w:lang w:eastAsia="zh-CN"/>
              </w:rPr>
            </w:pPr>
            <w:r w:rsidRPr="00F23E32">
              <w:rPr>
                <w:lang w:eastAsia="zh-CN"/>
              </w:rPr>
              <w:t>6132</w:t>
            </w:r>
          </w:p>
        </w:tc>
        <w:tc>
          <w:tcPr>
            <w:tcW w:w="973" w:type="dxa"/>
            <w:noWrap/>
            <w:vAlign w:val="bottom"/>
            <w:hideMark/>
          </w:tcPr>
          <w:p w14:paraId="149F8D8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8064BE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49A325C" w14:textId="77777777" w:rsidR="00056B9F" w:rsidRPr="00F23E32" w:rsidRDefault="00056B9F" w:rsidP="00C3236C">
            <w:pPr>
              <w:rPr>
                <w:bCs/>
                <w:lang w:eastAsia="zh-CN"/>
              </w:rPr>
            </w:pPr>
            <w:r w:rsidRPr="00F23E32">
              <w:rPr>
                <w:lang w:eastAsia="zh-CN"/>
              </w:rPr>
              <w:t>0.07448</w:t>
            </w:r>
          </w:p>
        </w:tc>
      </w:tr>
      <w:tr w:rsidR="00056B9F" w:rsidRPr="00F23E32" w14:paraId="2C5D8494" w14:textId="77777777" w:rsidTr="00F23E32">
        <w:trPr>
          <w:trHeight w:val="287"/>
        </w:trPr>
        <w:tc>
          <w:tcPr>
            <w:tcW w:w="1337" w:type="dxa"/>
            <w:noWrap/>
            <w:vAlign w:val="bottom"/>
            <w:hideMark/>
          </w:tcPr>
          <w:p w14:paraId="58F46064" w14:textId="77777777" w:rsidR="00056B9F" w:rsidRPr="00F23E32" w:rsidRDefault="00056B9F" w:rsidP="00C3236C">
            <w:pPr>
              <w:rPr>
                <w:lang w:eastAsia="zh-CN"/>
              </w:rPr>
            </w:pPr>
          </w:p>
        </w:tc>
        <w:tc>
          <w:tcPr>
            <w:tcW w:w="1007" w:type="dxa"/>
            <w:noWrap/>
            <w:vAlign w:val="bottom"/>
            <w:hideMark/>
          </w:tcPr>
          <w:p w14:paraId="3222C71A"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B3D041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ED1CEEC"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1FC305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2D75624"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5A10896E"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4775367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6B6AC6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901927C" w14:textId="77777777" w:rsidR="00056B9F" w:rsidRPr="00F23E32" w:rsidRDefault="00056B9F" w:rsidP="00C3236C">
            <w:pPr>
              <w:rPr>
                <w:bCs/>
                <w:lang w:eastAsia="zh-CN"/>
              </w:rPr>
            </w:pPr>
            <w:r w:rsidRPr="00F23E32">
              <w:rPr>
                <w:lang w:eastAsia="zh-CN"/>
              </w:rPr>
              <w:t>0.07448</w:t>
            </w:r>
          </w:p>
        </w:tc>
      </w:tr>
      <w:tr w:rsidR="00056B9F" w:rsidRPr="00F23E32" w14:paraId="4BA4F415" w14:textId="77777777" w:rsidTr="00F23E32">
        <w:trPr>
          <w:trHeight w:val="287"/>
        </w:trPr>
        <w:tc>
          <w:tcPr>
            <w:tcW w:w="1337" w:type="dxa"/>
            <w:noWrap/>
            <w:vAlign w:val="bottom"/>
            <w:hideMark/>
          </w:tcPr>
          <w:p w14:paraId="1AB3D9F7" w14:textId="77777777" w:rsidR="00056B9F" w:rsidRPr="00F23E32" w:rsidRDefault="00056B9F" w:rsidP="00C3236C">
            <w:pPr>
              <w:rPr>
                <w:lang w:eastAsia="zh-CN"/>
              </w:rPr>
            </w:pPr>
          </w:p>
        </w:tc>
        <w:tc>
          <w:tcPr>
            <w:tcW w:w="1007" w:type="dxa"/>
            <w:noWrap/>
            <w:vAlign w:val="bottom"/>
            <w:hideMark/>
          </w:tcPr>
          <w:p w14:paraId="00BD950D"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040BCFAB"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42A9296"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046641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7796CB1"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784B8296"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03DDBD3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CB193A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37ADE09" w14:textId="77777777" w:rsidR="00056B9F" w:rsidRPr="00F23E32" w:rsidRDefault="00056B9F" w:rsidP="00C3236C">
            <w:pPr>
              <w:rPr>
                <w:bCs/>
                <w:lang w:eastAsia="zh-CN"/>
              </w:rPr>
            </w:pPr>
            <w:r w:rsidRPr="00F23E32">
              <w:rPr>
                <w:lang w:eastAsia="zh-CN"/>
              </w:rPr>
              <w:t>0.07448</w:t>
            </w:r>
          </w:p>
        </w:tc>
      </w:tr>
      <w:tr w:rsidR="00056B9F" w:rsidRPr="00F23E32" w14:paraId="4B6048BE" w14:textId="77777777" w:rsidTr="00F23E32">
        <w:trPr>
          <w:trHeight w:val="287"/>
        </w:trPr>
        <w:tc>
          <w:tcPr>
            <w:tcW w:w="1337" w:type="dxa"/>
            <w:noWrap/>
            <w:vAlign w:val="bottom"/>
            <w:hideMark/>
          </w:tcPr>
          <w:p w14:paraId="1234AA5D" w14:textId="77777777" w:rsidR="00056B9F" w:rsidRPr="00F23E32" w:rsidRDefault="00056B9F" w:rsidP="00C3236C">
            <w:pPr>
              <w:rPr>
                <w:lang w:eastAsia="zh-CN"/>
              </w:rPr>
            </w:pPr>
          </w:p>
        </w:tc>
        <w:tc>
          <w:tcPr>
            <w:tcW w:w="1007" w:type="dxa"/>
            <w:noWrap/>
            <w:vAlign w:val="bottom"/>
            <w:hideMark/>
          </w:tcPr>
          <w:p w14:paraId="0978785F"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6DAE8C08"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C3EFF9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7E0719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873767D" w14:textId="77777777" w:rsidR="00056B9F" w:rsidRPr="00F23E32" w:rsidRDefault="00056B9F" w:rsidP="00C3236C">
            <w:pPr>
              <w:rPr>
                <w:bCs/>
                <w:lang w:eastAsia="zh-CN"/>
              </w:rPr>
            </w:pPr>
            <w:r w:rsidRPr="00F23E32">
              <w:rPr>
                <w:lang w:eastAsia="zh-CN"/>
              </w:rPr>
              <w:t>10.8</w:t>
            </w:r>
          </w:p>
        </w:tc>
        <w:tc>
          <w:tcPr>
            <w:tcW w:w="1037" w:type="dxa"/>
            <w:noWrap/>
            <w:vAlign w:val="bottom"/>
            <w:hideMark/>
          </w:tcPr>
          <w:p w14:paraId="00958D54" w14:textId="77777777" w:rsidR="00056B9F" w:rsidRPr="00F23E32" w:rsidRDefault="00056B9F" w:rsidP="00C3236C">
            <w:pPr>
              <w:rPr>
                <w:bCs/>
                <w:lang w:eastAsia="zh-CN"/>
              </w:rPr>
            </w:pPr>
            <w:r w:rsidRPr="00F23E32">
              <w:rPr>
                <w:lang w:eastAsia="zh-CN"/>
              </w:rPr>
              <w:t>3942</w:t>
            </w:r>
          </w:p>
        </w:tc>
        <w:tc>
          <w:tcPr>
            <w:tcW w:w="973" w:type="dxa"/>
            <w:noWrap/>
            <w:vAlign w:val="bottom"/>
            <w:hideMark/>
          </w:tcPr>
          <w:p w14:paraId="045B82F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5BD1BF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2E5F7CE" w14:textId="77777777" w:rsidR="00056B9F" w:rsidRPr="00F23E32" w:rsidRDefault="00056B9F" w:rsidP="00C3236C">
            <w:pPr>
              <w:rPr>
                <w:bCs/>
                <w:lang w:eastAsia="zh-CN"/>
              </w:rPr>
            </w:pPr>
            <w:r w:rsidRPr="00F23E32">
              <w:rPr>
                <w:lang w:eastAsia="zh-CN"/>
              </w:rPr>
              <w:t>0.07448</w:t>
            </w:r>
          </w:p>
        </w:tc>
      </w:tr>
      <w:tr w:rsidR="00056B9F" w:rsidRPr="00F23E32" w14:paraId="0D5C3CC1" w14:textId="77777777" w:rsidTr="00F23E32">
        <w:trPr>
          <w:trHeight w:val="287"/>
        </w:trPr>
        <w:tc>
          <w:tcPr>
            <w:tcW w:w="1337" w:type="dxa"/>
            <w:noWrap/>
            <w:vAlign w:val="bottom"/>
            <w:hideMark/>
          </w:tcPr>
          <w:p w14:paraId="47D36FA0" w14:textId="77777777" w:rsidR="00056B9F" w:rsidRPr="00F23E32" w:rsidRDefault="00056B9F" w:rsidP="00C3236C">
            <w:pPr>
              <w:rPr>
                <w:lang w:eastAsia="zh-CN"/>
              </w:rPr>
            </w:pPr>
          </w:p>
        </w:tc>
        <w:tc>
          <w:tcPr>
            <w:tcW w:w="1007" w:type="dxa"/>
            <w:noWrap/>
            <w:vAlign w:val="bottom"/>
            <w:hideMark/>
          </w:tcPr>
          <w:p w14:paraId="156E2C5D"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3EA89A17"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52C47E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ED0850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08C11EB" w14:textId="77777777" w:rsidR="00056B9F" w:rsidRPr="00F23E32" w:rsidRDefault="00056B9F" w:rsidP="00C3236C">
            <w:pPr>
              <w:rPr>
                <w:bCs/>
                <w:lang w:eastAsia="zh-CN"/>
              </w:rPr>
            </w:pPr>
            <w:r w:rsidRPr="00F23E32">
              <w:rPr>
                <w:lang w:eastAsia="zh-CN"/>
              </w:rPr>
              <w:t>10.8</w:t>
            </w:r>
          </w:p>
        </w:tc>
        <w:tc>
          <w:tcPr>
            <w:tcW w:w="1037" w:type="dxa"/>
            <w:noWrap/>
            <w:vAlign w:val="bottom"/>
            <w:hideMark/>
          </w:tcPr>
          <w:p w14:paraId="28983D03" w14:textId="77777777" w:rsidR="00056B9F" w:rsidRPr="00F23E32" w:rsidRDefault="00056B9F" w:rsidP="00C3236C">
            <w:pPr>
              <w:rPr>
                <w:bCs/>
                <w:lang w:eastAsia="zh-CN"/>
              </w:rPr>
            </w:pPr>
            <w:r w:rsidRPr="00F23E32">
              <w:rPr>
                <w:lang w:eastAsia="zh-CN"/>
              </w:rPr>
              <w:t>3942</w:t>
            </w:r>
          </w:p>
        </w:tc>
        <w:tc>
          <w:tcPr>
            <w:tcW w:w="973" w:type="dxa"/>
            <w:noWrap/>
            <w:vAlign w:val="bottom"/>
            <w:hideMark/>
          </w:tcPr>
          <w:p w14:paraId="7369715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2EA50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B7D9F7D" w14:textId="77777777" w:rsidR="00056B9F" w:rsidRPr="00F23E32" w:rsidRDefault="00056B9F" w:rsidP="00C3236C">
            <w:pPr>
              <w:rPr>
                <w:bCs/>
                <w:lang w:eastAsia="zh-CN"/>
              </w:rPr>
            </w:pPr>
            <w:r w:rsidRPr="00F23E32">
              <w:rPr>
                <w:lang w:eastAsia="zh-CN"/>
              </w:rPr>
              <w:t>0.07448</w:t>
            </w:r>
          </w:p>
        </w:tc>
      </w:tr>
      <w:tr w:rsidR="00056B9F" w:rsidRPr="00F23E32" w14:paraId="53C0B02A" w14:textId="77777777" w:rsidTr="00F23E32">
        <w:trPr>
          <w:trHeight w:val="287"/>
        </w:trPr>
        <w:tc>
          <w:tcPr>
            <w:tcW w:w="1337" w:type="dxa"/>
            <w:noWrap/>
            <w:vAlign w:val="bottom"/>
            <w:hideMark/>
          </w:tcPr>
          <w:p w14:paraId="26937063" w14:textId="77777777" w:rsidR="00056B9F" w:rsidRPr="00F23E32" w:rsidRDefault="00056B9F" w:rsidP="00C3236C">
            <w:pPr>
              <w:rPr>
                <w:lang w:eastAsia="zh-CN"/>
              </w:rPr>
            </w:pPr>
          </w:p>
        </w:tc>
        <w:tc>
          <w:tcPr>
            <w:tcW w:w="1007" w:type="dxa"/>
            <w:noWrap/>
            <w:vAlign w:val="bottom"/>
            <w:hideMark/>
          </w:tcPr>
          <w:p w14:paraId="014B4941"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4045FA6F"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7A55A8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D8EC90D"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9C3FA05" w14:textId="77777777" w:rsidR="00056B9F" w:rsidRPr="00F23E32" w:rsidRDefault="00056B9F" w:rsidP="00C3236C">
            <w:pPr>
              <w:rPr>
                <w:bCs/>
                <w:lang w:eastAsia="zh-CN"/>
              </w:rPr>
            </w:pPr>
            <w:r w:rsidRPr="00F23E32">
              <w:rPr>
                <w:lang w:eastAsia="zh-CN"/>
              </w:rPr>
              <w:t>18.7</w:t>
            </w:r>
          </w:p>
        </w:tc>
        <w:tc>
          <w:tcPr>
            <w:tcW w:w="1037" w:type="dxa"/>
            <w:noWrap/>
            <w:vAlign w:val="bottom"/>
            <w:hideMark/>
          </w:tcPr>
          <w:p w14:paraId="1E5B8D3A" w14:textId="77777777" w:rsidR="00056B9F" w:rsidRPr="00F23E32" w:rsidRDefault="00056B9F" w:rsidP="00C3236C">
            <w:pPr>
              <w:rPr>
                <w:bCs/>
                <w:lang w:eastAsia="zh-CN"/>
              </w:rPr>
            </w:pPr>
            <w:r w:rsidRPr="00F23E32">
              <w:rPr>
                <w:lang w:eastAsia="zh-CN"/>
              </w:rPr>
              <w:t>6825.5</w:t>
            </w:r>
          </w:p>
        </w:tc>
        <w:tc>
          <w:tcPr>
            <w:tcW w:w="973" w:type="dxa"/>
            <w:noWrap/>
            <w:vAlign w:val="bottom"/>
            <w:hideMark/>
          </w:tcPr>
          <w:p w14:paraId="3945A3C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FA86AC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B15F0B9" w14:textId="77777777" w:rsidR="00056B9F" w:rsidRPr="00F23E32" w:rsidRDefault="00056B9F" w:rsidP="00C3236C">
            <w:pPr>
              <w:rPr>
                <w:bCs/>
                <w:lang w:eastAsia="zh-CN"/>
              </w:rPr>
            </w:pPr>
            <w:r w:rsidRPr="00F23E32">
              <w:rPr>
                <w:lang w:eastAsia="zh-CN"/>
              </w:rPr>
              <w:t>0.07448</w:t>
            </w:r>
          </w:p>
        </w:tc>
      </w:tr>
      <w:tr w:rsidR="00056B9F" w:rsidRPr="00F23E32" w14:paraId="58DD1C22" w14:textId="77777777" w:rsidTr="00F23E32">
        <w:trPr>
          <w:trHeight w:val="287"/>
        </w:trPr>
        <w:tc>
          <w:tcPr>
            <w:tcW w:w="1337" w:type="dxa"/>
            <w:noWrap/>
            <w:vAlign w:val="bottom"/>
            <w:hideMark/>
          </w:tcPr>
          <w:p w14:paraId="223315A0" w14:textId="77777777" w:rsidR="00056B9F" w:rsidRPr="00F23E32" w:rsidRDefault="00056B9F" w:rsidP="00C3236C">
            <w:pPr>
              <w:rPr>
                <w:lang w:eastAsia="zh-CN"/>
              </w:rPr>
            </w:pPr>
          </w:p>
        </w:tc>
        <w:tc>
          <w:tcPr>
            <w:tcW w:w="1007" w:type="dxa"/>
            <w:noWrap/>
            <w:vAlign w:val="bottom"/>
            <w:hideMark/>
          </w:tcPr>
          <w:p w14:paraId="1CD150DA"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251777B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10595E8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F8B7AB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4EEAD7F" w14:textId="77777777" w:rsidR="00056B9F" w:rsidRPr="00F23E32" w:rsidRDefault="00056B9F" w:rsidP="00C3236C">
            <w:pPr>
              <w:rPr>
                <w:bCs/>
                <w:lang w:eastAsia="zh-CN"/>
              </w:rPr>
            </w:pPr>
            <w:r w:rsidRPr="00F23E32">
              <w:rPr>
                <w:lang w:eastAsia="zh-CN"/>
              </w:rPr>
              <w:t>18.7</w:t>
            </w:r>
          </w:p>
        </w:tc>
        <w:tc>
          <w:tcPr>
            <w:tcW w:w="1037" w:type="dxa"/>
            <w:noWrap/>
            <w:vAlign w:val="bottom"/>
            <w:hideMark/>
          </w:tcPr>
          <w:p w14:paraId="4382A8C5" w14:textId="77777777" w:rsidR="00056B9F" w:rsidRPr="00F23E32" w:rsidRDefault="00056B9F" w:rsidP="00C3236C">
            <w:pPr>
              <w:rPr>
                <w:bCs/>
                <w:lang w:eastAsia="zh-CN"/>
              </w:rPr>
            </w:pPr>
            <w:r w:rsidRPr="00F23E32">
              <w:rPr>
                <w:lang w:eastAsia="zh-CN"/>
              </w:rPr>
              <w:t>6825.5</w:t>
            </w:r>
          </w:p>
        </w:tc>
        <w:tc>
          <w:tcPr>
            <w:tcW w:w="973" w:type="dxa"/>
            <w:noWrap/>
            <w:vAlign w:val="bottom"/>
            <w:hideMark/>
          </w:tcPr>
          <w:p w14:paraId="069159E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13369B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C6C1135" w14:textId="77777777" w:rsidR="00056B9F" w:rsidRPr="00F23E32" w:rsidRDefault="00056B9F" w:rsidP="00C3236C">
            <w:pPr>
              <w:rPr>
                <w:bCs/>
                <w:lang w:eastAsia="zh-CN"/>
              </w:rPr>
            </w:pPr>
            <w:r w:rsidRPr="00F23E32">
              <w:rPr>
                <w:lang w:eastAsia="zh-CN"/>
              </w:rPr>
              <w:t>0.07448</w:t>
            </w:r>
          </w:p>
        </w:tc>
      </w:tr>
      <w:tr w:rsidR="00056B9F" w:rsidRPr="00F23E32" w14:paraId="5E35612E" w14:textId="77777777" w:rsidTr="00F23E32">
        <w:trPr>
          <w:trHeight w:val="311"/>
        </w:trPr>
        <w:tc>
          <w:tcPr>
            <w:tcW w:w="1337" w:type="dxa"/>
            <w:noWrap/>
            <w:vAlign w:val="bottom"/>
            <w:hideMark/>
          </w:tcPr>
          <w:p w14:paraId="358D2430" w14:textId="77777777" w:rsidR="00056B9F" w:rsidRPr="00F23E32" w:rsidRDefault="00056B9F" w:rsidP="00C3236C">
            <w:pPr>
              <w:rPr>
                <w:bCs/>
                <w:lang w:eastAsia="zh-CN"/>
              </w:rPr>
            </w:pPr>
            <w:r w:rsidRPr="00F23E32">
              <w:rPr>
                <w:lang w:eastAsia="zh-CN"/>
              </w:rPr>
              <w:t>Mount Isa</w:t>
            </w:r>
          </w:p>
        </w:tc>
        <w:tc>
          <w:tcPr>
            <w:tcW w:w="1007" w:type="dxa"/>
            <w:noWrap/>
            <w:vAlign w:val="bottom"/>
            <w:hideMark/>
          </w:tcPr>
          <w:p w14:paraId="02B20521"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027B859B"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7C12AC8"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893103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CE2172D"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789FE339"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28DD05A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22ED2E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95EA039" w14:textId="77777777" w:rsidR="00056B9F" w:rsidRPr="00F23E32" w:rsidRDefault="00056B9F" w:rsidP="00C3236C">
            <w:pPr>
              <w:rPr>
                <w:bCs/>
                <w:lang w:eastAsia="zh-CN"/>
              </w:rPr>
            </w:pPr>
            <w:r w:rsidRPr="00F23E32">
              <w:rPr>
                <w:lang w:eastAsia="zh-CN"/>
              </w:rPr>
              <w:t>0.07448</w:t>
            </w:r>
          </w:p>
        </w:tc>
      </w:tr>
      <w:tr w:rsidR="00056B9F" w:rsidRPr="00F23E32" w14:paraId="769E7193" w14:textId="77777777" w:rsidTr="00F23E32">
        <w:trPr>
          <w:trHeight w:val="287"/>
        </w:trPr>
        <w:tc>
          <w:tcPr>
            <w:tcW w:w="1337" w:type="dxa"/>
            <w:noWrap/>
            <w:vAlign w:val="bottom"/>
            <w:hideMark/>
          </w:tcPr>
          <w:p w14:paraId="40DDFD93" w14:textId="77777777" w:rsidR="00056B9F" w:rsidRPr="00F23E32" w:rsidRDefault="00056B9F" w:rsidP="00C3236C">
            <w:pPr>
              <w:rPr>
                <w:lang w:eastAsia="zh-CN"/>
              </w:rPr>
            </w:pPr>
          </w:p>
        </w:tc>
        <w:tc>
          <w:tcPr>
            <w:tcW w:w="1007" w:type="dxa"/>
            <w:noWrap/>
            <w:vAlign w:val="bottom"/>
            <w:hideMark/>
          </w:tcPr>
          <w:p w14:paraId="1F55BE68"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377652A1"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14CC2D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8DB1EC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9387103"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65546D2F"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72ED8FE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EB62CA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DDB7182" w14:textId="77777777" w:rsidR="00056B9F" w:rsidRPr="00F23E32" w:rsidRDefault="00056B9F" w:rsidP="00C3236C">
            <w:pPr>
              <w:rPr>
                <w:bCs/>
                <w:lang w:eastAsia="zh-CN"/>
              </w:rPr>
            </w:pPr>
            <w:r w:rsidRPr="00F23E32">
              <w:rPr>
                <w:lang w:eastAsia="zh-CN"/>
              </w:rPr>
              <w:t>0.07448</w:t>
            </w:r>
          </w:p>
        </w:tc>
      </w:tr>
      <w:tr w:rsidR="00056B9F" w:rsidRPr="00F23E32" w14:paraId="30613FC6" w14:textId="77777777" w:rsidTr="00F23E32">
        <w:trPr>
          <w:trHeight w:val="287"/>
        </w:trPr>
        <w:tc>
          <w:tcPr>
            <w:tcW w:w="1337" w:type="dxa"/>
            <w:noWrap/>
            <w:vAlign w:val="bottom"/>
            <w:hideMark/>
          </w:tcPr>
          <w:p w14:paraId="3777FD14" w14:textId="77777777" w:rsidR="00056B9F" w:rsidRPr="00F23E32" w:rsidRDefault="00056B9F" w:rsidP="00C3236C">
            <w:pPr>
              <w:rPr>
                <w:lang w:eastAsia="zh-CN"/>
              </w:rPr>
            </w:pPr>
          </w:p>
        </w:tc>
        <w:tc>
          <w:tcPr>
            <w:tcW w:w="1007" w:type="dxa"/>
            <w:noWrap/>
            <w:vAlign w:val="bottom"/>
            <w:hideMark/>
          </w:tcPr>
          <w:p w14:paraId="1134B8AB"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2E9D27C7"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E0BC4D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48BA49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C35A33E" w14:textId="77777777" w:rsidR="00056B9F" w:rsidRPr="00F23E32" w:rsidRDefault="00056B9F" w:rsidP="00C3236C">
            <w:pPr>
              <w:rPr>
                <w:bCs/>
                <w:lang w:eastAsia="zh-CN"/>
              </w:rPr>
            </w:pPr>
            <w:r w:rsidRPr="00F23E32">
              <w:rPr>
                <w:lang w:eastAsia="zh-CN"/>
              </w:rPr>
              <w:t>33.3</w:t>
            </w:r>
          </w:p>
        </w:tc>
        <w:tc>
          <w:tcPr>
            <w:tcW w:w="1037" w:type="dxa"/>
            <w:noWrap/>
            <w:vAlign w:val="bottom"/>
            <w:hideMark/>
          </w:tcPr>
          <w:p w14:paraId="30C48DCA" w14:textId="77777777" w:rsidR="00056B9F" w:rsidRPr="00F23E32" w:rsidRDefault="00056B9F" w:rsidP="00C3236C">
            <w:pPr>
              <w:rPr>
                <w:bCs/>
                <w:lang w:eastAsia="zh-CN"/>
              </w:rPr>
            </w:pPr>
            <w:r w:rsidRPr="00F23E32">
              <w:rPr>
                <w:lang w:eastAsia="zh-CN"/>
              </w:rPr>
              <w:t>12154.5</w:t>
            </w:r>
          </w:p>
        </w:tc>
        <w:tc>
          <w:tcPr>
            <w:tcW w:w="973" w:type="dxa"/>
            <w:noWrap/>
            <w:vAlign w:val="bottom"/>
            <w:hideMark/>
          </w:tcPr>
          <w:p w14:paraId="7F80596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9F3524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6A98508" w14:textId="77777777" w:rsidR="00056B9F" w:rsidRPr="00F23E32" w:rsidRDefault="00056B9F" w:rsidP="00C3236C">
            <w:pPr>
              <w:rPr>
                <w:bCs/>
                <w:lang w:eastAsia="zh-CN"/>
              </w:rPr>
            </w:pPr>
            <w:r w:rsidRPr="00F23E32">
              <w:rPr>
                <w:lang w:eastAsia="zh-CN"/>
              </w:rPr>
              <w:t>0.07448</w:t>
            </w:r>
          </w:p>
        </w:tc>
      </w:tr>
      <w:tr w:rsidR="00056B9F" w:rsidRPr="00F23E32" w14:paraId="610E13EF" w14:textId="77777777" w:rsidTr="00F23E32">
        <w:trPr>
          <w:trHeight w:val="287"/>
        </w:trPr>
        <w:tc>
          <w:tcPr>
            <w:tcW w:w="1337" w:type="dxa"/>
            <w:noWrap/>
            <w:vAlign w:val="bottom"/>
            <w:hideMark/>
          </w:tcPr>
          <w:p w14:paraId="1DD86DCB" w14:textId="77777777" w:rsidR="00056B9F" w:rsidRPr="00F23E32" w:rsidRDefault="00056B9F" w:rsidP="00C3236C">
            <w:pPr>
              <w:rPr>
                <w:lang w:eastAsia="zh-CN"/>
              </w:rPr>
            </w:pPr>
          </w:p>
        </w:tc>
        <w:tc>
          <w:tcPr>
            <w:tcW w:w="1007" w:type="dxa"/>
            <w:noWrap/>
            <w:vAlign w:val="bottom"/>
            <w:hideMark/>
          </w:tcPr>
          <w:p w14:paraId="12F8B694"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6A80F73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0992D0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F61784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94F2245" w14:textId="77777777" w:rsidR="00056B9F" w:rsidRPr="00F23E32" w:rsidRDefault="00056B9F" w:rsidP="00C3236C">
            <w:pPr>
              <w:rPr>
                <w:bCs/>
                <w:lang w:eastAsia="zh-CN"/>
              </w:rPr>
            </w:pPr>
            <w:r w:rsidRPr="00F23E32">
              <w:rPr>
                <w:lang w:eastAsia="zh-CN"/>
              </w:rPr>
              <w:t>33.3</w:t>
            </w:r>
          </w:p>
        </w:tc>
        <w:tc>
          <w:tcPr>
            <w:tcW w:w="1037" w:type="dxa"/>
            <w:noWrap/>
            <w:vAlign w:val="bottom"/>
            <w:hideMark/>
          </w:tcPr>
          <w:p w14:paraId="0BE25D94" w14:textId="77777777" w:rsidR="00056B9F" w:rsidRPr="00F23E32" w:rsidRDefault="00056B9F" w:rsidP="00C3236C">
            <w:pPr>
              <w:rPr>
                <w:bCs/>
                <w:lang w:eastAsia="zh-CN"/>
              </w:rPr>
            </w:pPr>
            <w:r w:rsidRPr="00F23E32">
              <w:rPr>
                <w:lang w:eastAsia="zh-CN"/>
              </w:rPr>
              <w:t>12154.5</w:t>
            </w:r>
          </w:p>
        </w:tc>
        <w:tc>
          <w:tcPr>
            <w:tcW w:w="973" w:type="dxa"/>
            <w:noWrap/>
            <w:vAlign w:val="bottom"/>
            <w:hideMark/>
          </w:tcPr>
          <w:p w14:paraId="062CA63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9F0A52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FFDA776" w14:textId="77777777" w:rsidR="00056B9F" w:rsidRPr="00F23E32" w:rsidRDefault="00056B9F" w:rsidP="00C3236C">
            <w:pPr>
              <w:rPr>
                <w:bCs/>
                <w:lang w:eastAsia="zh-CN"/>
              </w:rPr>
            </w:pPr>
            <w:r w:rsidRPr="00F23E32">
              <w:rPr>
                <w:lang w:eastAsia="zh-CN"/>
              </w:rPr>
              <w:t>0.07448</w:t>
            </w:r>
          </w:p>
        </w:tc>
      </w:tr>
      <w:tr w:rsidR="00056B9F" w:rsidRPr="00F23E32" w14:paraId="52860FDD" w14:textId="77777777" w:rsidTr="00F23E32">
        <w:trPr>
          <w:trHeight w:val="287"/>
        </w:trPr>
        <w:tc>
          <w:tcPr>
            <w:tcW w:w="1337" w:type="dxa"/>
            <w:noWrap/>
            <w:vAlign w:val="bottom"/>
            <w:hideMark/>
          </w:tcPr>
          <w:p w14:paraId="741FAF42" w14:textId="77777777" w:rsidR="00056B9F" w:rsidRPr="00F23E32" w:rsidRDefault="00056B9F" w:rsidP="00C3236C">
            <w:pPr>
              <w:rPr>
                <w:lang w:eastAsia="zh-CN"/>
              </w:rPr>
            </w:pPr>
          </w:p>
        </w:tc>
        <w:tc>
          <w:tcPr>
            <w:tcW w:w="1007" w:type="dxa"/>
            <w:noWrap/>
            <w:vAlign w:val="bottom"/>
            <w:hideMark/>
          </w:tcPr>
          <w:p w14:paraId="7E936558"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77A3D03C"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27883F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46B391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0797D65" w14:textId="77777777" w:rsidR="00056B9F" w:rsidRPr="00F23E32" w:rsidRDefault="00056B9F" w:rsidP="00C3236C">
            <w:pPr>
              <w:rPr>
                <w:bCs/>
                <w:lang w:eastAsia="zh-CN"/>
              </w:rPr>
            </w:pPr>
            <w:r w:rsidRPr="00F23E32">
              <w:rPr>
                <w:lang w:eastAsia="zh-CN"/>
              </w:rPr>
              <w:t>19.6</w:t>
            </w:r>
          </w:p>
        </w:tc>
        <w:tc>
          <w:tcPr>
            <w:tcW w:w="1037" w:type="dxa"/>
            <w:noWrap/>
            <w:vAlign w:val="bottom"/>
            <w:hideMark/>
          </w:tcPr>
          <w:p w14:paraId="2FCC7052" w14:textId="77777777" w:rsidR="00056B9F" w:rsidRPr="00F23E32" w:rsidRDefault="00056B9F" w:rsidP="00C3236C">
            <w:pPr>
              <w:rPr>
                <w:bCs/>
                <w:lang w:eastAsia="zh-CN"/>
              </w:rPr>
            </w:pPr>
            <w:r w:rsidRPr="00F23E32">
              <w:rPr>
                <w:lang w:eastAsia="zh-CN"/>
              </w:rPr>
              <w:t>7154</w:t>
            </w:r>
          </w:p>
        </w:tc>
        <w:tc>
          <w:tcPr>
            <w:tcW w:w="973" w:type="dxa"/>
            <w:noWrap/>
            <w:vAlign w:val="bottom"/>
            <w:hideMark/>
          </w:tcPr>
          <w:p w14:paraId="50FDD17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4593CE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E829474" w14:textId="77777777" w:rsidR="00056B9F" w:rsidRPr="00F23E32" w:rsidRDefault="00056B9F" w:rsidP="00C3236C">
            <w:pPr>
              <w:rPr>
                <w:bCs/>
                <w:lang w:eastAsia="zh-CN"/>
              </w:rPr>
            </w:pPr>
            <w:r w:rsidRPr="00F23E32">
              <w:rPr>
                <w:lang w:eastAsia="zh-CN"/>
              </w:rPr>
              <w:t>0.07448</w:t>
            </w:r>
          </w:p>
        </w:tc>
      </w:tr>
      <w:tr w:rsidR="00056B9F" w:rsidRPr="00F23E32" w14:paraId="459E4398" w14:textId="77777777" w:rsidTr="00F23E32">
        <w:trPr>
          <w:trHeight w:val="287"/>
        </w:trPr>
        <w:tc>
          <w:tcPr>
            <w:tcW w:w="1337" w:type="dxa"/>
            <w:noWrap/>
            <w:vAlign w:val="bottom"/>
            <w:hideMark/>
          </w:tcPr>
          <w:p w14:paraId="7C1B766F" w14:textId="77777777" w:rsidR="00056B9F" w:rsidRPr="00F23E32" w:rsidRDefault="00056B9F" w:rsidP="00C3236C">
            <w:pPr>
              <w:rPr>
                <w:lang w:eastAsia="zh-CN"/>
              </w:rPr>
            </w:pPr>
          </w:p>
        </w:tc>
        <w:tc>
          <w:tcPr>
            <w:tcW w:w="1007" w:type="dxa"/>
            <w:noWrap/>
            <w:vAlign w:val="bottom"/>
            <w:hideMark/>
          </w:tcPr>
          <w:p w14:paraId="449B88C5"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1DDABE91"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BCD81B6"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5F6166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CC768C9" w14:textId="77777777" w:rsidR="00056B9F" w:rsidRPr="00F23E32" w:rsidRDefault="00056B9F" w:rsidP="00C3236C">
            <w:pPr>
              <w:rPr>
                <w:bCs/>
                <w:lang w:eastAsia="zh-CN"/>
              </w:rPr>
            </w:pPr>
            <w:r w:rsidRPr="00F23E32">
              <w:rPr>
                <w:lang w:eastAsia="zh-CN"/>
              </w:rPr>
              <w:t>19.6</w:t>
            </w:r>
          </w:p>
        </w:tc>
        <w:tc>
          <w:tcPr>
            <w:tcW w:w="1037" w:type="dxa"/>
            <w:noWrap/>
            <w:vAlign w:val="bottom"/>
            <w:hideMark/>
          </w:tcPr>
          <w:p w14:paraId="590B8CEF" w14:textId="77777777" w:rsidR="00056B9F" w:rsidRPr="00F23E32" w:rsidRDefault="00056B9F" w:rsidP="00C3236C">
            <w:pPr>
              <w:rPr>
                <w:bCs/>
                <w:lang w:eastAsia="zh-CN"/>
              </w:rPr>
            </w:pPr>
            <w:r w:rsidRPr="00F23E32">
              <w:rPr>
                <w:lang w:eastAsia="zh-CN"/>
              </w:rPr>
              <w:t>7154</w:t>
            </w:r>
          </w:p>
        </w:tc>
        <w:tc>
          <w:tcPr>
            <w:tcW w:w="973" w:type="dxa"/>
            <w:noWrap/>
            <w:vAlign w:val="bottom"/>
            <w:hideMark/>
          </w:tcPr>
          <w:p w14:paraId="2B2A833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8F8BF6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9D2C362" w14:textId="77777777" w:rsidR="00056B9F" w:rsidRPr="00F23E32" w:rsidRDefault="00056B9F" w:rsidP="00C3236C">
            <w:pPr>
              <w:rPr>
                <w:bCs/>
                <w:lang w:eastAsia="zh-CN"/>
              </w:rPr>
            </w:pPr>
            <w:r w:rsidRPr="00F23E32">
              <w:rPr>
                <w:lang w:eastAsia="zh-CN"/>
              </w:rPr>
              <w:t>0.07448</w:t>
            </w:r>
          </w:p>
        </w:tc>
      </w:tr>
      <w:tr w:rsidR="00056B9F" w:rsidRPr="00F23E32" w14:paraId="55DA8B89" w14:textId="77777777" w:rsidTr="00F23E32">
        <w:trPr>
          <w:trHeight w:val="287"/>
        </w:trPr>
        <w:tc>
          <w:tcPr>
            <w:tcW w:w="1337" w:type="dxa"/>
            <w:noWrap/>
            <w:vAlign w:val="bottom"/>
            <w:hideMark/>
          </w:tcPr>
          <w:p w14:paraId="6393F283" w14:textId="77777777" w:rsidR="00056B9F" w:rsidRPr="00F23E32" w:rsidRDefault="00056B9F" w:rsidP="00C3236C">
            <w:pPr>
              <w:rPr>
                <w:lang w:eastAsia="zh-CN"/>
              </w:rPr>
            </w:pPr>
          </w:p>
        </w:tc>
        <w:tc>
          <w:tcPr>
            <w:tcW w:w="1007" w:type="dxa"/>
            <w:noWrap/>
            <w:vAlign w:val="bottom"/>
            <w:hideMark/>
          </w:tcPr>
          <w:p w14:paraId="3DCB72B1"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40FBC7BE" w14:textId="77777777" w:rsidR="00056B9F" w:rsidRPr="00F23E32" w:rsidRDefault="00056B9F" w:rsidP="00C3236C">
            <w:pPr>
              <w:rPr>
                <w:lang w:eastAsia="zh-CN"/>
              </w:rPr>
            </w:pPr>
            <w:r w:rsidRPr="00F23E32">
              <w:rPr>
                <w:lang w:eastAsia="zh-CN"/>
              </w:rPr>
              <w:t>3</w:t>
            </w:r>
          </w:p>
        </w:tc>
        <w:tc>
          <w:tcPr>
            <w:tcW w:w="792" w:type="dxa"/>
            <w:noWrap/>
            <w:vAlign w:val="bottom"/>
            <w:hideMark/>
          </w:tcPr>
          <w:p w14:paraId="162A9CE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BD19AA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32647D1" w14:textId="77777777" w:rsidR="00056B9F" w:rsidRPr="00F23E32" w:rsidRDefault="00056B9F" w:rsidP="00C3236C">
            <w:pPr>
              <w:rPr>
                <w:bCs/>
                <w:lang w:eastAsia="zh-CN"/>
              </w:rPr>
            </w:pPr>
            <w:r w:rsidRPr="00F23E32">
              <w:rPr>
                <w:lang w:eastAsia="zh-CN"/>
              </w:rPr>
              <w:t>27.7</w:t>
            </w:r>
          </w:p>
        </w:tc>
        <w:tc>
          <w:tcPr>
            <w:tcW w:w="1037" w:type="dxa"/>
            <w:noWrap/>
            <w:vAlign w:val="bottom"/>
            <w:hideMark/>
          </w:tcPr>
          <w:p w14:paraId="5E9DE647" w14:textId="77777777" w:rsidR="00056B9F" w:rsidRPr="00F23E32" w:rsidRDefault="00056B9F" w:rsidP="00C3236C">
            <w:pPr>
              <w:rPr>
                <w:bCs/>
                <w:lang w:eastAsia="zh-CN"/>
              </w:rPr>
            </w:pPr>
            <w:r w:rsidRPr="00F23E32">
              <w:rPr>
                <w:lang w:eastAsia="zh-CN"/>
              </w:rPr>
              <w:t>10110.5</w:t>
            </w:r>
          </w:p>
        </w:tc>
        <w:tc>
          <w:tcPr>
            <w:tcW w:w="973" w:type="dxa"/>
            <w:noWrap/>
            <w:vAlign w:val="bottom"/>
            <w:hideMark/>
          </w:tcPr>
          <w:p w14:paraId="6A982B5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AC300D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60340D2" w14:textId="77777777" w:rsidR="00056B9F" w:rsidRPr="00F23E32" w:rsidRDefault="00056B9F" w:rsidP="00C3236C">
            <w:pPr>
              <w:rPr>
                <w:bCs/>
                <w:lang w:eastAsia="zh-CN"/>
              </w:rPr>
            </w:pPr>
            <w:r w:rsidRPr="00F23E32">
              <w:rPr>
                <w:lang w:eastAsia="zh-CN"/>
              </w:rPr>
              <w:t>0.07448</w:t>
            </w:r>
          </w:p>
        </w:tc>
      </w:tr>
      <w:tr w:rsidR="00056B9F" w:rsidRPr="00F23E32" w14:paraId="4C906133" w14:textId="77777777" w:rsidTr="00F23E32">
        <w:trPr>
          <w:trHeight w:val="287"/>
        </w:trPr>
        <w:tc>
          <w:tcPr>
            <w:tcW w:w="1337" w:type="dxa"/>
            <w:noWrap/>
            <w:vAlign w:val="bottom"/>
            <w:hideMark/>
          </w:tcPr>
          <w:p w14:paraId="3C27D90B" w14:textId="77777777" w:rsidR="00056B9F" w:rsidRPr="00F23E32" w:rsidRDefault="00056B9F" w:rsidP="00C3236C">
            <w:pPr>
              <w:rPr>
                <w:lang w:eastAsia="zh-CN"/>
              </w:rPr>
            </w:pPr>
          </w:p>
        </w:tc>
        <w:tc>
          <w:tcPr>
            <w:tcW w:w="1007" w:type="dxa"/>
            <w:noWrap/>
            <w:vAlign w:val="bottom"/>
            <w:hideMark/>
          </w:tcPr>
          <w:p w14:paraId="5FBE3F67"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20934C67" w14:textId="77777777" w:rsidR="00056B9F" w:rsidRPr="00F23E32" w:rsidRDefault="00056B9F" w:rsidP="00C3236C">
            <w:pPr>
              <w:rPr>
                <w:lang w:eastAsia="zh-CN"/>
              </w:rPr>
            </w:pPr>
            <w:r w:rsidRPr="00F23E32">
              <w:rPr>
                <w:lang w:eastAsia="zh-CN"/>
              </w:rPr>
              <w:t>3</w:t>
            </w:r>
          </w:p>
        </w:tc>
        <w:tc>
          <w:tcPr>
            <w:tcW w:w="792" w:type="dxa"/>
            <w:noWrap/>
            <w:vAlign w:val="bottom"/>
            <w:hideMark/>
          </w:tcPr>
          <w:p w14:paraId="4DE6DA2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C4C79CA"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CE90FE1" w14:textId="77777777" w:rsidR="00056B9F" w:rsidRPr="00F23E32" w:rsidRDefault="00056B9F" w:rsidP="00C3236C">
            <w:pPr>
              <w:rPr>
                <w:bCs/>
                <w:lang w:eastAsia="zh-CN"/>
              </w:rPr>
            </w:pPr>
            <w:r w:rsidRPr="00F23E32">
              <w:rPr>
                <w:lang w:eastAsia="zh-CN"/>
              </w:rPr>
              <w:t>27.7</w:t>
            </w:r>
          </w:p>
        </w:tc>
        <w:tc>
          <w:tcPr>
            <w:tcW w:w="1037" w:type="dxa"/>
            <w:noWrap/>
            <w:vAlign w:val="bottom"/>
            <w:hideMark/>
          </w:tcPr>
          <w:p w14:paraId="6412E7E1" w14:textId="77777777" w:rsidR="00056B9F" w:rsidRPr="00F23E32" w:rsidRDefault="00056B9F" w:rsidP="00C3236C">
            <w:pPr>
              <w:rPr>
                <w:bCs/>
                <w:lang w:eastAsia="zh-CN"/>
              </w:rPr>
            </w:pPr>
            <w:r w:rsidRPr="00F23E32">
              <w:rPr>
                <w:lang w:eastAsia="zh-CN"/>
              </w:rPr>
              <w:t>10110.5</w:t>
            </w:r>
          </w:p>
        </w:tc>
        <w:tc>
          <w:tcPr>
            <w:tcW w:w="973" w:type="dxa"/>
            <w:noWrap/>
            <w:vAlign w:val="bottom"/>
            <w:hideMark/>
          </w:tcPr>
          <w:p w14:paraId="445684F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637FCF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CEFF4D4" w14:textId="77777777" w:rsidR="00056B9F" w:rsidRPr="00F23E32" w:rsidRDefault="00056B9F" w:rsidP="00C3236C">
            <w:pPr>
              <w:rPr>
                <w:bCs/>
                <w:lang w:eastAsia="zh-CN"/>
              </w:rPr>
            </w:pPr>
            <w:r w:rsidRPr="00F23E32">
              <w:rPr>
                <w:lang w:eastAsia="zh-CN"/>
              </w:rPr>
              <w:t>0.07448</w:t>
            </w:r>
          </w:p>
        </w:tc>
      </w:tr>
      <w:tr w:rsidR="00056B9F" w:rsidRPr="00F23E32" w14:paraId="32503668" w14:textId="77777777" w:rsidTr="00F23E32">
        <w:trPr>
          <w:trHeight w:val="287"/>
        </w:trPr>
        <w:tc>
          <w:tcPr>
            <w:tcW w:w="1337" w:type="dxa"/>
            <w:noWrap/>
            <w:vAlign w:val="bottom"/>
            <w:hideMark/>
          </w:tcPr>
          <w:p w14:paraId="59EDC8DA" w14:textId="77777777" w:rsidR="00056B9F" w:rsidRPr="00F23E32" w:rsidRDefault="00056B9F" w:rsidP="00C3236C">
            <w:pPr>
              <w:rPr>
                <w:lang w:eastAsia="zh-CN"/>
              </w:rPr>
            </w:pPr>
          </w:p>
        </w:tc>
        <w:tc>
          <w:tcPr>
            <w:tcW w:w="1007" w:type="dxa"/>
            <w:noWrap/>
            <w:vAlign w:val="bottom"/>
            <w:hideMark/>
          </w:tcPr>
          <w:p w14:paraId="123F3F8B"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1F75840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A55B8E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5A486D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3D67E43" w14:textId="77777777" w:rsidR="00056B9F" w:rsidRPr="00F23E32" w:rsidRDefault="00056B9F" w:rsidP="00C3236C">
            <w:pPr>
              <w:rPr>
                <w:bCs/>
                <w:lang w:eastAsia="zh-CN"/>
              </w:rPr>
            </w:pPr>
            <w:r w:rsidRPr="00F23E32">
              <w:rPr>
                <w:lang w:eastAsia="zh-CN"/>
              </w:rPr>
              <w:t>17.2</w:t>
            </w:r>
          </w:p>
        </w:tc>
        <w:tc>
          <w:tcPr>
            <w:tcW w:w="1037" w:type="dxa"/>
            <w:noWrap/>
            <w:vAlign w:val="bottom"/>
            <w:hideMark/>
          </w:tcPr>
          <w:p w14:paraId="66B6B019" w14:textId="77777777" w:rsidR="00056B9F" w:rsidRPr="00F23E32" w:rsidRDefault="00056B9F" w:rsidP="00C3236C">
            <w:pPr>
              <w:rPr>
                <w:bCs/>
                <w:lang w:eastAsia="zh-CN"/>
              </w:rPr>
            </w:pPr>
            <w:r w:rsidRPr="00F23E32">
              <w:rPr>
                <w:lang w:eastAsia="zh-CN"/>
              </w:rPr>
              <w:t>6278</w:t>
            </w:r>
          </w:p>
        </w:tc>
        <w:tc>
          <w:tcPr>
            <w:tcW w:w="973" w:type="dxa"/>
            <w:noWrap/>
            <w:vAlign w:val="bottom"/>
            <w:hideMark/>
          </w:tcPr>
          <w:p w14:paraId="098E8E2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CF0CE5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D293E84" w14:textId="77777777" w:rsidR="00056B9F" w:rsidRPr="00F23E32" w:rsidRDefault="00056B9F" w:rsidP="00C3236C">
            <w:pPr>
              <w:rPr>
                <w:bCs/>
                <w:lang w:eastAsia="zh-CN"/>
              </w:rPr>
            </w:pPr>
            <w:r w:rsidRPr="00F23E32">
              <w:rPr>
                <w:lang w:eastAsia="zh-CN"/>
              </w:rPr>
              <w:t>0.07448</w:t>
            </w:r>
          </w:p>
        </w:tc>
      </w:tr>
      <w:tr w:rsidR="00056B9F" w:rsidRPr="00F23E32" w14:paraId="1CD93AE2" w14:textId="77777777" w:rsidTr="00F23E32">
        <w:trPr>
          <w:trHeight w:val="287"/>
        </w:trPr>
        <w:tc>
          <w:tcPr>
            <w:tcW w:w="1337" w:type="dxa"/>
            <w:noWrap/>
            <w:vAlign w:val="bottom"/>
            <w:hideMark/>
          </w:tcPr>
          <w:p w14:paraId="4A43EF59" w14:textId="77777777" w:rsidR="00056B9F" w:rsidRPr="00F23E32" w:rsidRDefault="00056B9F" w:rsidP="00C3236C">
            <w:pPr>
              <w:rPr>
                <w:lang w:eastAsia="zh-CN"/>
              </w:rPr>
            </w:pPr>
          </w:p>
        </w:tc>
        <w:tc>
          <w:tcPr>
            <w:tcW w:w="1007" w:type="dxa"/>
            <w:noWrap/>
            <w:vAlign w:val="bottom"/>
            <w:hideMark/>
          </w:tcPr>
          <w:p w14:paraId="2B4212AF"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20D385E3"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DC425C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8EA856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80DBF13" w14:textId="77777777" w:rsidR="00056B9F" w:rsidRPr="00F23E32" w:rsidRDefault="00056B9F" w:rsidP="00C3236C">
            <w:pPr>
              <w:rPr>
                <w:bCs/>
                <w:lang w:eastAsia="zh-CN"/>
              </w:rPr>
            </w:pPr>
            <w:r w:rsidRPr="00F23E32">
              <w:rPr>
                <w:lang w:eastAsia="zh-CN"/>
              </w:rPr>
              <w:t>17.2</w:t>
            </w:r>
          </w:p>
        </w:tc>
        <w:tc>
          <w:tcPr>
            <w:tcW w:w="1037" w:type="dxa"/>
            <w:noWrap/>
            <w:vAlign w:val="bottom"/>
            <w:hideMark/>
          </w:tcPr>
          <w:p w14:paraId="42682E3E" w14:textId="77777777" w:rsidR="00056B9F" w:rsidRPr="00F23E32" w:rsidRDefault="00056B9F" w:rsidP="00C3236C">
            <w:pPr>
              <w:rPr>
                <w:bCs/>
                <w:lang w:eastAsia="zh-CN"/>
              </w:rPr>
            </w:pPr>
            <w:r w:rsidRPr="00F23E32">
              <w:rPr>
                <w:lang w:eastAsia="zh-CN"/>
              </w:rPr>
              <w:t>6278</w:t>
            </w:r>
          </w:p>
        </w:tc>
        <w:tc>
          <w:tcPr>
            <w:tcW w:w="973" w:type="dxa"/>
            <w:noWrap/>
            <w:vAlign w:val="bottom"/>
            <w:hideMark/>
          </w:tcPr>
          <w:p w14:paraId="31C2E18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C53E70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9D35E65" w14:textId="77777777" w:rsidR="00056B9F" w:rsidRPr="00F23E32" w:rsidRDefault="00056B9F" w:rsidP="00C3236C">
            <w:pPr>
              <w:rPr>
                <w:bCs/>
                <w:lang w:eastAsia="zh-CN"/>
              </w:rPr>
            </w:pPr>
            <w:r w:rsidRPr="00F23E32">
              <w:rPr>
                <w:lang w:eastAsia="zh-CN"/>
              </w:rPr>
              <w:t>0.07448</w:t>
            </w:r>
          </w:p>
        </w:tc>
      </w:tr>
      <w:tr w:rsidR="00056B9F" w:rsidRPr="00F23E32" w14:paraId="5EABE40F" w14:textId="77777777" w:rsidTr="00F23E32">
        <w:trPr>
          <w:trHeight w:val="287"/>
        </w:trPr>
        <w:tc>
          <w:tcPr>
            <w:tcW w:w="1337" w:type="dxa"/>
            <w:noWrap/>
            <w:vAlign w:val="bottom"/>
            <w:hideMark/>
          </w:tcPr>
          <w:p w14:paraId="54B4C30C" w14:textId="77777777" w:rsidR="00056B9F" w:rsidRPr="00F23E32" w:rsidRDefault="00056B9F" w:rsidP="00C3236C">
            <w:pPr>
              <w:rPr>
                <w:lang w:eastAsia="zh-CN"/>
              </w:rPr>
            </w:pPr>
          </w:p>
        </w:tc>
        <w:tc>
          <w:tcPr>
            <w:tcW w:w="1007" w:type="dxa"/>
            <w:noWrap/>
            <w:vAlign w:val="bottom"/>
            <w:hideMark/>
          </w:tcPr>
          <w:p w14:paraId="35AB801F"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0F5EFA29"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9AFA2A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1FFBD80"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15D9B9"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104E82B9"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2EF9B81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D173B3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F4895E9" w14:textId="77777777" w:rsidR="00056B9F" w:rsidRPr="00F23E32" w:rsidRDefault="00056B9F" w:rsidP="00C3236C">
            <w:pPr>
              <w:rPr>
                <w:bCs/>
                <w:lang w:eastAsia="zh-CN"/>
              </w:rPr>
            </w:pPr>
            <w:r w:rsidRPr="00F23E32">
              <w:rPr>
                <w:lang w:eastAsia="zh-CN"/>
              </w:rPr>
              <w:t>0.07448</w:t>
            </w:r>
          </w:p>
        </w:tc>
      </w:tr>
      <w:tr w:rsidR="00056B9F" w:rsidRPr="00F23E32" w14:paraId="4915F972" w14:textId="77777777" w:rsidTr="00F23E32">
        <w:trPr>
          <w:trHeight w:val="287"/>
        </w:trPr>
        <w:tc>
          <w:tcPr>
            <w:tcW w:w="1337" w:type="dxa"/>
            <w:noWrap/>
            <w:vAlign w:val="bottom"/>
            <w:hideMark/>
          </w:tcPr>
          <w:p w14:paraId="0358FA2E" w14:textId="77777777" w:rsidR="00056B9F" w:rsidRPr="00F23E32" w:rsidRDefault="00056B9F" w:rsidP="00C3236C">
            <w:pPr>
              <w:rPr>
                <w:lang w:eastAsia="zh-CN"/>
              </w:rPr>
            </w:pPr>
          </w:p>
        </w:tc>
        <w:tc>
          <w:tcPr>
            <w:tcW w:w="1007" w:type="dxa"/>
            <w:noWrap/>
            <w:vAlign w:val="bottom"/>
            <w:hideMark/>
          </w:tcPr>
          <w:p w14:paraId="07826B50"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315BA32C" w14:textId="77777777" w:rsidR="00056B9F" w:rsidRPr="00F23E32" w:rsidRDefault="00056B9F" w:rsidP="00C3236C">
            <w:pPr>
              <w:rPr>
                <w:lang w:eastAsia="zh-CN"/>
              </w:rPr>
            </w:pPr>
            <w:r w:rsidRPr="00F23E32">
              <w:rPr>
                <w:lang w:eastAsia="zh-CN"/>
              </w:rPr>
              <w:t>2</w:t>
            </w:r>
          </w:p>
        </w:tc>
        <w:tc>
          <w:tcPr>
            <w:tcW w:w="792" w:type="dxa"/>
            <w:noWrap/>
            <w:vAlign w:val="bottom"/>
            <w:hideMark/>
          </w:tcPr>
          <w:p w14:paraId="238F90EC"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5B7819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BF2EE6B"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31B16F0A"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7EFDA95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455B50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70FED78" w14:textId="77777777" w:rsidR="00056B9F" w:rsidRPr="00F23E32" w:rsidRDefault="00056B9F" w:rsidP="00C3236C">
            <w:pPr>
              <w:rPr>
                <w:bCs/>
                <w:lang w:eastAsia="zh-CN"/>
              </w:rPr>
            </w:pPr>
            <w:r w:rsidRPr="00F23E32">
              <w:rPr>
                <w:lang w:eastAsia="zh-CN"/>
              </w:rPr>
              <w:t>0.07448</w:t>
            </w:r>
          </w:p>
        </w:tc>
      </w:tr>
      <w:tr w:rsidR="00056B9F" w:rsidRPr="00F23E32" w14:paraId="27DA0809" w14:textId="77777777" w:rsidTr="00F23E32">
        <w:trPr>
          <w:trHeight w:val="287"/>
        </w:trPr>
        <w:tc>
          <w:tcPr>
            <w:tcW w:w="1337" w:type="dxa"/>
            <w:noWrap/>
            <w:vAlign w:val="bottom"/>
            <w:hideMark/>
          </w:tcPr>
          <w:p w14:paraId="6B0F76FC" w14:textId="77777777" w:rsidR="00056B9F" w:rsidRPr="00F23E32" w:rsidRDefault="00056B9F" w:rsidP="00C3236C">
            <w:pPr>
              <w:rPr>
                <w:lang w:eastAsia="zh-CN"/>
              </w:rPr>
            </w:pPr>
          </w:p>
        </w:tc>
        <w:tc>
          <w:tcPr>
            <w:tcW w:w="1007" w:type="dxa"/>
            <w:noWrap/>
            <w:vAlign w:val="bottom"/>
            <w:hideMark/>
          </w:tcPr>
          <w:p w14:paraId="4B5482F4"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0430A994"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9E64B8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2EDA10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146D7CB" w14:textId="77777777" w:rsidR="00056B9F" w:rsidRPr="00F23E32" w:rsidRDefault="00056B9F" w:rsidP="00C3236C">
            <w:pPr>
              <w:rPr>
                <w:bCs/>
                <w:lang w:eastAsia="zh-CN"/>
              </w:rPr>
            </w:pPr>
            <w:r w:rsidRPr="00F23E32">
              <w:rPr>
                <w:lang w:eastAsia="zh-CN"/>
              </w:rPr>
              <w:t>11.1</w:t>
            </w:r>
          </w:p>
        </w:tc>
        <w:tc>
          <w:tcPr>
            <w:tcW w:w="1037" w:type="dxa"/>
            <w:noWrap/>
            <w:vAlign w:val="bottom"/>
            <w:hideMark/>
          </w:tcPr>
          <w:p w14:paraId="35D14935" w14:textId="77777777" w:rsidR="00056B9F" w:rsidRPr="00F23E32" w:rsidRDefault="00056B9F" w:rsidP="00C3236C">
            <w:pPr>
              <w:rPr>
                <w:bCs/>
                <w:lang w:eastAsia="zh-CN"/>
              </w:rPr>
            </w:pPr>
            <w:r w:rsidRPr="00F23E32">
              <w:rPr>
                <w:lang w:eastAsia="zh-CN"/>
              </w:rPr>
              <w:t>4051.5</w:t>
            </w:r>
          </w:p>
        </w:tc>
        <w:tc>
          <w:tcPr>
            <w:tcW w:w="973" w:type="dxa"/>
            <w:noWrap/>
            <w:vAlign w:val="bottom"/>
            <w:hideMark/>
          </w:tcPr>
          <w:p w14:paraId="38F2548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3A112C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5598F45" w14:textId="77777777" w:rsidR="00056B9F" w:rsidRPr="00F23E32" w:rsidRDefault="00056B9F" w:rsidP="00C3236C">
            <w:pPr>
              <w:rPr>
                <w:bCs/>
                <w:lang w:eastAsia="zh-CN"/>
              </w:rPr>
            </w:pPr>
            <w:r w:rsidRPr="00F23E32">
              <w:rPr>
                <w:lang w:eastAsia="zh-CN"/>
              </w:rPr>
              <w:t>0.07448</w:t>
            </w:r>
          </w:p>
        </w:tc>
      </w:tr>
      <w:tr w:rsidR="00056B9F" w:rsidRPr="00F23E32" w14:paraId="1EC02BE6" w14:textId="77777777" w:rsidTr="00F23E32">
        <w:trPr>
          <w:trHeight w:val="287"/>
        </w:trPr>
        <w:tc>
          <w:tcPr>
            <w:tcW w:w="1337" w:type="dxa"/>
            <w:noWrap/>
            <w:vAlign w:val="bottom"/>
            <w:hideMark/>
          </w:tcPr>
          <w:p w14:paraId="7272FD0F" w14:textId="77777777" w:rsidR="00056B9F" w:rsidRPr="00F23E32" w:rsidRDefault="00056B9F" w:rsidP="00C3236C">
            <w:pPr>
              <w:rPr>
                <w:lang w:eastAsia="zh-CN"/>
              </w:rPr>
            </w:pPr>
          </w:p>
        </w:tc>
        <w:tc>
          <w:tcPr>
            <w:tcW w:w="1007" w:type="dxa"/>
            <w:noWrap/>
            <w:vAlign w:val="bottom"/>
            <w:hideMark/>
          </w:tcPr>
          <w:p w14:paraId="406326B4"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36D0A3C7"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D27E1B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E0AC37A"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DFA20B8" w14:textId="77777777" w:rsidR="00056B9F" w:rsidRPr="00F23E32" w:rsidRDefault="00056B9F" w:rsidP="00C3236C">
            <w:pPr>
              <w:rPr>
                <w:bCs/>
                <w:lang w:eastAsia="zh-CN"/>
              </w:rPr>
            </w:pPr>
            <w:r w:rsidRPr="00F23E32">
              <w:rPr>
                <w:lang w:eastAsia="zh-CN"/>
              </w:rPr>
              <w:t>11.1</w:t>
            </w:r>
          </w:p>
        </w:tc>
        <w:tc>
          <w:tcPr>
            <w:tcW w:w="1037" w:type="dxa"/>
            <w:noWrap/>
            <w:vAlign w:val="bottom"/>
            <w:hideMark/>
          </w:tcPr>
          <w:p w14:paraId="7FC6275B" w14:textId="77777777" w:rsidR="00056B9F" w:rsidRPr="00F23E32" w:rsidRDefault="00056B9F" w:rsidP="00C3236C">
            <w:pPr>
              <w:rPr>
                <w:bCs/>
                <w:lang w:eastAsia="zh-CN"/>
              </w:rPr>
            </w:pPr>
            <w:r w:rsidRPr="00F23E32">
              <w:rPr>
                <w:lang w:eastAsia="zh-CN"/>
              </w:rPr>
              <w:t>4051.5</w:t>
            </w:r>
          </w:p>
        </w:tc>
        <w:tc>
          <w:tcPr>
            <w:tcW w:w="973" w:type="dxa"/>
            <w:noWrap/>
            <w:vAlign w:val="bottom"/>
            <w:hideMark/>
          </w:tcPr>
          <w:p w14:paraId="6FE0B94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B30D64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B9A050A" w14:textId="77777777" w:rsidR="00056B9F" w:rsidRPr="00F23E32" w:rsidRDefault="00056B9F" w:rsidP="00C3236C">
            <w:pPr>
              <w:rPr>
                <w:bCs/>
                <w:lang w:eastAsia="zh-CN"/>
              </w:rPr>
            </w:pPr>
            <w:r w:rsidRPr="00F23E32">
              <w:rPr>
                <w:lang w:eastAsia="zh-CN"/>
              </w:rPr>
              <w:t>0.07448</w:t>
            </w:r>
          </w:p>
        </w:tc>
      </w:tr>
      <w:tr w:rsidR="00056B9F" w:rsidRPr="00F23E32" w14:paraId="1CD115A8" w14:textId="77777777" w:rsidTr="00F23E32">
        <w:trPr>
          <w:trHeight w:val="287"/>
        </w:trPr>
        <w:tc>
          <w:tcPr>
            <w:tcW w:w="1337" w:type="dxa"/>
            <w:noWrap/>
            <w:vAlign w:val="bottom"/>
            <w:hideMark/>
          </w:tcPr>
          <w:p w14:paraId="4D60D32C" w14:textId="77777777" w:rsidR="00056B9F" w:rsidRPr="00F23E32" w:rsidRDefault="00056B9F" w:rsidP="00C3236C">
            <w:pPr>
              <w:rPr>
                <w:lang w:eastAsia="zh-CN"/>
              </w:rPr>
            </w:pPr>
          </w:p>
        </w:tc>
        <w:tc>
          <w:tcPr>
            <w:tcW w:w="1007" w:type="dxa"/>
            <w:noWrap/>
            <w:vAlign w:val="bottom"/>
            <w:hideMark/>
          </w:tcPr>
          <w:p w14:paraId="169216CE"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7D818BD0"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DDDA67E"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B491A6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E8680CF" w14:textId="77777777" w:rsidR="00056B9F" w:rsidRPr="00F23E32" w:rsidRDefault="00056B9F" w:rsidP="00C3236C">
            <w:pPr>
              <w:rPr>
                <w:bCs/>
                <w:lang w:eastAsia="zh-CN"/>
              </w:rPr>
            </w:pPr>
            <w:r w:rsidRPr="00F23E32">
              <w:rPr>
                <w:lang w:eastAsia="zh-CN"/>
              </w:rPr>
              <w:t>19.1</w:t>
            </w:r>
          </w:p>
        </w:tc>
        <w:tc>
          <w:tcPr>
            <w:tcW w:w="1037" w:type="dxa"/>
            <w:noWrap/>
            <w:vAlign w:val="bottom"/>
            <w:hideMark/>
          </w:tcPr>
          <w:p w14:paraId="39088999" w14:textId="77777777" w:rsidR="00056B9F" w:rsidRPr="00F23E32" w:rsidRDefault="00056B9F" w:rsidP="00C3236C">
            <w:pPr>
              <w:rPr>
                <w:bCs/>
                <w:lang w:eastAsia="zh-CN"/>
              </w:rPr>
            </w:pPr>
            <w:r w:rsidRPr="00F23E32">
              <w:rPr>
                <w:lang w:eastAsia="zh-CN"/>
              </w:rPr>
              <w:t>6971.5</w:t>
            </w:r>
          </w:p>
        </w:tc>
        <w:tc>
          <w:tcPr>
            <w:tcW w:w="973" w:type="dxa"/>
            <w:noWrap/>
            <w:vAlign w:val="bottom"/>
            <w:hideMark/>
          </w:tcPr>
          <w:p w14:paraId="17938AE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2455F7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A6D43DC" w14:textId="77777777" w:rsidR="00056B9F" w:rsidRPr="00F23E32" w:rsidRDefault="00056B9F" w:rsidP="00C3236C">
            <w:pPr>
              <w:rPr>
                <w:bCs/>
                <w:lang w:eastAsia="zh-CN"/>
              </w:rPr>
            </w:pPr>
            <w:r w:rsidRPr="00F23E32">
              <w:rPr>
                <w:lang w:eastAsia="zh-CN"/>
              </w:rPr>
              <w:t>0.07448</w:t>
            </w:r>
          </w:p>
        </w:tc>
      </w:tr>
      <w:tr w:rsidR="00056B9F" w:rsidRPr="00F23E32" w14:paraId="6E78839C" w14:textId="77777777" w:rsidTr="00F23E32">
        <w:trPr>
          <w:trHeight w:val="287"/>
        </w:trPr>
        <w:tc>
          <w:tcPr>
            <w:tcW w:w="1337" w:type="dxa"/>
            <w:noWrap/>
            <w:vAlign w:val="bottom"/>
            <w:hideMark/>
          </w:tcPr>
          <w:p w14:paraId="1C38937E" w14:textId="77777777" w:rsidR="00056B9F" w:rsidRPr="00F23E32" w:rsidRDefault="00056B9F" w:rsidP="00C3236C">
            <w:pPr>
              <w:rPr>
                <w:lang w:eastAsia="zh-CN"/>
              </w:rPr>
            </w:pPr>
          </w:p>
        </w:tc>
        <w:tc>
          <w:tcPr>
            <w:tcW w:w="1007" w:type="dxa"/>
            <w:noWrap/>
            <w:vAlign w:val="bottom"/>
            <w:hideMark/>
          </w:tcPr>
          <w:p w14:paraId="417F0ADC"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41D07BB4"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62683C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E9B406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5020BFA" w14:textId="77777777" w:rsidR="00056B9F" w:rsidRPr="00F23E32" w:rsidRDefault="00056B9F" w:rsidP="00C3236C">
            <w:pPr>
              <w:rPr>
                <w:bCs/>
                <w:lang w:eastAsia="zh-CN"/>
              </w:rPr>
            </w:pPr>
            <w:r w:rsidRPr="00F23E32">
              <w:rPr>
                <w:lang w:eastAsia="zh-CN"/>
              </w:rPr>
              <w:t>19.1</w:t>
            </w:r>
          </w:p>
        </w:tc>
        <w:tc>
          <w:tcPr>
            <w:tcW w:w="1037" w:type="dxa"/>
            <w:noWrap/>
            <w:vAlign w:val="bottom"/>
            <w:hideMark/>
          </w:tcPr>
          <w:p w14:paraId="1A9252E2" w14:textId="77777777" w:rsidR="00056B9F" w:rsidRPr="00F23E32" w:rsidRDefault="00056B9F" w:rsidP="00C3236C">
            <w:pPr>
              <w:rPr>
                <w:bCs/>
                <w:lang w:eastAsia="zh-CN"/>
              </w:rPr>
            </w:pPr>
            <w:r w:rsidRPr="00F23E32">
              <w:rPr>
                <w:lang w:eastAsia="zh-CN"/>
              </w:rPr>
              <w:t>6971.5</w:t>
            </w:r>
          </w:p>
        </w:tc>
        <w:tc>
          <w:tcPr>
            <w:tcW w:w="973" w:type="dxa"/>
            <w:noWrap/>
            <w:vAlign w:val="bottom"/>
            <w:hideMark/>
          </w:tcPr>
          <w:p w14:paraId="7A82728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96FA6D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B614A9F" w14:textId="77777777" w:rsidR="00056B9F" w:rsidRPr="00F23E32" w:rsidRDefault="00056B9F" w:rsidP="00C3236C">
            <w:pPr>
              <w:rPr>
                <w:bCs/>
                <w:lang w:eastAsia="zh-CN"/>
              </w:rPr>
            </w:pPr>
            <w:r w:rsidRPr="00F23E32">
              <w:rPr>
                <w:lang w:eastAsia="zh-CN"/>
              </w:rPr>
              <w:t>0.07448</w:t>
            </w:r>
          </w:p>
        </w:tc>
      </w:tr>
      <w:tr w:rsidR="00056B9F" w:rsidRPr="00F23E32" w14:paraId="52E728CC" w14:textId="77777777" w:rsidTr="00F23E32">
        <w:trPr>
          <w:trHeight w:val="287"/>
        </w:trPr>
        <w:tc>
          <w:tcPr>
            <w:tcW w:w="1337" w:type="dxa"/>
            <w:noWrap/>
            <w:vAlign w:val="bottom"/>
            <w:hideMark/>
          </w:tcPr>
          <w:p w14:paraId="205DED50" w14:textId="77777777" w:rsidR="00056B9F" w:rsidRPr="00F23E32" w:rsidRDefault="00056B9F" w:rsidP="00C3236C">
            <w:pPr>
              <w:rPr>
                <w:bCs/>
                <w:lang w:eastAsia="zh-CN"/>
              </w:rPr>
            </w:pPr>
            <w:r w:rsidRPr="00F23E32">
              <w:rPr>
                <w:lang w:eastAsia="zh-CN"/>
              </w:rPr>
              <w:t>Darwin</w:t>
            </w:r>
          </w:p>
        </w:tc>
        <w:tc>
          <w:tcPr>
            <w:tcW w:w="1007" w:type="dxa"/>
            <w:noWrap/>
            <w:vAlign w:val="bottom"/>
            <w:hideMark/>
          </w:tcPr>
          <w:p w14:paraId="4E65D06E"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32F9F8E8"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ACEBA2B"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7C8CDF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D91C44F" w14:textId="77777777" w:rsidR="00056B9F" w:rsidRPr="00F23E32" w:rsidRDefault="00056B9F" w:rsidP="00C3236C">
            <w:pPr>
              <w:rPr>
                <w:bCs/>
                <w:lang w:eastAsia="zh-CN"/>
              </w:rPr>
            </w:pPr>
            <w:r w:rsidRPr="00F23E32">
              <w:rPr>
                <w:lang w:eastAsia="zh-CN"/>
              </w:rPr>
              <w:t>20.5</w:t>
            </w:r>
          </w:p>
        </w:tc>
        <w:tc>
          <w:tcPr>
            <w:tcW w:w="1037" w:type="dxa"/>
            <w:noWrap/>
            <w:vAlign w:val="bottom"/>
            <w:hideMark/>
          </w:tcPr>
          <w:p w14:paraId="3C24ED28" w14:textId="77777777" w:rsidR="00056B9F" w:rsidRPr="00F23E32" w:rsidRDefault="00056B9F" w:rsidP="00C3236C">
            <w:pPr>
              <w:rPr>
                <w:bCs/>
                <w:lang w:eastAsia="zh-CN"/>
              </w:rPr>
            </w:pPr>
            <w:r w:rsidRPr="00F23E32">
              <w:rPr>
                <w:lang w:eastAsia="zh-CN"/>
              </w:rPr>
              <w:t>7482.5</w:t>
            </w:r>
          </w:p>
        </w:tc>
        <w:tc>
          <w:tcPr>
            <w:tcW w:w="973" w:type="dxa"/>
            <w:noWrap/>
            <w:vAlign w:val="bottom"/>
            <w:hideMark/>
          </w:tcPr>
          <w:p w14:paraId="6FAAE4E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A1D70A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677899E" w14:textId="77777777" w:rsidR="00056B9F" w:rsidRPr="00F23E32" w:rsidRDefault="00056B9F" w:rsidP="00C3236C">
            <w:pPr>
              <w:rPr>
                <w:bCs/>
                <w:lang w:eastAsia="zh-CN"/>
              </w:rPr>
            </w:pPr>
            <w:r w:rsidRPr="00F23E32">
              <w:rPr>
                <w:lang w:eastAsia="zh-CN"/>
              </w:rPr>
              <w:t>0.07448</w:t>
            </w:r>
          </w:p>
        </w:tc>
      </w:tr>
      <w:tr w:rsidR="00056B9F" w:rsidRPr="00F23E32" w14:paraId="5D058FD0" w14:textId="77777777" w:rsidTr="00F23E32">
        <w:trPr>
          <w:trHeight w:val="287"/>
        </w:trPr>
        <w:tc>
          <w:tcPr>
            <w:tcW w:w="1337" w:type="dxa"/>
            <w:noWrap/>
            <w:vAlign w:val="bottom"/>
            <w:hideMark/>
          </w:tcPr>
          <w:p w14:paraId="0914EF02" w14:textId="77777777" w:rsidR="00056B9F" w:rsidRPr="00F23E32" w:rsidRDefault="00056B9F" w:rsidP="00C3236C">
            <w:pPr>
              <w:rPr>
                <w:lang w:eastAsia="zh-CN"/>
              </w:rPr>
            </w:pPr>
          </w:p>
        </w:tc>
        <w:tc>
          <w:tcPr>
            <w:tcW w:w="1007" w:type="dxa"/>
            <w:noWrap/>
            <w:vAlign w:val="bottom"/>
            <w:hideMark/>
          </w:tcPr>
          <w:p w14:paraId="0321CB7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28830E2"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DC829F6"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2FECDB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4277972" w14:textId="77777777" w:rsidR="00056B9F" w:rsidRPr="00F23E32" w:rsidRDefault="00056B9F" w:rsidP="00C3236C">
            <w:pPr>
              <w:rPr>
                <w:bCs/>
                <w:lang w:eastAsia="zh-CN"/>
              </w:rPr>
            </w:pPr>
            <w:r w:rsidRPr="00F23E32">
              <w:rPr>
                <w:lang w:eastAsia="zh-CN"/>
              </w:rPr>
              <w:t>20.5</w:t>
            </w:r>
          </w:p>
        </w:tc>
        <w:tc>
          <w:tcPr>
            <w:tcW w:w="1037" w:type="dxa"/>
            <w:noWrap/>
            <w:vAlign w:val="bottom"/>
            <w:hideMark/>
          </w:tcPr>
          <w:p w14:paraId="796ABD37" w14:textId="77777777" w:rsidR="00056B9F" w:rsidRPr="00F23E32" w:rsidRDefault="00056B9F" w:rsidP="00C3236C">
            <w:pPr>
              <w:rPr>
                <w:bCs/>
                <w:lang w:eastAsia="zh-CN"/>
              </w:rPr>
            </w:pPr>
            <w:r w:rsidRPr="00F23E32">
              <w:rPr>
                <w:lang w:eastAsia="zh-CN"/>
              </w:rPr>
              <w:t>7482.5</w:t>
            </w:r>
          </w:p>
        </w:tc>
        <w:tc>
          <w:tcPr>
            <w:tcW w:w="973" w:type="dxa"/>
            <w:noWrap/>
            <w:vAlign w:val="bottom"/>
            <w:hideMark/>
          </w:tcPr>
          <w:p w14:paraId="0EE9DDA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CE95C4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F871A37" w14:textId="77777777" w:rsidR="00056B9F" w:rsidRPr="00F23E32" w:rsidRDefault="00056B9F" w:rsidP="00C3236C">
            <w:pPr>
              <w:rPr>
                <w:bCs/>
                <w:lang w:eastAsia="zh-CN"/>
              </w:rPr>
            </w:pPr>
            <w:r w:rsidRPr="00F23E32">
              <w:rPr>
                <w:lang w:eastAsia="zh-CN"/>
              </w:rPr>
              <w:t>0.07448</w:t>
            </w:r>
          </w:p>
        </w:tc>
      </w:tr>
      <w:tr w:rsidR="00056B9F" w:rsidRPr="00F23E32" w14:paraId="023B5E3E" w14:textId="77777777" w:rsidTr="00F23E32">
        <w:trPr>
          <w:trHeight w:val="287"/>
        </w:trPr>
        <w:tc>
          <w:tcPr>
            <w:tcW w:w="1337" w:type="dxa"/>
            <w:noWrap/>
            <w:vAlign w:val="bottom"/>
            <w:hideMark/>
          </w:tcPr>
          <w:p w14:paraId="396B049E" w14:textId="77777777" w:rsidR="00056B9F" w:rsidRPr="00F23E32" w:rsidRDefault="00056B9F" w:rsidP="00C3236C">
            <w:pPr>
              <w:rPr>
                <w:lang w:eastAsia="zh-CN"/>
              </w:rPr>
            </w:pPr>
          </w:p>
        </w:tc>
        <w:tc>
          <w:tcPr>
            <w:tcW w:w="1007" w:type="dxa"/>
            <w:noWrap/>
            <w:vAlign w:val="bottom"/>
            <w:hideMark/>
          </w:tcPr>
          <w:p w14:paraId="599CE402"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72E40CEC"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1D09EA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B63AD0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9F109FB" w14:textId="77777777" w:rsidR="00056B9F" w:rsidRPr="00F23E32" w:rsidRDefault="00056B9F" w:rsidP="00C3236C">
            <w:pPr>
              <w:rPr>
                <w:bCs/>
                <w:lang w:eastAsia="zh-CN"/>
              </w:rPr>
            </w:pPr>
            <w:r w:rsidRPr="00F23E32">
              <w:rPr>
                <w:lang w:eastAsia="zh-CN"/>
              </w:rPr>
              <w:t>26.6</w:t>
            </w:r>
          </w:p>
        </w:tc>
        <w:tc>
          <w:tcPr>
            <w:tcW w:w="1037" w:type="dxa"/>
            <w:noWrap/>
            <w:vAlign w:val="bottom"/>
            <w:hideMark/>
          </w:tcPr>
          <w:p w14:paraId="1F18BD60" w14:textId="77777777" w:rsidR="00056B9F" w:rsidRPr="00F23E32" w:rsidRDefault="00056B9F" w:rsidP="00C3236C">
            <w:pPr>
              <w:rPr>
                <w:bCs/>
                <w:lang w:eastAsia="zh-CN"/>
              </w:rPr>
            </w:pPr>
            <w:r w:rsidRPr="00F23E32">
              <w:rPr>
                <w:lang w:eastAsia="zh-CN"/>
              </w:rPr>
              <w:t>9709</w:t>
            </w:r>
          </w:p>
        </w:tc>
        <w:tc>
          <w:tcPr>
            <w:tcW w:w="973" w:type="dxa"/>
            <w:noWrap/>
            <w:vAlign w:val="bottom"/>
            <w:hideMark/>
          </w:tcPr>
          <w:p w14:paraId="1325C18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A7E0D9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0DD3B5E" w14:textId="77777777" w:rsidR="00056B9F" w:rsidRPr="00F23E32" w:rsidRDefault="00056B9F" w:rsidP="00C3236C">
            <w:pPr>
              <w:rPr>
                <w:bCs/>
                <w:lang w:eastAsia="zh-CN"/>
              </w:rPr>
            </w:pPr>
            <w:r w:rsidRPr="00F23E32">
              <w:rPr>
                <w:lang w:eastAsia="zh-CN"/>
              </w:rPr>
              <w:t>0.07448</w:t>
            </w:r>
          </w:p>
        </w:tc>
      </w:tr>
      <w:tr w:rsidR="00056B9F" w:rsidRPr="00F23E32" w14:paraId="3FE6189A" w14:textId="77777777" w:rsidTr="00F23E32">
        <w:trPr>
          <w:trHeight w:val="287"/>
        </w:trPr>
        <w:tc>
          <w:tcPr>
            <w:tcW w:w="1337" w:type="dxa"/>
            <w:noWrap/>
            <w:vAlign w:val="bottom"/>
            <w:hideMark/>
          </w:tcPr>
          <w:p w14:paraId="3A9B22E0" w14:textId="77777777" w:rsidR="00056B9F" w:rsidRPr="00F23E32" w:rsidRDefault="00056B9F" w:rsidP="00C3236C">
            <w:pPr>
              <w:rPr>
                <w:lang w:eastAsia="zh-CN"/>
              </w:rPr>
            </w:pPr>
          </w:p>
        </w:tc>
        <w:tc>
          <w:tcPr>
            <w:tcW w:w="1007" w:type="dxa"/>
            <w:noWrap/>
            <w:vAlign w:val="bottom"/>
            <w:hideMark/>
          </w:tcPr>
          <w:p w14:paraId="6C95C79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917B384" w14:textId="77777777" w:rsidR="00056B9F" w:rsidRPr="00F23E32" w:rsidRDefault="00056B9F" w:rsidP="00C3236C">
            <w:pPr>
              <w:rPr>
                <w:lang w:eastAsia="zh-CN"/>
              </w:rPr>
            </w:pPr>
            <w:r w:rsidRPr="00F23E32">
              <w:rPr>
                <w:lang w:eastAsia="zh-CN"/>
              </w:rPr>
              <w:t>4</w:t>
            </w:r>
          </w:p>
        </w:tc>
        <w:tc>
          <w:tcPr>
            <w:tcW w:w="792" w:type="dxa"/>
            <w:noWrap/>
            <w:vAlign w:val="bottom"/>
            <w:hideMark/>
          </w:tcPr>
          <w:p w14:paraId="2D4EB4E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F7FF07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A38F58D" w14:textId="77777777" w:rsidR="00056B9F" w:rsidRPr="00F23E32" w:rsidRDefault="00056B9F" w:rsidP="00C3236C">
            <w:pPr>
              <w:rPr>
                <w:bCs/>
                <w:lang w:eastAsia="zh-CN"/>
              </w:rPr>
            </w:pPr>
            <w:r w:rsidRPr="00F23E32">
              <w:rPr>
                <w:lang w:eastAsia="zh-CN"/>
              </w:rPr>
              <w:t>26.6</w:t>
            </w:r>
          </w:p>
        </w:tc>
        <w:tc>
          <w:tcPr>
            <w:tcW w:w="1037" w:type="dxa"/>
            <w:noWrap/>
            <w:vAlign w:val="bottom"/>
            <w:hideMark/>
          </w:tcPr>
          <w:p w14:paraId="6630E069" w14:textId="77777777" w:rsidR="00056B9F" w:rsidRPr="00F23E32" w:rsidRDefault="00056B9F" w:rsidP="00C3236C">
            <w:pPr>
              <w:rPr>
                <w:bCs/>
                <w:lang w:eastAsia="zh-CN"/>
              </w:rPr>
            </w:pPr>
            <w:r w:rsidRPr="00F23E32">
              <w:rPr>
                <w:lang w:eastAsia="zh-CN"/>
              </w:rPr>
              <w:t>9709</w:t>
            </w:r>
          </w:p>
        </w:tc>
        <w:tc>
          <w:tcPr>
            <w:tcW w:w="973" w:type="dxa"/>
            <w:noWrap/>
            <w:vAlign w:val="bottom"/>
            <w:hideMark/>
          </w:tcPr>
          <w:p w14:paraId="7C1E133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8D3A3C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A3F0D17" w14:textId="77777777" w:rsidR="00056B9F" w:rsidRPr="00F23E32" w:rsidRDefault="00056B9F" w:rsidP="00C3236C">
            <w:pPr>
              <w:rPr>
                <w:bCs/>
                <w:lang w:eastAsia="zh-CN"/>
              </w:rPr>
            </w:pPr>
            <w:r w:rsidRPr="00F23E32">
              <w:rPr>
                <w:lang w:eastAsia="zh-CN"/>
              </w:rPr>
              <w:t>0.07448</w:t>
            </w:r>
          </w:p>
        </w:tc>
      </w:tr>
      <w:tr w:rsidR="00056B9F" w:rsidRPr="00F23E32" w14:paraId="331D71BB" w14:textId="77777777" w:rsidTr="00F23E32">
        <w:trPr>
          <w:trHeight w:val="287"/>
        </w:trPr>
        <w:tc>
          <w:tcPr>
            <w:tcW w:w="1337" w:type="dxa"/>
            <w:noWrap/>
            <w:vAlign w:val="bottom"/>
            <w:hideMark/>
          </w:tcPr>
          <w:p w14:paraId="794A9F56" w14:textId="77777777" w:rsidR="00056B9F" w:rsidRPr="00F23E32" w:rsidRDefault="00056B9F" w:rsidP="00C3236C">
            <w:pPr>
              <w:rPr>
                <w:lang w:eastAsia="zh-CN"/>
              </w:rPr>
            </w:pPr>
          </w:p>
        </w:tc>
        <w:tc>
          <w:tcPr>
            <w:tcW w:w="1007" w:type="dxa"/>
            <w:noWrap/>
            <w:vAlign w:val="bottom"/>
            <w:hideMark/>
          </w:tcPr>
          <w:p w14:paraId="3ECFACD0"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0258A18"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B2F8F16"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A912D0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E7A9235" w14:textId="77777777" w:rsidR="00056B9F" w:rsidRPr="00F23E32" w:rsidRDefault="00056B9F" w:rsidP="00C3236C">
            <w:pPr>
              <w:rPr>
                <w:bCs/>
                <w:lang w:eastAsia="zh-CN"/>
              </w:rPr>
            </w:pPr>
            <w:r w:rsidRPr="00F23E32">
              <w:rPr>
                <w:lang w:eastAsia="zh-CN"/>
              </w:rPr>
              <w:t>18.5</w:t>
            </w:r>
          </w:p>
        </w:tc>
        <w:tc>
          <w:tcPr>
            <w:tcW w:w="1037" w:type="dxa"/>
            <w:noWrap/>
            <w:vAlign w:val="bottom"/>
            <w:hideMark/>
          </w:tcPr>
          <w:p w14:paraId="1F47DB77" w14:textId="77777777" w:rsidR="00056B9F" w:rsidRPr="00F23E32" w:rsidRDefault="00056B9F" w:rsidP="00C3236C">
            <w:pPr>
              <w:rPr>
                <w:bCs/>
                <w:lang w:eastAsia="zh-CN"/>
              </w:rPr>
            </w:pPr>
            <w:r w:rsidRPr="00F23E32">
              <w:rPr>
                <w:lang w:eastAsia="zh-CN"/>
              </w:rPr>
              <w:t>6752.5</w:t>
            </w:r>
          </w:p>
        </w:tc>
        <w:tc>
          <w:tcPr>
            <w:tcW w:w="973" w:type="dxa"/>
            <w:noWrap/>
            <w:vAlign w:val="bottom"/>
            <w:hideMark/>
          </w:tcPr>
          <w:p w14:paraId="22BB206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FD6BD6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C2DC64D" w14:textId="77777777" w:rsidR="00056B9F" w:rsidRPr="00F23E32" w:rsidRDefault="00056B9F" w:rsidP="00C3236C">
            <w:pPr>
              <w:rPr>
                <w:bCs/>
                <w:lang w:eastAsia="zh-CN"/>
              </w:rPr>
            </w:pPr>
            <w:r w:rsidRPr="00F23E32">
              <w:rPr>
                <w:lang w:eastAsia="zh-CN"/>
              </w:rPr>
              <w:t>0.07448</w:t>
            </w:r>
          </w:p>
        </w:tc>
      </w:tr>
      <w:tr w:rsidR="00056B9F" w:rsidRPr="00F23E32" w14:paraId="2D344094" w14:textId="77777777" w:rsidTr="00F23E32">
        <w:trPr>
          <w:trHeight w:val="287"/>
        </w:trPr>
        <w:tc>
          <w:tcPr>
            <w:tcW w:w="1337" w:type="dxa"/>
            <w:noWrap/>
            <w:vAlign w:val="bottom"/>
            <w:hideMark/>
          </w:tcPr>
          <w:p w14:paraId="0BA0F338" w14:textId="77777777" w:rsidR="00056B9F" w:rsidRPr="00F23E32" w:rsidRDefault="00056B9F" w:rsidP="00C3236C">
            <w:pPr>
              <w:rPr>
                <w:lang w:eastAsia="zh-CN"/>
              </w:rPr>
            </w:pPr>
          </w:p>
        </w:tc>
        <w:tc>
          <w:tcPr>
            <w:tcW w:w="1007" w:type="dxa"/>
            <w:noWrap/>
            <w:vAlign w:val="bottom"/>
            <w:hideMark/>
          </w:tcPr>
          <w:p w14:paraId="389F6E7B"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575E34EE"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4217CE8"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3C1A01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6270A43" w14:textId="77777777" w:rsidR="00056B9F" w:rsidRPr="00F23E32" w:rsidRDefault="00056B9F" w:rsidP="00C3236C">
            <w:pPr>
              <w:rPr>
                <w:bCs/>
                <w:lang w:eastAsia="zh-CN"/>
              </w:rPr>
            </w:pPr>
            <w:r w:rsidRPr="00F23E32">
              <w:rPr>
                <w:lang w:eastAsia="zh-CN"/>
              </w:rPr>
              <w:t>18.5</w:t>
            </w:r>
          </w:p>
        </w:tc>
        <w:tc>
          <w:tcPr>
            <w:tcW w:w="1037" w:type="dxa"/>
            <w:noWrap/>
            <w:vAlign w:val="bottom"/>
            <w:hideMark/>
          </w:tcPr>
          <w:p w14:paraId="32C194DE" w14:textId="77777777" w:rsidR="00056B9F" w:rsidRPr="00F23E32" w:rsidRDefault="00056B9F" w:rsidP="00C3236C">
            <w:pPr>
              <w:rPr>
                <w:bCs/>
                <w:lang w:eastAsia="zh-CN"/>
              </w:rPr>
            </w:pPr>
            <w:r w:rsidRPr="00F23E32">
              <w:rPr>
                <w:lang w:eastAsia="zh-CN"/>
              </w:rPr>
              <w:t>6752.5</w:t>
            </w:r>
          </w:p>
        </w:tc>
        <w:tc>
          <w:tcPr>
            <w:tcW w:w="973" w:type="dxa"/>
            <w:noWrap/>
            <w:vAlign w:val="bottom"/>
            <w:hideMark/>
          </w:tcPr>
          <w:p w14:paraId="4778CB0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011EF9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B20323E" w14:textId="77777777" w:rsidR="00056B9F" w:rsidRPr="00F23E32" w:rsidRDefault="00056B9F" w:rsidP="00C3236C">
            <w:pPr>
              <w:rPr>
                <w:bCs/>
                <w:lang w:eastAsia="zh-CN"/>
              </w:rPr>
            </w:pPr>
            <w:r w:rsidRPr="00F23E32">
              <w:rPr>
                <w:lang w:eastAsia="zh-CN"/>
              </w:rPr>
              <w:t>0.07448</w:t>
            </w:r>
          </w:p>
        </w:tc>
      </w:tr>
      <w:tr w:rsidR="00056B9F" w:rsidRPr="00F23E32" w14:paraId="64FF6C60" w14:textId="77777777" w:rsidTr="00F23E32">
        <w:trPr>
          <w:trHeight w:val="287"/>
        </w:trPr>
        <w:tc>
          <w:tcPr>
            <w:tcW w:w="1337" w:type="dxa"/>
            <w:noWrap/>
            <w:vAlign w:val="bottom"/>
            <w:hideMark/>
          </w:tcPr>
          <w:p w14:paraId="489E3CE4" w14:textId="77777777" w:rsidR="00056B9F" w:rsidRPr="00F23E32" w:rsidRDefault="00056B9F" w:rsidP="00C3236C">
            <w:pPr>
              <w:rPr>
                <w:lang w:eastAsia="zh-CN"/>
              </w:rPr>
            </w:pPr>
          </w:p>
        </w:tc>
        <w:tc>
          <w:tcPr>
            <w:tcW w:w="1007" w:type="dxa"/>
            <w:noWrap/>
            <w:vAlign w:val="bottom"/>
            <w:hideMark/>
          </w:tcPr>
          <w:p w14:paraId="7992C979"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0F480E36"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A55ECC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D69933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64187A9"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5AFE40B3"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6704F8D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4CBBDA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369BAF" w14:textId="77777777" w:rsidR="00056B9F" w:rsidRPr="00F23E32" w:rsidRDefault="00056B9F" w:rsidP="00C3236C">
            <w:pPr>
              <w:rPr>
                <w:bCs/>
                <w:lang w:eastAsia="zh-CN"/>
              </w:rPr>
            </w:pPr>
            <w:r w:rsidRPr="00F23E32">
              <w:rPr>
                <w:lang w:eastAsia="zh-CN"/>
              </w:rPr>
              <w:t>0.07448</w:t>
            </w:r>
          </w:p>
        </w:tc>
      </w:tr>
      <w:tr w:rsidR="00056B9F" w:rsidRPr="00F23E32" w14:paraId="08DC733A" w14:textId="77777777" w:rsidTr="00F23E32">
        <w:trPr>
          <w:trHeight w:val="287"/>
        </w:trPr>
        <w:tc>
          <w:tcPr>
            <w:tcW w:w="1337" w:type="dxa"/>
            <w:noWrap/>
            <w:vAlign w:val="bottom"/>
            <w:hideMark/>
          </w:tcPr>
          <w:p w14:paraId="35ED9CFB" w14:textId="77777777" w:rsidR="00056B9F" w:rsidRPr="00F23E32" w:rsidRDefault="00056B9F" w:rsidP="00C3236C">
            <w:pPr>
              <w:rPr>
                <w:lang w:eastAsia="zh-CN"/>
              </w:rPr>
            </w:pPr>
          </w:p>
        </w:tc>
        <w:tc>
          <w:tcPr>
            <w:tcW w:w="1007" w:type="dxa"/>
            <w:noWrap/>
            <w:vAlign w:val="bottom"/>
            <w:hideMark/>
          </w:tcPr>
          <w:p w14:paraId="77AC178E"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2010A2A4"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93C316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53F8B9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1DA0309"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23B31D14"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296F539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EE5E79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4F1BC95" w14:textId="77777777" w:rsidR="00056B9F" w:rsidRPr="00F23E32" w:rsidRDefault="00056B9F" w:rsidP="00C3236C">
            <w:pPr>
              <w:rPr>
                <w:bCs/>
                <w:lang w:eastAsia="zh-CN"/>
              </w:rPr>
            </w:pPr>
            <w:r w:rsidRPr="00F23E32">
              <w:rPr>
                <w:lang w:eastAsia="zh-CN"/>
              </w:rPr>
              <w:t>0.07448</w:t>
            </w:r>
          </w:p>
        </w:tc>
      </w:tr>
      <w:tr w:rsidR="00056B9F" w:rsidRPr="00F23E32" w14:paraId="4397AF88" w14:textId="77777777" w:rsidTr="00F23E32">
        <w:trPr>
          <w:trHeight w:val="287"/>
        </w:trPr>
        <w:tc>
          <w:tcPr>
            <w:tcW w:w="1337" w:type="dxa"/>
            <w:noWrap/>
            <w:vAlign w:val="bottom"/>
            <w:hideMark/>
          </w:tcPr>
          <w:p w14:paraId="0C3D3C69" w14:textId="77777777" w:rsidR="00056B9F" w:rsidRPr="00F23E32" w:rsidRDefault="00056B9F" w:rsidP="00C3236C">
            <w:pPr>
              <w:rPr>
                <w:lang w:eastAsia="zh-CN"/>
              </w:rPr>
            </w:pPr>
          </w:p>
        </w:tc>
        <w:tc>
          <w:tcPr>
            <w:tcW w:w="1007" w:type="dxa"/>
            <w:noWrap/>
            <w:vAlign w:val="bottom"/>
            <w:hideMark/>
          </w:tcPr>
          <w:p w14:paraId="24432E6F"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0592B32"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7DAF2F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5A77A0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500E390" w14:textId="77777777" w:rsidR="00056B9F" w:rsidRPr="00F23E32" w:rsidRDefault="00056B9F" w:rsidP="00C3236C">
            <w:pPr>
              <w:rPr>
                <w:bCs/>
                <w:lang w:eastAsia="zh-CN"/>
              </w:rPr>
            </w:pPr>
            <w:r w:rsidRPr="00F23E32">
              <w:rPr>
                <w:lang w:eastAsia="zh-CN"/>
              </w:rPr>
              <w:t>18.6</w:t>
            </w:r>
          </w:p>
        </w:tc>
        <w:tc>
          <w:tcPr>
            <w:tcW w:w="1037" w:type="dxa"/>
            <w:noWrap/>
            <w:vAlign w:val="bottom"/>
            <w:hideMark/>
          </w:tcPr>
          <w:p w14:paraId="6E26EBAB" w14:textId="77777777" w:rsidR="00056B9F" w:rsidRPr="00F23E32" w:rsidRDefault="00056B9F" w:rsidP="00C3236C">
            <w:pPr>
              <w:rPr>
                <w:bCs/>
                <w:lang w:eastAsia="zh-CN"/>
              </w:rPr>
            </w:pPr>
            <w:r w:rsidRPr="00F23E32">
              <w:rPr>
                <w:lang w:eastAsia="zh-CN"/>
              </w:rPr>
              <w:t>6789</w:t>
            </w:r>
          </w:p>
        </w:tc>
        <w:tc>
          <w:tcPr>
            <w:tcW w:w="973" w:type="dxa"/>
            <w:noWrap/>
            <w:vAlign w:val="bottom"/>
            <w:hideMark/>
          </w:tcPr>
          <w:p w14:paraId="662BEF9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E93400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20D4EE0" w14:textId="77777777" w:rsidR="00056B9F" w:rsidRPr="00F23E32" w:rsidRDefault="00056B9F" w:rsidP="00C3236C">
            <w:pPr>
              <w:rPr>
                <w:bCs/>
                <w:lang w:eastAsia="zh-CN"/>
              </w:rPr>
            </w:pPr>
            <w:r w:rsidRPr="00F23E32">
              <w:rPr>
                <w:lang w:eastAsia="zh-CN"/>
              </w:rPr>
              <w:t>0.07448</w:t>
            </w:r>
          </w:p>
        </w:tc>
      </w:tr>
      <w:tr w:rsidR="00056B9F" w:rsidRPr="00F23E32" w14:paraId="24EEAF7D" w14:textId="77777777" w:rsidTr="00F23E32">
        <w:trPr>
          <w:trHeight w:val="287"/>
        </w:trPr>
        <w:tc>
          <w:tcPr>
            <w:tcW w:w="1337" w:type="dxa"/>
            <w:noWrap/>
            <w:vAlign w:val="bottom"/>
            <w:hideMark/>
          </w:tcPr>
          <w:p w14:paraId="2D35CB2D" w14:textId="77777777" w:rsidR="00056B9F" w:rsidRPr="00F23E32" w:rsidRDefault="00056B9F" w:rsidP="00C3236C">
            <w:pPr>
              <w:rPr>
                <w:lang w:eastAsia="zh-CN"/>
              </w:rPr>
            </w:pPr>
          </w:p>
        </w:tc>
        <w:tc>
          <w:tcPr>
            <w:tcW w:w="1007" w:type="dxa"/>
            <w:noWrap/>
            <w:vAlign w:val="bottom"/>
            <w:hideMark/>
          </w:tcPr>
          <w:p w14:paraId="03C03DD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011209D3" w14:textId="77777777" w:rsidR="00056B9F" w:rsidRPr="00F23E32" w:rsidRDefault="00056B9F" w:rsidP="00C3236C">
            <w:pPr>
              <w:rPr>
                <w:lang w:eastAsia="zh-CN"/>
              </w:rPr>
            </w:pPr>
            <w:r w:rsidRPr="00F23E32">
              <w:rPr>
                <w:lang w:eastAsia="zh-CN"/>
              </w:rPr>
              <w:t>2</w:t>
            </w:r>
          </w:p>
        </w:tc>
        <w:tc>
          <w:tcPr>
            <w:tcW w:w="792" w:type="dxa"/>
            <w:noWrap/>
            <w:vAlign w:val="bottom"/>
            <w:hideMark/>
          </w:tcPr>
          <w:p w14:paraId="2C0FA28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EDA8B0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1137DAA" w14:textId="77777777" w:rsidR="00056B9F" w:rsidRPr="00F23E32" w:rsidRDefault="00056B9F" w:rsidP="00C3236C">
            <w:pPr>
              <w:rPr>
                <w:bCs/>
                <w:lang w:eastAsia="zh-CN"/>
              </w:rPr>
            </w:pPr>
            <w:r w:rsidRPr="00F23E32">
              <w:rPr>
                <w:lang w:eastAsia="zh-CN"/>
              </w:rPr>
              <w:t>18.6</w:t>
            </w:r>
          </w:p>
        </w:tc>
        <w:tc>
          <w:tcPr>
            <w:tcW w:w="1037" w:type="dxa"/>
            <w:noWrap/>
            <w:vAlign w:val="bottom"/>
            <w:hideMark/>
          </w:tcPr>
          <w:p w14:paraId="73C8D253" w14:textId="77777777" w:rsidR="00056B9F" w:rsidRPr="00F23E32" w:rsidRDefault="00056B9F" w:rsidP="00C3236C">
            <w:pPr>
              <w:rPr>
                <w:bCs/>
                <w:lang w:eastAsia="zh-CN"/>
              </w:rPr>
            </w:pPr>
            <w:r w:rsidRPr="00F23E32">
              <w:rPr>
                <w:lang w:eastAsia="zh-CN"/>
              </w:rPr>
              <w:t>6789</w:t>
            </w:r>
          </w:p>
        </w:tc>
        <w:tc>
          <w:tcPr>
            <w:tcW w:w="973" w:type="dxa"/>
            <w:noWrap/>
            <w:vAlign w:val="bottom"/>
            <w:hideMark/>
          </w:tcPr>
          <w:p w14:paraId="7A39A5B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0988A4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6FE4D77" w14:textId="77777777" w:rsidR="00056B9F" w:rsidRPr="00F23E32" w:rsidRDefault="00056B9F" w:rsidP="00C3236C">
            <w:pPr>
              <w:rPr>
                <w:bCs/>
                <w:lang w:eastAsia="zh-CN"/>
              </w:rPr>
            </w:pPr>
            <w:r w:rsidRPr="00F23E32">
              <w:rPr>
                <w:lang w:eastAsia="zh-CN"/>
              </w:rPr>
              <w:t>0.07448</w:t>
            </w:r>
          </w:p>
        </w:tc>
      </w:tr>
      <w:tr w:rsidR="00056B9F" w:rsidRPr="00F23E32" w14:paraId="4D7A9D2D" w14:textId="77777777" w:rsidTr="00F23E32">
        <w:trPr>
          <w:trHeight w:val="287"/>
        </w:trPr>
        <w:tc>
          <w:tcPr>
            <w:tcW w:w="1337" w:type="dxa"/>
            <w:noWrap/>
            <w:vAlign w:val="bottom"/>
            <w:hideMark/>
          </w:tcPr>
          <w:p w14:paraId="73CF1F68" w14:textId="77777777" w:rsidR="00056B9F" w:rsidRPr="00F23E32" w:rsidRDefault="00056B9F" w:rsidP="00C3236C">
            <w:pPr>
              <w:rPr>
                <w:lang w:eastAsia="zh-CN"/>
              </w:rPr>
            </w:pPr>
          </w:p>
        </w:tc>
        <w:tc>
          <w:tcPr>
            <w:tcW w:w="1007" w:type="dxa"/>
            <w:noWrap/>
            <w:vAlign w:val="bottom"/>
            <w:hideMark/>
          </w:tcPr>
          <w:p w14:paraId="6BF4C02E"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277D9807" w14:textId="77777777" w:rsidR="00056B9F" w:rsidRPr="00F23E32" w:rsidRDefault="00056B9F" w:rsidP="00C3236C">
            <w:pPr>
              <w:rPr>
                <w:lang w:eastAsia="zh-CN"/>
              </w:rPr>
            </w:pPr>
            <w:r w:rsidRPr="00F23E32">
              <w:rPr>
                <w:lang w:eastAsia="zh-CN"/>
              </w:rPr>
              <w:t>2</w:t>
            </w:r>
          </w:p>
        </w:tc>
        <w:tc>
          <w:tcPr>
            <w:tcW w:w="792" w:type="dxa"/>
            <w:noWrap/>
            <w:vAlign w:val="bottom"/>
            <w:hideMark/>
          </w:tcPr>
          <w:p w14:paraId="183E0D0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F85854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056CB2F" w14:textId="77777777" w:rsidR="00056B9F" w:rsidRPr="00F23E32" w:rsidRDefault="00056B9F" w:rsidP="00C3236C">
            <w:pPr>
              <w:rPr>
                <w:bCs/>
                <w:lang w:eastAsia="zh-CN"/>
              </w:rPr>
            </w:pPr>
            <w:r w:rsidRPr="00F23E32">
              <w:rPr>
                <w:lang w:eastAsia="zh-CN"/>
              </w:rPr>
              <w:t>24.7</w:t>
            </w:r>
          </w:p>
        </w:tc>
        <w:tc>
          <w:tcPr>
            <w:tcW w:w="1037" w:type="dxa"/>
            <w:noWrap/>
            <w:vAlign w:val="bottom"/>
            <w:hideMark/>
          </w:tcPr>
          <w:p w14:paraId="7CBDB478" w14:textId="77777777" w:rsidR="00056B9F" w:rsidRPr="00F23E32" w:rsidRDefault="00056B9F" w:rsidP="00C3236C">
            <w:pPr>
              <w:rPr>
                <w:bCs/>
                <w:lang w:eastAsia="zh-CN"/>
              </w:rPr>
            </w:pPr>
            <w:r w:rsidRPr="00F23E32">
              <w:rPr>
                <w:lang w:eastAsia="zh-CN"/>
              </w:rPr>
              <w:t>9015.5</w:t>
            </w:r>
          </w:p>
        </w:tc>
        <w:tc>
          <w:tcPr>
            <w:tcW w:w="973" w:type="dxa"/>
            <w:noWrap/>
            <w:vAlign w:val="bottom"/>
            <w:hideMark/>
          </w:tcPr>
          <w:p w14:paraId="14C15D1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91D6B8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8B25BDA" w14:textId="77777777" w:rsidR="00056B9F" w:rsidRPr="00F23E32" w:rsidRDefault="00056B9F" w:rsidP="00C3236C">
            <w:pPr>
              <w:rPr>
                <w:bCs/>
                <w:lang w:eastAsia="zh-CN"/>
              </w:rPr>
            </w:pPr>
            <w:r w:rsidRPr="00F23E32">
              <w:rPr>
                <w:lang w:eastAsia="zh-CN"/>
              </w:rPr>
              <w:t>0.07448</w:t>
            </w:r>
          </w:p>
        </w:tc>
      </w:tr>
      <w:tr w:rsidR="00056B9F" w:rsidRPr="00F23E32" w14:paraId="00247A29" w14:textId="77777777" w:rsidTr="00F23E32">
        <w:trPr>
          <w:trHeight w:val="287"/>
        </w:trPr>
        <w:tc>
          <w:tcPr>
            <w:tcW w:w="1337" w:type="dxa"/>
            <w:noWrap/>
            <w:vAlign w:val="bottom"/>
            <w:hideMark/>
          </w:tcPr>
          <w:p w14:paraId="73EC9F29" w14:textId="77777777" w:rsidR="00056B9F" w:rsidRPr="00F23E32" w:rsidRDefault="00056B9F" w:rsidP="00C3236C">
            <w:pPr>
              <w:rPr>
                <w:lang w:eastAsia="zh-CN"/>
              </w:rPr>
            </w:pPr>
          </w:p>
        </w:tc>
        <w:tc>
          <w:tcPr>
            <w:tcW w:w="1007" w:type="dxa"/>
            <w:noWrap/>
            <w:vAlign w:val="bottom"/>
            <w:hideMark/>
          </w:tcPr>
          <w:p w14:paraId="57A2E39A"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1F026097"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9404BE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2ADE9C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4EFB02D" w14:textId="77777777" w:rsidR="00056B9F" w:rsidRPr="00F23E32" w:rsidRDefault="00056B9F" w:rsidP="00C3236C">
            <w:pPr>
              <w:rPr>
                <w:bCs/>
                <w:lang w:eastAsia="zh-CN"/>
              </w:rPr>
            </w:pPr>
            <w:r w:rsidRPr="00F23E32">
              <w:rPr>
                <w:lang w:eastAsia="zh-CN"/>
              </w:rPr>
              <w:t>24.7</w:t>
            </w:r>
          </w:p>
        </w:tc>
        <w:tc>
          <w:tcPr>
            <w:tcW w:w="1037" w:type="dxa"/>
            <w:noWrap/>
            <w:vAlign w:val="bottom"/>
            <w:hideMark/>
          </w:tcPr>
          <w:p w14:paraId="4A465922" w14:textId="77777777" w:rsidR="00056B9F" w:rsidRPr="00F23E32" w:rsidRDefault="00056B9F" w:rsidP="00C3236C">
            <w:pPr>
              <w:rPr>
                <w:bCs/>
                <w:lang w:eastAsia="zh-CN"/>
              </w:rPr>
            </w:pPr>
            <w:r w:rsidRPr="00F23E32">
              <w:rPr>
                <w:lang w:eastAsia="zh-CN"/>
              </w:rPr>
              <w:t>9015.5</w:t>
            </w:r>
          </w:p>
        </w:tc>
        <w:tc>
          <w:tcPr>
            <w:tcW w:w="973" w:type="dxa"/>
            <w:noWrap/>
            <w:vAlign w:val="bottom"/>
            <w:hideMark/>
          </w:tcPr>
          <w:p w14:paraId="07D63C5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0D5273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C4EA533" w14:textId="77777777" w:rsidR="00056B9F" w:rsidRPr="00F23E32" w:rsidRDefault="00056B9F" w:rsidP="00C3236C">
            <w:pPr>
              <w:rPr>
                <w:bCs/>
                <w:lang w:eastAsia="zh-CN"/>
              </w:rPr>
            </w:pPr>
            <w:r w:rsidRPr="00F23E32">
              <w:rPr>
                <w:lang w:eastAsia="zh-CN"/>
              </w:rPr>
              <w:t>0.07448</w:t>
            </w:r>
          </w:p>
        </w:tc>
      </w:tr>
      <w:tr w:rsidR="00056B9F" w:rsidRPr="00F23E32" w14:paraId="0463CE97" w14:textId="77777777" w:rsidTr="00F23E32">
        <w:trPr>
          <w:trHeight w:val="287"/>
        </w:trPr>
        <w:tc>
          <w:tcPr>
            <w:tcW w:w="1337" w:type="dxa"/>
            <w:noWrap/>
            <w:vAlign w:val="bottom"/>
            <w:hideMark/>
          </w:tcPr>
          <w:p w14:paraId="126F2833" w14:textId="77777777" w:rsidR="00056B9F" w:rsidRPr="00F23E32" w:rsidRDefault="00056B9F" w:rsidP="00C3236C">
            <w:pPr>
              <w:rPr>
                <w:lang w:eastAsia="zh-CN"/>
              </w:rPr>
            </w:pPr>
          </w:p>
        </w:tc>
        <w:tc>
          <w:tcPr>
            <w:tcW w:w="1007" w:type="dxa"/>
            <w:noWrap/>
            <w:vAlign w:val="bottom"/>
            <w:hideMark/>
          </w:tcPr>
          <w:p w14:paraId="4D65F3EF"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5B4C0400" w14:textId="77777777" w:rsidR="00056B9F" w:rsidRPr="00F23E32" w:rsidRDefault="00056B9F" w:rsidP="00C3236C">
            <w:pPr>
              <w:rPr>
                <w:lang w:eastAsia="zh-CN"/>
              </w:rPr>
            </w:pPr>
            <w:r w:rsidRPr="00F23E32">
              <w:rPr>
                <w:lang w:eastAsia="zh-CN"/>
              </w:rPr>
              <w:t>1</w:t>
            </w:r>
          </w:p>
        </w:tc>
        <w:tc>
          <w:tcPr>
            <w:tcW w:w="792" w:type="dxa"/>
            <w:noWrap/>
            <w:vAlign w:val="bottom"/>
            <w:hideMark/>
          </w:tcPr>
          <w:p w14:paraId="0E4260CD"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388420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D5B0C05" w14:textId="77777777" w:rsidR="00056B9F" w:rsidRPr="00F23E32" w:rsidRDefault="00056B9F" w:rsidP="00C3236C">
            <w:pPr>
              <w:rPr>
                <w:bCs/>
                <w:lang w:eastAsia="zh-CN"/>
              </w:rPr>
            </w:pPr>
            <w:r w:rsidRPr="00F23E32">
              <w:rPr>
                <w:lang w:eastAsia="zh-CN"/>
              </w:rPr>
              <w:t>9.6</w:t>
            </w:r>
          </w:p>
        </w:tc>
        <w:tc>
          <w:tcPr>
            <w:tcW w:w="1037" w:type="dxa"/>
            <w:noWrap/>
            <w:vAlign w:val="bottom"/>
            <w:hideMark/>
          </w:tcPr>
          <w:p w14:paraId="68E8FC19" w14:textId="77777777" w:rsidR="00056B9F" w:rsidRPr="00F23E32" w:rsidRDefault="00056B9F" w:rsidP="00C3236C">
            <w:pPr>
              <w:rPr>
                <w:bCs/>
                <w:lang w:eastAsia="zh-CN"/>
              </w:rPr>
            </w:pPr>
            <w:r w:rsidRPr="00F23E32">
              <w:rPr>
                <w:lang w:eastAsia="zh-CN"/>
              </w:rPr>
              <w:t>3504</w:t>
            </w:r>
          </w:p>
        </w:tc>
        <w:tc>
          <w:tcPr>
            <w:tcW w:w="973" w:type="dxa"/>
            <w:noWrap/>
            <w:vAlign w:val="bottom"/>
            <w:hideMark/>
          </w:tcPr>
          <w:p w14:paraId="4D1C349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E1A086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C03951" w14:textId="77777777" w:rsidR="00056B9F" w:rsidRPr="00F23E32" w:rsidRDefault="00056B9F" w:rsidP="00C3236C">
            <w:pPr>
              <w:rPr>
                <w:bCs/>
                <w:lang w:eastAsia="zh-CN"/>
              </w:rPr>
            </w:pPr>
            <w:r w:rsidRPr="00F23E32">
              <w:rPr>
                <w:lang w:eastAsia="zh-CN"/>
              </w:rPr>
              <w:t>0.07448</w:t>
            </w:r>
          </w:p>
        </w:tc>
      </w:tr>
      <w:tr w:rsidR="00056B9F" w:rsidRPr="00F23E32" w14:paraId="7E0EAC58" w14:textId="77777777" w:rsidTr="00F23E32">
        <w:trPr>
          <w:trHeight w:val="287"/>
        </w:trPr>
        <w:tc>
          <w:tcPr>
            <w:tcW w:w="1337" w:type="dxa"/>
            <w:noWrap/>
            <w:vAlign w:val="bottom"/>
            <w:hideMark/>
          </w:tcPr>
          <w:p w14:paraId="03F93B7E" w14:textId="77777777" w:rsidR="00056B9F" w:rsidRPr="00F23E32" w:rsidRDefault="00056B9F" w:rsidP="00C3236C">
            <w:pPr>
              <w:rPr>
                <w:lang w:eastAsia="zh-CN"/>
              </w:rPr>
            </w:pPr>
          </w:p>
        </w:tc>
        <w:tc>
          <w:tcPr>
            <w:tcW w:w="1007" w:type="dxa"/>
            <w:noWrap/>
            <w:vAlign w:val="bottom"/>
            <w:hideMark/>
          </w:tcPr>
          <w:p w14:paraId="0B6C12F0"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C1F439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67035B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9C8B89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45E6B46" w14:textId="77777777" w:rsidR="00056B9F" w:rsidRPr="00F23E32" w:rsidRDefault="00056B9F" w:rsidP="00C3236C">
            <w:pPr>
              <w:rPr>
                <w:bCs/>
                <w:lang w:eastAsia="zh-CN"/>
              </w:rPr>
            </w:pPr>
            <w:r w:rsidRPr="00F23E32">
              <w:rPr>
                <w:lang w:eastAsia="zh-CN"/>
              </w:rPr>
              <w:t>9.6</w:t>
            </w:r>
          </w:p>
        </w:tc>
        <w:tc>
          <w:tcPr>
            <w:tcW w:w="1037" w:type="dxa"/>
            <w:noWrap/>
            <w:vAlign w:val="bottom"/>
            <w:hideMark/>
          </w:tcPr>
          <w:p w14:paraId="55461DFE" w14:textId="77777777" w:rsidR="00056B9F" w:rsidRPr="00F23E32" w:rsidRDefault="00056B9F" w:rsidP="00C3236C">
            <w:pPr>
              <w:rPr>
                <w:bCs/>
                <w:lang w:eastAsia="zh-CN"/>
              </w:rPr>
            </w:pPr>
            <w:r w:rsidRPr="00F23E32">
              <w:rPr>
                <w:lang w:eastAsia="zh-CN"/>
              </w:rPr>
              <w:t>3504</w:t>
            </w:r>
          </w:p>
        </w:tc>
        <w:tc>
          <w:tcPr>
            <w:tcW w:w="973" w:type="dxa"/>
            <w:noWrap/>
            <w:vAlign w:val="bottom"/>
            <w:hideMark/>
          </w:tcPr>
          <w:p w14:paraId="7DF970A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563157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53BB154" w14:textId="77777777" w:rsidR="00056B9F" w:rsidRPr="00F23E32" w:rsidRDefault="00056B9F" w:rsidP="00C3236C">
            <w:pPr>
              <w:rPr>
                <w:bCs/>
                <w:lang w:eastAsia="zh-CN"/>
              </w:rPr>
            </w:pPr>
            <w:r w:rsidRPr="00F23E32">
              <w:rPr>
                <w:lang w:eastAsia="zh-CN"/>
              </w:rPr>
              <w:t>0.07448</w:t>
            </w:r>
          </w:p>
        </w:tc>
      </w:tr>
      <w:tr w:rsidR="00056B9F" w:rsidRPr="00F23E32" w14:paraId="30A34D9F" w14:textId="77777777" w:rsidTr="00F23E32">
        <w:trPr>
          <w:trHeight w:val="287"/>
        </w:trPr>
        <w:tc>
          <w:tcPr>
            <w:tcW w:w="1337" w:type="dxa"/>
            <w:noWrap/>
            <w:vAlign w:val="bottom"/>
            <w:hideMark/>
          </w:tcPr>
          <w:p w14:paraId="13F69B17" w14:textId="77777777" w:rsidR="00056B9F" w:rsidRPr="00F23E32" w:rsidRDefault="00056B9F" w:rsidP="00C3236C">
            <w:pPr>
              <w:rPr>
                <w:lang w:eastAsia="zh-CN"/>
              </w:rPr>
            </w:pPr>
          </w:p>
        </w:tc>
        <w:tc>
          <w:tcPr>
            <w:tcW w:w="1007" w:type="dxa"/>
            <w:noWrap/>
            <w:vAlign w:val="bottom"/>
            <w:hideMark/>
          </w:tcPr>
          <w:p w14:paraId="76A88337"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39BEC839"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713F44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38ED270"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92BBE39" w14:textId="77777777" w:rsidR="00056B9F" w:rsidRPr="00F23E32" w:rsidRDefault="00056B9F" w:rsidP="00C3236C">
            <w:pPr>
              <w:rPr>
                <w:bCs/>
                <w:lang w:eastAsia="zh-CN"/>
              </w:rPr>
            </w:pPr>
            <w:r w:rsidRPr="00F23E32">
              <w:rPr>
                <w:lang w:eastAsia="zh-CN"/>
              </w:rPr>
              <w:t>15.8</w:t>
            </w:r>
          </w:p>
        </w:tc>
        <w:tc>
          <w:tcPr>
            <w:tcW w:w="1037" w:type="dxa"/>
            <w:noWrap/>
            <w:vAlign w:val="bottom"/>
            <w:hideMark/>
          </w:tcPr>
          <w:p w14:paraId="3E2D58A3" w14:textId="77777777" w:rsidR="00056B9F" w:rsidRPr="00F23E32" w:rsidRDefault="00056B9F" w:rsidP="00C3236C">
            <w:pPr>
              <w:rPr>
                <w:bCs/>
                <w:lang w:eastAsia="zh-CN"/>
              </w:rPr>
            </w:pPr>
            <w:r w:rsidRPr="00F23E32">
              <w:rPr>
                <w:lang w:eastAsia="zh-CN"/>
              </w:rPr>
              <w:t>5767</w:t>
            </w:r>
          </w:p>
        </w:tc>
        <w:tc>
          <w:tcPr>
            <w:tcW w:w="973" w:type="dxa"/>
            <w:noWrap/>
            <w:vAlign w:val="bottom"/>
            <w:hideMark/>
          </w:tcPr>
          <w:p w14:paraId="6CAE4D7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5DDB4E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572D006" w14:textId="77777777" w:rsidR="00056B9F" w:rsidRPr="00F23E32" w:rsidRDefault="00056B9F" w:rsidP="00C3236C">
            <w:pPr>
              <w:rPr>
                <w:bCs/>
                <w:lang w:eastAsia="zh-CN"/>
              </w:rPr>
            </w:pPr>
            <w:r w:rsidRPr="00F23E32">
              <w:rPr>
                <w:lang w:eastAsia="zh-CN"/>
              </w:rPr>
              <w:t>0.07448</w:t>
            </w:r>
          </w:p>
        </w:tc>
      </w:tr>
      <w:tr w:rsidR="00056B9F" w:rsidRPr="00F23E32" w14:paraId="7D6E2049" w14:textId="77777777" w:rsidTr="00F23E32">
        <w:trPr>
          <w:trHeight w:val="287"/>
        </w:trPr>
        <w:tc>
          <w:tcPr>
            <w:tcW w:w="1337" w:type="dxa"/>
            <w:noWrap/>
            <w:vAlign w:val="bottom"/>
            <w:hideMark/>
          </w:tcPr>
          <w:p w14:paraId="03E5A5A1" w14:textId="77777777" w:rsidR="00056B9F" w:rsidRPr="00F23E32" w:rsidRDefault="00056B9F" w:rsidP="00C3236C">
            <w:pPr>
              <w:rPr>
                <w:lang w:eastAsia="zh-CN"/>
              </w:rPr>
            </w:pPr>
          </w:p>
        </w:tc>
        <w:tc>
          <w:tcPr>
            <w:tcW w:w="1007" w:type="dxa"/>
            <w:noWrap/>
            <w:vAlign w:val="bottom"/>
            <w:hideMark/>
          </w:tcPr>
          <w:p w14:paraId="1C0FD54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2676AD36"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1DFB9F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EEE58A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8CAE3CA" w14:textId="77777777" w:rsidR="00056B9F" w:rsidRPr="00F23E32" w:rsidRDefault="00056B9F" w:rsidP="00C3236C">
            <w:pPr>
              <w:rPr>
                <w:bCs/>
                <w:lang w:eastAsia="zh-CN"/>
              </w:rPr>
            </w:pPr>
            <w:r w:rsidRPr="00F23E32">
              <w:rPr>
                <w:lang w:eastAsia="zh-CN"/>
              </w:rPr>
              <w:t>15.8</w:t>
            </w:r>
          </w:p>
        </w:tc>
        <w:tc>
          <w:tcPr>
            <w:tcW w:w="1037" w:type="dxa"/>
            <w:noWrap/>
            <w:vAlign w:val="bottom"/>
            <w:hideMark/>
          </w:tcPr>
          <w:p w14:paraId="2A91AB5A" w14:textId="77777777" w:rsidR="00056B9F" w:rsidRPr="00F23E32" w:rsidRDefault="00056B9F" w:rsidP="00C3236C">
            <w:pPr>
              <w:rPr>
                <w:bCs/>
                <w:lang w:eastAsia="zh-CN"/>
              </w:rPr>
            </w:pPr>
            <w:r w:rsidRPr="00F23E32">
              <w:rPr>
                <w:lang w:eastAsia="zh-CN"/>
              </w:rPr>
              <w:t>5767</w:t>
            </w:r>
          </w:p>
        </w:tc>
        <w:tc>
          <w:tcPr>
            <w:tcW w:w="973" w:type="dxa"/>
            <w:noWrap/>
            <w:vAlign w:val="bottom"/>
            <w:hideMark/>
          </w:tcPr>
          <w:p w14:paraId="316775E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92339C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76D0BE6" w14:textId="77777777" w:rsidR="00056B9F" w:rsidRPr="00F23E32" w:rsidRDefault="00056B9F" w:rsidP="00C3236C">
            <w:pPr>
              <w:rPr>
                <w:bCs/>
                <w:lang w:eastAsia="zh-CN"/>
              </w:rPr>
            </w:pPr>
            <w:r w:rsidRPr="00F23E32">
              <w:rPr>
                <w:lang w:eastAsia="zh-CN"/>
              </w:rPr>
              <w:t>0.07448</w:t>
            </w:r>
          </w:p>
        </w:tc>
      </w:tr>
      <w:tr w:rsidR="00056B9F" w:rsidRPr="00F23E32" w14:paraId="2214CA97" w14:textId="77777777" w:rsidTr="00F23E32">
        <w:trPr>
          <w:trHeight w:val="287"/>
        </w:trPr>
        <w:tc>
          <w:tcPr>
            <w:tcW w:w="1337" w:type="dxa"/>
            <w:noWrap/>
            <w:vAlign w:val="bottom"/>
            <w:hideMark/>
          </w:tcPr>
          <w:p w14:paraId="04D99765" w14:textId="77777777" w:rsidR="00056B9F" w:rsidRPr="00F23E32" w:rsidRDefault="00056B9F" w:rsidP="00C3236C">
            <w:pPr>
              <w:rPr>
                <w:bCs/>
                <w:lang w:eastAsia="zh-CN"/>
              </w:rPr>
            </w:pPr>
            <w:r w:rsidRPr="00F23E32">
              <w:rPr>
                <w:lang w:eastAsia="zh-CN"/>
              </w:rPr>
              <w:t>Perth</w:t>
            </w:r>
          </w:p>
        </w:tc>
        <w:tc>
          <w:tcPr>
            <w:tcW w:w="1007" w:type="dxa"/>
            <w:noWrap/>
            <w:vAlign w:val="bottom"/>
            <w:hideMark/>
          </w:tcPr>
          <w:p w14:paraId="2A91AF5F"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32019366" w14:textId="77777777" w:rsidR="00056B9F" w:rsidRPr="00F23E32" w:rsidRDefault="00056B9F" w:rsidP="00C3236C">
            <w:pPr>
              <w:rPr>
                <w:lang w:eastAsia="zh-CN"/>
              </w:rPr>
            </w:pPr>
            <w:r w:rsidRPr="00F23E32">
              <w:rPr>
                <w:lang w:eastAsia="zh-CN"/>
              </w:rPr>
              <w:t>4</w:t>
            </w:r>
          </w:p>
        </w:tc>
        <w:tc>
          <w:tcPr>
            <w:tcW w:w="792" w:type="dxa"/>
            <w:noWrap/>
            <w:vAlign w:val="bottom"/>
            <w:hideMark/>
          </w:tcPr>
          <w:p w14:paraId="0180794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8B8C49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35A0EF3"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50FC5386"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7B1D0DF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4AD0E0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E00DC6C" w14:textId="77777777" w:rsidR="00056B9F" w:rsidRPr="00F23E32" w:rsidRDefault="00056B9F" w:rsidP="00C3236C">
            <w:pPr>
              <w:rPr>
                <w:bCs/>
                <w:lang w:eastAsia="zh-CN"/>
              </w:rPr>
            </w:pPr>
            <w:r w:rsidRPr="00F23E32">
              <w:rPr>
                <w:lang w:eastAsia="zh-CN"/>
              </w:rPr>
              <w:t>0.07448</w:t>
            </w:r>
          </w:p>
        </w:tc>
      </w:tr>
      <w:tr w:rsidR="00056B9F" w:rsidRPr="00F23E32" w14:paraId="75DA9D34" w14:textId="77777777" w:rsidTr="00F23E32">
        <w:trPr>
          <w:trHeight w:val="287"/>
        </w:trPr>
        <w:tc>
          <w:tcPr>
            <w:tcW w:w="1337" w:type="dxa"/>
            <w:noWrap/>
            <w:vAlign w:val="bottom"/>
            <w:hideMark/>
          </w:tcPr>
          <w:p w14:paraId="12ACD4E8" w14:textId="77777777" w:rsidR="00056B9F" w:rsidRPr="00F23E32" w:rsidRDefault="00056B9F" w:rsidP="00C3236C">
            <w:pPr>
              <w:rPr>
                <w:lang w:eastAsia="zh-CN"/>
              </w:rPr>
            </w:pPr>
          </w:p>
        </w:tc>
        <w:tc>
          <w:tcPr>
            <w:tcW w:w="1007" w:type="dxa"/>
            <w:noWrap/>
            <w:vAlign w:val="bottom"/>
            <w:hideMark/>
          </w:tcPr>
          <w:p w14:paraId="0B7077CA"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74B03A00" w14:textId="77777777" w:rsidR="00056B9F" w:rsidRPr="00F23E32" w:rsidRDefault="00056B9F" w:rsidP="00C3236C">
            <w:pPr>
              <w:rPr>
                <w:lang w:eastAsia="zh-CN"/>
              </w:rPr>
            </w:pPr>
            <w:r w:rsidRPr="00F23E32">
              <w:rPr>
                <w:lang w:eastAsia="zh-CN"/>
              </w:rPr>
              <w:t>4</w:t>
            </w:r>
          </w:p>
        </w:tc>
        <w:tc>
          <w:tcPr>
            <w:tcW w:w="792" w:type="dxa"/>
            <w:noWrap/>
            <w:vAlign w:val="bottom"/>
            <w:hideMark/>
          </w:tcPr>
          <w:p w14:paraId="27AE05F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5A289BA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2E7CF86"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72112590"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16DAF60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91C656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16AB627" w14:textId="77777777" w:rsidR="00056B9F" w:rsidRPr="00F23E32" w:rsidRDefault="00056B9F" w:rsidP="00C3236C">
            <w:pPr>
              <w:rPr>
                <w:bCs/>
                <w:lang w:eastAsia="zh-CN"/>
              </w:rPr>
            </w:pPr>
            <w:r w:rsidRPr="00F23E32">
              <w:rPr>
                <w:lang w:eastAsia="zh-CN"/>
              </w:rPr>
              <w:t>0.07448</w:t>
            </w:r>
          </w:p>
        </w:tc>
      </w:tr>
      <w:tr w:rsidR="00056B9F" w:rsidRPr="00F23E32" w14:paraId="25590DBF" w14:textId="77777777" w:rsidTr="00F23E32">
        <w:trPr>
          <w:trHeight w:val="287"/>
        </w:trPr>
        <w:tc>
          <w:tcPr>
            <w:tcW w:w="1337" w:type="dxa"/>
            <w:noWrap/>
            <w:vAlign w:val="bottom"/>
            <w:hideMark/>
          </w:tcPr>
          <w:p w14:paraId="5ECDC615" w14:textId="77777777" w:rsidR="00056B9F" w:rsidRPr="00F23E32" w:rsidRDefault="00056B9F" w:rsidP="00C3236C">
            <w:pPr>
              <w:rPr>
                <w:lang w:eastAsia="zh-CN"/>
              </w:rPr>
            </w:pPr>
          </w:p>
        </w:tc>
        <w:tc>
          <w:tcPr>
            <w:tcW w:w="1007" w:type="dxa"/>
            <w:noWrap/>
            <w:vAlign w:val="bottom"/>
            <w:hideMark/>
          </w:tcPr>
          <w:p w14:paraId="1734F21E"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5391E3F"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B4A3D5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A1F0B8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4099E8C"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2014214D"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3F4E428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85B917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BE9045C" w14:textId="77777777" w:rsidR="00056B9F" w:rsidRPr="00F23E32" w:rsidRDefault="00056B9F" w:rsidP="00C3236C">
            <w:pPr>
              <w:rPr>
                <w:bCs/>
                <w:lang w:eastAsia="zh-CN"/>
              </w:rPr>
            </w:pPr>
            <w:r w:rsidRPr="00F23E32">
              <w:rPr>
                <w:lang w:eastAsia="zh-CN"/>
              </w:rPr>
              <w:t>0.07448</w:t>
            </w:r>
          </w:p>
        </w:tc>
      </w:tr>
      <w:tr w:rsidR="00056B9F" w:rsidRPr="00F23E32" w14:paraId="05B224A7" w14:textId="77777777" w:rsidTr="00F23E32">
        <w:trPr>
          <w:trHeight w:val="287"/>
        </w:trPr>
        <w:tc>
          <w:tcPr>
            <w:tcW w:w="1337" w:type="dxa"/>
            <w:noWrap/>
            <w:vAlign w:val="bottom"/>
            <w:hideMark/>
          </w:tcPr>
          <w:p w14:paraId="6471276F" w14:textId="77777777" w:rsidR="00056B9F" w:rsidRPr="00F23E32" w:rsidRDefault="00056B9F" w:rsidP="00C3236C">
            <w:pPr>
              <w:rPr>
                <w:lang w:eastAsia="zh-CN"/>
              </w:rPr>
            </w:pPr>
          </w:p>
        </w:tc>
        <w:tc>
          <w:tcPr>
            <w:tcW w:w="1007" w:type="dxa"/>
            <w:noWrap/>
            <w:vAlign w:val="bottom"/>
            <w:hideMark/>
          </w:tcPr>
          <w:p w14:paraId="6402BF5D"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58743E28"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E81698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5BA80EA"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EF06A40"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0828D98B"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222E572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6D1583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8321DE9" w14:textId="77777777" w:rsidR="00056B9F" w:rsidRPr="00F23E32" w:rsidRDefault="00056B9F" w:rsidP="00C3236C">
            <w:pPr>
              <w:rPr>
                <w:bCs/>
                <w:lang w:eastAsia="zh-CN"/>
              </w:rPr>
            </w:pPr>
            <w:r w:rsidRPr="00F23E32">
              <w:rPr>
                <w:lang w:eastAsia="zh-CN"/>
              </w:rPr>
              <w:t>0.07448</w:t>
            </w:r>
          </w:p>
        </w:tc>
      </w:tr>
      <w:tr w:rsidR="00056B9F" w:rsidRPr="00F23E32" w14:paraId="461A1F02" w14:textId="77777777" w:rsidTr="00F23E32">
        <w:trPr>
          <w:trHeight w:val="287"/>
        </w:trPr>
        <w:tc>
          <w:tcPr>
            <w:tcW w:w="1337" w:type="dxa"/>
            <w:noWrap/>
            <w:vAlign w:val="bottom"/>
            <w:hideMark/>
          </w:tcPr>
          <w:p w14:paraId="1E34C634" w14:textId="77777777" w:rsidR="00056B9F" w:rsidRPr="00F23E32" w:rsidRDefault="00056B9F" w:rsidP="00C3236C">
            <w:pPr>
              <w:rPr>
                <w:lang w:eastAsia="zh-CN"/>
              </w:rPr>
            </w:pPr>
          </w:p>
        </w:tc>
        <w:tc>
          <w:tcPr>
            <w:tcW w:w="1007" w:type="dxa"/>
            <w:noWrap/>
            <w:vAlign w:val="bottom"/>
            <w:hideMark/>
          </w:tcPr>
          <w:p w14:paraId="69A480D2"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6EEE083"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527F4D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8E850C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3704541"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251D895C"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792B517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DE1CB5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A4221DF" w14:textId="77777777" w:rsidR="00056B9F" w:rsidRPr="00F23E32" w:rsidRDefault="00056B9F" w:rsidP="00C3236C">
            <w:pPr>
              <w:rPr>
                <w:bCs/>
                <w:lang w:eastAsia="zh-CN"/>
              </w:rPr>
            </w:pPr>
            <w:r w:rsidRPr="00F23E32">
              <w:rPr>
                <w:lang w:eastAsia="zh-CN"/>
              </w:rPr>
              <w:t>0.07448</w:t>
            </w:r>
          </w:p>
        </w:tc>
      </w:tr>
      <w:tr w:rsidR="00056B9F" w:rsidRPr="00F23E32" w14:paraId="2F91343D" w14:textId="77777777" w:rsidTr="00F23E32">
        <w:trPr>
          <w:trHeight w:val="287"/>
        </w:trPr>
        <w:tc>
          <w:tcPr>
            <w:tcW w:w="1337" w:type="dxa"/>
            <w:noWrap/>
            <w:vAlign w:val="bottom"/>
            <w:hideMark/>
          </w:tcPr>
          <w:p w14:paraId="73247600" w14:textId="77777777" w:rsidR="00056B9F" w:rsidRPr="00F23E32" w:rsidRDefault="00056B9F" w:rsidP="00C3236C">
            <w:pPr>
              <w:rPr>
                <w:lang w:eastAsia="zh-CN"/>
              </w:rPr>
            </w:pPr>
          </w:p>
        </w:tc>
        <w:tc>
          <w:tcPr>
            <w:tcW w:w="1007" w:type="dxa"/>
            <w:noWrap/>
            <w:vAlign w:val="bottom"/>
            <w:hideMark/>
          </w:tcPr>
          <w:p w14:paraId="58CFDBE1"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39332693"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A5B951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6737C5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7758ECA"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33F3A0EB"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2471206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2F5D34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BB666C3" w14:textId="77777777" w:rsidR="00056B9F" w:rsidRPr="00F23E32" w:rsidRDefault="00056B9F" w:rsidP="00C3236C">
            <w:pPr>
              <w:rPr>
                <w:bCs/>
                <w:lang w:eastAsia="zh-CN"/>
              </w:rPr>
            </w:pPr>
            <w:r w:rsidRPr="00F23E32">
              <w:rPr>
                <w:lang w:eastAsia="zh-CN"/>
              </w:rPr>
              <w:t>0.07448</w:t>
            </w:r>
          </w:p>
        </w:tc>
      </w:tr>
      <w:tr w:rsidR="00056B9F" w:rsidRPr="00F23E32" w14:paraId="7E7189E6" w14:textId="77777777" w:rsidTr="00F23E32">
        <w:trPr>
          <w:trHeight w:val="287"/>
        </w:trPr>
        <w:tc>
          <w:tcPr>
            <w:tcW w:w="1337" w:type="dxa"/>
            <w:noWrap/>
            <w:vAlign w:val="bottom"/>
            <w:hideMark/>
          </w:tcPr>
          <w:p w14:paraId="708DC320" w14:textId="77777777" w:rsidR="00056B9F" w:rsidRPr="00F23E32" w:rsidRDefault="00056B9F" w:rsidP="00C3236C">
            <w:pPr>
              <w:rPr>
                <w:lang w:eastAsia="zh-CN"/>
              </w:rPr>
            </w:pPr>
          </w:p>
        </w:tc>
        <w:tc>
          <w:tcPr>
            <w:tcW w:w="1007" w:type="dxa"/>
            <w:noWrap/>
            <w:vAlign w:val="bottom"/>
            <w:hideMark/>
          </w:tcPr>
          <w:p w14:paraId="0983A0F5"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19C29413"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8B751C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BCA087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0B321F4"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532A8959"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21E3F0E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09D920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7F7F4A6" w14:textId="77777777" w:rsidR="00056B9F" w:rsidRPr="00F23E32" w:rsidRDefault="00056B9F" w:rsidP="00C3236C">
            <w:pPr>
              <w:rPr>
                <w:bCs/>
                <w:lang w:eastAsia="zh-CN"/>
              </w:rPr>
            </w:pPr>
            <w:r w:rsidRPr="00F23E32">
              <w:rPr>
                <w:lang w:eastAsia="zh-CN"/>
              </w:rPr>
              <w:t>0.07448</w:t>
            </w:r>
          </w:p>
        </w:tc>
      </w:tr>
      <w:tr w:rsidR="00056B9F" w:rsidRPr="00F23E32" w14:paraId="72348476" w14:textId="77777777" w:rsidTr="00F23E32">
        <w:trPr>
          <w:trHeight w:val="287"/>
        </w:trPr>
        <w:tc>
          <w:tcPr>
            <w:tcW w:w="1337" w:type="dxa"/>
            <w:noWrap/>
            <w:vAlign w:val="bottom"/>
            <w:hideMark/>
          </w:tcPr>
          <w:p w14:paraId="64C437A9" w14:textId="3068C614" w:rsidR="00056B9F" w:rsidRPr="00F23E32" w:rsidRDefault="00F23E32" w:rsidP="00C3236C">
            <w:pPr>
              <w:rPr>
                <w:bCs/>
                <w:lang w:eastAsia="zh-CN"/>
              </w:rPr>
            </w:pPr>
            <w:r w:rsidRPr="00F23E32">
              <w:rPr>
                <w:lang w:eastAsia="zh-CN"/>
              </w:rPr>
              <w:t>* N</w:t>
            </w:r>
            <w:r w:rsidR="00056B9F" w:rsidRPr="00F23E32">
              <w:rPr>
                <w:lang w:eastAsia="zh-CN"/>
              </w:rPr>
              <w:t>o pool</w:t>
            </w:r>
          </w:p>
        </w:tc>
        <w:tc>
          <w:tcPr>
            <w:tcW w:w="1007" w:type="dxa"/>
            <w:noWrap/>
            <w:vAlign w:val="bottom"/>
            <w:hideMark/>
          </w:tcPr>
          <w:p w14:paraId="56983904"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28D03A80"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761177E"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2CF123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CF9BE57"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3407CF98"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2AB3D8B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08D4D1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D3C4DF" w14:textId="77777777" w:rsidR="00056B9F" w:rsidRPr="00F23E32" w:rsidRDefault="00056B9F" w:rsidP="00C3236C">
            <w:pPr>
              <w:rPr>
                <w:bCs/>
                <w:lang w:eastAsia="zh-CN"/>
              </w:rPr>
            </w:pPr>
            <w:r w:rsidRPr="00F23E32">
              <w:rPr>
                <w:lang w:eastAsia="zh-CN"/>
              </w:rPr>
              <w:t>0.07448</w:t>
            </w:r>
          </w:p>
        </w:tc>
      </w:tr>
      <w:tr w:rsidR="00056B9F" w:rsidRPr="00F23E32" w14:paraId="1369DF35" w14:textId="77777777" w:rsidTr="00F23E32">
        <w:trPr>
          <w:trHeight w:val="287"/>
        </w:trPr>
        <w:tc>
          <w:tcPr>
            <w:tcW w:w="1337" w:type="dxa"/>
            <w:noWrap/>
            <w:vAlign w:val="bottom"/>
            <w:hideMark/>
          </w:tcPr>
          <w:p w14:paraId="63CAA0D2" w14:textId="77777777" w:rsidR="00056B9F" w:rsidRPr="00F23E32" w:rsidRDefault="00056B9F" w:rsidP="00C3236C">
            <w:pPr>
              <w:rPr>
                <w:lang w:eastAsia="zh-CN"/>
              </w:rPr>
            </w:pPr>
          </w:p>
        </w:tc>
        <w:tc>
          <w:tcPr>
            <w:tcW w:w="1007" w:type="dxa"/>
            <w:noWrap/>
            <w:vAlign w:val="bottom"/>
            <w:hideMark/>
          </w:tcPr>
          <w:p w14:paraId="6F887F2A"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283572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3B37EC2"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812C18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029724D9"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7B6D5359"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2C23783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7C7C2B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5853C5E" w14:textId="77777777" w:rsidR="00056B9F" w:rsidRPr="00F23E32" w:rsidRDefault="00056B9F" w:rsidP="00C3236C">
            <w:pPr>
              <w:rPr>
                <w:bCs/>
                <w:lang w:eastAsia="zh-CN"/>
              </w:rPr>
            </w:pPr>
            <w:r w:rsidRPr="00F23E32">
              <w:rPr>
                <w:lang w:eastAsia="zh-CN"/>
              </w:rPr>
              <w:t>0.07448</w:t>
            </w:r>
          </w:p>
        </w:tc>
      </w:tr>
      <w:tr w:rsidR="00056B9F" w:rsidRPr="00F23E32" w14:paraId="1CF26350" w14:textId="77777777" w:rsidTr="00F23E32">
        <w:trPr>
          <w:trHeight w:val="287"/>
        </w:trPr>
        <w:tc>
          <w:tcPr>
            <w:tcW w:w="1337" w:type="dxa"/>
            <w:noWrap/>
            <w:vAlign w:val="bottom"/>
            <w:hideMark/>
          </w:tcPr>
          <w:p w14:paraId="5FA4ADDF" w14:textId="77777777" w:rsidR="00056B9F" w:rsidRPr="00F23E32" w:rsidRDefault="00056B9F" w:rsidP="00C3236C">
            <w:pPr>
              <w:rPr>
                <w:lang w:eastAsia="zh-CN"/>
              </w:rPr>
            </w:pPr>
          </w:p>
        </w:tc>
        <w:tc>
          <w:tcPr>
            <w:tcW w:w="1007" w:type="dxa"/>
            <w:noWrap/>
            <w:vAlign w:val="bottom"/>
            <w:hideMark/>
          </w:tcPr>
          <w:p w14:paraId="4BAF3800"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1C0438BC"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9014AE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1A2779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0D3FF75"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5FFBE62C"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5DBA087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4E2AFE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7838E2E" w14:textId="77777777" w:rsidR="00056B9F" w:rsidRPr="00F23E32" w:rsidRDefault="00056B9F" w:rsidP="00C3236C">
            <w:pPr>
              <w:rPr>
                <w:bCs/>
                <w:lang w:eastAsia="zh-CN"/>
              </w:rPr>
            </w:pPr>
            <w:r w:rsidRPr="00F23E32">
              <w:rPr>
                <w:lang w:eastAsia="zh-CN"/>
              </w:rPr>
              <w:t>0.07448</w:t>
            </w:r>
          </w:p>
        </w:tc>
      </w:tr>
      <w:tr w:rsidR="00056B9F" w:rsidRPr="00F23E32" w14:paraId="3C6FC923" w14:textId="77777777" w:rsidTr="00F23E32">
        <w:trPr>
          <w:trHeight w:val="287"/>
        </w:trPr>
        <w:tc>
          <w:tcPr>
            <w:tcW w:w="1337" w:type="dxa"/>
            <w:noWrap/>
            <w:vAlign w:val="bottom"/>
            <w:hideMark/>
          </w:tcPr>
          <w:p w14:paraId="19D8BD6C" w14:textId="77777777" w:rsidR="00056B9F" w:rsidRPr="00F23E32" w:rsidRDefault="00056B9F" w:rsidP="00C3236C">
            <w:pPr>
              <w:rPr>
                <w:lang w:eastAsia="zh-CN"/>
              </w:rPr>
            </w:pPr>
          </w:p>
        </w:tc>
        <w:tc>
          <w:tcPr>
            <w:tcW w:w="1007" w:type="dxa"/>
            <w:noWrap/>
            <w:vAlign w:val="bottom"/>
            <w:hideMark/>
          </w:tcPr>
          <w:p w14:paraId="2AE7850B"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0EE7C24D"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C15CC8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B53441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468B884"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207B91B2"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3F91292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EE4FF6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226253F" w14:textId="77777777" w:rsidR="00056B9F" w:rsidRPr="00F23E32" w:rsidRDefault="00056B9F" w:rsidP="00C3236C">
            <w:pPr>
              <w:rPr>
                <w:bCs/>
                <w:lang w:eastAsia="zh-CN"/>
              </w:rPr>
            </w:pPr>
            <w:r w:rsidRPr="00F23E32">
              <w:rPr>
                <w:lang w:eastAsia="zh-CN"/>
              </w:rPr>
              <w:t>0.07448</w:t>
            </w:r>
          </w:p>
        </w:tc>
      </w:tr>
      <w:tr w:rsidR="00056B9F" w:rsidRPr="00F23E32" w14:paraId="6B7B7109" w14:textId="77777777" w:rsidTr="00F23E32">
        <w:trPr>
          <w:trHeight w:val="287"/>
        </w:trPr>
        <w:tc>
          <w:tcPr>
            <w:tcW w:w="1337" w:type="dxa"/>
            <w:noWrap/>
            <w:vAlign w:val="bottom"/>
            <w:hideMark/>
          </w:tcPr>
          <w:p w14:paraId="2784293F" w14:textId="77777777" w:rsidR="00056B9F" w:rsidRPr="00F23E32" w:rsidRDefault="00056B9F" w:rsidP="00C3236C">
            <w:pPr>
              <w:rPr>
                <w:lang w:eastAsia="zh-CN"/>
              </w:rPr>
            </w:pPr>
          </w:p>
        </w:tc>
        <w:tc>
          <w:tcPr>
            <w:tcW w:w="1007" w:type="dxa"/>
            <w:noWrap/>
            <w:vAlign w:val="bottom"/>
            <w:hideMark/>
          </w:tcPr>
          <w:p w14:paraId="142F0E16"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C3C1E4F"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9639F01"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DD7CF3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B345EDF"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63286335"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1F72CC1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20B333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2B7AD2D" w14:textId="77777777" w:rsidR="00056B9F" w:rsidRPr="00F23E32" w:rsidRDefault="00056B9F" w:rsidP="00C3236C">
            <w:pPr>
              <w:rPr>
                <w:bCs/>
                <w:lang w:eastAsia="zh-CN"/>
              </w:rPr>
            </w:pPr>
            <w:r w:rsidRPr="00F23E32">
              <w:rPr>
                <w:lang w:eastAsia="zh-CN"/>
              </w:rPr>
              <w:t>0.07448</w:t>
            </w:r>
          </w:p>
        </w:tc>
      </w:tr>
      <w:tr w:rsidR="00056B9F" w:rsidRPr="00F23E32" w14:paraId="0F74FA77" w14:textId="77777777" w:rsidTr="00F23E32">
        <w:trPr>
          <w:trHeight w:val="287"/>
        </w:trPr>
        <w:tc>
          <w:tcPr>
            <w:tcW w:w="1337" w:type="dxa"/>
            <w:noWrap/>
            <w:vAlign w:val="bottom"/>
            <w:hideMark/>
          </w:tcPr>
          <w:p w14:paraId="79AC505D" w14:textId="77777777" w:rsidR="00056B9F" w:rsidRPr="00F23E32" w:rsidRDefault="00056B9F" w:rsidP="00C3236C">
            <w:pPr>
              <w:rPr>
                <w:lang w:eastAsia="zh-CN"/>
              </w:rPr>
            </w:pPr>
          </w:p>
        </w:tc>
        <w:tc>
          <w:tcPr>
            <w:tcW w:w="1007" w:type="dxa"/>
            <w:noWrap/>
            <w:vAlign w:val="bottom"/>
            <w:hideMark/>
          </w:tcPr>
          <w:p w14:paraId="629407C7"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3FB5135"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B67380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1DCE28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1EAE5D4"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7B7FC3DD"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6F8A01E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C78B8B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E521ED0" w14:textId="77777777" w:rsidR="00056B9F" w:rsidRPr="00F23E32" w:rsidRDefault="00056B9F" w:rsidP="00C3236C">
            <w:pPr>
              <w:rPr>
                <w:bCs/>
                <w:lang w:eastAsia="zh-CN"/>
              </w:rPr>
            </w:pPr>
            <w:r w:rsidRPr="00F23E32">
              <w:rPr>
                <w:lang w:eastAsia="zh-CN"/>
              </w:rPr>
              <w:t>0.07448</w:t>
            </w:r>
          </w:p>
        </w:tc>
      </w:tr>
      <w:tr w:rsidR="00056B9F" w:rsidRPr="00F23E32" w14:paraId="3BB82702" w14:textId="77777777" w:rsidTr="00F23E32">
        <w:trPr>
          <w:trHeight w:val="287"/>
        </w:trPr>
        <w:tc>
          <w:tcPr>
            <w:tcW w:w="1337" w:type="dxa"/>
            <w:noWrap/>
            <w:vAlign w:val="bottom"/>
            <w:hideMark/>
          </w:tcPr>
          <w:p w14:paraId="15B96619" w14:textId="77777777" w:rsidR="00056B9F" w:rsidRPr="00F23E32" w:rsidRDefault="00056B9F" w:rsidP="00C3236C">
            <w:pPr>
              <w:rPr>
                <w:lang w:eastAsia="zh-CN"/>
              </w:rPr>
            </w:pPr>
          </w:p>
        </w:tc>
        <w:tc>
          <w:tcPr>
            <w:tcW w:w="1007" w:type="dxa"/>
            <w:noWrap/>
            <w:vAlign w:val="bottom"/>
            <w:hideMark/>
          </w:tcPr>
          <w:p w14:paraId="048E8FC6"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C2E455E"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62807F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8C60F8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14F945A"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54FB0B66"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3DF1259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73AF98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C837F51" w14:textId="77777777" w:rsidR="00056B9F" w:rsidRPr="00F23E32" w:rsidRDefault="00056B9F" w:rsidP="00C3236C">
            <w:pPr>
              <w:rPr>
                <w:bCs/>
                <w:lang w:eastAsia="zh-CN"/>
              </w:rPr>
            </w:pPr>
            <w:r w:rsidRPr="00F23E32">
              <w:rPr>
                <w:lang w:eastAsia="zh-CN"/>
              </w:rPr>
              <w:t>0.07448</w:t>
            </w:r>
          </w:p>
        </w:tc>
      </w:tr>
      <w:tr w:rsidR="00056B9F" w:rsidRPr="00F23E32" w14:paraId="64EBC99F" w14:textId="77777777" w:rsidTr="00F23E32">
        <w:trPr>
          <w:trHeight w:val="287"/>
        </w:trPr>
        <w:tc>
          <w:tcPr>
            <w:tcW w:w="1337" w:type="dxa"/>
            <w:noWrap/>
            <w:vAlign w:val="bottom"/>
            <w:hideMark/>
          </w:tcPr>
          <w:p w14:paraId="22BD56BD" w14:textId="77777777" w:rsidR="00056B9F" w:rsidRPr="00F23E32" w:rsidRDefault="00056B9F" w:rsidP="00C3236C">
            <w:pPr>
              <w:rPr>
                <w:lang w:eastAsia="zh-CN"/>
              </w:rPr>
            </w:pPr>
          </w:p>
        </w:tc>
        <w:tc>
          <w:tcPr>
            <w:tcW w:w="1007" w:type="dxa"/>
            <w:noWrap/>
            <w:vAlign w:val="bottom"/>
            <w:hideMark/>
          </w:tcPr>
          <w:p w14:paraId="54B5506C"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4ADB2F2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5ADB96C"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4AF498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3A4FCC9"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7B829A0F"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5C5D38F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F6058B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E393D27" w14:textId="77777777" w:rsidR="00056B9F" w:rsidRPr="00F23E32" w:rsidRDefault="00056B9F" w:rsidP="00C3236C">
            <w:pPr>
              <w:rPr>
                <w:bCs/>
                <w:lang w:eastAsia="zh-CN"/>
              </w:rPr>
            </w:pPr>
            <w:r w:rsidRPr="00F23E32">
              <w:rPr>
                <w:lang w:eastAsia="zh-CN"/>
              </w:rPr>
              <w:t>0.07448</w:t>
            </w:r>
          </w:p>
        </w:tc>
      </w:tr>
      <w:tr w:rsidR="00056B9F" w:rsidRPr="00F23E32" w14:paraId="5B1FF540" w14:textId="77777777" w:rsidTr="00F23E32">
        <w:trPr>
          <w:trHeight w:val="287"/>
        </w:trPr>
        <w:tc>
          <w:tcPr>
            <w:tcW w:w="1337" w:type="dxa"/>
            <w:noWrap/>
            <w:vAlign w:val="bottom"/>
            <w:hideMark/>
          </w:tcPr>
          <w:p w14:paraId="44A2CB67" w14:textId="77777777" w:rsidR="00056B9F" w:rsidRPr="00F23E32" w:rsidRDefault="00056B9F" w:rsidP="00C3236C">
            <w:pPr>
              <w:rPr>
                <w:lang w:eastAsia="zh-CN"/>
              </w:rPr>
            </w:pPr>
          </w:p>
        </w:tc>
        <w:tc>
          <w:tcPr>
            <w:tcW w:w="1007" w:type="dxa"/>
            <w:noWrap/>
            <w:vAlign w:val="bottom"/>
            <w:hideMark/>
          </w:tcPr>
          <w:p w14:paraId="346204D0"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2F5F6399"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97CBBB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13A8B9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E08E7C1"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36AFCC27"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1137C38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354868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CB8DDBF" w14:textId="77777777" w:rsidR="00056B9F" w:rsidRPr="00F23E32" w:rsidRDefault="00056B9F" w:rsidP="00C3236C">
            <w:pPr>
              <w:rPr>
                <w:bCs/>
                <w:lang w:eastAsia="zh-CN"/>
              </w:rPr>
            </w:pPr>
            <w:r w:rsidRPr="00F23E32">
              <w:rPr>
                <w:lang w:eastAsia="zh-CN"/>
              </w:rPr>
              <w:t>0.07448</w:t>
            </w:r>
          </w:p>
        </w:tc>
      </w:tr>
      <w:tr w:rsidR="00056B9F" w:rsidRPr="00F23E32" w14:paraId="31EBED13" w14:textId="77777777" w:rsidTr="00F23E32">
        <w:trPr>
          <w:trHeight w:val="287"/>
        </w:trPr>
        <w:tc>
          <w:tcPr>
            <w:tcW w:w="1337" w:type="dxa"/>
            <w:noWrap/>
            <w:vAlign w:val="bottom"/>
            <w:hideMark/>
          </w:tcPr>
          <w:p w14:paraId="741084AB" w14:textId="77777777" w:rsidR="00056B9F" w:rsidRPr="00F23E32" w:rsidRDefault="00056B9F" w:rsidP="00C3236C">
            <w:pPr>
              <w:rPr>
                <w:bCs/>
                <w:lang w:eastAsia="zh-CN"/>
              </w:rPr>
            </w:pPr>
            <w:r w:rsidRPr="00F23E32">
              <w:rPr>
                <w:lang w:eastAsia="zh-CN"/>
              </w:rPr>
              <w:t>Melbourne</w:t>
            </w:r>
          </w:p>
        </w:tc>
        <w:tc>
          <w:tcPr>
            <w:tcW w:w="1007" w:type="dxa"/>
            <w:noWrap/>
            <w:vAlign w:val="bottom"/>
            <w:hideMark/>
          </w:tcPr>
          <w:p w14:paraId="38BE8DF5"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0158B0F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289E01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E662BC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0A9F4F6" w14:textId="77777777" w:rsidR="00056B9F" w:rsidRPr="00F23E32" w:rsidRDefault="00056B9F" w:rsidP="00C3236C">
            <w:pPr>
              <w:rPr>
                <w:bCs/>
                <w:lang w:eastAsia="zh-CN"/>
              </w:rPr>
            </w:pPr>
            <w:r w:rsidRPr="00F23E32">
              <w:rPr>
                <w:lang w:eastAsia="zh-CN"/>
              </w:rPr>
              <w:t>14.6</w:t>
            </w:r>
          </w:p>
        </w:tc>
        <w:tc>
          <w:tcPr>
            <w:tcW w:w="1037" w:type="dxa"/>
            <w:noWrap/>
            <w:vAlign w:val="bottom"/>
            <w:hideMark/>
          </w:tcPr>
          <w:p w14:paraId="43277DC0" w14:textId="77777777" w:rsidR="00056B9F" w:rsidRPr="00F23E32" w:rsidRDefault="00056B9F" w:rsidP="00C3236C">
            <w:pPr>
              <w:rPr>
                <w:bCs/>
                <w:lang w:eastAsia="zh-CN"/>
              </w:rPr>
            </w:pPr>
            <w:r w:rsidRPr="00F23E32">
              <w:rPr>
                <w:lang w:eastAsia="zh-CN"/>
              </w:rPr>
              <w:t>11789.5</w:t>
            </w:r>
          </w:p>
        </w:tc>
        <w:tc>
          <w:tcPr>
            <w:tcW w:w="973" w:type="dxa"/>
            <w:noWrap/>
            <w:vAlign w:val="bottom"/>
            <w:hideMark/>
          </w:tcPr>
          <w:p w14:paraId="5D0FF64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868FA1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E4ED91B" w14:textId="77777777" w:rsidR="00056B9F" w:rsidRPr="00F23E32" w:rsidRDefault="00056B9F" w:rsidP="00C3236C">
            <w:pPr>
              <w:rPr>
                <w:bCs/>
                <w:lang w:eastAsia="zh-CN"/>
              </w:rPr>
            </w:pPr>
            <w:r w:rsidRPr="00F23E32">
              <w:rPr>
                <w:lang w:eastAsia="zh-CN"/>
              </w:rPr>
              <w:t>0.07448</w:t>
            </w:r>
          </w:p>
        </w:tc>
      </w:tr>
      <w:tr w:rsidR="00056B9F" w:rsidRPr="00F23E32" w14:paraId="40F9DCAE" w14:textId="77777777" w:rsidTr="00F23E32">
        <w:trPr>
          <w:trHeight w:val="287"/>
        </w:trPr>
        <w:tc>
          <w:tcPr>
            <w:tcW w:w="1337" w:type="dxa"/>
            <w:noWrap/>
            <w:vAlign w:val="bottom"/>
            <w:hideMark/>
          </w:tcPr>
          <w:p w14:paraId="42F2CCF1" w14:textId="77777777" w:rsidR="00056B9F" w:rsidRPr="00F23E32" w:rsidRDefault="00056B9F" w:rsidP="00C3236C">
            <w:pPr>
              <w:rPr>
                <w:lang w:eastAsia="zh-CN"/>
              </w:rPr>
            </w:pPr>
          </w:p>
        </w:tc>
        <w:tc>
          <w:tcPr>
            <w:tcW w:w="1007" w:type="dxa"/>
            <w:noWrap/>
            <w:vAlign w:val="bottom"/>
            <w:hideMark/>
          </w:tcPr>
          <w:p w14:paraId="77AD079F"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40A694E"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E76A9A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9566C9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390B44C" w14:textId="77777777" w:rsidR="00056B9F" w:rsidRPr="00F23E32" w:rsidRDefault="00056B9F" w:rsidP="00C3236C">
            <w:pPr>
              <w:rPr>
                <w:bCs/>
                <w:lang w:eastAsia="zh-CN"/>
              </w:rPr>
            </w:pPr>
            <w:r w:rsidRPr="00F23E32">
              <w:rPr>
                <w:lang w:eastAsia="zh-CN"/>
              </w:rPr>
              <w:t>13.7</w:t>
            </w:r>
          </w:p>
        </w:tc>
        <w:tc>
          <w:tcPr>
            <w:tcW w:w="1037" w:type="dxa"/>
            <w:noWrap/>
            <w:vAlign w:val="bottom"/>
            <w:hideMark/>
          </w:tcPr>
          <w:p w14:paraId="7161A079" w14:textId="77777777" w:rsidR="00056B9F" w:rsidRPr="00F23E32" w:rsidRDefault="00056B9F" w:rsidP="00C3236C">
            <w:pPr>
              <w:rPr>
                <w:bCs/>
                <w:lang w:eastAsia="zh-CN"/>
              </w:rPr>
            </w:pPr>
            <w:r w:rsidRPr="00F23E32">
              <w:rPr>
                <w:lang w:eastAsia="zh-CN"/>
              </w:rPr>
              <w:t>5767</w:t>
            </w:r>
          </w:p>
        </w:tc>
        <w:tc>
          <w:tcPr>
            <w:tcW w:w="973" w:type="dxa"/>
            <w:noWrap/>
            <w:vAlign w:val="bottom"/>
            <w:hideMark/>
          </w:tcPr>
          <w:p w14:paraId="49562C2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9E7D6A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E230815" w14:textId="77777777" w:rsidR="00056B9F" w:rsidRPr="00F23E32" w:rsidRDefault="00056B9F" w:rsidP="00C3236C">
            <w:pPr>
              <w:rPr>
                <w:bCs/>
                <w:lang w:eastAsia="zh-CN"/>
              </w:rPr>
            </w:pPr>
            <w:r w:rsidRPr="00F23E32">
              <w:rPr>
                <w:lang w:eastAsia="zh-CN"/>
              </w:rPr>
              <w:t>0.07448</w:t>
            </w:r>
          </w:p>
        </w:tc>
      </w:tr>
      <w:tr w:rsidR="00056B9F" w:rsidRPr="00F23E32" w14:paraId="5623B1C0" w14:textId="77777777" w:rsidTr="00F23E32">
        <w:trPr>
          <w:trHeight w:val="287"/>
        </w:trPr>
        <w:tc>
          <w:tcPr>
            <w:tcW w:w="1337" w:type="dxa"/>
            <w:noWrap/>
            <w:vAlign w:val="bottom"/>
            <w:hideMark/>
          </w:tcPr>
          <w:p w14:paraId="4C93CAE3" w14:textId="77777777" w:rsidR="00056B9F" w:rsidRPr="00F23E32" w:rsidRDefault="00056B9F" w:rsidP="00C3236C">
            <w:pPr>
              <w:rPr>
                <w:lang w:eastAsia="zh-CN"/>
              </w:rPr>
            </w:pPr>
          </w:p>
        </w:tc>
        <w:tc>
          <w:tcPr>
            <w:tcW w:w="1007" w:type="dxa"/>
            <w:noWrap/>
            <w:vAlign w:val="bottom"/>
            <w:hideMark/>
          </w:tcPr>
          <w:p w14:paraId="5CDB51D6"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64DF63BE"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9026A8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CBDBC9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5F80CB9" w14:textId="77777777" w:rsidR="00056B9F" w:rsidRPr="00F23E32" w:rsidRDefault="00056B9F" w:rsidP="00C3236C">
            <w:pPr>
              <w:rPr>
                <w:bCs/>
                <w:lang w:eastAsia="zh-CN"/>
              </w:rPr>
            </w:pPr>
            <w:r w:rsidRPr="00F23E32">
              <w:rPr>
                <w:lang w:eastAsia="zh-CN"/>
              </w:rPr>
              <w:t>22.8</w:t>
            </w:r>
          </w:p>
        </w:tc>
        <w:tc>
          <w:tcPr>
            <w:tcW w:w="1037" w:type="dxa"/>
            <w:noWrap/>
            <w:vAlign w:val="bottom"/>
            <w:hideMark/>
          </w:tcPr>
          <w:p w14:paraId="080CED54" w14:textId="77777777" w:rsidR="00056B9F" w:rsidRPr="00F23E32" w:rsidRDefault="00056B9F" w:rsidP="00C3236C">
            <w:pPr>
              <w:rPr>
                <w:bCs/>
                <w:lang w:eastAsia="zh-CN"/>
              </w:rPr>
            </w:pPr>
            <w:r w:rsidRPr="00F23E32">
              <w:rPr>
                <w:lang w:eastAsia="zh-CN"/>
              </w:rPr>
              <w:t>21097</w:t>
            </w:r>
          </w:p>
        </w:tc>
        <w:tc>
          <w:tcPr>
            <w:tcW w:w="973" w:type="dxa"/>
            <w:noWrap/>
            <w:vAlign w:val="bottom"/>
            <w:hideMark/>
          </w:tcPr>
          <w:p w14:paraId="72F9540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21895C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4381252" w14:textId="77777777" w:rsidR="00056B9F" w:rsidRPr="00F23E32" w:rsidRDefault="00056B9F" w:rsidP="00C3236C">
            <w:pPr>
              <w:rPr>
                <w:bCs/>
                <w:lang w:eastAsia="zh-CN"/>
              </w:rPr>
            </w:pPr>
            <w:r w:rsidRPr="00F23E32">
              <w:rPr>
                <w:lang w:eastAsia="zh-CN"/>
              </w:rPr>
              <w:t>0.07448</w:t>
            </w:r>
          </w:p>
        </w:tc>
      </w:tr>
      <w:tr w:rsidR="00056B9F" w:rsidRPr="00F23E32" w14:paraId="31380712" w14:textId="77777777" w:rsidTr="00F23E32">
        <w:trPr>
          <w:trHeight w:val="287"/>
        </w:trPr>
        <w:tc>
          <w:tcPr>
            <w:tcW w:w="1337" w:type="dxa"/>
            <w:noWrap/>
            <w:vAlign w:val="bottom"/>
            <w:hideMark/>
          </w:tcPr>
          <w:p w14:paraId="3266E40C" w14:textId="77777777" w:rsidR="00056B9F" w:rsidRPr="00F23E32" w:rsidRDefault="00056B9F" w:rsidP="00C3236C">
            <w:pPr>
              <w:rPr>
                <w:lang w:eastAsia="zh-CN"/>
              </w:rPr>
            </w:pPr>
          </w:p>
        </w:tc>
        <w:tc>
          <w:tcPr>
            <w:tcW w:w="1007" w:type="dxa"/>
            <w:noWrap/>
            <w:vAlign w:val="bottom"/>
            <w:hideMark/>
          </w:tcPr>
          <w:p w14:paraId="30477D46"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19DA2E6"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77F1B6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24C4EE9"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47C1578" w14:textId="77777777" w:rsidR="00056B9F" w:rsidRPr="00F23E32" w:rsidRDefault="00056B9F" w:rsidP="00C3236C">
            <w:pPr>
              <w:rPr>
                <w:bCs/>
                <w:lang w:eastAsia="zh-CN"/>
              </w:rPr>
            </w:pPr>
            <w:r w:rsidRPr="00F23E32">
              <w:rPr>
                <w:lang w:eastAsia="zh-CN"/>
              </w:rPr>
              <w:t>21.9</w:t>
            </w:r>
          </w:p>
        </w:tc>
        <w:tc>
          <w:tcPr>
            <w:tcW w:w="1037" w:type="dxa"/>
            <w:noWrap/>
            <w:vAlign w:val="bottom"/>
            <w:hideMark/>
          </w:tcPr>
          <w:p w14:paraId="27504163" w14:textId="77777777" w:rsidR="00056B9F" w:rsidRPr="00F23E32" w:rsidRDefault="00056B9F" w:rsidP="00C3236C">
            <w:pPr>
              <w:rPr>
                <w:bCs/>
                <w:lang w:eastAsia="zh-CN"/>
              </w:rPr>
            </w:pPr>
            <w:r w:rsidRPr="00F23E32">
              <w:rPr>
                <w:lang w:eastAsia="zh-CN"/>
              </w:rPr>
              <w:t>15074.5</w:t>
            </w:r>
          </w:p>
        </w:tc>
        <w:tc>
          <w:tcPr>
            <w:tcW w:w="973" w:type="dxa"/>
            <w:noWrap/>
            <w:vAlign w:val="bottom"/>
            <w:hideMark/>
          </w:tcPr>
          <w:p w14:paraId="4CE92D8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885A27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9B57436" w14:textId="77777777" w:rsidR="00056B9F" w:rsidRPr="00F23E32" w:rsidRDefault="00056B9F" w:rsidP="00C3236C">
            <w:pPr>
              <w:rPr>
                <w:bCs/>
                <w:lang w:eastAsia="zh-CN"/>
              </w:rPr>
            </w:pPr>
            <w:r w:rsidRPr="00F23E32">
              <w:rPr>
                <w:lang w:eastAsia="zh-CN"/>
              </w:rPr>
              <w:t>0.07448</w:t>
            </w:r>
          </w:p>
        </w:tc>
      </w:tr>
      <w:tr w:rsidR="00056B9F" w:rsidRPr="00F23E32" w14:paraId="28034F59" w14:textId="77777777" w:rsidTr="00F23E32">
        <w:trPr>
          <w:trHeight w:val="287"/>
        </w:trPr>
        <w:tc>
          <w:tcPr>
            <w:tcW w:w="1337" w:type="dxa"/>
            <w:noWrap/>
            <w:vAlign w:val="bottom"/>
            <w:hideMark/>
          </w:tcPr>
          <w:p w14:paraId="4D741401" w14:textId="77777777" w:rsidR="00056B9F" w:rsidRPr="00F23E32" w:rsidRDefault="00056B9F" w:rsidP="00C3236C">
            <w:pPr>
              <w:rPr>
                <w:lang w:eastAsia="zh-CN"/>
              </w:rPr>
            </w:pPr>
          </w:p>
        </w:tc>
        <w:tc>
          <w:tcPr>
            <w:tcW w:w="1007" w:type="dxa"/>
            <w:noWrap/>
            <w:vAlign w:val="bottom"/>
            <w:hideMark/>
          </w:tcPr>
          <w:p w14:paraId="79305BBA"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F3BE7F4" w14:textId="77777777" w:rsidR="00056B9F" w:rsidRPr="00F23E32" w:rsidRDefault="00056B9F" w:rsidP="00C3236C">
            <w:pPr>
              <w:rPr>
                <w:lang w:eastAsia="zh-CN"/>
              </w:rPr>
            </w:pPr>
            <w:r w:rsidRPr="00F23E32">
              <w:rPr>
                <w:lang w:eastAsia="zh-CN"/>
              </w:rPr>
              <w:t>3</w:t>
            </w:r>
          </w:p>
        </w:tc>
        <w:tc>
          <w:tcPr>
            <w:tcW w:w="792" w:type="dxa"/>
            <w:noWrap/>
            <w:vAlign w:val="bottom"/>
            <w:hideMark/>
          </w:tcPr>
          <w:p w14:paraId="483E5F5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BDD904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DF51305" w14:textId="77777777" w:rsidR="00056B9F" w:rsidRPr="00F23E32" w:rsidRDefault="00056B9F" w:rsidP="00C3236C">
            <w:pPr>
              <w:rPr>
                <w:bCs/>
                <w:lang w:eastAsia="zh-CN"/>
              </w:rPr>
            </w:pPr>
            <w:r w:rsidRPr="00F23E32">
              <w:rPr>
                <w:lang w:eastAsia="zh-CN"/>
              </w:rPr>
              <w:t>19.2</w:t>
            </w:r>
          </w:p>
        </w:tc>
        <w:tc>
          <w:tcPr>
            <w:tcW w:w="1037" w:type="dxa"/>
            <w:noWrap/>
            <w:vAlign w:val="bottom"/>
            <w:hideMark/>
          </w:tcPr>
          <w:p w14:paraId="5DE759C4" w14:textId="77777777" w:rsidR="00056B9F" w:rsidRPr="00F23E32" w:rsidRDefault="00056B9F" w:rsidP="00C3236C">
            <w:pPr>
              <w:rPr>
                <w:bCs/>
                <w:lang w:eastAsia="zh-CN"/>
              </w:rPr>
            </w:pPr>
            <w:r w:rsidRPr="00F23E32">
              <w:rPr>
                <w:lang w:eastAsia="zh-CN"/>
              </w:rPr>
              <w:t>9928</w:t>
            </w:r>
          </w:p>
        </w:tc>
        <w:tc>
          <w:tcPr>
            <w:tcW w:w="973" w:type="dxa"/>
            <w:noWrap/>
            <w:vAlign w:val="bottom"/>
            <w:hideMark/>
          </w:tcPr>
          <w:p w14:paraId="0F6BA1D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2BEB8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2F765A5" w14:textId="77777777" w:rsidR="00056B9F" w:rsidRPr="00F23E32" w:rsidRDefault="00056B9F" w:rsidP="00C3236C">
            <w:pPr>
              <w:rPr>
                <w:bCs/>
                <w:lang w:eastAsia="zh-CN"/>
              </w:rPr>
            </w:pPr>
            <w:r w:rsidRPr="00F23E32">
              <w:rPr>
                <w:lang w:eastAsia="zh-CN"/>
              </w:rPr>
              <w:t>0.07448</w:t>
            </w:r>
          </w:p>
        </w:tc>
      </w:tr>
      <w:tr w:rsidR="00056B9F" w:rsidRPr="00F23E32" w14:paraId="434168F9" w14:textId="77777777" w:rsidTr="00F23E32">
        <w:trPr>
          <w:trHeight w:val="287"/>
        </w:trPr>
        <w:tc>
          <w:tcPr>
            <w:tcW w:w="1337" w:type="dxa"/>
            <w:noWrap/>
            <w:vAlign w:val="bottom"/>
            <w:hideMark/>
          </w:tcPr>
          <w:p w14:paraId="2207CC18" w14:textId="77777777" w:rsidR="00056B9F" w:rsidRPr="00F23E32" w:rsidRDefault="00056B9F" w:rsidP="00C3236C">
            <w:pPr>
              <w:rPr>
                <w:lang w:eastAsia="zh-CN"/>
              </w:rPr>
            </w:pPr>
          </w:p>
        </w:tc>
        <w:tc>
          <w:tcPr>
            <w:tcW w:w="1007" w:type="dxa"/>
            <w:noWrap/>
            <w:vAlign w:val="bottom"/>
            <w:hideMark/>
          </w:tcPr>
          <w:p w14:paraId="202D887E"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0DDA001A"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F428D0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7285BF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25D15A2" w14:textId="77777777" w:rsidR="00056B9F" w:rsidRPr="00F23E32" w:rsidRDefault="00056B9F" w:rsidP="00C3236C">
            <w:pPr>
              <w:rPr>
                <w:bCs/>
                <w:lang w:eastAsia="zh-CN"/>
              </w:rPr>
            </w:pPr>
            <w:r w:rsidRPr="00F23E32">
              <w:rPr>
                <w:lang w:eastAsia="zh-CN"/>
              </w:rPr>
              <w:t>11.1</w:t>
            </w:r>
          </w:p>
        </w:tc>
        <w:tc>
          <w:tcPr>
            <w:tcW w:w="1037" w:type="dxa"/>
            <w:noWrap/>
            <w:vAlign w:val="bottom"/>
            <w:hideMark/>
          </w:tcPr>
          <w:p w14:paraId="6813A7D7" w14:textId="77777777" w:rsidR="00056B9F" w:rsidRPr="00F23E32" w:rsidRDefault="00056B9F" w:rsidP="00C3236C">
            <w:pPr>
              <w:rPr>
                <w:bCs/>
                <w:lang w:eastAsia="zh-CN"/>
              </w:rPr>
            </w:pPr>
            <w:r w:rsidRPr="00F23E32">
              <w:rPr>
                <w:lang w:eastAsia="zh-CN"/>
              </w:rPr>
              <w:t>8066.5</w:t>
            </w:r>
          </w:p>
        </w:tc>
        <w:tc>
          <w:tcPr>
            <w:tcW w:w="973" w:type="dxa"/>
            <w:noWrap/>
            <w:vAlign w:val="bottom"/>
            <w:hideMark/>
          </w:tcPr>
          <w:p w14:paraId="551AC19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E81999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CED361A" w14:textId="77777777" w:rsidR="00056B9F" w:rsidRPr="00F23E32" w:rsidRDefault="00056B9F" w:rsidP="00C3236C">
            <w:pPr>
              <w:rPr>
                <w:bCs/>
                <w:lang w:eastAsia="zh-CN"/>
              </w:rPr>
            </w:pPr>
            <w:r w:rsidRPr="00F23E32">
              <w:rPr>
                <w:lang w:eastAsia="zh-CN"/>
              </w:rPr>
              <w:t>0.07448</w:t>
            </w:r>
          </w:p>
        </w:tc>
      </w:tr>
      <w:tr w:rsidR="00056B9F" w:rsidRPr="00F23E32" w14:paraId="05D17724" w14:textId="77777777" w:rsidTr="00F23E32">
        <w:trPr>
          <w:trHeight w:val="287"/>
        </w:trPr>
        <w:tc>
          <w:tcPr>
            <w:tcW w:w="1337" w:type="dxa"/>
            <w:noWrap/>
            <w:vAlign w:val="bottom"/>
            <w:hideMark/>
          </w:tcPr>
          <w:p w14:paraId="3F64F704" w14:textId="77777777" w:rsidR="00056B9F" w:rsidRPr="00F23E32" w:rsidRDefault="00056B9F" w:rsidP="00C3236C">
            <w:pPr>
              <w:rPr>
                <w:lang w:eastAsia="zh-CN"/>
              </w:rPr>
            </w:pPr>
          </w:p>
        </w:tc>
        <w:tc>
          <w:tcPr>
            <w:tcW w:w="1007" w:type="dxa"/>
            <w:noWrap/>
            <w:vAlign w:val="bottom"/>
            <w:hideMark/>
          </w:tcPr>
          <w:p w14:paraId="1F653723"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0900F5A9" w14:textId="77777777" w:rsidR="00056B9F" w:rsidRPr="00F23E32" w:rsidRDefault="00056B9F" w:rsidP="00C3236C">
            <w:pPr>
              <w:rPr>
                <w:lang w:eastAsia="zh-CN"/>
              </w:rPr>
            </w:pPr>
            <w:r w:rsidRPr="00F23E32">
              <w:rPr>
                <w:lang w:eastAsia="zh-CN"/>
              </w:rPr>
              <w:t>3</w:t>
            </w:r>
          </w:p>
        </w:tc>
        <w:tc>
          <w:tcPr>
            <w:tcW w:w="792" w:type="dxa"/>
            <w:noWrap/>
            <w:vAlign w:val="bottom"/>
            <w:hideMark/>
          </w:tcPr>
          <w:p w14:paraId="04DD13D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04FB2FE"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C928C77" w14:textId="77777777" w:rsidR="00056B9F" w:rsidRPr="00F23E32" w:rsidRDefault="00056B9F" w:rsidP="00C3236C">
            <w:pPr>
              <w:rPr>
                <w:bCs/>
                <w:lang w:eastAsia="zh-CN"/>
              </w:rPr>
            </w:pPr>
            <w:r w:rsidRPr="00F23E32">
              <w:rPr>
                <w:lang w:eastAsia="zh-CN"/>
              </w:rPr>
              <w:t>27.4</w:t>
            </w:r>
          </w:p>
        </w:tc>
        <w:tc>
          <w:tcPr>
            <w:tcW w:w="1037" w:type="dxa"/>
            <w:noWrap/>
            <w:vAlign w:val="bottom"/>
            <w:hideMark/>
          </w:tcPr>
          <w:p w14:paraId="1D23BB67" w14:textId="77777777" w:rsidR="00056B9F" w:rsidRPr="00F23E32" w:rsidRDefault="00056B9F" w:rsidP="00C3236C">
            <w:pPr>
              <w:rPr>
                <w:bCs/>
                <w:lang w:eastAsia="zh-CN"/>
              </w:rPr>
            </w:pPr>
            <w:r w:rsidRPr="00F23E32">
              <w:rPr>
                <w:lang w:eastAsia="zh-CN"/>
              </w:rPr>
              <w:t>19272</w:t>
            </w:r>
          </w:p>
        </w:tc>
        <w:tc>
          <w:tcPr>
            <w:tcW w:w="973" w:type="dxa"/>
            <w:noWrap/>
            <w:vAlign w:val="bottom"/>
            <w:hideMark/>
          </w:tcPr>
          <w:p w14:paraId="7ED90FC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83FD37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3A115E2" w14:textId="77777777" w:rsidR="00056B9F" w:rsidRPr="00F23E32" w:rsidRDefault="00056B9F" w:rsidP="00C3236C">
            <w:pPr>
              <w:rPr>
                <w:bCs/>
                <w:lang w:eastAsia="zh-CN"/>
              </w:rPr>
            </w:pPr>
            <w:r w:rsidRPr="00F23E32">
              <w:rPr>
                <w:lang w:eastAsia="zh-CN"/>
              </w:rPr>
              <w:t>0.07448</w:t>
            </w:r>
          </w:p>
        </w:tc>
      </w:tr>
      <w:tr w:rsidR="00056B9F" w:rsidRPr="00F23E32" w14:paraId="278BF60E" w14:textId="77777777" w:rsidTr="00F23E32">
        <w:trPr>
          <w:trHeight w:val="287"/>
        </w:trPr>
        <w:tc>
          <w:tcPr>
            <w:tcW w:w="1337" w:type="dxa"/>
            <w:noWrap/>
            <w:vAlign w:val="bottom"/>
            <w:hideMark/>
          </w:tcPr>
          <w:p w14:paraId="4FD45341" w14:textId="77777777" w:rsidR="00056B9F" w:rsidRPr="00F23E32" w:rsidRDefault="00056B9F" w:rsidP="00C3236C">
            <w:pPr>
              <w:rPr>
                <w:lang w:eastAsia="zh-CN"/>
              </w:rPr>
            </w:pPr>
          </w:p>
        </w:tc>
        <w:tc>
          <w:tcPr>
            <w:tcW w:w="1007" w:type="dxa"/>
            <w:noWrap/>
            <w:vAlign w:val="bottom"/>
            <w:hideMark/>
          </w:tcPr>
          <w:p w14:paraId="1F8AC0C7"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291255CE"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F728C9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8874A2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9348BD6" w14:textId="77777777" w:rsidR="00056B9F" w:rsidRPr="00F23E32" w:rsidRDefault="00056B9F" w:rsidP="00C3236C">
            <w:pPr>
              <w:rPr>
                <w:bCs/>
                <w:lang w:eastAsia="zh-CN"/>
              </w:rPr>
            </w:pPr>
            <w:r w:rsidRPr="00F23E32">
              <w:rPr>
                <w:lang w:eastAsia="zh-CN"/>
              </w:rPr>
              <w:t>19.4</w:t>
            </w:r>
          </w:p>
        </w:tc>
        <w:tc>
          <w:tcPr>
            <w:tcW w:w="1037" w:type="dxa"/>
            <w:noWrap/>
            <w:vAlign w:val="bottom"/>
            <w:hideMark/>
          </w:tcPr>
          <w:p w14:paraId="1FE5907F" w14:textId="77777777" w:rsidR="00056B9F" w:rsidRPr="00F23E32" w:rsidRDefault="00056B9F" w:rsidP="00C3236C">
            <w:pPr>
              <w:rPr>
                <w:bCs/>
                <w:lang w:eastAsia="zh-CN"/>
              </w:rPr>
            </w:pPr>
            <w:r w:rsidRPr="00F23E32">
              <w:rPr>
                <w:lang w:eastAsia="zh-CN"/>
              </w:rPr>
              <w:t>17410.5</w:t>
            </w:r>
          </w:p>
        </w:tc>
        <w:tc>
          <w:tcPr>
            <w:tcW w:w="973" w:type="dxa"/>
            <w:noWrap/>
            <w:vAlign w:val="bottom"/>
            <w:hideMark/>
          </w:tcPr>
          <w:p w14:paraId="44E5265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5FD898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A923F1D" w14:textId="77777777" w:rsidR="00056B9F" w:rsidRPr="00F23E32" w:rsidRDefault="00056B9F" w:rsidP="00C3236C">
            <w:pPr>
              <w:rPr>
                <w:bCs/>
                <w:lang w:eastAsia="zh-CN"/>
              </w:rPr>
            </w:pPr>
            <w:r w:rsidRPr="00F23E32">
              <w:rPr>
                <w:lang w:eastAsia="zh-CN"/>
              </w:rPr>
              <w:t>0.07448</w:t>
            </w:r>
          </w:p>
        </w:tc>
      </w:tr>
      <w:tr w:rsidR="00056B9F" w:rsidRPr="00F23E32" w14:paraId="5C8B6416" w14:textId="77777777" w:rsidTr="00F23E32">
        <w:trPr>
          <w:trHeight w:val="287"/>
        </w:trPr>
        <w:tc>
          <w:tcPr>
            <w:tcW w:w="1337" w:type="dxa"/>
            <w:noWrap/>
            <w:vAlign w:val="bottom"/>
            <w:hideMark/>
          </w:tcPr>
          <w:p w14:paraId="3F6B4B9B" w14:textId="77777777" w:rsidR="00056B9F" w:rsidRPr="00F23E32" w:rsidRDefault="00056B9F" w:rsidP="00C3236C">
            <w:pPr>
              <w:rPr>
                <w:lang w:eastAsia="zh-CN"/>
              </w:rPr>
            </w:pPr>
          </w:p>
        </w:tc>
        <w:tc>
          <w:tcPr>
            <w:tcW w:w="1007" w:type="dxa"/>
            <w:noWrap/>
            <w:vAlign w:val="bottom"/>
            <w:hideMark/>
          </w:tcPr>
          <w:p w14:paraId="12404EF4"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821B1B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FABB9D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A04FFFE"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CDD5E0E" w14:textId="77777777" w:rsidR="00056B9F" w:rsidRPr="00F23E32" w:rsidRDefault="00056B9F" w:rsidP="00C3236C">
            <w:pPr>
              <w:rPr>
                <w:bCs/>
                <w:lang w:eastAsia="zh-CN"/>
              </w:rPr>
            </w:pPr>
            <w:r w:rsidRPr="00F23E32">
              <w:rPr>
                <w:lang w:eastAsia="zh-CN"/>
              </w:rPr>
              <w:t>15.3</w:t>
            </w:r>
          </w:p>
        </w:tc>
        <w:tc>
          <w:tcPr>
            <w:tcW w:w="1037" w:type="dxa"/>
            <w:noWrap/>
            <w:vAlign w:val="bottom"/>
            <w:hideMark/>
          </w:tcPr>
          <w:p w14:paraId="536E346C" w14:textId="77777777" w:rsidR="00056B9F" w:rsidRPr="00F23E32" w:rsidRDefault="00056B9F" w:rsidP="00C3236C">
            <w:pPr>
              <w:rPr>
                <w:bCs/>
                <w:lang w:eastAsia="zh-CN"/>
              </w:rPr>
            </w:pPr>
            <w:r w:rsidRPr="00F23E32">
              <w:rPr>
                <w:lang w:eastAsia="zh-CN"/>
              </w:rPr>
              <w:t>8541</w:t>
            </w:r>
          </w:p>
        </w:tc>
        <w:tc>
          <w:tcPr>
            <w:tcW w:w="973" w:type="dxa"/>
            <w:noWrap/>
            <w:vAlign w:val="bottom"/>
            <w:hideMark/>
          </w:tcPr>
          <w:p w14:paraId="45DDFE7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077A59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917AE6D" w14:textId="77777777" w:rsidR="00056B9F" w:rsidRPr="00F23E32" w:rsidRDefault="00056B9F" w:rsidP="00C3236C">
            <w:pPr>
              <w:rPr>
                <w:bCs/>
                <w:lang w:eastAsia="zh-CN"/>
              </w:rPr>
            </w:pPr>
            <w:r w:rsidRPr="00F23E32">
              <w:rPr>
                <w:lang w:eastAsia="zh-CN"/>
              </w:rPr>
              <w:t>0.07448</w:t>
            </w:r>
          </w:p>
        </w:tc>
      </w:tr>
      <w:tr w:rsidR="00056B9F" w:rsidRPr="00F23E32" w14:paraId="221C94E8" w14:textId="77777777" w:rsidTr="00F23E32">
        <w:trPr>
          <w:trHeight w:val="287"/>
        </w:trPr>
        <w:tc>
          <w:tcPr>
            <w:tcW w:w="1337" w:type="dxa"/>
            <w:noWrap/>
            <w:vAlign w:val="bottom"/>
            <w:hideMark/>
          </w:tcPr>
          <w:p w14:paraId="6A8B8DAF" w14:textId="77777777" w:rsidR="00056B9F" w:rsidRPr="00F23E32" w:rsidRDefault="00056B9F" w:rsidP="00C3236C">
            <w:pPr>
              <w:rPr>
                <w:lang w:eastAsia="zh-CN"/>
              </w:rPr>
            </w:pPr>
          </w:p>
        </w:tc>
        <w:tc>
          <w:tcPr>
            <w:tcW w:w="1007" w:type="dxa"/>
            <w:noWrap/>
            <w:vAlign w:val="bottom"/>
            <w:hideMark/>
          </w:tcPr>
          <w:p w14:paraId="06C76FC9"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2C181324"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2A30A7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3D6696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3956D67" w14:textId="77777777" w:rsidR="00056B9F" w:rsidRPr="00F23E32" w:rsidRDefault="00056B9F" w:rsidP="00C3236C">
            <w:pPr>
              <w:rPr>
                <w:bCs/>
                <w:lang w:eastAsia="zh-CN"/>
              </w:rPr>
            </w:pPr>
            <w:r w:rsidRPr="00F23E32">
              <w:rPr>
                <w:lang w:eastAsia="zh-CN"/>
              </w:rPr>
              <w:t>10.6</w:t>
            </w:r>
          </w:p>
        </w:tc>
        <w:tc>
          <w:tcPr>
            <w:tcW w:w="1037" w:type="dxa"/>
            <w:noWrap/>
            <w:vAlign w:val="bottom"/>
            <w:hideMark/>
          </w:tcPr>
          <w:p w14:paraId="5692E6FA" w14:textId="77777777" w:rsidR="00056B9F" w:rsidRPr="00F23E32" w:rsidRDefault="00056B9F" w:rsidP="00C3236C">
            <w:pPr>
              <w:rPr>
                <w:bCs/>
                <w:lang w:eastAsia="zh-CN"/>
              </w:rPr>
            </w:pPr>
            <w:r w:rsidRPr="00F23E32">
              <w:rPr>
                <w:lang w:eastAsia="zh-CN"/>
              </w:rPr>
              <w:t>3869</w:t>
            </w:r>
          </w:p>
        </w:tc>
        <w:tc>
          <w:tcPr>
            <w:tcW w:w="973" w:type="dxa"/>
            <w:noWrap/>
            <w:vAlign w:val="bottom"/>
            <w:hideMark/>
          </w:tcPr>
          <w:p w14:paraId="5CB3E78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CC4FBC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BFCF3AA" w14:textId="77777777" w:rsidR="00056B9F" w:rsidRPr="00F23E32" w:rsidRDefault="00056B9F" w:rsidP="00C3236C">
            <w:pPr>
              <w:rPr>
                <w:bCs/>
                <w:lang w:eastAsia="zh-CN"/>
              </w:rPr>
            </w:pPr>
            <w:r w:rsidRPr="00F23E32">
              <w:rPr>
                <w:lang w:eastAsia="zh-CN"/>
              </w:rPr>
              <w:t>0.07448</w:t>
            </w:r>
          </w:p>
        </w:tc>
      </w:tr>
      <w:tr w:rsidR="00056B9F" w:rsidRPr="00F23E32" w14:paraId="5E61EB2C" w14:textId="77777777" w:rsidTr="00F23E32">
        <w:trPr>
          <w:trHeight w:val="287"/>
        </w:trPr>
        <w:tc>
          <w:tcPr>
            <w:tcW w:w="1337" w:type="dxa"/>
            <w:noWrap/>
            <w:vAlign w:val="bottom"/>
            <w:hideMark/>
          </w:tcPr>
          <w:p w14:paraId="3D893B15" w14:textId="77777777" w:rsidR="00056B9F" w:rsidRPr="00F23E32" w:rsidRDefault="00056B9F" w:rsidP="00C3236C">
            <w:pPr>
              <w:rPr>
                <w:lang w:eastAsia="zh-CN"/>
              </w:rPr>
            </w:pPr>
          </w:p>
        </w:tc>
        <w:tc>
          <w:tcPr>
            <w:tcW w:w="1007" w:type="dxa"/>
            <w:noWrap/>
            <w:vAlign w:val="bottom"/>
            <w:hideMark/>
          </w:tcPr>
          <w:p w14:paraId="54AC7450"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76F6F92D"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BC2249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20193D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1914564" w14:textId="77777777" w:rsidR="00056B9F" w:rsidRPr="00F23E32" w:rsidRDefault="00056B9F" w:rsidP="00C3236C">
            <w:pPr>
              <w:rPr>
                <w:bCs/>
                <w:lang w:eastAsia="zh-CN"/>
              </w:rPr>
            </w:pPr>
            <w:r w:rsidRPr="00F23E32">
              <w:rPr>
                <w:lang w:eastAsia="zh-CN"/>
              </w:rPr>
              <w:t>23.5</w:t>
            </w:r>
          </w:p>
        </w:tc>
        <w:tc>
          <w:tcPr>
            <w:tcW w:w="1037" w:type="dxa"/>
            <w:noWrap/>
            <w:vAlign w:val="bottom"/>
            <w:hideMark/>
          </w:tcPr>
          <w:p w14:paraId="6D20068F" w14:textId="77777777" w:rsidR="00056B9F" w:rsidRPr="00F23E32" w:rsidRDefault="00056B9F" w:rsidP="00C3236C">
            <w:pPr>
              <w:rPr>
                <w:bCs/>
                <w:lang w:eastAsia="zh-CN"/>
              </w:rPr>
            </w:pPr>
            <w:r w:rsidRPr="00F23E32">
              <w:rPr>
                <w:lang w:eastAsia="zh-CN"/>
              </w:rPr>
              <w:t>17885</w:t>
            </w:r>
          </w:p>
        </w:tc>
        <w:tc>
          <w:tcPr>
            <w:tcW w:w="973" w:type="dxa"/>
            <w:noWrap/>
            <w:vAlign w:val="bottom"/>
            <w:hideMark/>
          </w:tcPr>
          <w:p w14:paraId="00A8984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EE5DCA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34E500E" w14:textId="77777777" w:rsidR="00056B9F" w:rsidRPr="00F23E32" w:rsidRDefault="00056B9F" w:rsidP="00C3236C">
            <w:pPr>
              <w:rPr>
                <w:bCs/>
                <w:lang w:eastAsia="zh-CN"/>
              </w:rPr>
            </w:pPr>
            <w:r w:rsidRPr="00F23E32">
              <w:rPr>
                <w:lang w:eastAsia="zh-CN"/>
              </w:rPr>
              <w:t>0.07448</w:t>
            </w:r>
          </w:p>
        </w:tc>
      </w:tr>
      <w:tr w:rsidR="00056B9F" w:rsidRPr="00F23E32" w14:paraId="0A8717AF" w14:textId="77777777" w:rsidTr="00F23E32">
        <w:trPr>
          <w:trHeight w:val="287"/>
        </w:trPr>
        <w:tc>
          <w:tcPr>
            <w:tcW w:w="1337" w:type="dxa"/>
            <w:noWrap/>
            <w:vAlign w:val="bottom"/>
            <w:hideMark/>
          </w:tcPr>
          <w:p w14:paraId="6D87D8C3" w14:textId="77777777" w:rsidR="00056B9F" w:rsidRPr="00F23E32" w:rsidRDefault="00056B9F" w:rsidP="00C3236C">
            <w:pPr>
              <w:rPr>
                <w:lang w:eastAsia="zh-CN"/>
              </w:rPr>
            </w:pPr>
          </w:p>
        </w:tc>
        <w:tc>
          <w:tcPr>
            <w:tcW w:w="1007" w:type="dxa"/>
            <w:noWrap/>
            <w:vAlign w:val="bottom"/>
            <w:hideMark/>
          </w:tcPr>
          <w:p w14:paraId="0F93B29E"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303821F4"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47B5D36"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BB3DD1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E34F080" w14:textId="77777777" w:rsidR="00056B9F" w:rsidRPr="00F23E32" w:rsidRDefault="00056B9F" w:rsidP="00C3236C">
            <w:pPr>
              <w:rPr>
                <w:bCs/>
                <w:lang w:eastAsia="zh-CN"/>
              </w:rPr>
            </w:pPr>
            <w:r w:rsidRPr="00F23E32">
              <w:rPr>
                <w:lang w:eastAsia="zh-CN"/>
              </w:rPr>
              <w:t>18.8</w:t>
            </w:r>
          </w:p>
        </w:tc>
        <w:tc>
          <w:tcPr>
            <w:tcW w:w="1037" w:type="dxa"/>
            <w:noWrap/>
            <w:vAlign w:val="bottom"/>
            <w:hideMark/>
          </w:tcPr>
          <w:p w14:paraId="4FFB4D18" w14:textId="77777777" w:rsidR="00056B9F" w:rsidRPr="00F23E32" w:rsidRDefault="00056B9F" w:rsidP="00C3236C">
            <w:pPr>
              <w:rPr>
                <w:bCs/>
                <w:lang w:eastAsia="zh-CN"/>
              </w:rPr>
            </w:pPr>
            <w:r w:rsidRPr="00F23E32">
              <w:rPr>
                <w:lang w:eastAsia="zh-CN"/>
              </w:rPr>
              <w:t>13176.5</w:t>
            </w:r>
          </w:p>
        </w:tc>
        <w:tc>
          <w:tcPr>
            <w:tcW w:w="973" w:type="dxa"/>
            <w:noWrap/>
            <w:vAlign w:val="bottom"/>
            <w:hideMark/>
          </w:tcPr>
          <w:p w14:paraId="76C96F7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8C597E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F61159E" w14:textId="77777777" w:rsidR="00056B9F" w:rsidRPr="00F23E32" w:rsidRDefault="00056B9F" w:rsidP="00C3236C">
            <w:pPr>
              <w:rPr>
                <w:bCs/>
                <w:lang w:eastAsia="zh-CN"/>
              </w:rPr>
            </w:pPr>
            <w:r w:rsidRPr="00F23E32">
              <w:rPr>
                <w:lang w:eastAsia="zh-CN"/>
              </w:rPr>
              <w:t>0.07448</w:t>
            </w:r>
          </w:p>
        </w:tc>
      </w:tr>
      <w:tr w:rsidR="00056B9F" w:rsidRPr="00F23E32" w14:paraId="37A2C7EC" w14:textId="77777777" w:rsidTr="00F23E32">
        <w:trPr>
          <w:trHeight w:val="287"/>
        </w:trPr>
        <w:tc>
          <w:tcPr>
            <w:tcW w:w="1337" w:type="dxa"/>
            <w:noWrap/>
            <w:vAlign w:val="bottom"/>
            <w:hideMark/>
          </w:tcPr>
          <w:p w14:paraId="7BA43A69" w14:textId="77777777" w:rsidR="00056B9F" w:rsidRPr="00F23E32" w:rsidRDefault="00056B9F" w:rsidP="00C3236C">
            <w:pPr>
              <w:rPr>
                <w:lang w:eastAsia="zh-CN"/>
              </w:rPr>
            </w:pPr>
          </w:p>
        </w:tc>
        <w:tc>
          <w:tcPr>
            <w:tcW w:w="1007" w:type="dxa"/>
            <w:noWrap/>
            <w:vAlign w:val="bottom"/>
            <w:hideMark/>
          </w:tcPr>
          <w:p w14:paraId="6661C3EE"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FA66FFB"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F22C6F3"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4373F2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67EA411" w14:textId="77777777" w:rsidR="00056B9F" w:rsidRPr="00F23E32" w:rsidRDefault="00056B9F" w:rsidP="00C3236C">
            <w:pPr>
              <w:rPr>
                <w:bCs/>
                <w:lang w:eastAsia="zh-CN"/>
              </w:rPr>
            </w:pPr>
            <w:r w:rsidRPr="00F23E32">
              <w:rPr>
                <w:lang w:eastAsia="zh-CN"/>
              </w:rPr>
              <w:t>11.6</w:t>
            </w:r>
          </w:p>
        </w:tc>
        <w:tc>
          <w:tcPr>
            <w:tcW w:w="1037" w:type="dxa"/>
            <w:noWrap/>
            <w:vAlign w:val="bottom"/>
            <w:hideMark/>
          </w:tcPr>
          <w:p w14:paraId="03690568" w14:textId="77777777" w:rsidR="00056B9F" w:rsidRPr="00F23E32" w:rsidRDefault="00056B9F" w:rsidP="00C3236C">
            <w:pPr>
              <w:rPr>
                <w:bCs/>
                <w:lang w:eastAsia="zh-CN"/>
              </w:rPr>
            </w:pPr>
            <w:r w:rsidRPr="00F23E32">
              <w:rPr>
                <w:lang w:eastAsia="zh-CN"/>
              </w:rPr>
              <w:t>6168.5</w:t>
            </w:r>
          </w:p>
        </w:tc>
        <w:tc>
          <w:tcPr>
            <w:tcW w:w="973" w:type="dxa"/>
            <w:noWrap/>
            <w:vAlign w:val="bottom"/>
            <w:hideMark/>
          </w:tcPr>
          <w:p w14:paraId="6F01297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AA0AD6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128DC93" w14:textId="77777777" w:rsidR="00056B9F" w:rsidRPr="00F23E32" w:rsidRDefault="00056B9F" w:rsidP="00C3236C">
            <w:pPr>
              <w:rPr>
                <w:bCs/>
                <w:lang w:eastAsia="zh-CN"/>
              </w:rPr>
            </w:pPr>
            <w:r w:rsidRPr="00F23E32">
              <w:rPr>
                <w:lang w:eastAsia="zh-CN"/>
              </w:rPr>
              <w:t>0.07448</w:t>
            </w:r>
          </w:p>
        </w:tc>
      </w:tr>
      <w:tr w:rsidR="00056B9F" w:rsidRPr="00F23E32" w14:paraId="1C80198C" w14:textId="77777777" w:rsidTr="00F23E32">
        <w:trPr>
          <w:trHeight w:val="287"/>
        </w:trPr>
        <w:tc>
          <w:tcPr>
            <w:tcW w:w="1337" w:type="dxa"/>
            <w:noWrap/>
            <w:vAlign w:val="bottom"/>
            <w:hideMark/>
          </w:tcPr>
          <w:p w14:paraId="7ADC7E60" w14:textId="77777777" w:rsidR="00056B9F" w:rsidRPr="00F23E32" w:rsidRDefault="00056B9F" w:rsidP="00C3236C">
            <w:pPr>
              <w:rPr>
                <w:lang w:eastAsia="zh-CN"/>
              </w:rPr>
            </w:pPr>
          </w:p>
        </w:tc>
        <w:tc>
          <w:tcPr>
            <w:tcW w:w="1007" w:type="dxa"/>
            <w:noWrap/>
            <w:vAlign w:val="bottom"/>
            <w:hideMark/>
          </w:tcPr>
          <w:p w14:paraId="77E91A50"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4A36F91"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CFBD4E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424A4B2"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CCF32A1" w14:textId="77777777" w:rsidR="00056B9F" w:rsidRPr="00F23E32" w:rsidRDefault="00056B9F" w:rsidP="00C3236C">
            <w:pPr>
              <w:rPr>
                <w:bCs/>
                <w:lang w:eastAsia="zh-CN"/>
              </w:rPr>
            </w:pPr>
            <w:r w:rsidRPr="00F23E32">
              <w:rPr>
                <w:lang w:eastAsia="zh-CN"/>
              </w:rPr>
              <w:t>7.4</w:t>
            </w:r>
          </w:p>
        </w:tc>
        <w:tc>
          <w:tcPr>
            <w:tcW w:w="1037" w:type="dxa"/>
            <w:noWrap/>
            <w:vAlign w:val="bottom"/>
            <w:hideMark/>
          </w:tcPr>
          <w:p w14:paraId="73D62EF7" w14:textId="77777777" w:rsidR="00056B9F" w:rsidRPr="00F23E32" w:rsidRDefault="00056B9F" w:rsidP="00C3236C">
            <w:pPr>
              <w:rPr>
                <w:bCs/>
                <w:lang w:eastAsia="zh-CN"/>
              </w:rPr>
            </w:pPr>
            <w:r w:rsidRPr="00F23E32">
              <w:rPr>
                <w:lang w:eastAsia="zh-CN"/>
              </w:rPr>
              <w:t>1861.5</w:t>
            </w:r>
          </w:p>
        </w:tc>
        <w:tc>
          <w:tcPr>
            <w:tcW w:w="973" w:type="dxa"/>
            <w:noWrap/>
            <w:vAlign w:val="bottom"/>
            <w:hideMark/>
          </w:tcPr>
          <w:p w14:paraId="7AD4A9D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B83D34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B4E0E1C" w14:textId="77777777" w:rsidR="00056B9F" w:rsidRPr="00F23E32" w:rsidRDefault="00056B9F" w:rsidP="00C3236C">
            <w:pPr>
              <w:rPr>
                <w:bCs/>
                <w:lang w:eastAsia="zh-CN"/>
              </w:rPr>
            </w:pPr>
            <w:r w:rsidRPr="00F23E32">
              <w:rPr>
                <w:lang w:eastAsia="zh-CN"/>
              </w:rPr>
              <w:t>0.07448</w:t>
            </w:r>
          </w:p>
        </w:tc>
      </w:tr>
      <w:tr w:rsidR="00056B9F" w:rsidRPr="00F23E32" w14:paraId="78AEA1EE" w14:textId="77777777" w:rsidTr="00F23E32">
        <w:trPr>
          <w:trHeight w:val="287"/>
        </w:trPr>
        <w:tc>
          <w:tcPr>
            <w:tcW w:w="1337" w:type="dxa"/>
            <w:noWrap/>
            <w:vAlign w:val="bottom"/>
            <w:hideMark/>
          </w:tcPr>
          <w:p w14:paraId="7960CD5F" w14:textId="77777777" w:rsidR="00056B9F" w:rsidRPr="00F23E32" w:rsidRDefault="00056B9F" w:rsidP="00C3236C">
            <w:pPr>
              <w:rPr>
                <w:lang w:eastAsia="zh-CN"/>
              </w:rPr>
            </w:pPr>
          </w:p>
        </w:tc>
        <w:tc>
          <w:tcPr>
            <w:tcW w:w="1007" w:type="dxa"/>
            <w:noWrap/>
            <w:vAlign w:val="bottom"/>
            <w:hideMark/>
          </w:tcPr>
          <w:p w14:paraId="11B3BA96"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3709D6BF" w14:textId="77777777" w:rsidR="00056B9F" w:rsidRPr="00F23E32" w:rsidRDefault="00056B9F" w:rsidP="00C3236C">
            <w:pPr>
              <w:rPr>
                <w:lang w:eastAsia="zh-CN"/>
              </w:rPr>
            </w:pPr>
            <w:r w:rsidRPr="00F23E32">
              <w:rPr>
                <w:lang w:eastAsia="zh-CN"/>
              </w:rPr>
              <w:t>1</w:t>
            </w:r>
          </w:p>
        </w:tc>
        <w:tc>
          <w:tcPr>
            <w:tcW w:w="792" w:type="dxa"/>
            <w:noWrap/>
            <w:vAlign w:val="bottom"/>
            <w:hideMark/>
          </w:tcPr>
          <w:p w14:paraId="0F80377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4DC1D5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B5EF916" w14:textId="77777777" w:rsidR="00056B9F" w:rsidRPr="00F23E32" w:rsidRDefault="00056B9F" w:rsidP="00C3236C">
            <w:pPr>
              <w:rPr>
                <w:bCs/>
                <w:lang w:eastAsia="zh-CN"/>
              </w:rPr>
            </w:pPr>
            <w:r w:rsidRPr="00F23E32">
              <w:rPr>
                <w:lang w:eastAsia="zh-CN"/>
              </w:rPr>
              <w:t>19.8</w:t>
            </w:r>
          </w:p>
        </w:tc>
        <w:tc>
          <w:tcPr>
            <w:tcW w:w="1037" w:type="dxa"/>
            <w:noWrap/>
            <w:vAlign w:val="bottom"/>
            <w:hideMark/>
          </w:tcPr>
          <w:p w14:paraId="15869058" w14:textId="77777777" w:rsidR="00056B9F" w:rsidRPr="00F23E32" w:rsidRDefault="00056B9F" w:rsidP="00C3236C">
            <w:pPr>
              <w:rPr>
                <w:bCs/>
                <w:lang w:eastAsia="zh-CN"/>
              </w:rPr>
            </w:pPr>
            <w:r w:rsidRPr="00F23E32">
              <w:rPr>
                <w:lang w:eastAsia="zh-CN"/>
              </w:rPr>
              <w:t>15512.5</w:t>
            </w:r>
          </w:p>
        </w:tc>
        <w:tc>
          <w:tcPr>
            <w:tcW w:w="973" w:type="dxa"/>
            <w:noWrap/>
            <w:vAlign w:val="bottom"/>
            <w:hideMark/>
          </w:tcPr>
          <w:p w14:paraId="665C412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C3C766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697CD60" w14:textId="77777777" w:rsidR="00056B9F" w:rsidRPr="00F23E32" w:rsidRDefault="00056B9F" w:rsidP="00C3236C">
            <w:pPr>
              <w:rPr>
                <w:bCs/>
                <w:lang w:eastAsia="zh-CN"/>
              </w:rPr>
            </w:pPr>
            <w:r w:rsidRPr="00F23E32">
              <w:rPr>
                <w:lang w:eastAsia="zh-CN"/>
              </w:rPr>
              <w:t>0.07448</w:t>
            </w:r>
          </w:p>
        </w:tc>
      </w:tr>
      <w:tr w:rsidR="00056B9F" w:rsidRPr="00F23E32" w14:paraId="13959C77" w14:textId="77777777" w:rsidTr="00F23E32">
        <w:trPr>
          <w:trHeight w:val="287"/>
        </w:trPr>
        <w:tc>
          <w:tcPr>
            <w:tcW w:w="1337" w:type="dxa"/>
            <w:noWrap/>
            <w:vAlign w:val="bottom"/>
            <w:hideMark/>
          </w:tcPr>
          <w:p w14:paraId="5E87214B" w14:textId="77777777" w:rsidR="00056B9F" w:rsidRPr="00F23E32" w:rsidRDefault="00056B9F" w:rsidP="00C3236C">
            <w:pPr>
              <w:rPr>
                <w:lang w:eastAsia="zh-CN"/>
              </w:rPr>
            </w:pPr>
          </w:p>
        </w:tc>
        <w:tc>
          <w:tcPr>
            <w:tcW w:w="1007" w:type="dxa"/>
            <w:noWrap/>
            <w:vAlign w:val="bottom"/>
            <w:hideMark/>
          </w:tcPr>
          <w:p w14:paraId="01152194"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22B5CA6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322047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B12400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62F393A" w14:textId="77777777" w:rsidR="00056B9F" w:rsidRPr="00F23E32" w:rsidRDefault="00056B9F" w:rsidP="00C3236C">
            <w:pPr>
              <w:rPr>
                <w:bCs/>
                <w:lang w:eastAsia="zh-CN"/>
              </w:rPr>
            </w:pPr>
            <w:r w:rsidRPr="00F23E32">
              <w:rPr>
                <w:lang w:eastAsia="zh-CN"/>
              </w:rPr>
              <w:t>15.6</w:t>
            </w:r>
          </w:p>
        </w:tc>
        <w:tc>
          <w:tcPr>
            <w:tcW w:w="1037" w:type="dxa"/>
            <w:noWrap/>
            <w:vAlign w:val="bottom"/>
            <w:hideMark/>
          </w:tcPr>
          <w:p w14:paraId="1CB33ECA" w14:textId="77777777" w:rsidR="00056B9F" w:rsidRPr="00F23E32" w:rsidRDefault="00056B9F" w:rsidP="00C3236C">
            <w:pPr>
              <w:rPr>
                <w:bCs/>
                <w:lang w:eastAsia="zh-CN"/>
              </w:rPr>
            </w:pPr>
            <w:r w:rsidRPr="00F23E32">
              <w:rPr>
                <w:lang w:eastAsia="zh-CN"/>
              </w:rPr>
              <w:t>11169</w:t>
            </w:r>
          </w:p>
        </w:tc>
        <w:tc>
          <w:tcPr>
            <w:tcW w:w="973" w:type="dxa"/>
            <w:noWrap/>
            <w:vAlign w:val="bottom"/>
            <w:hideMark/>
          </w:tcPr>
          <w:p w14:paraId="237C814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A778B7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2DD01C" w14:textId="77777777" w:rsidR="00056B9F" w:rsidRPr="00F23E32" w:rsidRDefault="00056B9F" w:rsidP="00C3236C">
            <w:pPr>
              <w:rPr>
                <w:bCs/>
                <w:lang w:eastAsia="zh-CN"/>
              </w:rPr>
            </w:pPr>
            <w:r w:rsidRPr="00F23E32">
              <w:rPr>
                <w:lang w:eastAsia="zh-CN"/>
              </w:rPr>
              <w:t>0.07448</w:t>
            </w:r>
          </w:p>
        </w:tc>
      </w:tr>
      <w:tr w:rsidR="00056B9F" w:rsidRPr="00F23E32" w14:paraId="09E4C66F" w14:textId="77777777" w:rsidTr="00F23E32">
        <w:trPr>
          <w:trHeight w:val="287"/>
        </w:trPr>
        <w:tc>
          <w:tcPr>
            <w:tcW w:w="1337" w:type="dxa"/>
            <w:noWrap/>
            <w:vAlign w:val="bottom"/>
            <w:hideMark/>
          </w:tcPr>
          <w:p w14:paraId="6DA02FFC" w14:textId="77777777" w:rsidR="00056B9F" w:rsidRPr="00F23E32" w:rsidRDefault="00056B9F" w:rsidP="00C3236C">
            <w:pPr>
              <w:rPr>
                <w:bCs/>
                <w:lang w:eastAsia="zh-CN"/>
              </w:rPr>
            </w:pPr>
            <w:r w:rsidRPr="00F23E32">
              <w:rPr>
                <w:lang w:eastAsia="zh-CN"/>
              </w:rPr>
              <w:t>Horbart</w:t>
            </w:r>
          </w:p>
        </w:tc>
        <w:tc>
          <w:tcPr>
            <w:tcW w:w="1007" w:type="dxa"/>
            <w:noWrap/>
            <w:vAlign w:val="bottom"/>
            <w:hideMark/>
          </w:tcPr>
          <w:p w14:paraId="355DBD93"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683E80F3"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0E5CE3B"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B25931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8985AA" w14:textId="77777777" w:rsidR="00056B9F" w:rsidRPr="00F23E32" w:rsidRDefault="00056B9F" w:rsidP="00C3236C">
            <w:pPr>
              <w:rPr>
                <w:bCs/>
                <w:lang w:eastAsia="zh-CN"/>
              </w:rPr>
            </w:pPr>
            <w:r w:rsidRPr="00F23E32">
              <w:rPr>
                <w:lang w:eastAsia="zh-CN"/>
              </w:rPr>
              <w:t>32.3</w:t>
            </w:r>
          </w:p>
        </w:tc>
        <w:tc>
          <w:tcPr>
            <w:tcW w:w="1037" w:type="dxa"/>
            <w:noWrap/>
            <w:vAlign w:val="bottom"/>
            <w:hideMark/>
          </w:tcPr>
          <w:p w14:paraId="65D9CB8F" w14:textId="77777777" w:rsidR="00056B9F" w:rsidRPr="00F23E32" w:rsidRDefault="00056B9F" w:rsidP="00C3236C">
            <w:pPr>
              <w:rPr>
                <w:bCs/>
                <w:lang w:eastAsia="zh-CN"/>
              </w:rPr>
            </w:pPr>
            <w:r w:rsidRPr="00F23E32">
              <w:rPr>
                <w:lang w:eastAsia="zh-CN"/>
              </w:rPr>
              <w:t>7336.5</w:t>
            </w:r>
          </w:p>
        </w:tc>
        <w:tc>
          <w:tcPr>
            <w:tcW w:w="973" w:type="dxa"/>
            <w:noWrap/>
            <w:vAlign w:val="bottom"/>
            <w:hideMark/>
          </w:tcPr>
          <w:p w14:paraId="6F63101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66CB50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3694E11" w14:textId="77777777" w:rsidR="00056B9F" w:rsidRPr="00F23E32" w:rsidRDefault="00056B9F" w:rsidP="00C3236C">
            <w:pPr>
              <w:rPr>
                <w:bCs/>
                <w:lang w:eastAsia="zh-CN"/>
              </w:rPr>
            </w:pPr>
            <w:r w:rsidRPr="00F23E32">
              <w:rPr>
                <w:lang w:eastAsia="zh-CN"/>
              </w:rPr>
              <w:t>0.07448</w:t>
            </w:r>
          </w:p>
        </w:tc>
      </w:tr>
      <w:tr w:rsidR="00056B9F" w:rsidRPr="00F23E32" w14:paraId="5AD3F307" w14:textId="77777777" w:rsidTr="00F23E32">
        <w:trPr>
          <w:trHeight w:val="287"/>
        </w:trPr>
        <w:tc>
          <w:tcPr>
            <w:tcW w:w="1337" w:type="dxa"/>
            <w:noWrap/>
            <w:vAlign w:val="bottom"/>
            <w:hideMark/>
          </w:tcPr>
          <w:p w14:paraId="289D4527" w14:textId="77777777" w:rsidR="00056B9F" w:rsidRPr="00F23E32" w:rsidRDefault="00056B9F" w:rsidP="00C3236C">
            <w:pPr>
              <w:rPr>
                <w:lang w:eastAsia="zh-CN"/>
              </w:rPr>
            </w:pPr>
          </w:p>
        </w:tc>
        <w:tc>
          <w:tcPr>
            <w:tcW w:w="1007" w:type="dxa"/>
            <w:noWrap/>
            <w:vAlign w:val="bottom"/>
            <w:hideMark/>
          </w:tcPr>
          <w:p w14:paraId="34729ED1"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C4393DD"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78C5A4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E6F48B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E44FA1B" w14:textId="77777777" w:rsidR="00056B9F" w:rsidRPr="00F23E32" w:rsidRDefault="00056B9F" w:rsidP="00C3236C">
            <w:pPr>
              <w:rPr>
                <w:bCs/>
                <w:lang w:eastAsia="zh-CN"/>
              </w:rPr>
            </w:pPr>
            <w:r w:rsidRPr="00F23E32">
              <w:rPr>
                <w:lang w:eastAsia="zh-CN"/>
              </w:rPr>
              <w:t>15.8</w:t>
            </w:r>
          </w:p>
        </w:tc>
        <w:tc>
          <w:tcPr>
            <w:tcW w:w="1037" w:type="dxa"/>
            <w:noWrap/>
            <w:vAlign w:val="bottom"/>
            <w:hideMark/>
          </w:tcPr>
          <w:p w14:paraId="273BBA0C" w14:textId="77777777" w:rsidR="00056B9F" w:rsidRPr="00F23E32" w:rsidRDefault="00056B9F" w:rsidP="00C3236C">
            <w:pPr>
              <w:rPr>
                <w:bCs/>
                <w:lang w:eastAsia="zh-CN"/>
              </w:rPr>
            </w:pPr>
            <w:r w:rsidRPr="00F23E32">
              <w:rPr>
                <w:lang w:eastAsia="zh-CN"/>
              </w:rPr>
              <w:t>5329</w:t>
            </w:r>
          </w:p>
        </w:tc>
        <w:tc>
          <w:tcPr>
            <w:tcW w:w="973" w:type="dxa"/>
            <w:noWrap/>
            <w:vAlign w:val="bottom"/>
            <w:hideMark/>
          </w:tcPr>
          <w:p w14:paraId="395D28D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5F488B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12D8855" w14:textId="77777777" w:rsidR="00056B9F" w:rsidRPr="00F23E32" w:rsidRDefault="00056B9F" w:rsidP="00C3236C">
            <w:pPr>
              <w:rPr>
                <w:bCs/>
                <w:lang w:eastAsia="zh-CN"/>
              </w:rPr>
            </w:pPr>
            <w:r w:rsidRPr="00F23E32">
              <w:rPr>
                <w:lang w:eastAsia="zh-CN"/>
              </w:rPr>
              <w:t>0.07448</w:t>
            </w:r>
          </w:p>
        </w:tc>
      </w:tr>
      <w:tr w:rsidR="00056B9F" w:rsidRPr="00F23E32" w14:paraId="01D2C444" w14:textId="77777777" w:rsidTr="00F23E32">
        <w:trPr>
          <w:trHeight w:val="287"/>
        </w:trPr>
        <w:tc>
          <w:tcPr>
            <w:tcW w:w="1337" w:type="dxa"/>
            <w:noWrap/>
            <w:vAlign w:val="bottom"/>
            <w:hideMark/>
          </w:tcPr>
          <w:p w14:paraId="101F3EB2" w14:textId="77777777" w:rsidR="00056B9F" w:rsidRPr="00F23E32" w:rsidRDefault="00056B9F" w:rsidP="00C3236C">
            <w:pPr>
              <w:rPr>
                <w:lang w:eastAsia="zh-CN"/>
              </w:rPr>
            </w:pPr>
          </w:p>
        </w:tc>
        <w:tc>
          <w:tcPr>
            <w:tcW w:w="1007" w:type="dxa"/>
            <w:noWrap/>
            <w:vAlign w:val="bottom"/>
            <w:hideMark/>
          </w:tcPr>
          <w:p w14:paraId="19B4DC67"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4A781590"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BE00D5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D6D1FF1"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E6F5045" w14:textId="77777777" w:rsidR="00056B9F" w:rsidRPr="00F23E32" w:rsidRDefault="00056B9F" w:rsidP="00C3236C">
            <w:pPr>
              <w:rPr>
                <w:bCs/>
                <w:lang w:eastAsia="zh-CN"/>
              </w:rPr>
            </w:pPr>
            <w:r w:rsidRPr="00F23E32">
              <w:rPr>
                <w:lang w:eastAsia="zh-CN"/>
              </w:rPr>
              <w:t>57.8</w:t>
            </w:r>
          </w:p>
        </w:tc>
        <w:tc>
          <w:tcPr>
            <w:tcW w:w="1037" w:type="dxa"/>
            <w:noWrap/>
            <w:vAlign w:val="bottom"/>
            <w:hideMark/>
          </w:tcPr>
          <w:p w14:paraId="4F673A3C" w14:textId="77777777" w:rsidR="00056B9F" w:rsidRPr="00F23E32" w:rsidRDefault="00056B9F" w:rsidP="00C3236C">
            <w:pPr>
              <w:rPr>
                <w:bCs/>
                <w:lang w:eastAsia="zh-CN"/>
              </w:rPr>
            </w:pPr>
            <w:r w:rsidRPr="00F23E32">
              <w:rPr>
                <w:lang w:eastAsia="zh-CN"/>
              </w:rPr>
              <w:t>10001</w:t>
            </w:r>
          </w:p>
        </w:tc>
        <w:tc>
          <w:tcPr>
            <w:tcW w:w="973" w:type="dxa"/>
            <w:noWrap/>
            <w:vAlign w:val="bottom"/>
            <w:hideMark/>
          </w:tcPr>
          <w:p w14:paraId="4632017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76EFAC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796DE16" w14:textId="77777777" w:rsidR="00056B9F" w:rsidRPr="00F23E32" w:rsidRDefault="00056B9F" w:rsidP="00C3236C">
            <w:pPr>
              <w:rPr>
                <w:bCs/>
                <w:lang w:eastAsia="zh-CN"/>
              </w:rPr>
            </w:pPr>
            <w:r w:rsidRPr="00F23E32">
              <w:rPr>
                <w:lang w:eastAsia="zh-CN"/>
              </w:rPr>
              <w:t>0.07448</w:t>
            </w:r>
          </w:p>
        </w:tc>
      </w:tr>
      <w:tr w:rsidR="00056B9F" w:rsidRPr="00F23E32" w14:paraId="676D0706" w14:textId="77777777" w:rsidTr="00F23E32">
        <w:trPr>
          <w:trHeight w:val="287"/>
        </w:trPr>
        <w:tc>
          <w:tcPr>
            <w:tcW w:w="1337" w:type="dxa"/>
            <w:noWrap/>
            <w:vAlign w:val="bottom"/>
            <w:hideMark/>
          </w:tcPr>
          <w:p w14:paraId="0DC0291E" w14:textId="77777777" w:rsidR="00056B9F" w:rsidRPr="00F23E32" w:rsidRDefault="00056B9F" w:rsidP="00C3236C">
            <w:pPr>
              <w:rPr>
                <w:lang w:eastAsia="zh-CN"/>
              </w:rPr>
            </w:pPr>
          </w:p>
        </w:tc>
        <w:tc>
          <w:tcPr>
            <w:tcW w:w="1007" w:type="dxa"/>
            <w:noWrap/>
            <w:vAlign w:val="bottom"/>
            <w:hideMark/>
          </w:tcPr>
          <w:p w14:paraId="1FF61129"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3DFD114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08CEA9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911AC1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6035EB3" w14:textId="77777777" w:rsidR="00056B9F" w:rsidRPr="00F23E32" w:rsidRDefault="00056B9F" w:rsidP="00C3236C">
            <w:pPr>
              <w:rPr>
                <w:bCs/>
                <w:lang w:eastAsia="zh-CN"/>
              </w:rPr>
            </w:pPr>
            <w:r w:rsidRPr="00F23E32">
              <w:rPr>
                <w:lang w:eastAsia="zh-CN"/>
              </w:rPr>
              <w:t>41.3</w:t>
            </w:r>
          </w:p>
        </w:tc>
        <w:tc>
          <w:tcPr>
            <w:tcW w:w="1037" w:type="dxa"/>
            <w:noWrap/>
            <w:vAlign w:val="bottom"/>
            <w:hideMark/>
          </w:tcPr>
          <w:p w14:paraId="6A54ADED" w14:textId="77777777" w:rsidR="00056B9F" w:rsidRPr="00F23E32" w:rsidRDefault="00056B9F" w:rsidP="00C3236C">
            <w:pPr>
              <w:rPr>
                <w:bCs/>
                <w:lang w:eastAsia="zh-CN"/>
              </w:rPr>
            </w:pPr>
            <w:r w:rsidRPr="00F23E32">
              <w:rPr>
                <w:lang w:eastAsia="zh-CN"/>
              </w:rPr>
              <w:t>7993.5</w:t>
            </w:r>
          </w:p>
        </w:tc>
        <w:tc>
          <w:tcPr>
            <w:tcW w:w="973" w:type="dxa"/>
            <w:noWrap/>
            <w:vAlign w:val="bottom"/>
            <w:hideMark/>
          </w:tcPr>
          <w:p w14:paraId="4DA1401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E24171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99655FA" w14:textId="77777777" w:rsidR="00056B9F" w:rsidRPr="00F23E32" w:rsidRDefault="00056B9F" w:rsidP="00C3236C">
            <w:pPr>
              <w:rPr>
                <w:bCs/>
                <w:lang w:eastAsia="zh-CN"/>
              </w:rPr>
            </w:pPr>
            <w:r w:rsidRPr="00F23E32">
              <w:rPr>
                <w:lang w:eastAsia="zh-CN"/>
              </w:rPr>
              <w:t>0.07448</w:t>
            </w:r>
          </w:p>
        </w:tc>
      </w:tr>
      <w:tr w:rsidR="00056B9F" w:rsidRPr="00F23E32" w14:paraId="2EE1FE41" w14:textId="77777777" w:rsidTr="00F23E32">
        <w:trPr>
          <w:trHeight w:val="287"/>
        </w:trPr>
        <w:tc>
          <w:tcPr>
            <w:tcW w:w="1337" w:type="dxa"/>
            <w:noWrap/>
            <w:vAlign w:val="bottom"/>
            <w:hideMark/>
          </w:tcPr>
          <w:p w14:paraId="5CB35BA7" w14:textId="77777777" w:rsidR="00056B9F" w:rsidRPr="00F23E32" w:rsidRDefault="00056B9F" w:rsidP="00C3236C">
            <w:pPr>
              <w:rPr>
                <w:lang w:eastAsia="zh-CN"/>
              </w:rPr>
            </w:pPr>
          </w:p>
        </w:tc>
        <w:tc>
          <w:tcPr>
            <w:tcW w:w="1007" w:type="dxa"/>
            <w:noWrap/>
            <w:vAlign w:val="bottom"/>
            <w:hideMark/>
          </w:tcPr>
          <w:p w14:paraId="67CFF3C7"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FC7F887" w14:textId="77777777" w:rsidR="00056B9F" w:rsidRPr="00F23E32" w:rsidRDefault="00056B9F" w:rsidP="00C3236C">
            <w:pPr>
              <w:rPr>
                <w:lang w:eastAsia="zh-CN"/>
              </w:rPr>
            </w:pPr>
            <w:r w:rsidRPr="00F23E32">
              <w:rPr>
                <w:lang w:eastAsia="zh-CN"/>
              </w:rPr>
              <w:t>3</w:t>
            </w:r>
          </w:p>
        </w:tc>
        <w:tc>
          <w:tcPr>
            <w:tcW w:w="792" w:type="dxa"/>
            <w:noWrap/>
            <w:vAlign w:val="bottom"/>
            <w:hideMark/>
          </w:tcPr>
          <w:p w14:paraId="259627B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C7E54B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58419DD" w14:textId="77777777" w:rsidR="00056B9F" w:rsidRPr="00F23E32" w:rsidRDefault="00056B9F" w:rsidP="00C3236C">
            <w:pPr>
              <w:rPr>
                <w:bCs/>
                <w:lang w:eastAsia="zh-CN"/>
              </w:rPr>
            </w:pPr>
            <w:r w:rsidRPr="00F23E32">
              <w:rPr>
                <w:lang w:eastAsia="zh-CN"/>
              </w:rPr>
              <w:t>27.2</w:t>
            </w:r>
          </w:p>
        </w:tc>
        <w:tc>
          <w:tcPr>
            <w:tcW w:w="1037" w:type="dxa"/>
            <w:noWrap/>
            <w:vAlign w:val="bottom"/>
            <w:hideMark/>
          </w:tcPr>
          <w:p w14:paraId="17E10E07" w14:textId="77777777" w:rsidR="00056B9F" w:rsidRPr="00F23E32" w:rsidRDefault="00056B9F" w:rsidP="00C3236C">
            <w:pPr>
              <w:rPr>
                <w:bCs/>
                <w:lang w:eastAsia="zh-CN"/>
              </w:rPr>
            </w:pPr>
            <w:r w:rsidRPr="00F23E32">
              <w:rPr>
                <w:lang w:eastAsia="zh-CN"/>
              </w:rPr>
              <w:t>6935</w:t>
            </w:r>
          </w:p>
        </w:tc>
        <w:tc>
          <w:tcPr>
            <w:tcW w:w="973" w:type="dxa"/>
            <w:noWrap/>
            <w:vAlign w:val="bottom"/>
            <w:hideMark/>
          </w:tcPr>
          <w:p w14:paraId="2FE3D4B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26571B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8C73FA9" w14:textId="77777777" w:rsidR="00056B9F" w:rsidRPr="00F23E32" w:rsidRDefault="00056B9F" w:rsidP="00C3236C">
            <w:pPr>
              <w:rPr>
                <w:bCs/>
                <w:lang w:eastAsia="zh-CN"/>
              </w:rPr>
            </w:pPr>
            <w:r w:rsidRPr="00F23E32">
              <w:rPr>
                <w:lang w:eastAsia="zh-CN"/>
              </w:rPr>
              <w:t>0.07448</w:t>
            </w:r>
          </w:p>
        </w:tc>
      </w:tr>
      <w:tr w:rsidR="00056B9F" w:rsidRPr="00F23E32" w14:paraId="096C6430" w14:textId="77777777" w:rsidTr="00F23E32">
        <w:trPr>
          <w:trHeight w:val="287"/>
        </w:trPr>
        <w:tc>
          <w:tcPr>
            <w:tcW w:w="1337" w:type="dxa"/>
            <w:noWrap/>
            <w:vAlign w:val="bottom"/>
            <w:hideMark/>
          </w:tcPr>
          <w:p w14:paraId="2EE3BE82" w14:textId="77777777" w:rsidR="00056B9F" w:rsidRPr="00F23E32" w:rsidRDefault="00056B9F" w:rsidP="00C3236C">
            <w:pPr>
              <w:rPr>
                <w:lang w:eastAsia="zh-CN"/>
              </w:rPr>
            </w:pPr>
          </w:p>
        </w:tc>
        <w:tc>
          <w:tcPr>
            <w:tcW w:w="1007" w:type="dxa"/>
            <w:noWrap/>
            <w:vAlign w:val="bottom"/>
            <w:hideMark/>
          </w:tcPr>
          <w:p w14:paraId="72105239"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772F3C1B"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A21CB1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D7A531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8D218E8" w14:textId="77777777" w:rsidR="00056B9F" w:rsidRPr="00F23E32" w:rsidRDefault="00056B9F" w:rsidP="00C3236C">
            <w:pPr>
              <w:rPr>
                <w:bCs/>
                <w:lang w:eastAsia="zh-CN"/>
              </w:rPr>
            </w:pPr>
            <w:r w:rsidRPr="00F23E32">
              <w:rPr>
                <w:lang w:eastAsia="zh-CN"/>
              </w:rPr>
              <w:t>22.1</w:t>
            </w:r>
          </w:p>
        </w:tc>
        <w:tc>
          <w:tcPr>
            <w:tcW w:w="1037" w:type="dxa"/>
            <w:noWrap/>
            <w:vAlign w:val="bottom"/>
            <w:hideMark/>
          </w:tcPr>
          <w:p w14:paraId="3F1252AD" w14:textId="77777777" w:rsidR="00056B9F" w:rsidRPr="00F23E32" w:rsidRDefault="00056B9F" w:rsidP="00C3236C">
            <w:pPr>
              <w:rPr>
                <w:bCs/>
                <w:lang w:eastAsia="zh-CN"/>
              </w:rPr>
            </w:pPr>
            <w:r w:rsidRPr="00F23E32">
              <w:rPr>
                <w:lang w:eastAsia="zh-CN"/>
              </w:rPr>
              <w:t>5037</w:t>
            </w:r>
          </w:p>
        </w:tc>
        <w:tc>
          <w:tcPr>
            <w:tcW w:w="973" w:type="dxa"/>
            <w:noWrap/>
            <w:vAlign w:val="bottom"/>
            <w:hideMark/>
          </w:tcPr>
          <w:p w14:paraId="3CFA7AE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049073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CA7B8E1" w14:textId="77777777" w:rsidR="00056B9F" w:rsidRPr="00F23E32" w:rsidRDefault="00056B9F" w:rsidP="00C3236C">
            <w:pPr>
              <w:rPr>
                <w:bCs/>
                <w:lang w:eastAsia="zh-CN"/>
              </w:rPr>
            </w:pPr>
            <w:r w:rsidRPr="00F23E32">
              <w:rPr>
                <w:lang w:eastAsia="zh-CN"/>
              </w:rPr>
              <w:t>0.07448</w:t>
            </w:r>
          </w:p>
        </w:tc>
      </w:tr>
      <w:tr w:rsidR="00056B9F" w:rsidRPr="00F23E32" w14:paraId="630FC278" w14:textId="77777777" w:rsidTr="00F23E32">
        <w:trPr>
          <w:trHeight w:val="287"/>
        </w:trPr>
        <w:tc>
          <w:tcPr>
            <w:tcW w:w="1337" w:type="dxa"/>
            <w:noWrap/>
            <w:vAlign w:val="bottom"/>
            <w:hideMark/>
          </w:tcPr>
          <w:p w14:paraId="1E4C2DC0" w14:textId="77777777" w:rsidR="00056B9F" w:rsidRPr="00F23E32" w:rsidRDefault="00056B9F" w:rsidP="00C3236C">
            <w:pPr>
              <w:rPr>
                <w:lang w:eastAsia="zh-CN"/>
              </w:rPr>
            </w:pPr>
          </w:p>
        </w:tc>
        <w:tc>
          <w:tcPr>
            <w:tcW w:w="1007" w:type="dxa"/>
            <w:noWrap/>
            <w:vAlign w:val="bottom"/>
            <w:hideMark/>
          </w:tcPr>
          <w:p w14:paraId="6B83EDF2"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3F4C5CE4"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F9479F5"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E1791C2"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93F8CBA" w14:textId="77777777" w:rsidR="00056B9F" w:rsidRPr="00F23E32" w:rsidRDefault="00056B9F" w:rsidP="00C3236C">
            <w:pPr>
              <w:rPr>
                <w:bCs/>
                <w:lang w:eastAsia="zh-CN"/>
              </w:rPr>
            </w:pPr>
            <w:r w:rsidRPr="00F23E32">
              <w:rPr>
                <w:lang w:eastAsia="zh-CN"/>
              </w:rPr>
              <w:t>52.8</w:t>
            </w:r>
          </w:p>
        </w:tc>
        <w:tc>
          <w:tcPr>
            <w:tcW w:w="1037" w:type="dxa"/>
            <w:noWrap/>
            <w:vAlign w:val="bottom"/>
            <w:hideMark/>
          </w:tcPr>
          <w:p w14:paraId="76069FD2" w14:textId="77777777" w:rsidR="00056B9F" w:rsidRPr="00F23E32" w:rsidRDefault="00056B9F" w:rsidP="00C3236C">
            <w:pPr>
              <w:rPr>
                <w:bCs/>
                <w:lang w:eastAsia="zh-CN"/>
              </w:rPr>
            </w:pPr>
            <w:r w:rsidRPr="00F23E32">
              <w:rPr>
                <w:lang w:eastAsia="zh-CN"/>
              </w:rPr>
              <w:t>9599.5</w:t>
            </w:r>
          </w:p>
        </w:tc>
        <w:tc>
          <w:tcPr>
            <w:tcW w:w="973" w:type="dxa"/>
            <w:noWrap/>
            <w:vAlign w:val="bottom"/>
            <w:hideMark/>
          </w:tcPr>
          <w:p w14:paraId="772E3CD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3E0E03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5059AC8" w14:textId="77777777" w:rsidR="00056B9F" w:rsidRPr="00F23E32" w:rsidRDefault="00056B9F" w:rsidP="00C3236C">
            <w:pPr>
              <w:rPr>
                <w:bCs/>
                <w:lang w:eastAsia="zh-CN"/>
              </w:rPr>
            </w:pPr>
            <w:r w:rsidRPr="00F23E32">
              <w:rPr>
                <w:lang w:eastAsia="zh-CN"/>
              </w:rPr>
              <w:t>0.07448</w:t>
            </w:r>
          </w:p>
        </w:tc>
      </w:tr>
      <w:tr w:rsidR="00056B9F" w:rsidRPr="00F23E32" w14:paraId="23057EF1" w14:textId="77777777" w:rsidTr="00F23E32">
        <w:trPr>
          <w:trHeight w:val="287"/>
        </w:trPr>
        <w:tc>
          <w:tcPr>
            <w:tcW w:w="1337" w:type="dxa"/>
            <w:noWrap/>
            <w:vAlign w:val="bottom"/>
            <w:hideMark/>
          </w:tcPr>
          <w:p w14:paraId="6EA4714C" w14:textId="77777777" w:rsidR="00056B9F" w:rsidRPr="00F23E32" w:rsidRDefault="00056B9F" w:rsidP="00C3236C">
            <w:pPr>
              <w:rPr>
                <w:lang w:eastAsia="zh-CN"/>
              </w:rPr>
            </w:pPr>
          </w:p>
        </w:tc>
        <w:tc>
          <w:tcPr>
            <w:tcW w:w="1007" w:type="dxa"/>
            <w:noWrap/>
            <w:vAlign w:val="bottom"/>
            <w:hideMark/>
          </w:tcPr>
          <w:p w14:paraId="359B6C8B"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69FD4C2"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CB1DC2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E57E7E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D67C4E1" w14:textId="77777777" w:rsidR="00056B9F" w:rsidRPr="00F23E32" w:rsidRDefault="00056B9F" w:rsidP="00C3236C">
            <w:pPr>
              <w:rPr>
                <w:bCs/>
                <w:lang w:eastAsia="zh-CN"/>
              </w:rPr>
            </w:pPr>
            <w:r w:rsidRPr="00F23E32">
              <w:rPr>
                <w:lang w:eastAsia="zh-CN"/>
              </w:rPr>
              <w:t>47.7</w:t>
            </w:r>
          </w:p>
        </w:tc>
        <w:tc>
          <w:tcPr>
            <w:tcW w:w="1037" w:type="dxa"/>
            <w:noWrap/>
            <w:vAlign w:val="bottom"/>
            <w:hideMark/>
          </w:tcPr>
          <w:p w14:paraId="10F8EEA4" w14:textId="77777777" w:rsidR="00056B9F" w:rsidRPr="00F23E32" w:rsidRDefault="00056B9F" w:rsidP="00C3236C">
            <w:pPr>
              <w:rPr>
                <w:bCs/>
                <w:lang w:eastAsia="zh-CN"/>
              </w:rPr>
            </w:pPr>
            <w:r w:rsidRPr="00F23E32">
              <w:rPr>
                <w:lang w:eastAsia="zh-CN"/>
              </w:rPr>
              <w:t>7701.5</w:t>
            </w:r>
          </w:p>
        </w:tc>
        <w:tc>
          <w:tcPr>
            <w:tcW w:w="973" w:type="dxa"/>
            <w:noWrap/>
            <w:vAlign w:val="bottom"/>
            <w:hideMark/>
          </w:tcPr>
          <w:p w14:paraId="38E7C9A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2F7E0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C02D07F" w14:textId="77777777" w:rsidR="00056B9F" w:rsidRPr="00F23E32" w:rsidRDefault="00056B9F" w:rsidP="00C3236C">
            <w:pPr>
              <w:rPr>
                <w:bCs/>
                <w:lang w:eastAsia="zh-CN"/>
              </w:rPr>
            </w:pPr>
            <w:r w:rsidRPr="00F23E32">
              <w:rPr>
                <w:lang w:eastAsia="zh-CN"/>
              </w:rPr>
              <w:t>0.07448</w:t>
            </w:r>
          </w:p>
        </w:tc>
      </w:tr>
      <w:tr w:rsidR="00056B9F" w:rsidRPr="00F23E32" w14:paraId="3D296E5F" w14:textId="77777777" w:rsidTr="00F23E32">
        <w:trPr>
          <w:trHeight w:val="287"/>
        </w:trPr>
        <w:tc>
          <w:tcPr>
            <w:tcW w:w="1337" w:type="dxa"/>
            <w:noWrap/>
            <w:vAlign w:val="bottom"/>
            <w:hideMark/>
          </w:tcPr>
          <w:p w14:paraId="24E39F1F" w14:textId="77777777" w:rsidR="00056B9F" w:rsidRPr="00F23E32" w:rsidRDefault="00056B9F" w:rsidP="00C3236C">
            <w:pPr>
              <w:rPr>
                <w:lang w:eastAsia="zh-CN"/>
              </w:rPr>
            </w:pPr>
          </w:p>
        </w:tc>
        <w:tc>
          <w:tcPr>
            <w:tcW w:w="1007" w:type="dxa"/>
            <w:noWrap/>
            <w:vAlign w:val="bottom"/>
            <w:hideMark/>
          </w:tcPr>
          <w:p w14:paraId="4B5C2B3F"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9F3F89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0F937CA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821484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FDE2462" w14:textId="77777777" w:rsidR="00056B9F" w:rsidRPr="00F23E32" w:rsidRDefault="00056B9F" w:rsidP="00C3236C">
            <w:pPr>
              <w:rPr>
                <w:bCs/>
                <w:lang w:eastAsia="zh-CN"/>
              </w:rPr>
            </w:pPr>
            <w:r w:rsidRPr="00F23E32">
              <w:rPr>
                <w:lang w:eastAsia="zh-CN"/>
              </w:rPr>
              <w:t>23.4</w:t>
            </w:r>
          </w:p>
        </w:tc>
        <w:tc>
          <w:tcPr>
            <w:tcW w:w="1037" w:type="dxa"/>
            <w:noWrap/>
            <w:vAlign w:val="bottom"/>
            <w:hideMark/>
          </w:tcPr>
          <w:p w14:paraId="2826889D" w14:textId="77777777" w:rsidR="00056B9F" w:rsidRPr="00F23E32" w:rsidRDefault="00056B9F" w:rsidP="00C3236C">
            <w:pPr>
              <w:rPr>
                <w:bCs/>
                <w:lang w:eastAsia="zh-CN"/>
              </w:rPr>
            </w:pPr>
            <w:r w:rsidRPr="00F23E32">
              <w:rPr>
                <w:lang w:eastAsia="zh-CN"/>
              </w:rPr>
              <w:t>5621</w:t>
            </w:r>
          </w:p>
        </w:tc>
        <w:tc>
          <w:tcPr>
            <w:tcW w:w="973" w:type="dxa"/>
            <w:noWrap/>
            <w:vAlign w:val="bottom"/>
            <w:hideMark/>
          </w:tcPr>
          <w:p w14:paraId="6953ADA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A3A99F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5327E70" w14:textId="77777777" w:rsidR="00056B9F" w:rsidRPr="00F23E32" w:rsidRDefault="00056B9F" w:rsidP="00C3236C">
            <w:pPr>
              <w:rPr>
                <w:bCs/>
                <w:lang w:eastAsia="zh-CN"/>
              </w:rPr>
            </w:pPr>
            <w:r w:rsidRPr="00F23E32">
              <w:rPr>
                <w:lang w:eastAsia="zh-CN"/>
              </w:rPr>
              <w:t>0.07448</w:t>
            </w:r>
          </w:p>
        </w:tc>
      </w:tr>
      <w:tr w:rsidR="00056B9F" w:rsidRPr="00F23E32" w14:paraId="0AFA8458" w14:textId="77777777" w:rsidTr="00F23E32">
        <w:trPr>
          <w:trHeight w:val="287"/>
        </w:trPr>
        <w:tc>
          <w:tcPr>
            <w:tcW w:w="1337" w:type="dxa"/>
            <w:noWrap/>
            <w:vAlign w:val="bottom"/>
            <w:hideMark/>
          </w:tcPr>
          <w:p w14:paraId="797C0AA0" w14:textId="77777777" w:rsidR="00056B9F" w:rsidRPr="00F23E32" w:rsidRDefault="00056B9F" w:rsidP="00C3236C">
            <w:pPr>
              <w:rPr>
                <w:lang w:eastAsia="zh-CN"/>
              </w:rPr>
            </w:pPr>
          </w:p>
        </w:tc>
        <w:tc>
          <w:tcPr>
            <w:tcW w:w="1007" w:type="dxa"/>
            <w:noWrap/>
            <w:vAlign w:val="bottom"/>
            <w:hideMark/>
          </w:tcPr>
          <w:p w14:paraId="26B08D58"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5E2B2E2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995749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5A5AA9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F8DC9AE" w14:textId="77777777" w:rsidR="00056B9F" w:rsidRPr="00F23E32" w:rsidRDefault="00056B9F" w:rsidP="00C3236C">
            <w:pPr>
              <w:rPr>
                <w:bCs/>
                <w:lang w:eastAsia="zh-CN"/>
              </w:rPr>
            </w:pPr>
            <w:r w:rsidRPr="00F23E32">
              <w:rPr>
                <w:lang w:eastAsia="zh-CN"/>
              </w:rPr>
              <w:t>10.6</w:t>
            </w:r>
          </w:p>
        </w:tc>
        <w:tc>
          <w:tcPr>
            <w:tcW w:w="1037" w:type="dxa"/>
            <w:noWrap/>
            <w:vAlign w:val="bottom"/>
            <w:hideMark/>
          </w:tcPr>
          <w:p w14:paraId="6D7EF0D9" w14:textId="77777777" w:rsidR="00056B9F" w:rsidRPr="00F23E32" w:rsidRDefault="00056B9F" w:rsidP="00C3236C">
            <w:pPr>
              <w:rPr>
                <w:bCs/>
                <w:lang w:eastAsia="zh-CN"/>
              </w:rPr>
            </w:pPr>
            <w:r w:rsidRPr="00F23E32">
              <w:rPr>
                <w:lang w:eastAsia="zh-CN"/>
              </w:rPr>
              <w:t>4161</w:t>
            </w:r>
          </w:p>
        </w:tc>
        <w:tc>
          <w:tcPr>
            <w:tcW w:w="973" w:type="dxa"/>
            <w:noWrap/>
            <w:vAlign w:val="bottom"/>
            <w:hideMark/>
          </w:tcPr>
          <w:p w14:paraId="39EAB07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B8093F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EB9DA5B" w14:textId="77777777" w:rsidR="00056B9F" w:rsidRPr="00F23E32" w:rsidRDefault="00056B9F" w:rsidP="00C3236C">
            <w:pPr>
              <w:rPr>
                <w:bCs/>
                <w:lang w:eastAsia="zh-CN"/>
              </w:rPr>
            </w:pPr>
            <w:r w:rsidRPr="00F23E32">
              <w:rPr>
                <w:lang w:eastAsia="zh-CN"/>
              </w:rPr>
              <w:t>0.07448</w:t>
            </w:r>
          </w:p>
        </w:tc>
      </w:tr>
      <w:tr w:rsidR="00056B9F" w:rsidRPr="00F23E32" w14:paraId="3A1A2020" w14:textId="77777777" w:rsidTr="00F23E32">
        <w:trPr>
          <w:trHeight w:val="287"/>
        </w:trPr>
        <w:tc>
          <w:tcPr>
            <w:tcW w:w="1337" w:type="dxa"/>
            <w:noWrap/>
            <w:vAlign w:val="bottom"/>
            <w:hideMark/>
          </w:tcPr>
          <w:p w14:paraId="47B3C8AF" w14:textId="77777777" w:rsidR="00056B9F" w:rsidRPr="00F23E32" w:rsidRDefault="00056B9F" w:rsidP="00C3236C">
            <w:pPr>
              <w:rPr>
                <w:lang w:eastAsia="zh-CN"/>
              </w:rPr>
            </w:pPr>
          </w:p>
        </w:tc>
        <w:tc>
          <w:tcPr>
            <w:tcW w:w="1007" w:type="dxa"/>
            <w:noWrap/>
            <w:vAlign w:val="bottom"/>
            <w:hideMark/>
          </w:tcPr>
          <w:p w14:paraId="5726BB90"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03F662ED" w14:textId="77777777" w:rsidR="00056B9F" w:rsidRPr="00F23E32" w:rsidRDefault="00056B9F" w:rsidP="00C3236C">
            <w:pPr>
              <w:rPr>
                <w:lang w:eastAsia="zh-CN"/>
              </w:rPr>
            </w:pPr>
            <w:r w:rsidRPr="00F23E32">
              <w:rPr>
                <w:lang w:eastAsia="zh-CN"/>
              </w:rPr>
              <w:t>2</w:t>
            </w:r>
          </w:p>
        </w:tc>
        <w:tc>
          <w:tcPr>
            <w:tcW w:w="792" w:type="dxa"/>
            <w:noWrap/>
            <w:vAlign w:val="bottom"/>
            <w:hideMark/>
          </w:tcPr>
          <w:p w14:paraId="1E3DC8E2"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350551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DCA4F9" w14:textId="77777777" w:rsidR="00056B9F" w:rsidRPr="00F23E32" w:rsidRDefault="00056B9F" w:rsidP="00C3236C">
            <w:pPr>
              <w:rPr>
                <w:bCs/>
                <w:lang w:eastAsia="zh-CN"/>
              </w:rPr>
            </w:pPr>
            <w:r w:rsidRPr="00F23E32">
              <w:rPr>
                <w:lang w:eastAsia="zh-CN"/>
              </w:rPr>
              <w:t>49</w:t>
            </w:r>
          </w:p>
        </w:tc>
        <w:tc>
          <w:tcPr>
            <w:tcW w:w="1037" w:type="dxa"/>
            <w:noWrap/>
            <w:vAlign w:val="bottom"/>
            <w:hideMark/>
          </w:tcPr>
          <w:p w14:paraId="5AB1D3F3" w14:textId="77777777" w:rsidR="00056B9F" w:rsidRPr="00F23E32" w:rsidRDefault="00056B9F" w:rsidP="00C3236C">
            <w:pPr>
              <w:rPr>
                <w:bCs/>
                <w:lang w:eastAsia="zh-CN"/>
              </w:rPr>
            </w:pPr>
            <w:r w:rsidRPr="00F23E32">
              <w:rPr>
                <w:lang w:eastAsia="zh-CN"/>
              </w:rPr>
              <w:t>8285.5</w:t>
            </w:r>
          </w:p>
        </w:tc>
        <w:tc>
          <w:tcPr>
            <w:tcW w:w="973" w:type="dxa"/>
            <w:noWrap/>
            <w:vAlign w:val="bottom"/>
            <w:hideMark/>
          </w:tcPr>
          <w:p w14:paraId="731CF5E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9129CF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A1BDDD6" w14:textId="77777777" w:rsidR="00056B9F" w:rsidRPr="00F23E32" w:rsidRDefault="00056B9F" w:rsidP="00C3236C">
            <w:pPr>
              <w:rPr>
                <w:bCs/>
                <w:lang w:eastAsia="zh-CN"/>
              </w:rPr>
            </w:pPr>
            <w:r w:rsidRPr="00F23E32">
              <w:rPr>
                <w:lang w:eastAsia="zh-CN"/>
              </w:rPr>
              <w:t>0.07448</w:t>
            </w:r>
          </w:p>
        </w:tc>
      </w:tr>
      <w:tr w:rsidR="00056B9F" w:rsidRPr="00F23E32" w14:paraId="1C864438" w14:textId="77777777" w:rsidTr="00F23E32">
        <w:trPr>
          <w:trHeight w:val="287"/>
        </w:trPr>
        <w:tc>
          <w:tcPr>
            <w:tcW w:w="1337" w:type="dxa"/>
            <w:noWrap/>
            <w:vAlign w:val="bottom"/>
            <w:hideMark/>
          </w:tcPr>
          <w:p w14:paraId="174F4D1C" w14:textId="77777777" w:rsidR="00056B9F" w:rsidRPr="00F23E32" w:rsidRDefault="00056B9F" w:rsidP="00C3236C">
            <w:pPr>
              <w:rPr>
                <w:lang w:eastAsia="zh-CN"/>
              </w:rPr>
            </w:pPr>
          </w:p>
        </w:tc>
        <w:tc>
          <w:tcPr>
            <w:tcW w:w="1007" w:type="dxa"/>
            <w:noWrap/>
            <w:vAlign w:val="bottom"/>
            <w:hideMark/>
          </w:tcPr>
          <w:p w14:paraId="584DEAB6"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4032232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E7B839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374B57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F6350A1" w14:textId="77777777" w:rsidR="00056B9F" w:rsidRPr="00F23E32" w:rsidRDefault="00056B9F" w:rsidP="00C3236C">
            <w:pPr>
              <w:rPr>
                <w:bCs/>
                <w:lang w:eastAsia="zh-CN"/>
              </w:rPr>
            </w:pPr>
            <w:r w:rsidRPr="00F23E32">
              <w:rPr>
                <w:lang w:eastAsia="zh-CN"/>
              </w:rPr>
              <w:t>36.1</w:t>
            </w:r>
          </w:p>
        </w:tc>
        <w:tc>
          <w:tcPr>
            <w:tcW w:w="1037" w:type="dxa"/>
            <w:noWrap/>
            <w:vAlign w:val="bottom"/>
            <w:hideMark/>
          </w:tcPr>
          <w:p w14:paraId="5019109F" w14:textId="77777777" w:rsidR="00056B9F" w:rsidRPr="00F23E32" w:rsidRDefault="00056B9F" w:rsidP="00C3236C">
            <w:pPr>
              <w:rPr>
                <w:bCs/>
                <w:lang w:eastAsia="zh-CN"/>
              </w:rPr>
            </w:pPr>
            <w:r w:rsidRPr="00F23E32">
              <w:rPr>
                <w:lang w:eastAsia="zh-CN"/>
              </w:rPr>
              <w:t>6862</w:t>
            </w:r>
          </w:p>
        </w:tc>
        <w:tc>
          <w:tcPr>
            <w:tcW w:w="973" w:type="dxa"/>
            <w:noWrap/>
            <w:vAlign w:val="bottom"/>
            <w:hideMark/>
          </w:tcPr>
          <w:p w14:paraId="6C9F7F6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DE74B8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D48CA50" w14:textId="77777777" w:rsidR="00056B9F" w:rsidRPr="00F23E32" w:rsidRDefault="00056B9F" w:rsidP="00C3236C">
            <w:pPr>
              <w:rPr>
                <w:bCs/>
                <w:lang w:eastAsia="zh-CN"/>
              </w:rPr>
            </w:pPr>
            <w:r w:rsidRPr="00F23E32">
              <w:rPr>
                <w:lang w:eastAsia="zh-CN"/>
              </w:rPr>
              <w:t>0.07448</w:t>
            </w:r>
          </w:p>
        </w:tc>
      </w:tr>
      <w:tr w:rsidR="00056B9F" w:rsidRPr="00F23E32" w14:paraId="6E82D965" w14:textId="77777777" w:rsidTr="00F23E32">
        <w:trPr>
          <w:trHeight w:val="287"/>
        </w:trPr>
        <w:tc>
          <w:tcPr>
            <w:tcW w:w="1337" w:type="dxa"/>
            <w:noWrap/>
            <w:vAlign w:val="bottom"/>
            <w:hideMark/>
          </w:tcPr>
          <w:p w14:paraId="65F3D436" w14:textId="77777777" w:rsidR="00056B9F" w:rsidRPr="00F23E32" w:rsidRDefault="00056B9F" w:rsidP="00C3236C">
            <w:pPr>
              <w:rPr>
                <w:lang w:eastAsia="zh-CN"/>
              </w:rPr>
            </w:pPr>
          </w:p>
        </w:tc>
        <w:tc>
          <w:tcPr>
            <w:tcW w:w="1007" w:type="dxa"/>
            <w:noWrap/>
            <w:vAlign w:val="bottom"/>
            <w:hideMark/>
          </w:tcPr>
          <w:p w14:paraId="5620FA7A"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4A35F28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12A55D6A"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CFD6C7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13723F0" w14:textId="77777777" w:rsidR="00056B9F" w:rsidRPr="00F23E32" w:rsidRDefault="00056B9F" w:rsidP="00C3236C">
            <w:pPr>
              <w:rPr>
                <w:bCs/>
                <w:lang w:eastAsia="zh-CN"/>
              </w:rPr>
            </w:pPr>
            <w:r w:rsidRPr="00F23E32">
              <w:rPr>
                <w:lang w:eastAsia="zh-CN"/>
              </w:rPr>
              <w:t>16.9</w:t>
            </w:r>
          </w:p>
        </w:tc>
        <w:tc>
          <w:tcPr>
            <w:tcW w:w="1037" w:type="dxa"/>
            <w:noWrap/>
            <w:vAlign w:val="bottom"/>
            <w:hideMark/>
          </w:tcPr>
          <w:p w14:paraId="4B6AA134" w14:textId="77777777" w:rsidR="00056B9F" w:rsidRPr="00F23E32" w:rsidRDefault="00056B9F" w:rsidP="00C3236C">
            <w:pPr>
              <w:rPr>
                <w:bCs/>
                <w:lang w:eastAsia="zh-CN"/>
              </w:rPr>
            </w:pPr>
            <w:r w:rsidRPr="00F23E32">
              <w:rPr>
                <w:lang w:eastAsia="zh-CN"/>
              </w:rPr>
              <w:t>3285</w:t>
            </w:r>
          </w:p>
        </w:tc>
        <w:tc>
          <w:tcPr>
            <w:tcW w:w="973" w:type="dxa"/>
            <w:noWrap/>
            <w:vAlign w:val="bottom"/>
            <w:hideMark/>
          </w:tcPr>
          <w:p w14:paraId="54B71AC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F8A80A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F759FDE" w14:textId="77777777" w:rsidR="00056B9F" w:rsidRPr="00F23E32" w:rsidRDefault="00056B9F" w:rsidP="00C3236C">
            <w:pPr>
              <w:rPr>
                <w:bCs/>
                <w:lang w:eastAsia="zh-CN"/>
              </w:rPr>
            </w:pPr>
            <w:r w:rsidRPr="00F23E32">
              <w:rPr>
                <w:lang w:eastAsia="zh-CN"/>
              </w:rPr>
              <w:t>0.07448</w:t>
            </w:r>
          </w:p>
        </w:tc>
      </w:tr>
      <w:tr w:rsidR="00056B9F" w:rsidRPr="00F23E32" w14:paraId="207895FF" w14:textId="77777777" w:rsidTr="00F23E32">
        <w:trPr>
          <w:trHeight w:val="287"/>
        </w:trPr>
        <w:tc>
          <w:tcPr>
            <w:tcW w:w="1337" w:type="dxa"/>
            <w:noWrap/>
            <w:vAlign w:val="bottom"/>
            <w:hideMark/>
          </w:tcPr>
          <w:p w14:paraId="2CDAD80D" w14:textId="77777777" w:rsidR="00056B9F" w:rsidRPr="00F23E32" w:rsidRDefault="00056B9F" w:rsidP="00C3236C">
            <w:pPr>
              <w:rPr>
                <w:lang w:eastAsia="zh-CN"/>
              </w:rPr>
            </w:pPr>
          </w:p>
        </w:tc>
        <w:tc>
          <w:tcPr>
            <w:tcW w:w="1007" w:type="dxa"/>
            <w:noWrap/>
            <w:vAlign w:val="bottom"/>
            <w:hideMark/>
          </w:tcPr>
          <w:p w14:paraId="629F34FA"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10C034E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8B9A8A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588E83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0423B83" w14:textId="77777777" w:rsidR="00056B9F" w:rsidRPr="00F23E32" w:rsidRDefault="00056B9F" w:rsidP="00C3236C">
            <w:pPr>
              <w:rPr>
                <w:bCs/>
                <w:lang w:eastAsia="zh-CN"/>
              </w:rPr>
            </w:pPr>
            <w:r w:rsidRPr="00F23E32">
              <w:rPr>
                <w:lang w:eastAsia="zh-CN"/>
              </w:rPr>
              <w:t>5.1</w:t>
            </w:r>
          </w:p>
        </w:tc>
        <w:tc>
          <w:tcPr>
            <w:tcW w:w="1037" w:type="dxa"/>
            <w:noWrap/>
            <w:vAlign w:val="bottom"/>
            <w:hideMark/>
          </w:tcPr>
          <w:p w14:paraId="77F1D1C6" w14:textId="77777777" w:rsidR="00056B9F" w:rsidRPr="00F23E32" w:rsidRDefault="00056B9F" w:rsidP="00C3236C">
            <w:pPr>
              <w:rPr>
                <w:bCs/>
                <w:lang w:eastAsia="zh-CN"/>
              </w:rPr>
            </w:pPr>
            <w:r w:rsidRPr="00F23E32">
              <w:rPr>
                <w:lang w:eastAsia="zh-CN"/>
              </w:rPr>
              <w:t>2993</w:t>
            </w:r>
          </w:p>
        </w:tc>
        <w:tc>
          <w:tcPr>
            <w:tcW w:w="973" w:type="dxa"/>
            <w:noWrap/>
            <w:vAlign w:val="bottom"/>
            <w:hideMark/>
          </w:tcPr>
          <w:p w14:paraId="13099A2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26CBD4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0A68CE9" w14:textId="77777777" w:rsidR="00056B9F" w:rsidRPr="00F23E32" w:rsidRDefault="00056B9F" w:rsidP="00C3236C">
            <w:pPr>
              <w:rPr>
                <w:bCs/>
                <w:lang w:eastAsia="zh-CN"/>
              </w:rPr>
            </w:pPr>
            <w:r w:rsidRPr="00F23E32">
              <w:rPr>
                <w:lang w:eastAsia="zh-CN"/>
              </w:rPr>
              <w:t>0.07448</w:t>
            </w:r>
          </w:p>
        </w:tc>
      </w:tr>
      <w:tr w:rsidR="00056B9F" w:rsidRPr="00F23E32" w14:paraId="19F3DB4A" w14:textId="77777777" w:rsidTr="00F23E32">
        <w:trPr>
          <w:trHeight w:val="287"/>
        </w:trPr>
        <w:tc>
          <w:tcPr>
            <w:tcW w:w="1337" w:type="dxa"/>
            <w:noWrap/>
            <w:vAlign w:val="bottom"/>
            <w:hideMark/>
          </w:tcPr>
          <w:p w14:paraId="4D1F18D3" w14:textId="77777777" w:rsidR="00056B9F" w:rsidRPr="00F23E32" w:rsidRDefault="00056B9F" w:rsidP="00C3236C">
            <w:pPr>
              <w:rPr>
                <w:lang w:eastAsia="zh-CN"/>
              </w:rPr>
            </w:pPr>
          </w:p>
        </w:tc>
        <w:tc>
          <w:tcPr>
            <w:tcW w:w="1007" w:type="dxa"/>
            <w:noWrap/>
            <w:vAlign w:val="bottom"/>
            <w:hideMark/>
          </w:tcPr>
          <w:p w14:paraId="3D08318A"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7E6161A2"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8EB7045"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B3F00F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B153EAD" w14:textId="77777777" w:rsidR="00056B9F" w:rsidRPr="00F23E32" w:rsidRDefault="00056B9F" w:rsidP="00C3236C">
            <w:pPr>
              <w:rPr>
                <w:bCs/>
                <w:lang w:eastAsia="zh-CN"/>
              </w:rPr>
            </w:pPr>
            <w:r w:rsidRPr="00F23E32">
              <w:rPr>
                <w:lang w:eastAsia="zh-CN"/>
              </w:rPr>
              <w:t>42.5</w:t>
            </w:r>
          </w:p>
        </w:tc>
        <w:tc>
          <w:tcPr>
            <w:tcW w:w="1037" w:type="dxa"/>
            <w:noWrap/>
            <w:vAlign w:val="bottom"/>
            <w:hideMark/>
          </w:tcPr>
          <w:p w14:paraId="3912542E" w14:textId="77777777" w:rsidR="00056B9F" w:rsidRPr="00F23E32" w:rsidRDefault="00056B9F" w:rsidP="00C3236C">
            <w:pPr>
              <w:rPr>
                <w:bCs/>
                <w:lang w:eastAsia="zh-CN"/>
              </w:rPr>
            </w:pPr>
            <w:r w:rsidRPr="00F23E32">
              <w:rPr>
                <w:lang w:eastAsia="zh-CN"/>
              </w:rPr>
              <w:t>5949.5</w:t>
            </w:r>
          </w:p>
        </w:tc>
        <w:tc>
          <w:tcPr>
            <w:tcW w:w="973" w:type="dxa"/>
            <w:noWrap/>
            <w:vAlign w:val="bottom"/>
            <w:hideMark/>
          </w:tcPr>
          <w:p w14:paraId="0F3440A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2A2102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E518F50" w14:textId="77777777" w:rsidR="00056B9F" w:rsidRPr="00F23E32" w:rsidRDefault="00056B9F" w:rsidP="00C3236C">
            <w:pPr>
              <w:rPr>
                <w:bCs/>
                <w:lang w:eastAsia="zh-CN"/>
              </w:rPr>
            </w:pPr>
            <w:r w:rsidRPr="00F23E32">
              <w:rPr>
                <w:lang w:eastAsia="zh-CN"/>
              </w:rPr>
              <w:t>0.07448</w:t>
            </w:r>
          </w:p>
        </w:tc>
      </w:tr>
      <w:tr w:rsidR="00056B9F" w:rsidRPr="00F23E32" w14:paraId="64F64FF5" w14:textId="77777777" w:rsidTr="00F23E32">
        <w:trPr>
          <w:trHeight w:val="287"/>
        </w:trPr>
        <w:tc>
          <w:tcPr>
            <w:tcW w:w="1337" w:type="dxa"/>
            <w:noWrap/>
            <w:vAlign w:val="bottom"/>
            <w:hideMark/>
          </w:tcPr>
          <w:p w14:paraId="3B3056A9" w14:textId="77777777" w:rsidR="00056B9F" w:rsidRPr="00F23E32" w:rsidRDefault="00056B9F" w:rsidP="00C3236C">
            <w:pPr>
              <w:rPr>
                <w:lang w:eastAsia="zh-CN"/>
              </w:rPr>
            </w:pPr>
          </w:p>
        </w:tc>
        <w:tc>
          <w:tcPr>
            <w:tcW w:w="1007" w:type="dxa"/>
            <w:noWrap/>
            <w:vAlign w:val="bottom"/>
            <w:hideMark/>
          </w:tcPr>
          <w:p w14:paraId="487974C0"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7680BE0B"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407931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1A2FD8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4E4D68C" w14:textId="77777777" w:rsidR="00056B9F" w:rsidRPr="00F23E32" w:rsidRDefault="00056B9F" w:rsidP="00C3236C">
            <w:pPr>
              <w:rPr>
                <w:bCs/>
                <w:lang w:eastAsia="zh-CN"/>
              </w:rPr>
            </w:pPr>
            <w:r w:rsidRPr="00F23E32">
              <w:rPr>
                <w:lang w:eastAsia="zh-CN"/>
              </w:rPr>
              <w:t>30.6</w:t>
            </w:r>
          </w:p>
        </w:tc>
        <w:tc>
          <w:tcPr>
            <w:tcW w:w="1037" w:type="dxa"/>
            <w:noWrap/>
            <w:vAlign w:val="bottom"/>
            <w:hideMark/>
          </w:tcPr>
          <w:p w14:paraId="2A077CD2" w14:textId="77777777" w:rsidR="00056B9F" w:rsidRPr="00F23E32" w:rsidRDefault="00056B9F" w:rsidP="00C3236C">
            <w:pPr>
              <w:rPr>
                <w:bCs/>
                <w:lang w:eastAsia="zh-CN"/>
              </w:rPr>
            </w:pPr>
            <w:r w:rsidRPr="00F23E32">
              <w:rPr>
                <w:lang w:eastAsia="zh-CN"/>
              </w:rPr>
              <w:t>5694</w:t>
            </w:r>
          </w:p>
        </w:tc>
        <w:tc>
          <w:tcPr>
            <w:tcW w:w="973" w:type="dxa"/>
            <w:noWrap/>
            <w:vAlign w:val="bottom"/>
            <w:hideMark/>
          </w:tcPr>
          <w:p w14:paraId="7C4C547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7511A5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D6C75F7" w14:textId="77777777" w:rsidR="00056B9F" w:rsidRPr="00F23E32" w:rsidRDefault="00056B9F" w:rsidP="00C3236C">
            <w:pPr>
              <w:rPr>
                <w:bCs/>
                <w:lang w:eastAsia="zh-CN"/>
              </w:rPr>
            </w:pPr>
            <w:r w:rsidRPr="00F23E32">
              <w:rPr>
                <w:lang w:eastAsia="zh-CN"/>
              </w:rPr>
              <w:t>0.07448</w:t>
            </w:r>
          </w:p>
        </w:tc>
      </w:tr>
      <w:tr w:rsidR="00056B9F" w:rsidRPr="00F23E32" w14:paraId="7D43EE0F" w14:textId="77777777" w:rsidTr="00F23E32">
        <w:trPr>
          <w:trHeight w:val="287"/>
        </w:trPr>
        <w:tc>
          <w:tcPr>
            <w:tcW w:w="1337" w:type="dxa"/>
            <w:noWrap/>
            <w:vAlign w:val="bottom"/>
            <w:hideMark/>
          </w:tcPr>
          <w:p w14:paraId="586651EE" w14:textId="77777777" w:rsidR="00056B9F" w:rsidRPr="00F23E32" w:rsidRDefault="00056B9F" w:rsidP="00C3236C">
            <w:pPr>
              <w:rPr>
                <w:bCs/>
                <w:lang w:eastAsia="zh-CN"/>
              </w:rPr>
            </w:pPr>
            <w:r w:rsidRPr="00F23E32">
              <w:rPr>
                <w:lang w:eastAsia="zh-CN"/>
              </w:rPr>
              <w:t>Sydney</w:t>
            </w:r>
          </w:p>
        </w:tc>
        <w:tc>
          <w:tcPr>
            <w:tcW w:w="1007" w:type="dxa"/>
            <w:noWrap/>
            <w:vAlign w:val="bottom"/>
            <w:hideMark/>
          </w:tcPr>
          <w:p w14:paraId="6861EED3"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10140CEA"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C4034F0"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63BC36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DC48675" w14:textId="77777777" w:rsidR="00056B9F" w:rsidRPr="00F23E32" w:rsidRDefault="00056B9F" w:rsidP="00C3236C">
            <w:pPr>
              <w:rPr>
                <w:bCs/>
                <w:lang w:eastAsia="zh-CN"/>
              </w:rPr>
            </w:pPr>
            <w:r w:rsidRPr="00F23E32">
              <w:rPr>
                <w:lang w:eastAsia="zh-CN"/>
              </w:rPr>
              <w:t>20.1</w:t>
            </w:r>
          </w:p>
        </w:tc>
        <w:tc>
          <w:tcPr>
            <w:tcW w:w="1037" w:type="dxa"/>
            <w:noWrap/>
            <w:vAlign w:val="bottom"/>
            <w:hideMark/>
          </w:tcPr>
          <w:p w14:paraId="27672553" w14:textId="77777777" w:rsidR="00056B9F" w:rsidRPr="00F23E32" w:rsidRDefault="00056B9F" w:rsidP="00C3236C">
            <w:pPr>
              <w:rPr>
                <w:bCs/>
                <w:lang w:eastAsia="zh-CN"/>
              </w:rPr>
            </w:pPr>
            <w:r w:rsidRPr="00F23E32">
              <w:rPr>
                <w:lang w:eastAsia="zh-CN"/>
              </w:rPr>
              <w:t>7336.5</w:t>
            </w:r>
          </w:p>
        </w:tc>
        <w:tc>
          <w:tcPr>
            <w:tcW w:w="973" w:type="dxa"/>
            <w:noWrap/>
            <w:vAlign w:val="bottom"/>
            <w:hideMark/>
          </w:tcPr>
          <w:p w14:paraId="3B0FAD8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3800B3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23B6FFC" w14:textId="77777777" w:rsidR="00056B9F" w:rsidRPr="00F23E32" w:rsidRDefault="00056B9F" w:rsidP="00C3236C">
            <w:pPr>
              <w:rPr>
                <w:bCs/>
                <w:lang w:eastAsia="zh-CN"/>
              </w:rPr>
            </w:pPr>
            <w:r w:rsidRPr="00F23E32">
              <w:rPr>
                <w:lang w:eastAsia="zh-CN"/>
              </w:rPr>
              <w:t>0.07448</w:t>
            </w:r>
          </w:p>
        </w:tc>
      </w:tr>
      <w:tr w:rsidR="00056B9F" w:rsidRPr="00F23E32" w14:paraId="50B10EF0" w14:textId="77777777" w:rsidTr="00F23E32">
        <w:trPr>
          <w:trHeight w:val="287"/>
        </w:trPr>
        <w:tc>
          <w:tcPr>
            <w:tcW w:w="1337" w:type="dxa"/>
            <w:noWrap/>
            <w:vAlign w:val="bottom"/>
            <w:hideMark/>
          </w:tcPr>
          <w:p w14:paraId="3210BBA6" w14:textId="77777777" w:rsidR="00056B9F" w:rsidRPr="00F23E32" w:rsidRDefault="00056B9F" w:rsidP="00C3236C">
            <w:pPr>
              <w:rPr>
                <w:lang w:eastAsia="zh-CN"/>
              </w:rPr>
            </w:pPr>
          </w:p>
        </w:tc>
        <w:tc>
          <w:tcPr>
            <w:tcW w:w="1007" w:type="dxa"/>
            <w:noWrap/>
            <w:vAlign w:val="bottom"/>
            <w:hideMark/>
          </w:tcPr>
          <w:p w14:paraId="46FB8F12"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BAC6F1F"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12FB9F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EFE6AC2"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1528480" w14:textId="77777777" w:rsidR="00056B9F" w:rsidRPr="00F23E32" w:rsidRDefault="00056B9F" w:rsidP="00C3236C">
            <w:pPr>
              <w:rPr>
                <w:bCs/>
                <w:lang w:eastAsia="zh-CN"/>
              </w:rPr>
            </w:pPr>
            <w:r w:rsidRPr="00F23E32">
              <w:rPr>
                <w:lang w:eastAsia="zh-CN"/>
              </w:rPr>
              <w:t>14.6</w:t>
            </w:r>
          </w:p>
        </w:tc>
        <w:tc>
          <w:tcPr>
            <w:tcW w:w="1037" w:type="dxa"/>
            <w:noWrap/>
            <w:vAlign w:val="bottom"/>
            <w:hideMark/>
          </w:tcPr>
          <w:p w14:paraId="55B1C4E4" w14:textId="77777777" w:rsidR="00056B9F" w:rsidRPr="00F23E32" w:rsidRDefault="00056B9F" w:rsidP="00C3236C">
            <w:pPr>
              <w:rPr>
                <w:bCs/>
                <w:lang w:eastAsia="zh-CN"/>
              </w:rPr>
            </w:pPr>
            <w:r w:rsidRPr="00F23E32">
              <w:rPr>
                <w:lang w:eastAsia="zh-CN"/>
              </w:rPr>
              <w:t>5329</w:t>
            </w:r>
          </w:p>
        </w:tc>
        <w:tc>
          <w:tcPr>
            <w:tcW w:w="973" w:type="dxa"/>
            <w:noWrap/>
            <w:vAlign w:val="bottom"/>
            <w:hideMark/>
          </w:tcPr>
          <w:p w14:paraId="1FDB46F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A3EDC8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8A01778" w14:textId="77777777" w:rsidR="00056B9F" w:rsidRPr="00F23E32" w:rsidRDefault="00056B9F" w:rsidP="00C3236C">
            <w:pPr>
              <w:rPr>
                <w:bCs/>
                <w:lang w:eastAsia="zh-CN"/>
              </w:rPr>
            </w:pPr>
            <w:r w:rsidRPr="00F23E32">
              <w:rPr>
                <w:lang w:eastAsia="zh-CN"/>
              </w:rPr>
              <w:t>0.07448</w:t>
            </w:r>
          </w:p>
        </w:tc>
      </w:tr>
      <w:tr w:rsidR="00056B9F" w:rsidRPr="00F23E32" w14:paraId="7CF84371" w14:textId="77777777" w:rsidTr="00F23E32">
        <w:trPr>
          <w:trHeight w:val="287"/>
        </w:trPr>
        <w:tc>
          <w:tcPr>
            <w:tcW w:w="1337" w:type="dxa"/>
            <w:noWrap/>
            <w:vAlign w:val="bottom"/>
            <w:hideMark/>
          </w:tcPr>
          <w:p w14:paraId="3396FDCE" w14:textId="77777777" w:rsidR="00056B9F" w:rsidRPr="00F23E32" w:rsidRDefault="00056B9F" w:rsidP="00C3236C">
            <w:pPr>
              <w:rPr>
                <w:lang w:eastAsia="zh-CN"/>
              </w:rPr>
            </w:pPr>
          </w:p>
        </w:tc>
        <w:tc>
          <w:tcPr>
            <w:tcW w:w="1007" w:type="dxa"/>
            <w:noWrap/>
            <w:vAlign w:val="bottom"/>
            <w:hideMark/>
          </w:tcPr>
          <w:p w14:paraId="4293A1E6"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4B6DB22"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601746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0DA7C9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8EA6E0B" w14:textId="77777777" w:rsidR="00056B9F" w:rsidRPr="00F23E32" w:rsidRDefault="00056B9F" w:rsidP="00C3236C">
            <w:pPr>
              <w:rPr>
                <w:bCs/>
                <w:lang w:eastAsia="zh-CN"/>
              </w:rPr>
            </w:pPr>
            <w:r w:rsidRPr="00F23E32">
              <w:rPr>
                <w:lang w:eastAsia="zh-CN"/>
              </w:rPr>
              <w:t>27.4</w:t>
            </w:r>
          </w:p>
        </w:tc>
        <w:tc>
          <w:tcPr>
            <w:tcW w:w="1037" w:type="dxa"/>
            <w:noWrap/>
            <w:vAlign w:val="bottom"/>
            <w:hideMark/>
          </w:tcPr>
          <w:p w14:paraId="148C76E3" w14:textId="77777777" w:rsidR="00056B9F" w:rsidRPr="00F23E32" w:rsidRDefault="00056B9F" w:rsidP="00C3236C">
            <w:pPr>
              <w:rPr>
                <w:bCs/>
                <w:lang w:eastAsia="zh-CN"/>
              </w:rPr>
            </w:pPr>
            <w:r w:rsidRPr="00F23E32">
              <w:rPr>
                <w:lang w:eastAsia="zh-CN"/>
              </w:rPr>
              <w:t>10001</w:t>
            </w:r>
          </w:p>
        </w:tc>
        <w:tc>
          <w:tcPr>
            <w:tcW w:w="973" w:type="dxa"/>
            <w:noWrap/>
            <w:vAlign w:val="bottom"/>
            <w:hideMark/>
          </w:tcPr>
          <w:p w14:paraId="6BB9A29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B9FDA5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E891BB1" w14:textId="77777777" w:rsidR="00056B9F" w:rsidRPr="00F23E32" w:rsidRDefault="00056B9F" w:rsidP="00C3236C">
            <w:pPr>
              <w:rPr>
                <w:bCs/>
                <w:lang w:eastAsia="zh-CN"/>
              </w:rPr>
            </w:pPr>
            <w:r w:rsidRPr="00F23E32">
              <w:rPr>
                <w:lang w:eastAsia="zh-CN"/>
              </w:rPr>
              <w:t>0.07448</w:t>
            </w:r>
          </w:p>
        </w:tc>
      </w:tr>
      <w:tr w:rsidR="00056B9F" w:rsidRPr="00F23E32" w14:paraId="095D70C1" w14:textId="77777777" w:rsidTr="00F23E32">
        <w:trPr>
          <w:trHeight w:val="287"/>
        </w:trPr>
        <w:tc>
          <w:tcPr>
            <w:tcW w:w="1337" w:type="dxa"/>
            <w:noWrap/>
            <w:vAlign w:val="bottom"/>
            <w:hideMark/>
          </w:tcPr>
          <w:p w14:paraId="5B4046B4" w14:textId="77777777" w:rsidR="00056B9F" w:rsidRPr="00F23E32" w:rsidRDefault="00056B9F" w:rsidP="00C3236C">
            <w:pPr>
              <w:rPr>
                <w:lang w:eastAsia="zh-CN"/>
              </w:rPr>
            </w:pPr>
          </w:p>
        </w:tc>
        <w:tc>
          <w:tcPr>
            <w:tcW w:w="1007" w:type="dxa"/>
            <w:noWrap/>
            <w:vAlign w:val="bottom"/>
            <w:hideMark/>
          </w:tcPr>
          <w:p w14:paraId="4BE53C95"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4520E20"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AF4ADF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7C32D2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5A923FE" w14:textId="77777777" w:rsidR="00056B9F" w:rsidRPr="00F23E32" w:rsidRDefault="00056B9F" w:rsidP="00C3236C">
            <w:pPr>
              <w:rPr>
                <w:bCs/>
                <w:lang w:eastAsia="zh-CN"/>
              </w:rPr>
            </w:pPr>
            <w:r w:rsidRPr="00F23E32">
              <w:rPr>
                <w:lang w:eastAsia="zh-CN"/>
              </w:rPr>
              <w:t>21.9</w:t>
            </w:r>
          </w:p>
        </w:tc>
        <w:tc>
          <w:tcPr>
            <w:tcW w:w="1037" w:type="dxa"/>
            <w:noWrap/>
            <w:vAlign w:val="bottom"/>
            <w:hideMark/>
          </w:tcPr>
          <w:p w14:paraId="44D6786D" w14:textId="77777777" w:rsidR="00056B9F" w:rsidRPr="00F23E32" w:rsidRDefault="00056B9F" w:rsidP="00C3236C">
            <w:pPr>
              <w:rPr>
                <w:bCs/>
                <w:lang w:eastAsia="zh-CN"/>
              </w:rPr>
            </w:pPr>
            <w:r w:rsidRPr="00F23E32">
              <w:rPr>
                <w:lang w:eastAsia="zh-CN"/>
              </w:rPr>
              <w:t>7993.5</w:t>
            </w:r>
          </w:p>
        </w:tc>
        <w:tc>
          <w:tcPr>
            <w:tcW w:w="973" w:type="dxa"/>
            <w:noWrap/>
            <w:vAlign w:val="bottom"/>
            <w:hideMark/>
          </w:tcPr>
          <w:p w14:paraId="72D6CD6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593DB0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445EB38" w14:textId="77777777" w:rsidR="00056B9F" w:rsidRPr="00F23E32" w:rsidRDefault="00056B9F" w:rsidP="00C3236C">
            <w:pPr>
              <w:rPr>
                <w:bCs/>
                <w:lang w:eastAsia="zh-CN"/>
              </w:rPr>
            </w:pPr>
            <w:r w:rsidRPr="00F23E32">
              <w:rPr>
                <w:lang w:eastAsia="zh-CN"/>
              </w:rPr>
              <w:t>0.07448</w:t>
            </w:r>
          </w:p>
        </w:tc>
      </w:tr>
      <w:tr w:rsidR="00056B9F" w:rsidRPr="00F23E32" w14:paraId="5A4A7B01" w14:textId="77777777" w:rsidTr="00F23E32">
        <w:trPr>
          <w:trHeight w:val="287"/>
        </w:trPr>
        <w:tc>
          <w:tcPr>
            <w:tcW w:w="1337" w:type="dxa"/>
            <w:noWrap/>
            <w:vAlign w:val="bottom"/>
            <w:hideMark/>
          </w:tcPr>
          <w:p w14:paraId="60BB526F" w14:textId="77777777" w:rsidR="00056B9F" w:rsidRPr="00F23E32" w:rsidRDefault="00056B9F" w:rsidP="00C3236C">
            <w:pPr>
              <w:rPr>
                <w:lang w:eastAsia="zh-CN"/>
              </w:rPr>
            </w:pPr>
          </w:p>
        </w:tc>
        <w:tc>
          <w:tcPr>
            <w:tcW w:w="1007" w:type="dxa"/>
            <w:noWrap/>
            <w:vAlign w:val="bottom"/>
            <w:hideMark/>
          </w:tcPr>
          <w:p w14:paraId="0D56609E"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45C53D47"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ACCA94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588601F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807763E" w14:textId="77777777" w:rsidR="00056B9F" w:rsidRPr="00F23E32" w:rsidRDefault="00056B9F" w:rsidP="00C3236C">
            <w:pPr>
              <w:rPr>
                <w:bCs/>
                <w:lang w:eastAsia="zh-CN"/>
              </w:rPr>
            </w:pPr>
            <w:r w:rsidRPr="00F23E32">
              <w:rPr>
                <w:lang w:eastAsia="zh-CN"/>
              </w:rPr>
              <w:t>19</w:t>
            </w:r>
          </w:p>
        </w:tc>
        <w:tc>
          <w:tcPr>
            <w:tcW w:w="1037" w:type="dxa"/>
            <w:noWrap/>
            <w:vAlign w:val="bottom"/>
            <w:hideMark/>
          </w:tcPr>
          <w:p w14:paraId="415003DC" w14:textId="77777777" w:rsidR="00056B9F" w:rsidRPr="00F23E32" w:rsidRDefault="00056B9F" w:rsidP="00C3236C">
            <w:pPr>
              <w:rPr>
                <w:bCs/>
                <w:lang w:eastAsia="zh-CN"/>
              </w:rPr>
            </w:pPr>
            <w:r w:rsidRPr="00F23E32">
              <w:rPr>
                <w:lang w:eastAsia="zh-CN"/>
              </w:rPr>
              <w:t>6935</w:t>
            </w:r>
          </w:p>
        </w:tc>
        <w:tc>
          <w:tcPr>
            <w:tcW w:w="973" w:type="dxa"/>
            <w:noWrap/>
            <w:vAlign w:val="bottom"/>
            <w:hideMark/>
          </w:tcPr>
          <w:p w14:paraId="35B0F8D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14856B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F333379" w14:textId="77777777" w:rsidR="00056B9F" w:rsidRPr="00F23E32" w:rsidRDefault="00056B9F" w:rsidP="00C3236C">
            <w:pPr>
              <w:rPr>
                <w:bCs/>
                <w:lang w:eastAsia="zh-CN"/>
              </w:rPr>
            </w:pPr>
            <w:r w:rsidRPr="00F23E32">
              <w:rPr>
                <w:lang w:eastAsia="zh-CN"/>
              </w:rPr>
              <w:t>0.07448</w:t>
            </w:r>
          </w:p>
        </w:tc>
      </w:tr>
      <w:tr w:rsidR="00056B9F" w:rsidRPr="00F23E32" w14:paraId="2EA8F0DF" w14:textId="77777777" w:rsidTr="00F23E32">
        <w:trPr>
          <w:trHeight w:val="287"/>
        </w:trPr>
        <w:tc>
          <w:tcPr>
            <w:tcW w:w="1337" w:type="dxa"/>
            <w:noWrap/>
            <w:vAlign w:val="bottom"/>
            <w:hideMark/>
          </w:tcPr>
          <w:p w14:paraId="765DAB3A" w14:textId="77777777" w:rsidR="00056B9F" w:rsidRPr="00F23E32" w:rsidRDefault="00056B9F" w:rsidP="00C3236C">
            <w:pPr>
              <w:rPr>
                <w:lang w:eastAsia="zh-CN"/>
              </w:rPr>
            </w:pPr>
          </w:p>
        </w:tc>
        <w:tc>
          <w:tcPr>
            <w:tcW w:w="1007" w:type="dxa"/>
            <w:noWrap/>
            <w:vAlign w:val="bottom"/>
            <w:hideMark/>
          </w:tcPr>
          <w:p w14:paraId="027ED66C"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56F49492"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FF48CBD"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3C82E7C"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1AC46C2" w14:textId="77777777" w:rsidR="00056B9F" w:rsidRPr="00F23E32" w:rsidRDefault="00056B9F" w:rsidP="00C3236C">
            <w:pPr>
              <w:rPr>
                <w:bCs/>
                <w:lang w:eastAsia="zh-CN"/>
              </w:rPr>
            </w:pPr>
            <w:r w:rsidRPr="00F23E32">
              <w:rPr>
                <w:lang w:eastAsia="zh-CN"/>
              </w:rPr>
              <w:t>13.8</w:t>
            </w:r>
          </w:p>
        </w:tc>
        <w:tc>
          <w:tcPr>
            <w:tcW w:w="1037" w:type="dxa"/>
            <w:noWrap/>
            <w:vAlign w:val="bottom"/>
            <w:hideMark/>
          </w:tcPr>
          <w:p w14:paraId="19232FAF" w14:textId="77777777" w:rsidR="00056B9F" w:rsidRPr="00F23E32" w:rsidRDefault="00056B9F" w:rsidP="00C3236C">
            <w:pPr>
              <w:rPr>
                <w:bCs/>
                <w:lang w:eastAsia="zh-CN"/>
              </w:rPr>
            </w:pPr>
            <w:r w:rsidRPr="00F23E32">
              <w:rPr>
                <w:lang w:eastAsia="zh-CN"/>
              </w:rPr>
              <w:t>5037</w:t>
            </w:r>
          </w:p>
        </w:tc>
        <w:tc>
          <w:tcPr>
            <w:tcW w:w="973" w:type="dxa"/>
            <w:noWrap/>
            <w:vAlign w:val="bottom"/>
            <w:hideMark/>
          </w:tcPr>
          <w:p w14:paraId="75E910A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931E7B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A9203CF" w14:textId="77777777" w:rsidR="00056B9F" w:rsidRPr="00F23E32" w:rsidRDefault="00056B9F" w:rsidP="00C3236C">
            <w:pPr>
              <w:rPr>
                <w:bCs/>
                <w:lang w:eastAsia="zh-CN"/>
              </w:rPr>
            </w:pPr>
            <w:r w:rsidRPr="00F23E32">
              <w:rPr>
                <w:lang w:eastAsia="zh-CN"/>
              </w:rPr>
              <w:t>0.07448</w:t>
            </w:r>
          </w:p>
        </w:tc>
      </w:tr>
      <w:tr w:rsidR="00056B9F" w:rsidRPr="00F23E32" w14:paraId="400455E8" w14:textId="77777777" w:rsidTr="00F23E32">
        <w:trPr>
          <w:trHeight w:val="287"/>
        </w:trPr>
        <w:tc>
          <w:tcPr>
            <w:tcW w:w="1337" w:type="dxa"/>
            <w:noWrap/>
            <w:vAlign w:val="bottom"/>
            <w:hideMark/>
          </w:tcPr>
          <w:p w14:paraId="222D583B" w14:textId="77777777" w:rsidR="00056B9F" w:rsidRPr="00F23E32" w:rsidRDefault="00056B9F" w:rsidP="00C3236C">
            <w:pPr>
              <w:rPr>
                <w:lang w:eastAsia="zh-CN"/>
              </w:rPr>
            </w:pPr>
          </w:p>
        </w:tc>
        <w:tc>
          <w:tcPr>
            <w:tcW w:w="1007" w:type="dxa"/>
            <w:noWrap/>
            <w:vAlign w:val="bottom"/>
            <w:hideMark/>
          </w:tcPr>
          <w:p w14:paraId="409E9245"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1E5E3BCF" w14:textId="77777777" w:rsidR="00056B9F" w:rsidRPr="00F23E32" w:rsidRDefault="00056B9F" w:rsidP="00C3236C">
            <w:pPr>
              <w:rPr>
                <w:lang w:eastAsia="zh-CN"/>
              </w:rPr>
            </w:pPr>
            <w:r w:rsidRPr="00F23E32">
              <w:rPr>
                <w:lang w:eastAsia="zh-CN"/>
              </w:rPr>
              <w:t>3</w:t>
            </w:r>
          </w:p>
        </w:tc>
        <w:tc>
          <w:tcPr>
            <w:tcW w:w="792" w:type="dxa"/>
            <w:noWrap/>
            <w:vAlign w:val="bottom"/>
            <w:hideMark/>
          </w:tcPr>
          <w:p w14:paraId="2029266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5B30BB7"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0D56491" w14:textId="77777777" w:rsidR="00056B9F" w:rsidRPr="00F23E32" w:rsidRDefault="00056B9F" w:rsidP="00C3236C">
            <w:pPr>
              <w:rPr>
                <w:bCs/>
                <w:lang w:eastAsia="zh-CN"/>
              </w:rPr>
            </w:pPr>
            <w:r w:rsidRPr="00F23E32">
              <w:rPr>
                <w:lang w:eastAsia="zh-CN"/>
              </w:rPr>
              <w:t>26.3</w:t>
            </w:r>
          </w:p>
        </w:tc>
        <w:tc>
          <w:tcPr>
            <w:tcW w:w="1037" w:type="dxa"/>
            <w:noWrap/>
            <w:vAlign w:val="bottom"/>
            <w:hideMark/>
          </w:tcPr>
          <w:p w14:paraId="357FD688" w14:textId="77777777" w:rsidR="00056B9F" w:rsidRPr="00F23E32" w:rsidRDefault="00056B9F" w:rsidP="00C3236C">
            <w:pPr>
              <w:rPr>
                <w:bCs/>
                <w:lang w:eastAsia="zh-CN"/>
              </w:rPr>
            </w:pPr>
            <w:r w:rsidRPr="00F23E32">
              <w:rPr>
                <w:lang w:eastAsia="zh-CN"/>
              </w:rPr>
              <w:t>9599.5</w:t>
            </w:r>
          </w:p>
        </w:tc>
        <w:tc>
          <w:tcPr>
            <w:tcW w:w="973" w:type="dxa"/>
            <w:noWrap/>
            <w:vAlign w:val="bottom"/>
            <w:hideMark/>
          </w:tcPr>
          <w:p w14:paraId="045600A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2644AC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C94B585" w14:textId="77777777" w:rsidR="00056B9F" w:rsidRPr="00F23E32" w:rsidRDefault="00056B9F" w:rsidP="00C3236C">
            <w:pPr>
              <w:rPr>
                <w:bCs/>
                <w:lang w:eastAsia="zh-CN"/>
              </w:rPr>
            </w:pPr>
            <w:r w:rsidRPr="00F23E32">
              <w:rPr>
                <w:lang w:eastAsia="zh-CN"/>
              </w:rPr>
              <w:t>0.07448</w:t>
            </w:r>
          </w:p>
        </w:tc>
      </w:tr>
      <w:tr w:rsidR="00056B9F" w:rsidRPr="00F23E32" w14:paraId="22FBDF48" w14:textId="77777777" w:rsidTr="00F23E32">
        <w:trPr>
          <w:trHeight w:val="287"/>
        </w:trPr>
        <w:tc>
          <w:tcPr>
            <w:tcW w:w="1337" w:type="dxa"/>
            <w:noWrap/>
            <w:vAlign w:val="bottom"/>
            <w:hideMark/>
          </w:tcPr>
          <w:p w14:paraId="01606DAB" w14:textId="77777777" w:rsidR="00056B9F" w:rsidRPr="00F23E32" w:rsidRDefault="00056B9F" w:rsidP="00C3236C">
            <w:pPr>
              <w:rPr>
                <w:lang w:eastAsia="zh-CN"/>
              </w:rPr>
            </w:pPr>
          </w:p>
        </w:tc>
        <w:tc>
          <w:tcPr>
            <w:tcW w:w="1007" w:type="dxa"/>
            <w:noWrap/>
            <w:vAlign w:val="bottom"/>
            <w:hideMark/>
          </w:tcPr>
          <w:p w14:paraId="6B5BD81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D7CDEB1"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A77FB7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7F8371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86736AB" w14:textId="77777777" w:rsidR="00056B9F" w:rsidRPr="00F23E32" w:rsidRDefault="00056B9F" w:rsidP="00C3236C">
            <w:pPr>
              <w:rPr>
                <w:bCs/>
                <w:lang w:eastAsia="zh-CN"/>
              </w:rPr>
            </w:pPr>
            <w:r w:rsidRPr="00F23E32">
              <w:rPr>
                <w:lang w:eastAsia="zh-CN"/>
              </w:rPr>
              <w:t>21.1</w:t>
            </w:r>
          </w:p>
        </w:tc>
        <w:tc>
          <w:tcPr>
            <w:tcW w:w="1037" w:type="dxa"/>
            <w:noWrap/>
            <w:vAlign w:val="bottom"/>
            <w:hideMark/>
          </w:tcPr>
          <w:p w14:paraId="6AA8FD82" w14:textId="77777777" w:rsidR="00056B9F" w:rsidRPr="00F23E32" w:rsidRDefault="00056B9F" w:rsidP="00C3236C">
            <w:pPr>
              <w:rPr>
                <w:bCs/>
                <w:lang w:eastAsia="zh-CN"/>
              </w:rPr>
            </w:pPr>
            <w:r w:rsidRPr="00F23E32">
              <w:rPr>
                <w:lang w:eastAsia="zh-CN"/>
              </w:rPr>
              <w:t>7701.5</w:t>
            </w:r>
          </w:p>
        </w:tc>
        <w:tc>
          <w:tcPr>
            <w:tcW w:w="973" w:type="dxa"/>
            <w:noWrap/>
            <w:vAlign w:val="bottom"/>
            <w:hideMark/>
          </w:tcPr>
          <w:p w14:paraId="701257B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ABAF79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1BA4BD4" w14:textId="77777777" w:rsidR="00056B9F" w:rsidRPr="00F23E32" w:rsidRDefault="00056B9F" w:rsidP="00C3236C">
            <w:pPr>
              <w:rPr>
                <w:bCs/>
                <w:lang w:eastAsia="zh-CN"/>
              </w:rPr>
            </w:pPr>
            <w:r w:rsidRPr="00F23E32">
              <w:rPr>
                <w:lang w:eastAsia="zh-CN"/>
              </w:rPr>
              <w:t>0.07448</w:t>
            </w:r>
          </w:p>
        </w:tc>
      </w:tr>
      <w:tr w:rsidR="00056B9F" w:rsidRPr="00F23E32" w14:paraId="6A333E07" w14:textId="77777777" w:rsidTr="00F23E32">
        <w:trPr>
          <w:trHeight w:val="287"/>
        </w:trPr>
        <w:tc>
          <w:tcPr>
            <w:tcW w:w="1337" w:type="dxa"/>
            <w:noWrap/>
            <w:vAlign w:val="bottom"/>
            <w:hideMark/>
          </w:tcPr>
          <w:p w14:paraId="33B189C6" w14:textId="77777777" w:rsidR="00056B9F" w:rsidRPr="00F23E32" w:rsidRDefault="00056B9F" w:rsidP="00C3236C">
            <w:pPr>
              <w:rPr>
                <w:lang w:eastAsia="zh-CN"/>
              </w:rPr>
            </w:pPr>
          </w:p>
        </w:tc>
        <w:tc>
          <w:tcPr>
            <w:tcW w:w="1007" w:type="dxa"/>
            <w:noWrap/>
            <w:vAlign w:val="bottom"/>
            <w:hideMark/>
          </w:tcPr>
          <w:p w14:paraId="3CFF48BF"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28969CBB"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507878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CE623F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3FEE592" w14:textId="77777777" w:rsidR="00056B9F" w:rsidRPr="00F23E32" w:rsidRDefault="00056B9F" w:rsidP="00C3236C">
            <w:pPr>
              <w:rPr>
                <w:bCs/>
                <w:lang w:eastAsia="zh-CN"/>
              </w:rPr>
            </w:pPr>
            <w:r w:rsidRPr="00F23E32">
              <w:rPr>
                <w:lang w:eastAsia="zh-CN"/>
              </w:rPr>
              <w:t>15.4</w:t>
            </w:r>
          </w:p>
        </w:tc>
        <w:tc>
          <w:tcPr>
            <w:tcW w:w="1037" w:type="dxa"/>
            <w:noWrap/>
            <w:vAlign w:val="bottom"/>
            <w:hideMark/>
          </w:tcPr>
          <w:p w14:paraId="04B9CAEA" w14:textId="77777777" w:rsidR="00056B9F" w:rsidRPr="00F23E32" w:rsidRDefault="00056B9F" w:rsidP="00C3236C">
            <w:pPr>
              <w:rPr>
                <w:bCs/>
                <w:lang w:eastAsia="zh-CN"/>
              </w:rPr>
            </w:pPr>
            <w:r w:rsidRPr="00F23E32">
              <w:rPr>
                <w:lang w:eastAsia="zh-CN"/>
              </w:rPr>
              <w:t>5621</w:t>
            </w:r>
          </w:p>
        </w:tc>
        <w:tc>
          <w:tcPr>
            <w:tcW w:w="973" w:type="dxa"/>
            <w:noWrap/>
            <w:vAlign w:val="bottom"/>
            <w:hideMark/>
          </w:tcPr>
          <w:p w14:paraId="66AA215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7CCDDA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95FC5C6" w14:textId="77777777" w:rsidR="00056B9F" w:rsidRPr="00F23E32" w:rsidRDefault="00056B9F" w:rsidP="00C3236C">
            <w:pPr>
              <w:rPr>
                <w:bCs/>
                <w:lang w:eastAsia="zh-CN"/>
              </w:rPr>
            </w:pPr>
            <w:r w:rsidRPr="00F23E32">
              <w:rPr>
                <w:lang w:eastAsia="zh-CN"/>
              </w:rPr>
              <w:t>0.07448</w:t>
            </w:r>
          </w:p>
        </w:tc>
      </w:tr>
      <w:tr w:rsidR="00056B9F" w:rsidRPr="00F23E32" w14:paraId="5DF71DB6" w14:textId="77777777" w:rsidTr="00F23E32">
        <w:trPr>
          <w:trHeight w:val="287"/>
        </w:trPr>
        <w:tc>
          <w:tcPr>
            <w:tcW w:w="1337" w:type="dxa"/>
            <w:noWrap/>
            <w:vAlign w:val="bottom"/>
            <w:hideMark/>
          </w:tcPr>
          <w:p w14:paraId="4ADF918C" w14:textId="77777777" w:rsidR="00056B9F" w:rsidRPr="00F23E32" w:rsidRDefault="00056B9F" w:rsidP="00C3236C">
            <w:pPr>
              <w:rPr>
                <w:lang w:eastAsia="zh-CN"/>
              </w:rPr>
            </w:pPr>
          </w:p>
        </w:tc>
        <w:tc>
          <w:tcPr>
            <w:tcW w:w="1007" w:type="dxa"/>
            <w:noWrap/>
            <w:vAlign w:val="bottom"/>
            <w:hideMark/>
          </w:tcPr>
          <w:p w14:paraId="7DDF7D2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01D0299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29D84E2A"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A3B5F99"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2CF6639" w14:textId="77777777" w:rsidR="00056B9F" w:rsidRPr="00F23E32" w:rsidRDefault="00056B9F" w:rsidP="00C3236C">
            <w:pPr>
              <w:rPr>
                <w:bCs/>
                <w:lang w:eastAsia="zh-CN"/>
              </w:rPr>
            </w:pPr>
            <w:r w:rsidRPr="00F23E32">
              <w:rPr>
                <w:lang w:eastAsia="zh-CN"/>
              </w:rPr>
              <w:t>11.4</w:t>
            </w:r>
          </w:p>
        </w:tc>
        <w:tc>
          <w:tcPr>
            <w:tcW w:w="1037" w:type="dxa"/>
            <w:noWrap/>
            <w:vAlign w:val="bottom"/>
            <w:hideMark/>
          </w:tcPr>
          <w:p w14:paraId="699152ED" w14:textId="77777777" w:rsidR="00056B9F" w:rsidRPr="00F23E32" w:rsidRDefault="00056B9F" w:rsidP="00C3236C">
            <w:pPr>
              <w:rPr>
                <w:bCs/>
                <w:lang w:eastAsia="zh-CN"/>
              </w:rPr>
            </w:pPr>
            <w:r w:rsidRPr="00F23E32">
              <w:rPr>
                <w:lang w:eastAsia="zh-CN"/>
              </w:rPr>
              <w:t>4161</w:t>
            </w:r>
          </w:p>
        </w:tc>
        <w:tc>
          <w:tcPr>
            <w:tcW w:w="973" w:type="dxa"/>
            <w:noWrap/>
            <w:vAlign w:val="bottom"/>
            <w:hideMark/>
          </w:tcPr>
          <w:p w14:paraId="07272D1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4FA61F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48C1B11" w14:textId="77777777" w:rsidR="00056B9F" w:rsidRPr="00F23E32" w:rsidRDefault="00056B9F" w:rsidP="00C3236C">
            <w:pPr>
              <w:rPr>
                <w:bCs/>
                <w:lang w:eastAsia="zh-CN"/>
              </w:rPr>
            </w:pPr>
            <w:r w:rsidRPr="00F23E32">
              <w:rPr>
                <w:lang w:eastAsia="zh-CN"/>
              </w:rPr>
              <w:t>0.07448</w:t>
            </w:r>
          </w:p>
        </w:tc>
      </w:tr>
      <w:tr w:rsidR="00056B9F" w:rsidRPr="00F23E32" w14:paraId="517CDACC" w14:textId="77777777" w:rsidTr="00F23E32">
        <w:trPr>
          <w:trHeight w:val="287"/>
        </w:trPr>
        <w:tc>
          <w:tcPr>
            <w:tcW w:w="1337" w:type="dxa"/>
            <w:noWrap/>
            <w:vAlign w:val="bottom"/>
            <w:hideMark/>
          </w:tcPr>
          <w:p w14:paraId="6C3BB458" w14:textId="77777777" w:rsidR="00056B9F" w:rsidRPr="00F23E32" w:rsidRDefault="00056B9F" w:rsidP="00C3236C">
            <w:pPr>
              <w:rPr>
                <w:lang w:eastAsia="zh-CN"/>
              </w:rPr>
            </w:pPr>
          </w:p>
        </w:tc>
        <w:tc>
          <w:tcPr>
            <w:tcW w:w="1007" w:type="dxa"/>
            <w:noWrap/>
            <w:vAlign w:val="bottom"/>
            <w:hideMark/>
          </w:tcPr>
          <w:p w14:paraId="49827D05"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2E02F5C5"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29B4EF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B30859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F81A601" w14:textId="77777777" w:rsidR="00056B9F" w:rsidRPr="00F23E32" w:rsidRDefault="00056B9F" w:rsidP="00C3236C">
            <w:pPr>
              <w:rPr>
                <w:bCs/>
                <w:lang w:eastAsia="zh-CN"/>
              </w:rPr>
            </w:pPr>
            <w:r w:rsidRPr="00F23E32">
              <w:rPr>
                <w:lang w:eastAsia="zh-CN"/>
              </w:rPr>
              <w:t>22.7</w:t>
            </w:r>
          </w:p>
        </w:tc>
        <w:tc>
          <w:tcPr>
            <w:tcW w:w="1037" w:type="dxa"/>
            <w:noWrap/>
            <w:vAlign w:val="bottom"/>
            <w:hideMark/>
          </w:tcPr>
          <w:p w14:paraId="5BCA5E63" w14:textId="77777777" w:rsidR="00056B9F" w:rsidRPr="00F23E32" w:rsidRDefault="00056B9F" w:rsidP="00C3236C">
            <w:pPr>
              <w:rPr>
                <w:bCs/>
                <w:lang w:eastAsia="zh-CN"/>
              </w:rPr>
            </w:pPr>
            <w:r w:rsidRPr="00F23E32">
              <w:rPr>
                <w:lang w:eastAsia="zh-CN"/>
              </w:rPr>
              <w:t>8285.5</w:t>
            </w:r>
          </w:p>
        </w:tc>
        <w:tc>
          <w:tcPr>
            <w:tcW w:w="973" w:type="dxa"/>
            <w:noWrap/>
            <w:vAlign w:val="bottom"/>
            <w:hideMark/>
          </w:tcPr>
          <w:p w14:paraId="7D93D6B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BA08FF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9BF7874" w14:textId="77777777" w:rsidR="00056B9F" w:rsidRPr="00F23E32" w:rsidRDefault="00056B9F" w:rsidP="00C3236C">
            <w:pPr>
              <w:rPr>
                <w:bCs/>
                <w:lang w:eastAsia="zh-CN"/>
              </w:rPr>
            </w:pPr>
            <w:r w:rsidRPr="00F23E32">
              <w:rPr>
                <w:lang w:eastAsia="zh-CN"/>
              </w:rPr>
              <w:t>0.07448</w:t>
            </w:r>
          </w:p>
        </w:tc>
      </w:tr>
      <w:tr w:rsidR="00056B9F" w:rsidRPr="00F23E32" w14:paraId="17DCC998" w14:textId="77777777" w:rsidTr="00F23E32">
        <w:trPr>
          <w:trHeight w:val="287"/>
        </w:trPr>
        <w:tc>
          <w:tcPr>
            <w:tcW w:w="1337" w:type="dxa"/>
            <w:noWrap/>
            <w:vAlign w:val="bottom"/>
            <w:hideMark/>
          </w:tcPr>
          <w:p w14:paraId="3DE2AA16" w14:textId="77777777" w:rsidR="00056B9F" w:rsidRPr="00F23E32" w:rsidRDefault="00056B9F" w:rsidP="00C3236C">
            <w:pPr>
              <w:rPr>
                <w:lang w:eastAsia="zh-CN"/>
              </w:rPr>
            </w:pPr>
          </w:p>
        </w:tc>
        <w:tc>
          <w:tcPr>
            <w:tcW w:w="1007" w:type="dxa"/>
            <w:noWrap/>
            <w:vAlign w:val="bottom"/>
            <w:hideMark/>
          </w:tcPr>
          <w:p w14:paraId="3BA3F00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1B3AF9F5"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093EA32"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58C50DE"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306F9CF" w14:textId="77777777" w:rsidR="00056B9F" w:rsidRPr="00F23E32" w:rsidRDefault="00056B9F" w:rsidP="00C3236C">
            <w:pPr>
              <w:rPr>
                <w:bCs/>
                <w:lang w:eastAsia="zh-CN"/>
              </w:rPr>
            </w:pPr>
            <w:r w:rsidRPr="00F23E32">
              <w:rPr>
                <w:lang w:eastAsia="zh-CN"/>
              </w:rPr>
              <w:t>18.8</w:t>
            </w:r>
          </w:p>
        </w:tc>
        <w:tc>
          <w:tcPr>
            <w:tcW w:w="1037" w:type="dxa"/>
            <w:noWrap/>
            <w:vAlign w:val="bottom"/>
            <w:hideMark/>
          </w:tcPr>
          <w:p w14:paraId="6DAA7DFF" w14:textId="77777777" w:rsidR="00056B9F" w:rsidRPr="00F23E32" w:rsidRDefault="00056B9F" w:rsidP="00C3236C">
            <w:pPr>
              <w:rPr>
                <w:bCs/>
                <w:lang w:eastAsia="zh-CN"/>
              </w:rPr>
            </w:pPr>
            <w:r w:rsidRPr="00F23E32">
              <w:rPr>
                <w:lang w:eastAsia="zh-CN"/>
              </w:rPr>
              <w:t>6862</w:t>
            </w:r>
          </w:p>
        </w:tc>
        <w:tc>
          <w:tcPr>
            <w:tcW w:w="973" w:type="dxa"/>
            <w:noWrap/>
            <w:vAlign w:val="bottom"/>
            <w:hideMark/>
          </w:tcPr>
          <w:p w14:paraId="40B08CF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01C6D7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D9F6B1B" w14:textId="77777777" w:rsidR="00056B9F" w:rsidRPr="00F23E32" w:rsidRDefault="00056B9F" w:rsidP="00C3236C">
            <w:pPr>
              <w:rPr>
                <w:bCs/>
                <w:lang w:eastAsia="zh-CN"/>
              </w:rPr>
            </w:pPr>
            <w:r w:rsidRPr="00F23E32">
              <w:rPr>
                <w:lang w:eastAsia="zh-CN"/>
              </w:rPr>
              <w:t>0.07448</w:t>
            </w:r>
          </w:p>
        </w:tc>
      </w:tr>
      <w:tr w:rsidR="00056B9F" w:rsidRPr="00F23E32" w14:paraId="46946E84" w14:textId="77777777" w:rsidTr="00F23E32">
        <w:trPr>
          <w:trHeight w:val="287"/>
        </w:trPr>
        <w:tc>
          <w:tcPr>
            <w:tcW w:w="1337" w:type="dxa"/>
            <w:noWrap/>
            <w:vAlign w:val="bottom"/>
            <w:hideMark/>
          </w:tcPr>
          <w:p w14:paraId="0C2E9D85" w14:textId="77777777" w:rsidR="00056B9F" w:rsidRPr="00F23E32" w:rsidRDefault="00056B9F" w:rsidP="00C3236C">
            <w:pPr>
              <w:rPr>
                <w:lang w:eastAsia="zh-CN"/>
              </w:rPr>
            </w:pPr>
          </w:p>
        </w:tc>
        <w:tc>
          <w:tcPr>
            <w:tcW w:w="1007" w:type="dxa"/>
            <w:noWrap/>
            <w:vAlign w:val="bottom"/>
            <w:hideMark/>
          </w:tcPr>
          <w:p w14:paraId="735DADDD"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6BE3DA1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1F337ADB"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4FCE1D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4703352" w14:textId="77777777" w:rsidR="00056B9F" w:rsidRPr="00F23E32" w:rsidRDefault="00056B9F" w:rsidP="00C3236C">
            <w:pPr>
              <w:rPr>
                <w:lang w:eastAsia="zh-CN"/>
              </w:rPr>
            </w:pPr>
            <w:r w:rsidRPr="00F23E32">
              <w:rPr>
                <w:lang w:eastAsia="zh-CN"/>
              </w:rPr>
              <w:t>9</w:t>
            </w:r>
          </w:p>
        </w:tc>
        <w:tc>
          <w:tcPr>
            <w:tcW w:w="1037" w:type="dxa"/>
            <w:noWrap/>
            <w:vAlign w:val="bottom"/>
            <w:hideMark/>
          </w:tcPr>
          <w:p w14:paraId="1F6D9833" w14:textId="77777777" w:rsidR="00056B9F" w:rsidRPr="00F23E32" w:rsidRDefault="00056B9F" w:rsidP="00C3236C">
            <w:pPr>
              <w:rPr>
                <w:bCs/>
                <w:lang w:eastAsia="zh-CN"/>
              </w:rPr>
            </w:pPr>
            <w:r w:rsidRPr="00F23E32">
              <w:rPr>
                <w:lang w:eastAsia="zh-CN"/>
              </w:rPr>
              <w:t>3285</w:t>
            </w:r>
          </w:p>
        </w:tc>
        <w:tc>
          <w:tcPr>
            <w:tcW w:w="973" w:type="dxa"/>
            <w:noWrap/>
            <w:vAlign w:val="bottom"/>
            <w:hideMark/>
          </w:tcPr>
          <w:p w14:paraId="4A7493F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55DA12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3FD46DE" w14:textId="77777777" w:rsidR="00056B9F" w:rsidRPr="00F23E32" w:rsidRDefault="00056B9F" w:rsidP="00C3236C">
            <w:pPr>
              <w:rPr>
                <w:bCs/>
                <w:lang w:eastAsia="zh-CN"/>
              </w:rPr>
            </w:pPr>
            <w:r w:rsidRPr="00F23E32">
              <w:rPr>
                <w:lang w:eastAsia="zh-CN"/>
              </w:rPr>
              <w:t>0.07448</w:t>
            </w:r>
          </w:p>
        </w:tc>
      </w:tr>
      <w:tr w:rsidR="00056B9F" w:rsidRPr="00F23E32" w14:paraId="4195F367" w14:textId="77777777" w:rsidTr="00F23E32">
        <w:trPr>
          <w:trHeight w:val="287"/>
        </w:trPr>
        <w:tc>
          <w:tcPr>
            <w:tcW w:w="1337" w:type="dxa"/>
            <w:noWrap/>
            <w:vAlign w:val="bottom"/>
            <w:hideMark/>
          </w:tcPr>
          <w:p w14:paraId="47609CD0" w14:textId="77777777" w:rsidR="00056B9F" w:rsidRPr="00F23E32" w:rsidRDefault="00056B9F" w:rsidP="00C3236C">
            <w:pPr>
              <w:rPr>
                <w:lang w:eastAsia="zh-CN"/>
              </w:rPr>
            </w:pPr>
          </w:p>
        </w:tc>
        <w:tc>
          <w:tcPr>
            <w:tcW w:w="1007" w:type="dxa"/>
            <w:noWrap/>
            <w:vAlign w:val="bottom"/>
            <w:hideMark/>
          </w:tcPr>
          <w:p w14:paraId="606CAFC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449F50EF" w14:textId="77777777" w:rsidR="00056B9F" w:rsidRPr="00F23E32" w:rsidRDefault="00056B9F" w:rsidP="00C3236C">
            <w:pPr>
              <w:rPr>
                <w:lang w:eastAsia="zh-CN"/>
              </w:rPr>
            </w:pPr>
            <w:r w:rsidRPr="00F23E32">
              <w:rPr>
                <w:lang w:eastAsia="zh-CN"/>
              </w:rPr>
              <w:t>1</w:t>
            </w:r>
          </w:p>
        </w:tc>
        <w:tc>
          <w:tcPr>
            <w:tcW w:w="792" w:type="dxa"/>
            <w:noWrap/>
            <w:vAlign w:val="bottom"/>
            <w:hideMark/>
          </w:tcPr>
          <w:p w14:paraId="2EF0C82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63B4626"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AFF12AC" w14:textId="77777777" w:rsidR="00056B9F" w:rsidRPr="00F23E32" w:rsidRDefault="00056B9F" w:rsidP="00C3236C">
            <w:pPr>
              <w:rPr>
                <w:bCs/>
                <w:lang w:eastAsia="zh-CN"/>
              </w:rPr>
            </w:pPr>
            <w:r w:rsidRPr="00F23E32">
              <w:rPr>
                <w:lang w:eastAsia="zh-CN"/>
              </w:rPr>
              <w:t>8.2</w:t>
            </w:r>
          </w:p>
        </w:tc>
        <w:tc>
          <w:tcPr>
            <w:tcW w:w="1037" w:type="dxa"/>
            <w:noWrap/>
            <w:vAlign w:val="bottom"/>
            <w:hideMark/>
          </w:tcPr>
          <w:p w14:paraId="767C156A" w14:textId="77777777" w:rsidR="00056B9F" w:rsidRPr="00F23E32" w:rsidRDefault="00056B9F" w:rsidP="00C3236C">
            <w:pPr>
              <w:rPr>
                <w:bCs/>
                <w:lang w:eastAsia="zh-CN"/>
              </w:rPr>
            </w:pPr>
            <w:r w:rsidRPr="00F23E32">
              <w:rPr>
                <w:lang w:eastAsia="zh-CN"/>
              </w:rPr>
              <w:t>5694</w:t>
            </w:r>
          </w:p>
        </w:tc>
        <w:tc>
          <w:tcPr>
            <w:tcW w:w="973" w:type="dxa"/>
            <w:noWrap/>
            <w:vAlign w:val="bottom"/>
            <w:hideMark/>
          </w:tcPr>
          <w:p w14:paraId="114E87E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CC0A7A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5EB5E85" w14:textId="77777777" w:rsidR="00056B9F" w:rsidRPr="00F23E32" w:rsidRDefault="00056B9F" w:rsidP="00C3236C">
            <w:pPr>
              <w:rPr>
                <w:bCs/>
                <w:lang w:eastAsia="zh-CN"/>
              </w:rPr>
            </w:pPr>
            <w:r w:rsidRPr="00F23E32">
              <w:rPr>
                <w:lang w:eastAsia="zh-CN"/>
              </w:rPr>
              <w:t>0.07448</w:t>
            </w:r>
          </w:p>
        </w:tc>
      </w:tr>
      <w:tr w:rsidR="00056B9F" w:rsidRPr="00F23E32" w14:paraId="204D19E4" w14:textId="77777777" w:rsidTr="00F23E32">
        <w:trPr>
          <w:trHeight w:val="287"/>
        </w:trPr>
        <w:tc>
          <w:tcPr>
            <w:tcW w:w="1337" w:type="dxa"/>
            <w:noWrap/>
            <w:vAlign w:val="bottom"/>
            <w:hideMark/>
          </w:tcPr>
          <w:p w14:paraId="30A77D27" w14:textId="77777777" w:rsidR="00056B9F" w:rsidRPr="00F23E32" w:rsidRDefault="00056B9F" w:rsidP="00C3236C">
            <w:pPr>
              <w:rPr>
                <w:lang w:eastAsia="zh-CN"/>
              </w:rPr>
            </w:pPr>
          </w:p>
        </w:tc>
        <w:tc>
          <w:tcPr>
            <w:tcW w:w="1007" w:type="dxa"/>
            <w:noWrap/>
            <w:vAlign w:val="bottom"/>
            <w:hideMark/>
          </w:tcPr>
          <w:p w14:paraId="247906A1"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5200109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788B92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3351B7E"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76C54F7" w14:textId="77777777" w:rsidR="00056B9F" w:rsidRPr="00F23E32" w:rsidRDefault="00056B9F" w:rsidP="00C3236C">
            <w:pPr>
              <w:rPr>
                <w:bCs/>
                <w:lang w:eastAsia="zh-CN"/>
              </w:rPr>
            </w:pPr>
            <w:r w:rsidRPr="00F23E32">
              <w:rPr>
                <w:lang w:eastAsia="zh-CN"/>
              </w:rPr>
              <w:t>16.3</w:t>
            </w:r>
          </w:p>
        </w:tc>
        <w:tc>
          <w:tcPr>
            <w:tcW w:w="1037" w:type="dxa"/>
            <w:noWrap/>
            <w:vAlign w:val="bottom"/>
            <w:hideMark/>
          </w:tcPr>
          <w:p w14:paraId="02045750" w14:textId="77777777" w:rsidR="00056B9F" w:rsidRPr="00F23E32" w:rsidRDefault="00056B9F" w:rsidP="00C3236C">
            <w:pPr>
              <w:rPr>
                <w:bCs/>
                <w:lang w:eastAsia="zh-CN"/>
              </w:rPr>
            </w:pPr>
            <w:r w:rsidRPr="00F23E32">
              <w:rPr>
                <w:lang w:eastAsia="zh-CN"/>
              </w:rPr>
              <w:t>5949.5</w:t>
            </w:r>
          </w:p>
        </w:tc>
        <w:tc>
          <w:tcPr>
            <w:tcW w:w="973" w:type="dxa"/>
            <w:noWrap/>
            <w:vAlign w:val="bottom"/>
            <w:hideMark/>
          </w:tcPr>
          <w:p w14:paraId="7B96386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CFFBFC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A6D5B1D" w14:textId="77777777" w:rsidR="00056B9F" w:rsidRPr="00F23E32" w:rsidRDefault="00056B9F" w:rsidP="00C3236C">
            <w:pPr>
              <w:rPr>
                <w:bCs/>
                <w:lang w:eastAsia="zh-CN"/>
              </w:rPr>
            </w:pPr>
            <w:r w:rsidRPr="00F23E32">
              <w:rPr>
                <w:lang w:eastAsia="zh-CN"/>
              </w:rPr>
              <w:t>0.07448</w:t>
            </w:r>
          </w:p>
        </w:tc>
      </w:tr>
      <w:tr w:rsidR="00056B9F" w:rsidRPr="00F23E32" w14:paraId="1B0B4007" w14:textId="77777777" w:rsidTr="00F23E32">
        <w:trPr>
          <w:trHeight w:val="287"/>
        </w:trPr>
        <w:tc>
          <w:tcPr>
            <w:tcW w:w="1337" w:type="dxa"/>
            <w:noWrap/>
            <w:vAlign w:val="bottom"/>
            <w:hideMark/>
          </w:tcPr>
          <w:p w14:paraId="48E6F5B4" w14:textId="77777777" w:rsidR="00056B9F" w:rsidRPr="00F23E32" w:rsidRDefault="00056B9F" w:rsidP="00C3236C">
            <w:pPr>
              <w:rPr>
                <w:lang w:eastAsia="zh-CN"/>
              </w:rPr>
            </w:pPr>
          </w:p>
        </w:tc>
        <w:tc>
          <w:tcPr>
            <w:tcW w:w="1007" w:type="dxa"/>
            <w:noWrap/>
            <w:vAlign w:val="bottom"/>
            <w:hideMark/>
          </w:tcPr>
          <w:p w14:paraId="5F6CC4DE"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6AC9679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B98F29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5A03F2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FA4D939" w14:textId="77777777" w:rsidR="00056B9F" w:rsidRPr="00F23E32" w:rsidRDefault="00056B9F" w:rsidP="00C3236C">
            <w:pPr>
              <w:rPr>
                <w:bCs/>
                <w:lang w:eastAsia="zh-CN"/>
              </w:rPr>
            </w:pPr>
            <w:r w:rsidRPr="00F23E32">
              <w:rPr>
                <w:lang w:eastAsia="zh-CN"/>
              </w:rPr>
              <w:t>15.6</w:t>
            </w:r>
          </w:p>
        </w:tc>
        <w:tc>
          <w:tcPr>
            <w:tcW w:w="1037" w:type="dxa"/>
            <w:noWrap/>
            <w:vAlign w:val="bottom"/>
            <w:hideMark/>
          </w:tcPr>
          <w:p w14:paraId="622E2FCE" w14:textId="77777777" w:rsidR="00056B9F" w:rsidRPr="00F23E32" w:rsidRDefault="00056B9F" w:rsidP="00C3236C">
            <w:pPr>
              <w:rPr>
                <w:bCs/>
                <w:lang w:eastAsia="zh-CN"/>
              </w:rPr>
            </w:pPr>
            <w:r w:rsidRPr="00F23E32">
              <w:rPr>
                <w:lang w:eastAsia="zh-CN"/>
              </w:rPr>
              <w:t>5694</w:t>
            </w:r>
          </w:p>
        </w:tc>
        <w:tc>
          <w:tcPr>
            <w:tcW w:w="973" w:type="dxa"/>
            <w:noWrap/>
            <w:vAlign w:val="bottom"/>
            <w:hideMark/>
          </w:tcPr>
          <w:p w14:paraId="20ECD25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84E520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FAD00FA" w14:textId="77777777" w:rsidR="00056B9F" w:rsidRPr="00F23E32" w:rsidRDefault="00056B9F" w:rsidP="00C3236C">
            <w:pPr>
              <w:rPr>
                <w:bCs/>
                <w:lang w:eastAsia="zh-CN"/>
              </w:rPr>
            </w:pPr>
            <w:r w:rsidRPr="00F23E32">
              <w:rPr>
                <w:lang w:eastAsia="zh-CN"/>
              </w:rPr>
              <w:t>0.07448</w:t>
            </w:r>
          </w:p>
        </w:tc>
      </w:tr>
      <w:tr w:rsidR="00056B9F" w:rsidRPr="00F23E32" w14:paraId="6D6D7257" w14:textId="77777777" w:rsidTr="00F23E32">
        <w:trPr>
          <w:trHeight w:val="287"/>
        </w:trPr>
        <w:tc>
          <w:tcPr>
            <w:tcW w:w="1337" w:type="dxa"/>
            <w:noWrap/>
            <w:vAlign w:val="bottom"/>
            <w:hideMark/>
          </w:tcPr>
          <w:p w14:paraId="19A411C8" w14:textId="77777777" w:rsidR="00056B9F" w:rsidRPr="00F23E32" w:rsidRDefault="00056B9F" w:rsidP="00C3236C">
            <w:pPr>
              <w:rPr>
                <w:bCs/>
                <w:lang w:eastAsia="zh-CN"/>
              </w:rPr>
            </w:pPr>
            <w:r w:rsidRPr="00F23E32">
              <w:rPr>
                <w:lang w:eastAsia="zh-CN"/>
              </w:rPr>
              <w:t>Brisbane</w:t>
            </w:r>
          </w:p>
        </w:tc>
        <w:tc>
          <w:tcPr>
            <w:tcW w:w="1007" w:type="dxa"/>
            <w:noWrap/>
            <w:vAlign w:val="bottom"/>
            <w:hideMark/>
          </w:tcPr>
          <w:p w14:paraId="464AD2D7"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3F8749E3"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42A63C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941B83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9459675" w14:textId="77777777" w:rsidR="00056B9F" w:rsidRPr="00F23E32" w:rsidRDefault="00056B9F" w:rsidP="00C3236C">
            <w:pPr>
              <w:rPr>
                <w:bCs/>
                <w:lang w:eastAsia="zh-CN"/>
              </w:rPr>
            </w:pPr>
            <w:r w:rsidRPr="00F23E32">
              <w:rPr>
                <w:lang w:eastAsia="zh-CN"/>
              </w:rPr>
              <w:t>19.1</w:t>
            </w:r>
          </w:p>
        </w:tc>
        <w:tc>
          <w:tcPr>
            <w:tcW w:w="1037" w:type="dxa"/>
            <w:noWrap/>
            <w:vAlign w:val="bottom"/>
            <w:hideMark/>
          </w:tcPr>
          <w:p w14:paraId="5DA9FD57" w14:textId="77777777" w:rsidR="00056B9F" w:rsidRPr="00F23E32" w:rsidRDefault="00056B9F" w:rsidP="00C3236C">
            <w:pPr>
              <w:rPr>
                <w:bCs/>
                <w:lang w:eastAsia="zh-CN"/>
              </w:rPr>
            </w:pPr>
            <w:r w:rsidRPr="00F23E32">
              <w:rPr>
                <w:lang w:eastAsia="zh-CN"/>
              </w:rPr>
              <w:t>6971.5</w:t>
            </w:r>
          </w:p>
        </w:tc>
        <w:tc>
          <w:tcPr>
            <w:tcW w:w="973" w:type="dxa"/>
            <w:noWrap/>
            <w:vAlign w:val="bottom"/>
            <w:hideMark/>
          </w:tcPr>
          <w:p w14:paraId="5D68CF9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8F0BDA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6A89BCA" w14:textId="77777777" w:rsidR="00056B9F" w:rsidRPr="00F23E32" w:rsidRDefault="00056B9F" w:rsidP="00C3236C">
            <w:pPr>
              <w:rPr>
                <w:bCs/>
                <w:lang w:eastAsia="zh-CN"/>
              </w:rPr>
            </w:pPr>
            <w:r w:rsidRPr="00F23E32">
              <w:rPr>
                <w:lang w:eastAsia="zh-CN"/>
              </w:rPr>
              <w:t>0.07448</w:t>
            </w:r>
          </w:p>
        </w:tc>
      </w:tr>
      <w:tr w:rsidR="00056B9F" w:rsidRPr="00F23E32" w14:paraId="139B9917" w14:textId="77777777" w:rsidTr="00F23E32">
        <w:trPr>
          <w:trHeight w:val="287"/>
        </w:trPr>
        <w:tc>
          <w:tcPr>
            <w:tcW w:w="1337" w:type="dxa"/>
            <w:noWrap/>
            <w:vAlign w:val="bottom"/>
            <w:hideMark/>
          </w:tcPr>
          <w:p w14:paraId="1AC86B45" w14:textId="77777777" w:rsidR="00056B9F" w:rsidRPr="00F23E32" w:rsidRDefault="00056B9F" w:rsidP="00C3236C">
            <w:pPr>
              <w:rPr>
                <w:lang w:eastAsia="zh-CN"/>
              </w:rPr>
            </w:pPr>
          </w:p>
        </w:tc>
        <w:tc>
          <w:tcPr>
            <w:tcW w:w="1007" w:type="dxa"/>
            <w:noWrap/>
            <w:vAlign w:val="bottom"/>
            <w:hideMark/>
          </w:tcPr>
          <w:p w14:paraId="15C7ECB1"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31D005BD" w14:textId="77777777" w:rsidR="00056B9F" w:rsidRPr="00F23E32" w:rsidRDefault="00056B9F" w:rsidP="00C3236C">
            <w:pPr>
              <w:rPr>
                <w:lang w:eastAsia="zh-CN"/>
              </w:rPr>
            </w:pPr>
            <w:r w:rsidRPr="00F23E32">
              <w:rPr>
                <w:lang w:eastAsia="zh-CN"/>
              </w:rPr>
              <w:t>4</w:t>
            </w:r>
          </w:p>
        </w:tc>
        <w:tc>
          <w:tcPr>
            <w:tcW w:w="792" w:type="dxa"/>
            <w:noWrap/>
            <w:vAlign w:val="bottom"/>
            <w:hideMark/>
          </w:tcPr>
          <w:p w14:paraId="1478E96C"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D9F8BD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CC43BAC" w14:textId="77777777" w:rsidR="00056B9F" w:rsidRPr="00F23E32" w:rsidRDefault="00056B9F" w:rsidP="00C3236C">
            <w:pPr>
              <w:rPr>
                <w:bCs/>
                <w:lang w:eastAsia="zh-CN"/>
              </w:rPr>
            </w:pPr>
            <w:r w:rsidRPr="00F23E32">
              <w:rPr>
                <w:lang w:eastAsia="zh-CN"/>
              </w:rPr>
              <w:t>19.8</w:t>
            </w:r>
          </w:p>
        </w:tc>
        <w:tc>
          <w:tcPr>
            <w:tcW w:w="1037" w:type="dxa"/>
            <w:noWrap/>
            <w:vAlign w:val="bottom"/>
            <w:hideMark/>
          </w:tcPr>
          <w:p w14:paraId="3F3238D6" w14:textId="77777777" w:rsidR="00056B9F" w:rsidRPr="00F23E32" w:rsidRDefault="00056B9F" w:rsidP="00C3236C">
            <w:pPr>
              <w:rPr>
                <w:bCs/>
                <w:lang w:eastAsia="zh-CN"/>
              </w:rPr>
            </w:pPr>
            <w:r w:rsidRPr="00F23E32">
              <w:rPr>
                <w:lang w:eastAsia="zh-CN"/>
              </w:rPr>
              <w:t>7227</w:t>
            </w:r>
          </w:p>
        </w:tc>
        <w:tc>
          <w:tcPr>
            <w:tcW w:w="973" w:type="dxa"/>
            <w:noWrap/>
            <w:vAlign w:val="bottom"/>
            <w:hideMark/>
          </w:tcPr>
          <w:p w14:paraId="04BB2D4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BC3E35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4F55A72" w14:textId="77777777" w:rsidR="00056B9F" w:rsidRPr="00F23E32" w:rsidRDefault="00056B9F" w:rsidP="00C3236C">
            <w:pPr>
              <w:rPr>
                <w:bCs/>
                <w:lang w:eastAsia="zh-CN"/>
              </w:rPr>
            </w:pPr>
            <w:r w:rsidRPr="00F23E32">
              <w:rPr>
                <w:lang w:eastAsia="zh-CN"/>
              </w:rPr>
              <w:t>0.07448</w:t>
            </w:r>
          </w:p>
        </w:tc>
      </w:tr>
      <w:tr w:rsidR="00056B9F" w:rsidRPr="00F23E32" w14:paraId="22B8052A" w14:textId="77777777" w:rsidTr="00F23E32">
        <w:trPr>
          <w:trHeight w:val="287"/>
        </w:trPr>
        <w:tc>
          <w:tcPr>
            <w:tcW w:w="1337" w:type="dxa"/>
            <w:noWrap/>
            <w:vAlign w:val="bottom"/>
            <w:hideMark/>
          </w:tcPr>
          <w:p w14:paraId="534CBA61" w14:textId="77777777" w:rsidR="00056B9F" w:rsidRPr="00F23E32" w:rsidRDefault="00056B9F" w:rsidP="00C3236C">
            <w:pPr>
              <w:rPr>
                <w:lang w:eastAsia="zh-CN"/>
              </w:rPr>
            </w:pPr>
          </w:p>
        </w:tc>
        <w:tc>
          <w:tcPr>
            <w:tcW w:w="1007" w:type="dxa"/>
            <w:noWrap/>
            <w:vAlign w:val="bottom"/>
            <w:hideMark/>
          </w:tcPr>
          <w:p w14:paraId="41970FD4"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B4703C4"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E68688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67F7D62"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3F9C6C2" w14:textId="77777777" w:rsidR="00056B9F" w:rsidRPr="00F23E32" w:rsidRDefault="00056B9F" w:rsidP="00C3236C">
            <w:pPr>
              <w:rPr>
                <w:bCs/>
                <w:lang w:eastAsia="zh-CN"/>
              </w:rPr>
            </w:pPr>
            <w:r w:rsidRPr="00F23E32">
              <w:rPr>
                <w:lang w:eastAsia="zh-CN"/>
              </w:rPr>
              <w:t>25</w:t>
            </w:r>
          </w:p>
        </w:tc>
        <w:tc>
          <w:tcPr>
            <w:tcW w:w="1037" w:type="dxa"/>
            <w:noWrap/>
            <w:vAlign w:val="bottom"/>
            <w:hideMark/>
          </w:tcPr>
          <w:p w14:paraId="104AD61F" w14:textId="77777777" w:rsidR="00056B9F" w:rsidRPr="00F23E32" w:rsidRDefault="00056B9F" w:rsidP="00C3236C">
            <w:pPr>
              <w:rPr>
                <w:bCs/>
                <w:lang w:eastAsia="zh-CN"/>
              </w:rPr>
            </w:pPr>
            <w:r w:rsidRPr="00F23E32">
              <w:rPr>
                <w:lang w:eastAsia="zh-CN"/>
              </w:rPr>
              <w:t>9125</w:t>
            </w:r>
          </w:p>
        </w:tc>
        <w:tc>
          <w:tcPr>
            <w:tcW w:w="973" w:type="dxa"/>
            <w:noWrap/>
            <w:vAlign w:val="bottom"/>
            <w:hideMark/>
          </w:tcPr>
          <w:p w14:paraId="22052E5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BCF999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6443BD4" w14:textId="77777777" w:rsidR="00056B9F" w:rsidRPr="00F23E32" w:rsidRDefault="00056B9F" w:rsidP="00C3236C">
            <w:pPr>
              <w:rPr>
                <w:bCs/>
                <w:lang w:eastAsia="zh-CN"/>
              </w:rPr>
            </w:pPr>
            <w:r w:rsidRPr="00F23E32">
              <w:rPr>
                <w:lang w:eastAsia="zh-CN"/>
              </w:rPr>
              <w:t>0.07448</w:t>
            </w:r>
          </w:p>
        </w:tc>
      </w:tr>
      <w:tr w:rsidR="00056B9F" w:rsidRPr="00F23E32" w14:paraId="77334C80" w14:textId="77777777" w:rsidTr="00F23E32">
        <w:trPr>
          <w:trHeight w:val="287"/>
        </w:trPr>
        <w:tc>
          <w:tcPr>
            <w:tcW w:w="1337" w:type="dxa"/>
            <w:noWrap/>
            <w:vAlign w:val="bottom"/>
            <w:hideMark/>
          </w:tcPr>
          <w:p w14:paraId="08AAEB3C" w14:textId="77777777" w:rsidR="00056B9F" w:rsidRPr="00F23E32" w:rsidRDefault="00056B9F" w:rsidP="00C3236C">
            <w:pPr>
              <w:rPr>
                <w:lang w:eastAsia="zh-CN"/>
              </w:rPr>
            </w:pPr>
          </w:p>
        </w:tc>
        <w:tc>
          <w:tcPr>
            <w:tcW w:w="1007" w:type="dxa"/>
            <w:noWrap/>
            <w:vAlign w:val="bottom"/>
            <w:hideMark/>
          </w:tcPr>
          <w:p w14:paraId="200F2182"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7F85415A"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62924B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3714BA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C712097" w14:textId="77777777" w:rsidR="00056B9F" w:rsidRPr="00F23E32" w:rsidRDefault="00056B9F" w:rsidP="00C3236C">
            <w:pPr>
              <w:rPr>
                <w:bCs/>
                <w:lang w:eastAsia="zh-CN"/>
              </w:rPr>
            </w:pPr>
            <w:r w:rsidRPr="00F23E32">
              <w:rPr>
                <w:lang w:eastAsia="zh-CN"/>
              </w:rPr>
              <w:t>25.7</w:t>
            </w:r>
          </w:p>
        </w:tc>
        <w:tc>
          <w:tcPr>
            <w:tcW w:w="1037" w:type="dxa"/>
            <w:noWrap/>
            <w:vAlign w:val="bottom"/>
            <w:hideMark/>
          </w:tcPr>
          <w:p w14:paraId="6AFBF42E" w14:textId="77777777" w:rsidR="00056B9F" w:rsidRPr="00F23E32" w:rsidRDefault="00056B9F" w:rsidP="00C3236C">
            <w:pPr>
              <w:rPr>
                <w:bCs/>
                <w:lang w:eastAsia="zh-CN"/>
              </w:rPr>
            </w:pPr>
            <w:r w:rsidRPr="00F23E32">
              <w:rPr>
                <w:lang w:eastAsia="zh-CN"/>
              </w:rPr>
              <w:t>9380.5</w:t>
            </w:r>
          </w:p>
        </w:tc>
        <w:tc>
          <w:tcPr>
            <w:tcW w:w="973" w:type="dxa"/>
            <w:noWrap/>
            <w:vAlign w:val="bottom"/>
            <w:hideMark/>
          </w:tcPr>
          <w:p w14:paraId="5ED372C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0E850D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B71C8DB" w14:textId="77777777" w:rsidR="00056B9F" w:rsidRPr="00F23E32" w:rsidRDefault="00056B9F" w:rsidP="00C3236C">
            <w:pPr>
              <w:rPr>
                <w:bCs/>
                <w:lang w:eastAsia="zh-CN"/>
              </w:rPr>
            </w:pPr>
            <w:r w:rsidRPr="00F23E32">
              <w:rPr>
                <w:lang w:eastAsia="zh-CN"/>
              </w:rPr>
              <w:t>0.07448</w:t>
            </w:r>
          </w:p>
        </w:tc>
      </w:tr>
      <w:tr w:rsidR="00056B9F" w:rsidRPr="00F23E32" w14:paraId="561F99C9" w14:textId="77777777" w:rsidTr="00F23E32">
        <w:trPr>
          <w:trHeight w:val="287"/>
        </w:trPr>
        <w:tc>
          <w:tcPr>
            <w:tcW w:w="1337" w:type="dxa"/>
            <w:noWrap/>
            <w:vAlign w:val="bottom"/>
            <w:hideMark/>
          </w:tcPr>
          <w:p w14:paraId="060ACDA1" w14:textId="77777777" w:rsidR="00056B9F" w:rsidRPr="00F23E32" w:rsidRDefault="00056B9F" w:rsidP="00C3236C">
            <w:pPr>
              <w:rPr>
                <w:lang w:eastAsia="zh-CN"/>
              </w:rPr>
            </w:pPr>
          </w:p>
        </w:tc>
        <w:tc>
          <w:tcPr>
            <w:tcW w:w="1007" w:type="dxa"/>
            <w:noWrap/>
            <w:vAlign w:val="bottom"/>
            <w:hideMark/>
          </w:tcPr>
          <w:p w14:paraId="677F482B"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190079AF" w14:textId="77777777" w:rsidR="00056B9F" w:rsidRPr="00F23E32" w:rsidRDefault="00056B9F" w:rsidP="00C3236C">
            <w:pPr>
              <w:rPr>
                <w:lang w:eastAsia="zh-CN"/>
              </w:rPr>
            </w:pPr>
            <w:r w:rsidRPr="00F23E32">
              <w:rPr>
                <w:lang w:eastAsia="zh-CN"/>
              </w:rPr>
              <w:t>3</w:t>
            </w:r>
          </w:p>
        </w:tc>
        <w:tc>
          <w:tcPr>
            <w:tcW w:w="792" w:type="dxa"/>
            <w:noWrap/>
            <w:vAlign w:val="bottom"/>
            <w:hideMark/>
          </w:tcPr>
          <w:p w14:paraId="4248DCC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04BA77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163ADBB" w14:textId="77777777" w:rsidR="00056B9F" w:rsidRPr="00F23E32" w:rsidRDefault="00056B9F" w:rsidP="00C3236C">
            <w:pPr>
              <w:rPr>
                <w:bCs/>
                <w:lang w:eastAsia="zh-CN"/>
              </w:rPr>
            </w:pPr>
            <w:r w:rsidRPr="00F23E32">
              <w:rPr>
                <w:lang w:eastAsia="zh-CN"/>
              </w:rPr>
              <w:t>15.1</w:t>
            </w:r>
          </w:p>
        </w:tc>
        <w:tc>
          <w:tcPr>
            <w:tcW w:w="1037" w:type="dxa"/>
            <w:noWrap/>
            <w:vAlign w:val="bottom"/>
            <w:hideMark/>
          </w:tcPr>
          <w:p w14:paraId="180CDFAA" w14:textId="77777777" w:rsidR="00056B9F" w:rsidRPr="00F23E32" w:rsidRDefault="00056B9F" w:rsidP="00C3236C">
            <w:pPr>
              <w:rPr>
                <w:bCs/>
                <w:lang w:eastAsia="zh-CN"/>
              </w:rPr>
            </w:pPr>
            <w:r w:rsidRPr="00F23E32">
              <w:rPr>
                <w:lang w:eastAsia="zh-CN"/>
              </w:rPr>
              <w:t>5511.5</w:t>
            </w:r>
          </w:p>
        </w:tc>
        <w:tc>
          <w:tcPr>
            <w:tcW w:w="973" w:type="dxa"/>
            <w:noWrap/>
            <w:vAlign w:val="bottom"/>
            <w:hideMark/>
          </w:tcPr>
          <w:p w14:paraId="40ED40D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8DE62C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67F8BB6" w14:textId="77777777" w:rsidR="00056B9F" w:rsidRPr="00F23E32" w:rsidRDefault="00056B9F" w:rsidP="00C3236C">
            <w:pPr>
              <w:rPr>
                <w:bCs/>
                <w:lang w:eastAsia="zh-CN"/>
              </w:rPr>
            </w:pPr>
            <w:r w:rsidRPr="00F23E32">
              <w:rPr>
                <w:lang w:eastAsia="zh-CN"/>
              </w:rPr>
              <w:t>0.07448</w:t>
            </w:r>
          </w:p>
        </w:tc>
      </w:tr>
      <w:tr w:rsidR="00056B9F" w:rsidRPr="00F23E32" w14:paraId="389B2DCB" w14:textId="77777777" w:rsidTr="00F23E32">
        <w:trPr>
          <w:trHeight w:val="287"/>
        </w:trPr>
        <w:tc>
          <w:tcPr>
            <w:tcW w:w="1337" w:type="dxa"/>
            <w:noWrap/>
            <w:vAlign w:val="bottom"/>
            <w:hideMark/>
          </w:tcPr>
          <w:p w14:paraId="155B979A" w14:textId="77777777" w:rsidR="00056B9F" w:rsidRPr="00F23E32" w:rsidRDefault="00056B9F" w:rsidP="00C3236C">
            <w:pPr>
              <w:rPr>
                <w:lang w:eastAsia="zh-CN"/>
              </w:rPr>
            </w:pPr>
          </w:p>
        </w:tc>
        <w:tc>
          <w:tcPr>
            <w:tcW w:w="1007" w:type="dxa"/>
            <w:noWrap/>
            <w:vAlign w:val="bottom"/>
            <w:hideMark/>
          </w:tcPr>
          <w:p w14:paraId="75D3B1C7"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5582065"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0DF9B5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D56E12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9083D67" w14:textId="77777777" w:rsidR="00056B9F" w:rsidRPr="00F23E32" w:rsidRDefault="00056B9F" w:rsidP="00C3236C">
            <w:pPr>
              <w:rPr>
                <w:bCs/>
                <w:lang w:eastAsia="zh-CN"/>
              </w:rPr>
            </w:pPr>
            <w:r w:rsidRPr="00F23E32">
              <w:rPr>
                <w:lang w:eastAsia="zh-CN"/>
              </w:rPr>
              <w:t>14</w:t>
            </w:r>
          </w:p>
        </w:tc>
        <w:tc>
          <w:tcPr>
            <w:tcW w:w="1037" w:type="dxa"/>
            <w:noWrap/>
            <w:vAlign w:val="bottom"/>
            <w:hideMark/>
          </w:tcPr>
          <w:p w14:paraId="2C288703" w14:textId="77777777" w:rsidR="00056B9F" w:rsidRPr="00F23E32" w:rsidRDefault="00056B9F" w:rsidP="00C3236C">
            <w:pPr>
              <w:rPr>
                <w:bCs/>
                <w:lang w:eastAsia="zh-CN"/>
              </w:rPr>
            </w:pPr>
            <w:r w:rsidRPr="00F23E32">
              <w:rPr>
                <w:lang w:eastAsia="zh-CN"/>
              </w:rPr>
              <w:t>5110</w:t>
            </w:r>
          </w:p>
        </w:tc>
        <w:tc>
          <w:tcPr>
            <w:tcW w:w="973" w:type="dxa"/>
            <w:noWrap/>
            <w:vAlign w:val="bottom"/>
            <w:hideMark/>
          </w:tcPr>
          <w:p w14:paraId="29D05BD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95F906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233CF0F" w14:textId="77777777" w:rsidR="00056B9F" w:rsidRPr="00F23E32" w:rsidRDefault="00056B9F" w:rsidP="00C3236C">
            <w:pPr>
              <w:rPr>
                <w:bCs/>
                <w:lang w:eastAsia="zh-CN"/>
              </w:rPr>
            </w:pPr>
            <w:r w:rsidRPr="00F23E32">
              <w:rPr>
                <w:lang w:eastAsia="zh-CN"/>
              </w:rPr>
              <w:t>0.07448</w:t>
            </w:r>
          </w:p>
        </w:tc>
      </w:tr>
      <w:tr w:rsidR="00056B9F" w:rsidRPr="00F23E32" w14:paraId="2E135CD8" w14:textId="77777777" w:rsidTr="00F23E32">
        <w:trPr>
          <w:trHeight w:val="287"/>
        </w:trPr>
        <w:tc>
          <w:tcPr>
            <w:tcW w:w="1337" w:type="dxa"/>
            <w:noWrap/>
            <w:vAlign w:val="bottom"/>
            <w:hideMark/>
          </w:tcPr>
          <w:p w14:paraId="34389931" w14:textId="77777777" w:rsidR="00056B9F" w:rsidRPr="00F23E32" w:rsidRDefault="00056B9F" w:rsidP="00C3236C">
            <w:pPr>
              <w:rPr>
                <w:lang w:eastAsia="zh-CN"/>
              </w:rPr>
            </w:pPr>
          </w:p>
        </w:tc>
        <w:tc>
          <w:tcPr>
            <w:tcW w:w="1007" w:type="dxa"/>
            <w:noWrap/>
            <w:vAlign w:val="bottom"/>
            <w:hideMark/>
          </w:tcPr>
          <w:p w14:paraId="7A59BB79"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F7A0685"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758F601"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AE26E7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BB48680" w14:textId="77777777" w:rsidR="00056B9F" w:rsidRPr="00F23E32" w:rsidRDefault="00056B9F" w:rsidP="00C3236C">
            <w:pPr>
              <w:rPr>
                <w:bCs/>
                <w:lang w:eastAsia="zh-CN"/>
              </w:rPr>
            </w:pPr>
            <w:r w:rsidRPr="00F23E32">
              <w:rPr>
                <w:lang w:eastAsia="zh-CN"/>
              </w:rPr>
              <w:t>21</w:t>
            </w:r>
          </w:p>
        </w:tc>
        <w:tc>
          <w:tcPr>
            <w:tcW w:w="1037" w:type="dxa"/>
            <w:noWrap/>
            <w:vAlign w:val="bottom"/>
            <w:hideMark/>
          </w:tcPr>
          <w:p w14:paraId="1798A9FB" w14:textId="77777777" w:rsidR="00056B9F" w:rsidRPr="00F23E32" w:rsidRDefault="00056B9F" w:rsidP="00C3236C">
            <w:pPr>
              <w:rPr>
                <w:bCs/>
                <w:lang w:eastAsia="zh-CN"/>
              </w:rPr>
            </w:pPr>
            <w:r w:rsidRPr="00F23E32">
              <w:rPr>
                <w:lang w:eastAsia="zh-CN"/>
              </w:rPr>
              <w:t>7665</w:t>
            </w:r>
          </w:p>
        </w:tc>
        <w:tc>
          <w:tcPr>
            <w:tcW w:w="973" w:type="dxa"/>
            <w:noWrap/>
            <w:vAlign w:val="bottom"/>
            <w:hideMark/>
          </w:tcPr>
          <w:p w14:paraId="56BDAE9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5E0B23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82211D7" w14:textId="77777777" w:rsidR="00056B9F" w:rsidRPr="00F23E32" w:rsidRDefault="00056B9F" w:rsidP="00C3236C">
            <w:pPr>
              <w:rPr>
                <w:bCs/>
                <w:lang w:eastAsia="zh-CN"/>
              </w:rPr>
            </w:pPr>
            <w:r w:rsidRPr="00F23E32">
              <w:rPr>
                <w:lang w:eastAsia="zh-CN"/>
              </w:rPr>
              <w:t>0.07448</w:t>
            </w:r>
          </w:p>
        </w:tc>
      </w:tr>
      <w:tr w:rsidR="00056B9F" w:rsidRPr="00F23E32" w14:paraId="4F993FEB" w14:textId="77777777" w:rsidTr="00F23E32">
        <w:trPr>
          <w:trHeight w:val="287"/>
        </w:trPr>
        <w:tc>
          <w:tcPr>
            <w:tcW w:w="1337" w:type="dxa"/>
            <w:noWrap/>
            <w:vAlign w:val="bottom"/>
            <w:hideMark/>
          </w:tcPr>
          <w:p w14:paraId="37DD87FC" w14:textId="77777777" w:rsidR="00056B9F" w:rsidRPr="00F23E32" w:rsidRDefault="00056B9F" w:rsidP="00C3236C">
            <w:pPr>
              <w:rPr>
                <w:lang w:eastAsia="zh-CN"/>
              </w:rPr>
            </w:pPr>
          </w:p>
        </w:tc>
        <w:tc>
          <w:tcPr>
            <w:tcW w:w="1007" w:type="dxa"/>
            <w:noWrap/>
            <w:vAlign w:val="bottom"/>
            <w:hideMark/>
          </w:tcPr>
          <w:p w14:paraId="48B6AD42"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2321873C"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84DBC7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9453AB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FEA4B82" w14:textId="77777777" w:rsidR="00056B9F" w:rsidRPr="00F23E32" w:rsidRDefault="00056B9F" w:rsidP="00C3236C">
            <w:pPr>
              <w:rPr>
                <w:bCs/>
                <w:lang w:eastAsia="zh-CN"/>
              </w:rPr>
            </w:pPr>
            <w:r w:rsidRPr="00F23E32">
              <w:rPr>
                <w:lang w:eastAsia="zh-CN"/>
              </w:rPr>
              <w:t>19.9</w:t>
            </w:r>
          </w:p>
        </w:tc>
        <w:tc>
          <w:tcPr>
            <w:tcW w:w="1037" w:type="dxa"/>
            <w:noWrap/>
            <w:vAlign w:val="bottom"/>
            <w:hideMark/>
          </w:tcPr>
          <w:p w14:paraId="4A5F8993" w14:textId="77777777" w:rsidR="00056B9F" w:rsidRPr="00F23E32" w:rsidRDefault="00056B9F" w:rsidP="00C3236C">
            <w:pPr>
              <w:rPr>
                <w:bCs/>
                <w:lang w:eastAsia="zh-CN"/>
              </w:rPr>
            </w:pPr>
            <w:r w:rsidRPr="00F23E32">
              <w:rPr>
                <w:lang w:eastAsia="zh-CN"/>
              </w:rPr>
              <w:t>7263.5</w:t>
            </w:r>
          </w:p>
        </w:tc>
        <w:tc>
          <w:tcPr>
            <w:tcW w:w="973" w:type="dxa"/>
            <w:noWrap/>
            <w:vAlign w:val="bottom"/>
            <w:hideMark/>
          </w:tcPr>
          <w:p w14:paraId="4E2DB3F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A5D728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DFF8B8B" w14:textId="77777777" w:rsidR="00056B9F" w:rsidRPr="00F23E32" w:rsidRDefault="00056B9F" w:rsidP="00C3236C">
            <w:pPr>
              <w:rPr>
                <w:bCs/>
                <w:lang w:eastAsia="zh-CN"/>
              </w:rPr>
            </w:pPr>
            <w:r w:rsidRPr="00F23E32">
              <w:rPr>
                <w:lang w:eastAsia="zh-CN"/>
              </w:rPr>
              <w:t>0.07448</w:t>
            </w:r>
          </w:p>
        </w:tc>
      </w:tr>
      <w:tr w:rsidR="00056B9F" w:rsidRPr="00F23E32" w14:paraId="1BDFCBD1" w14:textId="77777777" w:rsidTr="00F23E32">
        <w:trPr>
          <w:trHeight w:val="287"/>
        </w:trPr>
        <w:tc>
          <w:tcPr>
            <w:tcW w:w="1337" w:type="dxa"/>
            <w:noWrap/>
            <w:vAlign w:val="bottom"/>
            <w:hideMark/>
          </w:tcPr>
          <w:p w14:paraId="4535EDEB" w14:textId="77777777" w:rsidR="00056B9F" w:rsidRPr="00F23E32" w:rsidRDefault="00056B9F" w:rsidP="00C3236C">
            <w:pPr>
              <w:rPr>
                <w:lang w:eastAsia="zh-CN"/>
              </w:rPr>
            </w:pPr>
          </w:p>
        </w:tc>
        <w:tc>
          <w:tcPr>
            <w:tcW w:w="1007" w:type="dxa"/>
            <w:noWrap/>
            <w:vAlign w:val="bottom"/>
            <w:hideMark/>
          </w:tcPr>
          <w:p w14:paraId="40F51827"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15AC6A76" w14:textId="77777777" w:rsidR="00056B9F" w:rsidRPr="00F23E32" w:rsidRDefault="00056B9F" w:rsidP="00C3236C">
            <w:pPr>
              <w:rPr>
                <w:lang w:eastAsia="zh-CN"/>
              </w:rPr>
            </w:pPr>
            <w:r w:rsidRPr="00F23E32">
              <w:rPr>
                <w:lang w:eastAsia="zh-CN"/>
              </w:rPr>
              <w:t>2</w:t>
            </w:r>
          </w:p>
        </w:tc>
        <w:tc>
          <w:tcPr>
            <w:tcW w:w="792" w:type="dxa"/>
            <w:noWrap/>
            <w:vAlign w:val="bottom"/>
            <w:hideMark/>
          </w:tcPr>
          <w:p w14:paraId="127CDFA0" w14:textId="77777777" w:rsidR="00056B9F" w:rsidRPr="00F23E32" w:rsidRDefault="00056B9F" w:rsidP="00C3236C">
            <w:pPr>
              <w:rPr>
                <w:lang w:eastAsia="zh-CN"/>
              </w:rPr>
            </w:pPr>
            <w:r w:rsidRPr="00F23E32">
              <w:rPr>
                <w:lang w:eastAsia="zh-CN"/>
              </w:rPr>
              <w:t>0</w:t>
            </w:r>
          </w:p>
        </w:tc>
        <w:tc>
          <w:tcPr>
            <w:tcW w:w="681" w:type="dxa"/>
            <w:noWrap/>
            <w:vAlign w:val="bottom"/>
            <w:hideMark/>
          </w:tcPr>
          <w:p w14:paraId="5B9BBDC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00CCBEDC" w14:textId="77777777" w:rsidR="00056B9F" w:rsidRPr="00F23E32" w:rsidRDefault="00056B9F" w:rsidP="00C3236C">
            <w:pPr>
              <w:rPr>
                <w:bCs/>
                <w:lang w:eastAsia="zh-CN"/>
              </w:rPr>
            </w:pPr>
            <w:r w:rsidRPr="00F23E32">
              <w:rPr>
                <w:lang w:eastAsia="zh-CN"/>
              </w:rPr>
              <w:t>13.5</w:t>
            </w:r>
          </w:p>
        </w:tc>
        <w:tc>
          <w:tcPr>
            <w:tcW w:w="1037" w:type="dxa"/>
            <w:noWrap/>
            <w:vAlign w:val="bottom"/>
            <w:hideMark/>
          </w:tcPr>
          <w:p w14:paraId="49C2B48B" w14:textId="77777777" w:rsidR="00056B9F" w:rsidRPr="00F23E32" w:rsidRDefault="00056B9F" w:rsidP="00C3236C">
            <w:pPr>
              <w:rPr>
                <w:bCs/>
                <w:lang w:eastAsia="zh-CN"/>
              </w:rPr>
            </w:pPr>
            <w:r w:rsidRPr="00F23E32">
              <w:rPr>
                <w:lang w:eastAsia="zh-CN"/>
              </w:rPr>
              <w:t>4927.5</w:t>
            </w:r>
          </w:p>
        </w:tc>
        <w:tc>
          <w:tcPr>
            <w:tcW w:w="973" w:type="dxa"/>
            <w:noWrap/>
            <w:vAlign w:val="bottom"/>
            <w:hideMark/>
          </w:tcPr>
          <w:p w14:paraId="4D95224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D518ED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CE15752" w14:textId="77777777" w:rsidR="00056B9F" w:rsidRPr="00F23E32" w:rsidRDefault="00056B9F" w:rsidP="00C3236C">
            <w:pPr>
              <w:rPr>
                <w:bCs/>
                <w:lang w:eastAsia="zh-CN"/>
              </w:rPr>
            </w:pPr>
            <w:r w:rsidRPr="00F23E32">
              <w:rPr>
                <w:lang w:eastAsia="zh-CN"/>
              </w:rPr>
              <w:t>0.07448</w:t>
            </w:r>
          </w:p>
        </w:tc>
      </w:tr>
      <w:tr w:rsidR="00056B9F" w:rsidRPr="00F23E32" w14:paraId="79D30A27" w14:textId="77777777" w:rsidTr="00F23E32">
        <w:trPr>
          <w:trHeight w:val="287"/>
        </w:trPr>
        <w:tc>
          <w:tcPr>
            <w:tcW w:w="1337" w:type="dxa"/>
            <w:noWrap/>
            <w:vAlign w:val="bottom"/>
            <w:hideMark/>
          </w:tcPr>
          <w:p w14:paraId="739AE179" w14:textId="77777777" w:rsidR="00056B9F" w:rsidRPr="00F23E32" w:rsidRDefault="00056B9F" w:rsidP="00C3236C">
            <w:pPr>
              <w:rPr>
                <w:lang w:eastAsia="zh-CN"/>
              </w:rPr>
            </w:pPr>
          </w:p>
        </w:tc>
        <w:tc>
          <w:tcPr>
            <w:tcW w:w="1007" w:type="dxa"/>
            <w:noWrap/>
            <w:vAlign w:val="bottom"/>
            <w:hideMark/>
          </w:tcPr>
          <w:p w14:paraId="17C8C2EA"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0BEA4A7A"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637D80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76756BE"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2777476" w14:textId="77777777" w:rsidR="00056B9F" w:rsidRPr="00F23E32" w:rsidRDefault="00056B9F" w:rsidP="00C3236C">
            <w:pPr>
              <w:rPr>
                <w:bCs/>
                <w:lang w:eastAsia="zh-CN"/>
              </w:rPr>
            </w:pPr>
            <w:r w:rsidRPr="00F23E32">
              <w:rPr>
                <w:lang w:eastAsia="zh-CN"/>
              </w:rPr>
              <w:t>10.4</w:t>
            </w:r>
          </w:p>
        </w:tc>
        <w:tc>
          <w:tcPr>
            <w:tcW w:w="1037" w:type="dxa"/>
            <w:noWrap/>
            <w:vAlign w:val="bottom"/>
            <w:hideMark/>
          </w:tcPr>
          <w:p w14:paraId="6BBBD0F8" w14:textId="77777777" w:rsidR="00056B9F" w:rsidRPr="00F23E32" w:rsidRDefault="00056B9F" w:rsidP="00C3236C">
            <w:pPr>
              <w:rPr>
                <w:bCs/>
                <w:lang w:eastAsia="zh-CN"/>
              </w:rPr>
            </w:pPr>
            <w:r w:rsidRPr="00F23E32">
              <w:rPr>
                <w:lang w:eastAsia="zh-CN"/>
              </w:rPr>
              <w:t>3796</w:t>
            </w:r>
          </w:p>
        </w:tc>
        <w:tc>
          <w:tcPr>
            <w:tcW w:w="973" w:type="dxa"/>
            <w:noWrap/>
            <w:vAlign w:val="bottom"/>
            <w:hideMark/>
          </w:tcPr>
          <w:p w14:paraId="1F4CAEE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BDEDB0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F84EF0A" w14:textId="77777777" w:rsidR="00056B9F" w:rsidRPr="00F23E32" w:rsidRDefault="00056B9F" w:rsidP="00C3236C">
            <w:pPr>
              <w:rPr>
                <w:bCs/>
                <w:lang w:eastAsia="zh-CN"/>
              </w:rPr>
            </w:pPr>
            <w:r w:rsidRPr="00F23E32">
              <w:rPr>
                <w:lang w:eastAsia="zh-CN"/>
              </w:rPr>
              <w:t>0.07448</w:t>
            </w:r>
          </w:p>
        </w:tc>
      </w:tr>
      <w:tr w:rsidR="00056B9F" w:rsidRPr="00F23E32" w14:paraId="18DA50F0" w14:textId="77777777" w:rsidTr="00F23E32">
        <w:trPr>
          <w:trHeight w:val="287"/>
        </w:trPr>
        <w:tc>
          <w:tcPr>
            <w:tcW w:w="1337" w:type="dxa"/>
            <w:noWrap/>
            <w:vAlign w:val="bottom"/>
            <w:hideMark/>
          </w:tcPr>
          <w:p w14:paraId="30396ADD" w14:textId="77777777" w:rsidR="00056B9F" w:rsidRPr="00F23E32" w:rsidRDefault="00056B9F" w:rsidP="00C3236C">
            <w:pPr>
              <w:rPr>
                <w:lang w:eastAsia="zh-CN"/>
              </w:rPr>
            </w:pPr>
          </w:p>
        </w:tc>
        <w:tc>
          <w:tcPr>
            <w:tcW w:w="1007" w:type="dxa"/>
            <w:noWrap/>
            <w:vAlign w:val="bottom"/>
            <w:hideMark/>
          </w:tcPr>
          <w:p w14:paraId="25C55AF5"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1F3F2519"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47EFD7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6CF49E0"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951E951" w14:textId="77777777" w:rsidR="00056B9F" w:rsidRPr="00F23E32" w:rsidRDefault="00056B9F" w:rsidP="00C3236C">
            <w:pPr>
              <w:rPr>
                <w:bCs/>
                <w:lang w:eastAsia="zh-CN"/>
              </w:rPr>
            </w:pPr>
            <w:r w:rsidRPr="00F23E32">
              <w:rPr>
                <w:lang w:eastAsia="zh-CN"/>
              </w:rPr>
              <w:t>19.4</w:t>
            </w:r>
          </w:p>
        </w:tc>
        <w:tc>
          <w:tcPr>
            <w:tcW w:w="1037" w:type="dxa"/>
            <w:noWrap/>
            <w:vAlign w:val="bottom"/>
            <w:hideMark/>
          </w:tcPr>
          <w:p w14:paraId="5670CB8D" w14:textId="77777777" w:rsidR="00056B9F" w:rsidRPr="00F23E32" w:rsidRDefault="00056B9F" w:rsidP="00C3236C">
            <w:pPr>
              <w:rPr>
                <w:bCs/>
                <w:lang w:eastAsia="zh-CN"/>
              </w:rPr>
            </w:pPr>
            <w:r w:rsidRPr="00F23E32">
              <w:rPr>
                <w:lang w:eastAsia="zh-CN"/>
              </w:rPr>
              <w:t>7081</w:t>
            </w:r>
          </w:p>
        </w:tc>
        <w:tc>
          <w:tcPr>
            <w:tcW w:w="973" w:type="dxa"/>
            <w:noWrap/>
            <w:vAlign w:val="bottom"/>
            <w:hideMark/>
          </w:tcPr>
          <w:p w14:paraId="403DB54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A5FD1C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8FEFA6F" w14:textId="77777777" w:rsidR="00056B9F" w:rsidRPr="00F23E32" w:rsidRDefault="00056B9F" w:rsidP="00C3236C">
            <w:pPr>
              <w:rPr>
                <w:bCs/>
                <w:lang w:eastAsia="zh-CN"/>
              </w:rPr>
            </w:pPr>
            <w:r w:rsidRPr="00F23E32">
              <w:rPr>
                <w:lang w:eastAsia="zh-CN"/>
              </w:rPr>
              <w:t>0.07448</w:t>
            </w:r>
          </w:p>
        </w:tc>
      </w:tr>
      <w:tr w:rsidR="00056B9F" w:rsidRPr="00F23E32" w14:paraId="7636984E" w14:textId="77777777" w:rsidTr="00F23E32">
        <w:trPr>
          <w:trHeight w:val="287"/>
        </w:trPr>
        <w:tc>
          <w:tcPr>
            <w:tcW w:w="1337" w:type="dxa"/>
            <w:noWrap/>
            <w:vAlign w:val="bottom"/>
            <w:hideMark/>
          </w:tcPr>
          <w:p w14:paraId="0A5FCE26" w14:textId="77777777" w:rsidR="00056B9F" w:rsidRPr="00F23E32" w:rsidRDefault="00056B9F" w:rsidP="00C3236C">
            <w:pPr>
              <w:rPr>
                <w:lang w:eastAsia="zh-CN"/>
              </w:rPr>
            </w:pPr>
          </w:p>
        </w:tc>
        <w:tc>
          <w:tcPr>
            <w:tcW w:w="1007" w:type="dxa"/>
            <w:noWrap/>
            <w:vAlign w:val="bottom"/>
            <w:hideMark/>
          </w:tcPr>
          <w:p w14:paraId="18743BCF"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3E2729EC"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F8025A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230D56C"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6789023" w14:textId="77777777" w:rsidR="00056B9F" w:rsidRPr="00F23E32" w:rsidRDefault="00056B9F" w:rsidP="00C3236C">
            <w:pPr>
              <w:rPr>
                <w:bCs/>
                <w:lang w:eastAsia="zh-CN"/>
              </w:rPr>
            </w:pPr>
            <w:r w:rsidRPr="00F23E32">
              <w:rPr>
                <w:lang w:eastAsia="zh-CN"/>
              </w:rPr>
              <w:t>16.3</w:t>
            </w:r>
          </w:p>
        </w:tc>
        <w:tc>
          <w:tcPr>
            <w:tcW w:w="1037" w:type="dxa"/>
            <w:noWrap/>
            <w:vAlign w:val="bottom"/>
            <w:hideMark/>
          </w:tcPr>
          <w:p w14:paraId="6A3E6AF3" w14:textId="77777777" w:rsidR="00056B9F" w:rsidRPr="00F23E32" w:rsidRDefault="00056B9F" w:rsidP="00C3236C">
            <w:pPr>
              <w:rPr>
                <w:bCs/>
                <w:lang w:eastAsia="zh-CN"/>
              </w:rPr>
            </w:pPr>
            <w:r w:rsidRPr="00F23E32">
              <w:rPr>
                <w:lang w:eastAsia="zh-CN"/>
              </w:rPr>
              <w:t>5949.5</w:t>
            </w:r>
          </w:p>
        </w:tc>
        <w:tc>
          <w:tcPr>
            <w:tcW w:w="973" w:type="dxa"/>
            <w:noWrap/>
            <w:vAlign w:val="bottom"/>
            <w:hideMark/>
          </w:tcPr>
          <w:p w14:paraId="7799DD1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4C4B6D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9A83CEF" w14:textId="77777777" w:rsidR="00056B9F" w:rsidRPr="00F23E32" w:rsidRDefault="00056B9F" w:rsidP="00C3236C">
            <w:pPr>
              <w:rPr>
                <w:bCs/>
                <w:lang w:eastAsia="zh-CN"/>
              </w:rPr>
            </w:pPr>
            <w:r w:rsidRPr="00F23E32">
              <w:rPr>
                <w:lang w:eastAsia="zh-CN"/>
              </w:rPr>
              <w:t>0.07448</w:t>
            </w:r>
          </w:p>
        </w:tc>
      </w:tr>
      <w:tr w:rsidR="00056B9F" w:rsidRPr="00F23E32" w14:paraId="02024442" w14:textId="77777777" w:rsidTr="00F23E32">
        <w:trPr>
          <w:trHeight w:val="287"/>
        </w:trPr>
        <w:tc>
          <w:tcPr>
            <w:tcW w:w="1337" w:type="dxa"/>
            <w:noWrap/>
            <w:vAlign w:val="bottom"/>
            <w:hideMark/>
          </w:tcPr>
          <w:p w14:paraId="277DCF5D" w14:textId="77777777" w:rsidR="00056B9F" w:rsidRPr="00F23E32" w:rsidRDefault="00056B9F" w:rsidP="00C3236C">
            <w:pPr>
              <w:rPr>
                <w:lang w:eastAsia="zh-CN"/>
              </w:rPr>
            </w:pPr>
          </w:p>
        </w:tc>
        <w:tc>
          <w:tcPr>
            <w:tcW w:w="1007" w:type="dxa"/>
            <w:noWrap/>
            <w:vAlign w:val="bottom"/>
            <w:hideMark/>
          </w:tcPr>
          <w:p w14:paraId="2088F356"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40EBE7D5"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529BC0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D20519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E69B90" w14:textId="77777777" w:rsidR="00056B9F" w:rsidRPr="00F23E32" w:rsidRDefault="00056B9F" w:rsidP="00C3236C">
            <w:pPr>
              <w:rPr>
                <w:bCs/>
                <w:lang w:eastAsia="zh-CN"/>
              </w:rPr>
            </w:pPr>
            <w:r w:rsidRPr="00F23E32">
              <w:rPr>
                <w:lang w:eastAsia="zh-CN"/>
              </w:rPr>
              <w:t>8.7</w:t>
            </w:r>
          </w:p>
        </w:tc>
        <w:tc>
          <w:tcPr>
            <w:tcW w:w="1037" w:type="dxa"/>
            <w:noWrap/>
            <w:vAlign w:val="bottom"/>
            <w:hideMark/>
          </w:tcPr>
          <w:p w14:paraId="58EAECBB" w14:textId="77777777" w:rsidR="00056B9F" w:rsidRPr="00F23E32" w:rsidRDefault="00056B9F" w:rsidP="00C3236C">
            <w:pPr>
              <w:rPr>
                <w:bCs/>
                <w:lang w:eastAsia="zh-CN"/>
              </w:rPr>
            </w:pPr>
            <w:r w:rsidRPr="00F23E32">
              <w:rPr>
                <w:lang w:eastAsia="zh-CN"/>
              </w:rPr>
              <w:t>3175.5</w:t>
            </w:r>
          </w:p>
        </w:tc>
        <w:tc>
          <w:tcPr>
            <w:tcW w:w="973" w:type="dxa"/>
            <w:noWrap/>
            <w:vAlign w:val="bottom"/>
            <w:hideMark/>
          </w:tcPr>
          <w:p w14:paraId="4788A0D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F9043C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C8629E7" w14:textId="77777777" w:rsidR="00056B9F" w:rsidRPr="00F23E32" w:rsidRDefault="00056B9F" w:rsidP="00C3236C">
            <w:pPr>
              <w:rPr>
                <w:bCs/>
                <w:lang w:eastAsia="zh-CN"/>
              </w:rPr>
            </w:pPr>
            <w:r w:rsidRPr="00F23E32">
              <w:rPr>
                <w:lang w:eastAsia="zh-CN"/>
              </w:rPr>
              <w:t>0.07448</w:t>
            </w:r>
          </w:p>
        </w:tc>
      </w:tr>
      <w:tr w:rsidR="00056B9F" w:rsidRPr="00F23E32" w14:paraId="44FBFC64" w14:textId="77777777" w:rsidTr="00F23E32">
        <w:trPr>
          <w:trHeight w:val="287"/>
        </w:trPr>
        <w:tc>
          <w:tcPr>
            <w:tcW w:w="1337" w:type="dxa"/>
            <w:noWrap/>
            <w:vAlign w:val="bottom"/>
            <w:hideMark/>
          </w:tcPr>
          <w:p w14:paraId="2C015A71" w14:textId="77777777" w:rsidR="00056B9F" w:rsidRPr="00F23E32" w:rsidRDefault="00056B9F" w:rsidP="00C3236C">
            <w:pPr>
              <w:rPr>
                <w:lang w:eastAsia="zh-CN"/>
              </w:rPr>
            </w:pPr>
          </w:p>
        </w:tc>
        <w:tc>
          <w:tcPr>
            <w:tcW w:w="1007" w:type="dxa"/>
            <w:noWrap/>
            <w:vAlign w:val="bottom"/>
            <w:hideMark/>
          </w:tcPr>
          <w:p w14:paraId="4AF758F3"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0E1C4017"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CD375B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757D2A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F387315" w14:textId="77777777" w:rsidR="00056B9F" w:rsidRPr="00F23E32" w:rsidRDefault="00056B9F" w:rsidP="00C3236C">
            <w:pPr>
              <w:rPr>
                <w:bCs/>
                <w:lang w:eastAsia="zh-CN"/>
              </w:rPr>
            </w:pPr>
            <w:r w:rsidRPr="00F23E32">
              <w:rPr>
                <w:lang w:eastAsia="zh-CN"/>
              </w:rPr>
              <w:t>5.4</w:t>
            </w:r>
          </w:p>
        </w:tc>
        <w:tc>
          <w:tcPr>
            <w:tcW w:w="1037" w:type="dxa"/>
            <w:noWrap/>
            <w:vAlign w:val="bottom"/>
            <w:hideMark/>
          </w:tcPr>
          <w:p w14:paraId="43A3CB7D" w14:textId="77777777" w:rsidR="00056B9F" w:rsidRPr="00F23E32" w:rsidRDefault="00056B9F" w:rsidP="00C3236C">
            <w:pPr>
              <w:rPr>
                <w:bCs/>
                <w:lang w:eastAsia="zh-CN"/>
              </w:rPr>
            </w:pPr>
            <w:r w:rsidRPr="00F23E32">
              <w:rPr>
                <w:lang w:eastAsia="zh-CN"/>
              </w:rPr>
              <w:t>1971</w:t>
            </w:r>
          </w:p>
        </w:tc>
        <w:tc>
          <w:tcPr>
            <w:tcW w:w="973" w:type="dxa"/>
            <w:noWrap/>
            <w:vAlign w:val="bottom"/>
            <w:hideMark/>
          </w:tcPr>
          <w:p w14:paraId="7DC2529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2E7AFC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D4ED988" w14:textId="77777777" w:rsidR="00056B9F" w:rsidRPr="00F23E32" w:rsidRDefault="00056B9F" w:rsidP="00C3236C">
            <w:pPr>
              <w:rPr>
                <w:bCs/>
                <w:lang w:eastAsia="zh-CN"/>
              </w:rPr>
            </w:pPr>
            <w:r w:rsidRPr="00F23E32">
              <w:rPr>
                <w:lang w:eastAsia="zh-CN"/>
              </w:rPr>
              <w:t>0.07448</w:t>
            </w:r>
          </w:p>
        </w:tc>
      </w:tr>
      <w:tr w:rsidR="00056B9F" w:rsidRPr="00F23E32" w14:paraId="33D8CC95" w14:textId="77777777" w:rsidTr="00F23E32">
        <w:trPr>
          <w:trHeight w:val="287"/>
        </w:trPr>
        <w:tc>
          <w:tcPr>
            <w:tcW w:w="1337" w:type="dxa"/>
            <w:noWrap/>
            <w:vAlign w:val="bottom"/>
            <w:hideMark/>
          </w:tcPr>
          <w:p w14:paraId="120E54D5" w14:textId="77777777" w:rsidR="00056B9F" w:rsidRPr="00F23E32" w:rsidRDefault="00056B9F" w:rsidP="00C3236C">
            <w:pPr>
              <w:rPr>
                <w:lang w:eastAsia="zh-CN"/>
              </w:rPr>
            </w:pPr>
          </w:p>
        </w:tc>
        <w:tc>
          <w:tcPr>
            <w:tcW w:w="1007" w:type="dxa"/>
            <w:noWrap/>
            <w:vAlign w:val="bottom"/>
            <w:hideMark/>
          </w:tcPr>
          <w:p w14:paraId="4AD93450"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09B8BF1A" w14:textId="77777777" w:rsidR="00056B9F" w:rsidRPr="00F23E32" w:rsidRDefault="00056B9F" w:rsidP="00C3236C">
            <w:pPr>
              <w:rPr>
                <w:lang w:eastAsia="zh-CN"/>
              </w:rPr>
            </w:pPr>
            <w:r w:rsidRPr="00F23E32">
              <w:rPr>
                <w:lang w:eastAsia="zh-CN"/>
              </w:rPr>
              <w:t>1</w:t>
            </w:r>
          </w:p>
        </w:tc>
        <w:tc>
          <w:tcPr>
            <w:tcW w:w="792" w:type="dxa"/>
            <w:noWrap/>
            <w:vAlign w:val="bottom"/>
            <w:hideMark/>
          </w:tcPr>
          <w:p w14:paraId="0F87FA5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E9C011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1E3E577" w14:textId="77777777" w:rsidR="00056B9F" w:rsidRPr="00F23E32" w:rsidRDefault="00056B9F" w:rsidP="00C3236C">
            <w:pPr>
              <w:rPr>
                <w:bCs/>
                <w:lang w:eastAsia="zh-CN"/>
              </w:rPr>
            </w:pPr>
            <w:r w:rsidRPr="00F23E32">
              <w:rPr>
                <w:lang w:eastAsia="zh-CN"/>
              </w:rPr>
              <w:t>14.6</w:t>
            </w:r>
          </w:p>
        </w:tc>
        <w:tc>
          <w:tcPr>
            <w:tcW w:w="1037" w:type="dxa"/>
            <w:noWrap/>
            <w:vAlign w:val="bottom"/>
            <w:hideMark/>
          </w:tcPr>
          <w:p w14:paraId="4EE6F2F3" w14:textId="77777777" w:rsidR="00056B9F" w:rsidRPr="00F23E32" w:rsidRDefault="00056B9F" w:rsidP="00C3236C">
            <w:pPr>
              <w:rPr>
                <w:bCs/>
                <w:lang w:eastAsia="zh-CN"/>
              </w:rPr>
            </w:pPr>
            <w:r w:rsidRPr="00F23E32">
              <w:rPr>
                <w:lang w:eastAsia="zh-CN"/>
              </w:rPr>
              <w:t>5329</w:t>
            </w:r>
          </w:p>
        </w:tc>
        <w:tc>
          <w:tcPr>
            <w:tcW w:w="973" w:type="dxa"/>
            <w:noWrap/>
            <w:vAlign w:val="bottom"/>
            <w:hideMark/>
          </w:tcPr>
          <w:p w14:paraId="0D0343B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148E15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3F908F0" w14:textId="77777777" w:rsidR="00056B9F" w:rsidRPr="00F23E32" w:rsidRDefault="00056B9F" w:rsidP="00C3236C">
            <w:pPr>
              <w:rPr>
                <w:bCs/>
                <w:lang w:eastAsia="zh-CN"/>
              </w:rPr>
            </w:pPr>
            <w:r w:rsidRPr="00F23E32">
              <w:rPr>
                <w:lang w:eastAsia="zh-CN"/>
              </w:rPr>
              <w:t>0.07448</w:t>
            </w:r>
          </w:p>
        </w:tc>
      </w:tr>
      <w:tr w:rsidR="00056B9F" w:rsidRPr="00F23E32" w14:paraId="652CCA9A" w14:textId="77777777" w:rsidTr="00F23E32">
        <w:trPr>
          <w:trHeight w:val="287"/>
        </w:trPr>
        <w:tc>
          <w:tcPr>
            <w:tcW w:w="1337" w:type="dxa"/>
            <w:noWrap/>
            <w:vAlign w:val="bottom"/>
            <w:hideMark/>
          </w:tcPr>
          <w:p w14:paraId="1F2D5177" w14:textId="77777777" w:rsidR="00056B9F" w:rsidRPr="00F23E32" w:rsidRDefault="00056B9F" w:rsidP="00C3236C">
            <w:pPr>
              <w:rPr>
                <w:lang w:eastAsia="zh-CN"/>
              </w:rPr>
            </w:pPr>
          </w:p>
        </w:tc>
        <w:tc>
          <w:tcPr>
            <w:tcW w:w="1007" w:type="dxa"/>
            <w:noWrap/>
            <w:vAlign w:val="bottom"/>
            <w:hideMark/>
          </w:tcPr>
          <w:p w14:paraId="289AF3D6"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B8915A8"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510C1B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EE49B1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31DB23F" w14:textId="77777777" w:rsidR="00056B9F" w:rsidRPr="00F23E32" w:rsidRDefault="00056B9F" w:rsidP="00C3236C">
            <w:pPr>
              <w:rPr>
                <w:bCs/>
                <w:lang w:eastAsia="zh-CN"/>
              </w:rPr>
            </w:pPr>
            <w:r w:rsidRPr="00F23E32">
              <w:rPr>
                <w:lang w:eastAsia="zh-CN"/>
              </w:rPr>
              <w:t>11.4</w:t>
            </w:r>
          </w:p>
        </w:tc>
        <w:tc>
          <w:tcPr>
            <w:tcW w:w="1037" w:type="dxa"/>
            <w:noWrap/>
            <w:vAlign w:val="bottom"/>
            <w:hideMark/>
          </w:tcPr>
          <w:p w14:paraId="254BD0E9" w14:textId="77777777" w:rsidR="00056B9F" w:rsidRPr="00F23E32" w:rsidRDefault="00056B9F" w:rsidP="00C3236C">
            <w:pPr>
              <w:rPr>
                <w:bCs/>
                <w:lang w:eastAsia="zh-CN"/>
              </w:rPr>
            </w:pPr>
            <w:r w:rsidRPr="00F23E32">
              <w:rPr>
                <w:lang w:eastAsia="zh-CN"/>
              </w:rPr>
              <w:t>4161</w:t>
            </w:r>
          </w:p>
        </w:tc>
        <w:tc>
          <w:tcPr>
            <w:tcW w:w="973" w:type="dxa"/>
            <w:noWrap/>
            <w:vAlign w:val="bottom"/>
            <w:hideMark/>
          </w:tcPr>
          <w:p w14:paraId="689A530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371642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01D0A9C" w14:textId="77777777" w:rsidR="00056B9F" w:rsidRPr="00F23E32" w:rsidRDefault="00056B9F" w:rsidP="00C3236C">
            <w:pPr>
              <w:rPr>
                <w:bCs/>
                <w:lang w:eastAsia="zh-CN"/>
              </w:rPr>
            </w:pPr>
            <w:r w:rsidRPr="00F23E32">
              <w:rPr>
                <w:lang w:eastAsia="zh-CN"/>
              </w:rPr>
              <w:t>0.07448</w:t>
            </w:r>
          </w:p>
        </w:tc>
      </w:tr>
    </w:tbl>
    <w:p w14:paraId="6FBA3F7E" w14:textId="640723A9" w:rsidR="00781050" w:rsidRPr="00F23E32" w:rsidRDefault="003C72B7" w:rsidP="00781050">
      <w:pPr>
        <w:pStyle w:val="AppendixHeading1"/>
      </w:pPr>
      <w:bookmarkStart w:id="369" w:name="_Toc492808459"/>
      <w:bookmarkStart w:id="370" w:name="_Toc492978054"/>
      <w:bookmarkStart w:id="371" w:name="_Toc492990630"/>
      <w:r>
        <w:t>Appendix 9</w:t>
      </w:r>
      <w:r w:rsidR="00781050" w:rsidRPr="00F23E32">
        <w:t xml:space="preserve"> – Matlab Source Code</w:t>
      </w:r>
      <w:bookmarkEnd w:id="369"/>
      <w:bookmarkEnd w:id="370"/>
      <w:bookmarkEnd w:id="371"/>
    </w:p>
    <w:p w14:paraId="64A8D8E0" w14:textId="28F62FAD" w:rsidR="0019147A" w:rsidRPr="00F23E32" w:rsidRDefault="0019147A" w:rsidP="00C3236C"/>
    <w:p w14:paraId="41C4FD45" w14:textId="705F8D67" w:rsidR="00B51F38" w:rsidRPr="00F23E32" w:rsidRDefault="00B51F38" w:rsidP="00056B9F">
      <w:pPr>
        <w:pStyle w:val="Heading1"/>
        <w:rPr>
          <w:lang w:val="en-US"/>
        </w:rPr>
      </w:pPr>
      <w:bookmarkStart w:id="372" w:name="_Toc201479955"/>
      <w:bookmarkStart w:id="373" w:name="_Toc209836639"/>
      <w:bookmarkStart w:id="374" w:name="_Toc209836865"/>
      <w:bookmarkStart w:id="375" w:name="_Toc209873188"/>
      <w:bookmarkStart w:id="376" w:name="_Toc492808460"/>
      <w:r w:rsidRPr="00F23E32">
        <w:rPr>
          <w:lang w:val="en-US"/>
        </w:rPr>
        <w:t>References</w:t>
      </w:r>
      <w:bookmarkEnd w:id="372"/>
      <w:bookmarkEnd w:id="373"/>
      <w:bookmarkEnd w:id="374"/>
      <w:bookmarkEnd w:id="375"/>
      <w:bookmarkEnd w:id="376"/>
    </w:p>
    <w:p w14:paraId="5167C7A8" w14:textId="77777777" w:rsidR="00FC39FA" w:rsidRPr="00FC39FA" w:rsidRDefault="0066749E" w:rsidP="00FC39FA">
      <w:pPr>
        <w:pStyle w:val="EndNoteBibliography"/>
        <w:spacing w:after="0"/>
        <w:ind w:left="720" w:hanging="720"/>
        <w:rPr>
          <w:noProof/>
        </w:rPr>
      </w:pPr>
      <w:r w:rsidRPr="00F23E32">
        <w:fldChar w:fldCharType="begin"/>
      </w:r>
      <w:r w:rsidRPr="00F23E32">
        <w:instrText xml:space="preserve"> ADDIN EN.REFLIST </w:instrText>
      </w:r>
      <w:r w:rsidRPr="00F23E32">
        <w:fldChar w:fldCharType="separate"/>
      </w:r>
      <w:bookmarkStart w:id="377" w:name="_ENREF_1"/>
      <w:r w:rsidR="00FC39FA" w:rsidRPr="00FC39FA">
        <w:rPr>
          <w:noProof/>
        </w:rPr>
        <w:t>[1]</w:t>
      </w:r>
      <w:r w:rsidR="00FC39FA" w:rsidRPr="00FC39FA">
        <w:rPr>
          <w:noProof/>
        </w:rPr>
        <w:tab/>
        <w:t xml:space="preserve">L. Rekha, M. M. Vijayalakshmi, and E. Natarajan, "Photovoltaic thermal hybrid solar system for residential applications," </w:t>
      </w:r>
      <w:r w:rsidR="00FC39FA" w:rsidRPr="00FC39FA">
        <w:rPr>
          <w:i/>
          <w:noProof/>
        </w:rPr>
        <w:t xml:space="preserve">Energy Sources, Part A: Recovery, Utilization, and Environmental Effects, </w:t>
      </w:r>
      <w:r w:rsidR="00FC39FA" w:rsidRPr="00FC39FA">
        <w:rPr>
          <w:noProof/>
        </w:rPr>
        <w:t>vol. 38, no. 7, pp. 951-959, 2016/04/02 2016.</w:t>
      </w:r>
      <w:bookmarkEnd w:id="377"/>
    </w:p>
    <w:p w14:paraId="2963B220" w14:textId="77777777" w:rsidR="00FC39FA" w:rsidRPr="00FC39FA" w:rsidRDefault="00FC39FA" w:rsidP="00FC39FA">
      <w:pPr>
        <w:pStyle w:val="EndNoteBibliography"/>
        <w:spacing w:after="0"/>
        <w:ind w:left="720" w:hanging="720"/>
        <w:rPr>
          <w:noProof/>
        </w:rPr>
      </w:pPr>
      <w:bookmarkStart w:id="378" w:name="_ENREF_2"/>
      <w:r w:rsidRPr="00FC39FA">
        <w:rPr>
          <w:noProof/>
        </w:rPr>
        <w:t>[2]</w:t>
      </w:r>
      <w:r w:rsidRPr="00FC39FA">
        <w:rPr>
          <w:noProof/>
        </w:rPr>
        <w:tab/>
        <w:t xml:space="preserve">S. Shafiee and E. Topal, "When will fossil fuel reserves be diminished?," </w:t>
      </w:r>
      <w:r w:rsidRPr="00FC39FA">
        <w:rPr>
          <w:i/>
          <w:noProof/>
        </w:rPr>
        <w:t xml:space="preserve">Energy Policy, </w:t>
      </w:r>
      <w:r w:rsidRPr="00FC39FA">
        <w:rPr>
          <w:noProof/>
        </w:rPr>
        <w:t>vol. 37, no. 1, pp. 181-189, 1// 2009.</w:t>
      </w:r>
      <w:bookmarkEnd w:id="378"/>
    </w:p>
    <w:p w14:paraId="744695F7" w14:textId="77777777" w:rsidR="00FC39FA" w:rsidRPr="00FC39FA" w:rsidRDefault="00FC39FA" w:rsidP="00FC39FA">
      <w:pPr>
        <w:pStyle w:val="EndNoteBibliography"/>
        <w:spacing w:after="0"/>
        <w:ind w:left="720" w:hanging="720"/>
        <w:rPr>
          <w:noProof/>
        </w:rPr>
      </w:pPr>
      <w:bookmarkStart w:id="379" w:name="_ENREF_3"/>
      <w:r w:rsidRPr="00FC39FA">
        <w:rPr>
          <w:noProof/>
        </w:rPr>
        <w:t>[3]</w:t>
      </w:r>
      <w:r w:rsidRPr="00FC39FA">
        <w:rPr>
          <w:noProof/>
        </w:rPr>
        <w:tab/>
        <w:t xml:space="preserve">J. E. Cohen, "Human Population: The Next Half Century," </w:t>
      </w:r>
      <w:r w:rsidRPr="00FC39FA">
        <w:rPr>
          <w:i/>
          <w:noProof/>
        </w:rPr>
        <w:t xml:space="preserve">Science, </w:t>
      </w:r>
      <w:r w:rsidRPr="00FC39FA">
        <w:rPr>
          <w:noProof/>
        </w:rPr>
        <w:t>vol. 302, no. 5648, pp. 1172-1175, 2003.</w:t>
      </w:r>
      <w:bookmarkEnd w:id="379"/>
    </w:p>
    <w:p w14:paraId="39A5CA8A" w14:textId="77777777" w:rsidR="00FC39FA" w:rsidRPr="00FC39FA" w:rsidRDefault="00FC39FA" w:rsidP="00FC39FA">
      <w:pPr>
        <w:pStyle w:val="EndNoteBibliography"/>
        <w:spacing w:after="0"/>
        <w:ind w:left="720" w:hanging="720"/>
        <w:rPr>
          <w:noProof/>
        </w:rPr>
      </w:pPr>
      <w:bookmarkStart w:id="380" w:name="_ENREF_4"/>
      <w:r w:rsidRPr="00FC39FA">
        <w:rPr>
          <w:noProof/>
        </w:rPr>
        <w:t>[4]</w:t>
      </w:r>
      <w:r w:rsidRPr="00FC39FA">
        <w:rPr>
          <w:noProof/>
        </w:rPr>
        <w:tab/>
        <w:t xml:space="preserve">G. J. Abel, B. Barakat, K. Samir, and W. Lutz, "Meeting the Sustainable Development Goals leads to lower world population growth," </w:t>
      </w:r>
      <w:r w:rsidRPr="00FC39FA">
        <w:rPr>
          <w:i/>
          <w:noProof/>
        </w:rPr>
        <w:t xml:space="preserve">Proceedings of the National Academy of Sciences, </w:t>
      </w:r>
      <w:r w:rsidRPr="00FC39FA">
        <w:rPr>
          <w:noProof/>
        </w:rPr>
        <w:t>vol. 113, no. 50, pp. 14294-14299, 2016.</w:t>
      </w:r>
      <w:bookmarkEnd w:id="380"/>
    </w:p>
    <w:p w14:paraId="0592F122" w14:textId="77777777" w:rsidR="00FC39FA" w:rsidRPr="00FC39FA" w:rsidRDefault="00FC39FA" w:rsidP="00FC39FA">
      <w:pPr>
        <w:pStyle w:val="EndNoteBibliography"/>
        <w:spacing w:after="0"/>
        <w:ind w:left="720" w:hanging="720"/>
        <w:rPr>
          <w:noProof/>
        </w:rPr>
      </w:pPr>
      <w:bookmarkStart w:id="381" w:name="_ENREF_5"/>
      <w:r w:rsidRPr="00FC39FA">
        <w:rPr>
          <w:noProof/>
        </w:rPr>
        <w:t>[5]</w:t>
      </w:r>
      <w:r w:rsidRPr="00FC39FA">
        <w:rPr>
          <w:noProof/>
        </w:rPr>
        <w:tab/>
        <w:t xml:space="preserve">T. M. Razykov, C. S. Ferekides, D. Morel, E. Stefanakos, H. S. Ullal, and H. M. Upadhyaya, "Solar photovoltaic electricity: Current status and future prospects," </w:t>
      </w:r>
      <w:r w:rsidRPr="00FC39FA">
        <w:rPr>
          <w:i/>
          <w:noProof/>
        </w:rPr>
        <w:t xml:space="preserve">Solar Energy, </w:t>
      </w:r>
      <w:r w:rsidRPr="00FC39FA">
        <w:rPr>
          <w:noProof/>
        </w:rPr>
        <w:t>vol. 85, no. 8, pp. 1580-1608, 8// 2011.</w:t>
      </w:r>
      <w:bookmarkEnd w:id="381"/>
    </w:p>
    <w:p w14:paraId="19FCF81C" w14:textId="77777777" w:rsidR="00FC39FA" w:rsidRPr="00FC39FA" w:rsidRDefault="00FC39FA" w:rsidP="00FC39FA">
      <w:pPr>
        <w:pStyle w:val="EndNoteBibliography"/>
        <w:spacing w:after="0"/>
        <w:ind w:left="720" w:hanging="720"/>
        <w:rPr>
          <w:noProof/>
        </w:rPr>
      </w:pPr>
      <w:bookmarkStart w:id="382" w:name="_ENREF_6"/>
      <w:r w:rsidRPr="00FC39FA">
        <w:rPr>
          <w:noProof/>
        </w:rPr>
        <w:t>[6]</w:t>
      </w:r>
      <w:r w:rsidRPr="00FC39FA">
        <w:rPr>
          <w:noProof/>
        </w:rPr>
        <w:tab/>
        <w:t xml:space="preserve">N. Kannan and D. Vakeesan, "Solar energy for future world: - A review," </w:t>
      </w:r>
      <w:r w:rsidRPr="00FC39FA">
        <w:rPr>
          <w:i/>
          <w:noProof/>
        </w:rPr>
        <w:t xml:space="preserve">Renewable and Sustainable Energy Reviews, </w:t>
      </w:r>
      <w:r w:rsidRPr="00FC39FA">
        <w:rPr>
          <w:noProof/>
        </w:rPr>
        <w:t>vol. 62, pp. 1092-1105, 9// 2016.</w:t>
      </w:r>
      <w:bookmarkEnd w:id="382"/>
    </w:p>
    <w:p w14:paraId="0E076886" w14:textId="77777777" w:rsidR="00FC39FA" w:rsidRPr="00FC39FA" w:rsidRDefault="00FC39FA" w:rsidP="00FC39FA">
      <w:pPr>
        <w:pStyle w:val="EndNoteBibliography"/>
        <w:spacing w:after="0"/>
        <w:ind w:left="720" w:hanging="720"/>
        <w:rPr>
          <w:noProof/>
        </w:rPr>
      </w:pPr>
      <w:bookmarkStart w:id="383" w:name="_ENREF_7"/>
      <w:r w:rsidRPr="00FC39FA">
        <w:rPr>
          <w:noProof/>
        </w:rPr>
        <w:t>[7]</w:t>
      </w:r>
      <w:r w:rsidRPr="00FC39FA">
        <w:rPr>
          <w:noProof/>
        </w:rPr>
        <w:tab/>
        <w:t xml:space="preserve">A. Zahedi, "Developing a method to accurately estimate the electricity cost of grid-connected solar PV in Bangkok," in </w:t>
      </w:r>
      <w:r w:rsidRPr="00FC39FA">
        <w:rPr>
          <w:i/>
          <w:noProof/>
        </w:rPr>
        <w:t>2014 International Conference and Utility Exhibition on Green Energy for Sustainable Development (ICUE)</w:t>
      </w:r>
      <w:r w:rsidRPr="00FC39FA">
        <w:rPr>
          <w:noProof/>
        </w:rPr>
        <w:t>, 2014, pp. 1-4.</w:t>
      </w:r>
      <w:bookmarkEnd w:id="383"/>
    </w:p>
    <w:p w14:paraId="68A8902A" w14:textId="77777777" w:rsidR="00FC39FA" w:rsidRPr="00FC39FA" w:rsidRDefault="00FC39FA" w:rsidP="00FC39FA">
      <w:pPr>
        <w:pStyle w:val="EndNoteBibliography"/>
        <w:spacing w:after="0"/>
        <w:ind w:left="720" w:hanging="720"/>
        <w:rPr>
          <w:noProof/>
        </w:rPr>
      </w:pPr>
      <w:bookmarkStart w:id="384" w:name="_ENREF_8"/>
      <w:r w:rsidRPr="00FC39FA">
        <w:rPr>
          <w:noProof/>
        </w:rPr>
        <w:t>[8]</w:t>
      </w:r>
      <w:r w:rsidRPr="00FC39FA">
        <w:rPr>
          <w:noProof/>
        </w:rPr>
        <w:tab/>
        <w:t xml:space="preserve">S. V. Valentine, "Understanding the variability of wind power costs," </w:t>
      </w:r>
      <w:r w:rsidRPr="00FC39FA">
        <w:rPr>
          <w:i/>
          <w:noProof/>
        </w:rPr>
        <w:t xml:space="preserve">Renewable and Sustainable Energy Reviews, </w:t>
      </w:r>
      <w:r w:rsidRPr="00FC39FA">
        <w:rPr>
          <w:noProof/>
        </w:rPr>
        <w:t>vol. 15, no. 8, pp. 3632-3639, 10// 2011.</w:t>
      </w:r>
      <w:bookmarkEnd w:id="384"/>
    </w:p>
    <w:p w14:paraId="22C3691D" w14:textId="77777777" w:rsidR="00FC39FA" w:rsidRPr="00FC39FA" w:rsidRDefault="00FC39FA" w:rsidP="00FC39FA">
      <w:pPr>
        <w:pStyle w:val="EndNoteBibliography"/>
        <w:spacing w:after="0"/>
        <w:ind w:left="720" w:hanging="720"/>
        <w:rPr>
          <w:noProof/>
        </w:rPr>
      </w:pPr>
      <w:bookmarkStart w:id="385" w:name="_ENREF_9"/>
      <w:r w:rsidRPr="00FC39FA">
        <w:rPr>
          <w:noProof/>
        </w:rPr>
        <w:t>[9]</w:t>
      </w:r>
      <w:r w:rsidRPr="00FC39FA">
        <w:rPr>
          <w:noProof/>
        </w:rPr>
        <w:tab/>
        <w:t xml:space="preserve">Y. Li and C. Liu, "Estimating solar energy potentials on pitched roofs," </w:t>
      </w:r>
      <w:r w:rsidRPr="00FC39FA">
        <w:rPr>
          <w:i/>
          <w:noProof/>
        </w:rPr>
        <w:t xml:space="preserve">Energy and Buildings, </w:t>
      </w:r>
      <w:r w:rsidRPr="00FC39FA">
        <w:rPr>
          <w:noProof/>
        </w:rPr>
        <w:t>vol. 139, pp. 101-107, 3/15/ 2017.</w:t>
      </w:r>
      <w:bookmarkEnd w:id="385"/>
    </w:p>
    <w:p w14:paraId="43651B27" w14:textId="77777777" w:rsidR="00FC39FA" w:rsidRPr="00FC39FA" w:rsidRDefault="00FC39FA" w:rsidP="00FC39FA">
      <w:pPr>
        <w:pStyle w:val="EndNoteBibliography"/>
        <w:spacing w:after="0"/>
        <w:ind w:left="720" w:hanging="720"/>
        <w:rPr>
          <w:noProof/>
        </w:rPr>
      </w:pPr>
      <w:bookmarkStart w:id="386" w:name="_ENREF_10"/>
      <w:r w:rsidRPr="00FC39FA">
        <w:rPr>
          <w:noProof/>
        </w:rPr>
        <w:t>[10]</w:t>
      </w:r>
      <w:r w:rsidRPr="00FC39FA">
        <w:rPr>
          <w:noProof/>
        </w:rPr>
        <w:tab/>
        <w:t xml:space="preserve">I. MacGill, "Electricity market design for facilitating the integration of wind energy: Experience and prospects with the Australian National Electricity Market," </w:t>
      </w:r>
      <w:r w:rsidRPr="00FC39FA">
        <w:rPr>
          <w:i/>
          <w:noProof/>
        </w:rPr>
        <w:t xml:space="preserve">Energy Policy, </w:t>
      </w:r>
      <w:r w:rsidRPr="00FC39FA">
        <w:rPr>
          <w:noProof/>
        </w:rPr>
        <w:t>vol. 38, no. 7, pp. 3180-3191, 7// 2010.</w:t>
      </w:r>
      <w:bookmarkEnd w:id="386"/>
    </w:p>
    <w:p w14:paraId="74FC8000" w14:textId="77777777" w:rsidR="00FC39FA" w:rsidRPr="00FC39FA" w:rsidRDefault="00FC39FA" w:rsidP="00FC39FA">
      <w:pPr>
        <w:pStyle w:val="EndNoteBibliography"/>
        <w:spacing w:after="0"/>
        <w:ind w:left="720" w:hanging="720"/>
        <w:rPr>
          <w:noProof/>
        </w:rPr>
      </w:pPr>
      <w:bookmarkStart w:id="387" w:name="_ENREF_11"/>
      <w:r w:rsidRPr="00FC39FA">
        <w:rPr>
          <w:noProof/>
        </w:rPr>
        <w:t>[11]</w:t>
      </w:r>
      <w:r w:rsidRPr="00FC39FA">
        <w:rPr>
          <w:noProof/>
        </w:rPr>
        <w:tab/>
        <w:t xml:space="preserve">C. Ma, M. Polyakov, and R. Pandit, "Capitalisation of residential solar photovoltaic systems in Western Australia," </w:t>
      </w:r>
      <w:r w:rsidRPr="00FC39FA">
        <w:rPr>
          <w:i/>
          <w:noProof/>
        </w:rPr>
        <w:t xml:space="preserve">Australian Journal of Agricultural and Resource Economics, </w:t>
      </w:r>
      <w:r w:rsidRPr="00FC39FA">
        <w:rPr>
          <w:noProof/>
        </w:rPr>
        <w:t>vol. 60, no. 3, pp. 366-385, 2016.</w:t>
      </w:r>
      <w:bookmarkEnd w:id="387"/>
    </w:p>
    <w:p w14:paraId="2234D523" w14:textId="77777777" w:rsidR="00FC39FA" w:rsidRPr="00FC39FA" w:rsidRDefault="00FC39FA" w:rsidP="00FC39FA">
      <w:pPr>
        <w:pStyle w:val="EndNoteBibliography"/>
        <w:spacing w:after="0"/>
        <w:ind w:left="720" w:hanging="720"/>
        <w:rPr>
          <w:noProof/>
        </w:rPr>
      </w:pPr>
      <w:bookmarkStart w:id="388" w:name="_ENREF_12"/>
      <w:r w:rsidRPr="00FC39FA">
        <w:rPr>
          <w:noProof/>
        </w:rPr>
        <w:t>[12]</w:t>
      </w:r>
      <w:r w:rsidRPr="00FC39FA">
        <w:rPr>
          <w:noProof/>
        </w:rPr>
        <w:tab/>
        <w:t xml:space="preserve">P. Jahangiri and D. C. Aliprantis, "Distributed Volt/VAr Control by PV Inverters," </w:t>
      </w:r>
      <w:r w:rsidRPr="00FC39FA">
        <w:rPr>
          <w:i/>
          <w:noProof/>
        </w:rPr>
        <w:t xml:space="preserve">IEEE Transactions on Power Systems, </w:t>
      </w:r>
      <w:r w:rsidRPr="00FC39FA">
        <w:rPr>
          <w:noProof/>
        </w:rPr>
        <w:t>vol. 28, no. 3, pp. 3429-3439, 2013.</w:t>
      </w:r>
      <w:bookmarkEnd w:id="388"/>
    </w:p>
    <w:p w14:paraId="310600C2" w14:textId="77777777" w:rsidR="00FC39FA" w:rsidRPr="00FC39FA" w:rsidRDefault="00FC39FA" w:rsidP="00FC39FA">
      <w:pPr>
        <w:pStyle w:val="EndNoteBibliography"/>
        <w:spacing w:after="0"/>
        <w:ind w:left="720" w:hanging="720"/>
        <w:rPr>
          <w:noProof/>
        </w:rPr>
      </w:pPr>
      <w:bookmarkStart w:id="389" w:name="_ENREF_13"/>
      <w:r w:rsidRPr="00FC39FA">
        <w:rPr>
          <w:noProof/>
        </w:rPr>
        <w:t>[13]</w:t>
      </w:r>
      <w:r w:rsidRPr="00FC39FA">
        <w:rPr>
          <w:noProof/>
        </w:rPr>
        <w:tab/>
        <w:t xml:space="preserve">A. Zahedi, "A review on feed-in tariff in Australia, what it is now and what it should be," </w:t>
      </w:r>
      <w:r w:rsidRPr="00FC39FA">
        <w:rPr>
          <w:i/>
          <w:noProof/>
        </w:rPr>
        <w:t xml:space="preserve">Renewable and Sustainable Energy Reviews, </w:t>
      </w:r>
      <w:r w:rsidRPr="00FC39FA">
        <w:rPr>
          <w:noProof/>
        </w:rPr>
        <w:t>vol. 14, no. 9, pp. 3252-3255, 12// 2010.</w:t>
      </w:r>
      <w:bookmarkEnd w:id="389"/>
    </w:p>
    <w:p w14:paraId="1E7FAB5E" w14:textId="77777777" w:rsidR="00FC39FA" w:rsidRPr="00FC39FA" w:rsidRDefault="00FC39FA" w:rsidP="00FC39FA">
      <w:pPr>
        <w:pStyle w:val="EndNoteBibliography"/>
        <w:spacing w:after="0"/>
        <w:ind w:left="720" w:hanging="720"/>
        <w:rPr>
          <w:noProof/>
        </w:rPr>
      </w:pPr>
      <w:bookmarkStart w:id="390" w:name="_ENREF_14"/>
      <w:r w:rsidRPr="00FC39FA">
        <w:rPr>
          <w:noProof/>
        </w:rPr>
        <w:t>[14]</w:t>
      </w:r>
      <w:r w:rsidRPr="00FC39FA">
        <w:rPr>
          <w:noProof/>
        </w:rPr>
        <w:tab/>
        <w:t xml:space="preserve">J. v. Appen, M. Braun, and R. Estrella, "A framework for different storage use cases in distribution systems," in </w:t>
      </w:r>
      <w:r w:rsidRPr="00FC39FA">
        <w:rPr>
          <w:i/>
          <w:noProof/>
        </w:rPr>
        <w:t>CIRED 2012 Workshop: Integration of Renewables into the Distribution Grid</w:t>
      </w:r>
      <w:r w:rsidRPr="00FC39FA">
        <w:rPr>
          <w:noProof/>
        </w:rPr>
        <w:t>, 2012, pp. 1-4.</w:t>
      </w:r>
      <w:bookmarkEnd w:id="390"/>
    </w:p>
    <w:p w14:paraId="7A8632FE" w14:textId="77777777" w:rsidR="00FC39FA" w:rsidRPr="00FC39FA" w:rsidRDefault="00FC39FA" w:rsidP="00FC39FA">
      <w:pPr>
        <w:pStyle w:val="EndNoteBibliography"/>
        <w:spacing w:after="0"/>
        <w:ind w:left="720" w:hanging="720"/>
        <w:rPr>
          <w:noProof/>
        </w:rPr>
      </w:pPr>
      <w:bookmarkStart w:id="391" w:name="_ENREF_15"/>
      <w:r w:rsidRPr="00FC39FA">
        <w:rPr>
          <w:noProof/>
        </w:rPr>
        <w:t>[15]</w:t>
      </w:r>
      <w:r w:rsidRPr="00FC39FA">
        <w:rPr>
          <w:noProof/>
        </w:rPr>
        <w:tab/>
        <w:t xml:space="preserve">J. v. Appen, T. Stetz, M. Braun, and A. Schmiegel, "Local Voltage Control Strategies for PV Storage Systems in Distribution Grids," </w:t>
      </w:r>
      <w:r w:rsidRPr="00FC39FA">
        <w:rPr>
          <w:i/>
          <w:noProof/>
        </w:rPr>
        <w:t xml:space="preserve">IEEE Transactions on Smart Grid, </w:t>
      </w:r>
      <w:r w:rsidRPr="00FC39FA">
        <w:rPr>
          <w:noProof/>
        </w:rPr>
        <w:t>vol. 5, no. 2, pp. 1002-1009, 2014.</w:t>
      </w:r>
      <w:bookmarkEnd w:id="391"/>
    </w:p>
    <w:p w14:paraId="259828F7" w14:textId="77777777" w:rsidR="00FC39FA" w:rsidRPr="00FC39FA" w:rsidRDefault="00FC39FA" w:rsidP="00FC39FA">
      <w:pPr>
        <w:pStyle w:val="EndNoteBibliography"/>
        <w:spacing w:after="0"/>
        <w:ind w:left="720" w:hanging="720"/>
        <w:rPr>
          <w:noProof/>
        </w:rPr>
      </w:pPr>
      <w:bookmarkStart w:id="392" w:name="_ENREF_16"/>
      <w:r w:rsidRPr="00FC39FA">
        <w:rPr>
          <w:noProof/>
        </w:rPr>
        <w:t>[16]</w:t>
      </w:r>
      <w:r w:rsidRPr="00FC39FA">
        <w:rPr>
          <w:noProof/>
        </w:rPr>
        <w:tab/>
        <w:t xml:space="preserve">J. D. Farmer and F. Lafond, "How predictable is technological progress?," </w:t>
      </w:r>
      <w:r w:rsidRPr="00FC39FA">
        <w:rPr>
          <w:i/>
          <w:noProof/>
        </w:rPr>
        <w:t xml:space="preserve">Research Policy, </w:t>
      </w:r>
      <w:r w:rsidRPr="00FC39FA">
        <w:rPr>
          <w:noProof/>
        </w:rPr>
        <w:t>vol. 45, no. 3, pp. 647-665, 4// 2016.</w:t>
      </w:r>
      <w:bookmarkEnd w:id="392"/>
    </w:p>
    <w:p w14:paraId="363AA35C" w14:textId="785755ED" w:rsidR="00FC39FA" w:rsidRPr="00FC39FA" w:rsidRDefault="00FC39FA" w:rsidP="00FC39FA">
      <w:pPr>
        <w:pStyle w:val="EndNoteBibliography"/>
        <w:spacing w:after="0"/>
        <w:ind w:left="720" w:hanging="720"/>
        <w:rPr>
          <w:noProof/>
        </w:rPr>
      </w:pPr>
      <w:bookmarkStart w:id="393" w:name="_ENREF_17"/>
      <w:r w:rsidRPr="00FC39FA">
        <w:rPr>
          <w:noProof/>
        </w:rPr>
        <w:t>[17]</w:t>
      </w:r>
      <w:r w:rsidRPr="00FC39FA">
        <w:rPr>
          <w:noProof/>
        </w:rPr>
        <w:tab/>
        <w:t xml:space="preserve">SavOnSolar. (2017, CA LIC #998752). </w:t>
      </w:r>
      <w:r w:rsidRPr="00FC39FA">
        <w:rPr>
          <w:i/>
          <w:noProof/>
        </w:rPr>
        <w:t xml:space="preserve">How Does Solar Power Work?  </w:t>
      </w:r>
      <w:r w:rsidRPr="00FC39FA">
        <w:rPr>
          <w:noProof/>
        </w:rPr>
        <w:t xml:space="preserve">[Website]. Available: </w:t>
      </w:r>
      <w:hyperlink r:id="rId239" w:history="1">
        <w:r w:rsidRPr="00FC39FA">
          <w:rPr>
            <w:rStyle w:val="Hyperlink"/>
            <w:noProof/>
          </w:rPr>
          <w:t>http://savonsolar.com/how-solar-works/</w:t>
        </w:r>
        <w:bookmarkEnd w:id="393"/>
      </w:hyperlink>
    </w:p>
    <w:p w14:paraId="615D24C5" w14:textId="77777777" w:rsidR="00FC39FA" w:rsidRPr="00FC39FA" w:rsidRDefault="00FC39FA" w:rsidP="00FC39FA">
      <w:pPr>
        <w:pStyle w:val="EndNoteBibliography"/>
        <w:spacing w:after="0"/>
        <w:ind w:left="720" w:hanging="720"/>
        <w:rPr>
          <w:noProof/>
        </w:rPr>
      </w:pPr>
      <w:bookmarkStart w:id="394" w:name="_ENREF_18"/>
      <w:r w:rsidRPr="00FC39FA">
        <w:rPr>
          <w:noProof/>
        </w:rPr>
        <w:t>[18]</w:t>
      </w:r>
      <w:r w:rsidRPr="00FC39FA">
        <w:rPr>
          <w:noProof/>
        </w:rPr>
        <w:tab/>
        <w:t xml:space="preserve">M. Grätzel, "Photovoltaic and photoelectrochemical conversion of solar energy," </w:t>
      </w:r>
      <w:r w:rsidRPr="00FC39FA">
        <w:rPr>
          <w:i/>
          <w:noProof/>
        </w:rPr>
        <w:t xml:space="preserve">Philosophical Transactions of the Royal Society A: Mathematical, Physical and Engineering Sciences, </w:t>
      </w:r>
      <w:r w:rsidRPr="00FC39FA">
        <w:rPr>
          <w:noProof/>
        </w:rPr>
        <w:t>vol. 365, no. 1853, pp. 993-1005, 2007.</w:t>
      </w:r>
      <w:bookmarkEnd w:id="394"/>
    </w:p>
    <w:p w14:paraId="4D7EDBC0" w14:textId="77777777" w:rsidR="00FC39FA" w:rsidRPr="00FC39FA" w:rsidRDefault="00FC39FA" w:rsidP="00FC39FA">
      <w:pPr>
        <w:pStyle w:val="EndNoteBibliography"/>
        <w:spacing w:after="0"/>
        <w:ind w:left="720" w:hanging="720"/>
        <w:rPr>
          <w:noProof/>
        </w:rPr>
      </w:pPr>
      <w:bookmarkStart w:id="395" w:name="_ENREF_19"/>
      <w:r w:rsidRPr="00FC39FA">
        <w:rPr>
          <w:noProof/>
        </w:rPr>
        <w:t>[19]</w:t>
      </w:r>
      <w:r w:rsidRPr="00FC39FA">
        <w:rPr>
          <w:noProof/>
        </w:rPr>
        <w:tab/>
        <w:t xml:space="preserve">P. G. V. Sampaio and M. O. A. González, "Photovoltaic solar energy: Conceptual framework," </w:t>
      </w:r>
      <w:r w:rsidRPr="00FC39FA">
        <w:rPr>
          <w:i/>
          <w:noProof/>
        </w:rPr>
        <w:t xml:space="preserve">Renewable and Sustainable Energy Reviews, </w:t>
      </w:r>
      <w:r w:rsidRPr="00FC39FA">
        <w:rPr>
          <w:noProof/>
        </w:rPr>
        <w:t>vol. 74, pp. 590-601, 7// 2017.</w:t>
      </w:r>
      <w:bookmarkEnd w:id="395"/>
    </w:p>
    <w:p w14:paraId="3F8525B8" w14:textId="77777777" w:rsidR="00FC39FA" w:rsidRPr="00FC39FA" w:rsidRDefault="00FC39FA" w:rsidP="00FC39FA">
      <w:pPr>
        <w:pStyle w:val="EndNoteBibliography"/>
        <w:spacing w:after="0"/>
        <w:ind w:left="720" w:hanging="720"/>
        <w:rPr>
          <w:noProof/>
        </w:rPr>
      </w:pPr>
      <w:bookmarkStart w:id="396" w:name="_ENREF_20"/>
      <w:r w:rsidRPr="00FC39FA">
        <w:rPr>
          <w:noProof/>
        </w:rPr>
        <w:t>[20]</w:t>
      </w:r>
      <w:r w:rsidRPr="00FC39FA">
        <w:rPr>
          <w:noProof/>
        </w:rPr>
        <w:tab/>
        <w:t xml:space="preserve">L. El Chaar, L. A. lamont, and N. El Zein, "Review of photovoltaic technologies," </w:t>
      </w:r>
      <w:r w:rsidRPr="00FC39FA">
        <w:rPr>
          <w:i/>
          <w:noProof/>
        </w:rPr>
        <w:t xml:space="preserve">Renewable and Sustainable Energy Reviews, </w:t>
      </w:r>
      <w:r w:rsidRPr="00FC39FA">
        <w:rPr>
          <w:noProof/>
        </w:rPr>
        <w:t>vol. 15, no. 5, pp. 2165-2175, 6// 2011.</w:t>
      </w:r>
      <w:bookmarkEnd w:id="396"/>
    </w:p>
    <w:p w14:paraId="053297B5" w14:textId="77777777" w:rsidR="00FC39FA" w:rsidRPr="00FC39FA" w:rsidRDefault="00FC39FA" w:rsidP="00FC39FA">
      <w:pPr>
        <w:pStyle w:val="EndNoteBibliography"/>
        <w:spacing w:after="0"/>
        <w:ind w:left="720" w:hanging="720"/>
        <w:rPr>
          <w:noProof/>
        </w:rPr>
      </w:pPr>
      <w:bookmarkStart w:id="397" w:name="_ENREF_21"/>
      <w:r w:rsidRPr="00FC39FA">
        <w:rPr>
          <w:noProof/>
        </w:rPr>
        <w:t>[21]</w:t>
      </w:r>
      <w:r w:rsidRPr="00FC39FA">
        <w:rPr>
          <w:noProof/>
        </w:rPr>
        <w:tab/>
        <w:t xml:space="preserve">S. Yilmaz, H. R. Ozcalik, S. Kesler, F. Dincer, and B. Yelmen, "The analysis of different PV power systems for the determination of optimal PV panels and system installation—A case study in Kahramanmaras, Turkey," </w:t>
      </w:r>
      <w:r w:rsidRPr="00FC39FA">
        <w:rPr>
          <w:i/>
          <w:noProof/>
        </w:rPr>
        <w:t xml:space="preserve">Renewable and Sustainable Energy Reviews, </w:t>
      </w:r>
      <w:r w:rsidRPr="00FC39FA">
        <w:rPr>
          <w:noProof/>
        </w:rPr>
        <w:t>vol. 52, pp. 1015-1024, 12// 2015.</w:t>
      </w:r>
      <w:bookmarkEnd w:id="397"/>
    </w:p>
    <w:p w14:paraId="0F33C1C9" w14:textId="77777777" w:rsidR="00FC39FA" w:rsidRPr="00FC39FA" w:rsidRDefault="00FC39FA" w:rsidP="00FC39FA">
      <w:pPr>
        <w:pStyle w:val="EndNoteBibliography"/>
        <w:spacing w:after="0"/>
        <w:ind w:left="720" w:hanging="720"/>
        <w:rPr>
          <w:noProof/>
        </w:rPr>
      </w:pPr>
      <w:bookmarkStart w:id="398" w:name="_ENREF_22"/>
      <w:r w:rsidRPr="00FC39FA">
        <w:rPr>
          <w:noProof/>
        </w:rPr>
        <w:t>[22]</w:t>
      </w:r>
      <w:r w:rsidRPr="00FC39FA">
        <w:rPr>
          <w:noProof/>
        </w:rPr>
        <w:tab/>
        <w:t xml:space="preserve">A. Park and P. Lappas, "Evaluating demand charge reduction for commercial-scale solar PV coupled with battery storage," </w:t>
      </w:r>
      <w:r w:rsidRPr="00FC39FA">
        <w:rPr>
          <w:i/>
          <w:noProof/>
        </w:rPr>
        <w:t xml:space="preserve">Renewable Energy, </w:t>
      </w:r>
      <w:r w:rsidRPr="00FC39FA">
        <w:rPr>
          <w:noProof/>
        </w:rPr>
        <w:t>vol. 108, pp. 523-532, 8// 2017.</w:t>
      </w:r>
      <w:bookmarkEnd w:id="398"/>
    </w:p>
    <w:p w14:paraId="7789BD5C" w14:textId="77777777" w:rsidR="00FC39FA" w:rsidRPr="00FC39FA" w:rsidRDefault="00FC39FA" w:rsidP="00FC39FA">
      <w:pPr>
        <w:pStyle w:val="EndNoteBibliography"/>
        <w:spacing w:after="0"/>
        <w:ind w:left="720" w:hanging="720"/>
        <w:rPr>
          <w:noProof/>
        </w:rPr>
      </w:pPr>
      <w:bookmarkStart w:id="399" w:name="_ENREF_23"/>
      <w:r w:rsidRPr="00FC39FA">
        <w:rPr>
          <w:noProof/>
        </w:rPr>
        <w:t>[23]</w:t>
      </w:r>
      <w:r w:rsidRPr="00FC39FA">
        <w:rPr>
          <w:noProof/>
        </w:rPr>
        <w:tab/>
        <w:t>Deloitte, "US Solar Power Growth through 2040 Exponential or inconsequential?," September 2015 2015.</w:t>
      </w:r>
      <w:bookmarkEnd w:id="399"/>
    </w:p>
    <w:p w14:paraId="7AE30733" w14:textId="77777777" w:rsidR="00FC39FA" w:rsidRPr="00FC39FA" w:rsidRDefault="00FC39FA" w:rsidP="00FC39FA">
      <w:pPr>
        <w:pStyle w:val="EndNoteBibliography"/>
        <w:spacing w:after="0"/>
        <w:ind w:left="720" w:hanging="720"/>
        <w:rPr>
          <w:noProof/>
        </w:rPr>
      </w:pPr>
      <w:bookmarkStart w:id="400" w:name="_ENREF_24"/>
      <w:r w:rsidRPr="00FC39FA">
        <w:rPr>
          <w:noProof/>
        </w:rPr>
        <w:t>[24]</w:t>
      </w:r>
      <w:r w:rsidRPr="00FC39FA">
        <w:rPr>
          <w:noProof/>
        </w:rPr>
        <w:tab/>
        <w:t>C. E. Council, "Clean Energy Australia Report 2015," 2015. Printed by Complete Colour Printing.</w:t>
      </w:r>
      <w:bookmarkEnd w:id="400"/>
    </w:p>
    <w:p w14:paraId="4D0721EA" w14:textId="77777777" w:rsidR="00FC39FA" w:rsidRPr="00FC39FA" w:rsidRDefault="00FC39FA" w:rsidP="00FC39FA">
      <w:pPr>
        <w:pStyle w:val="EndNoteBibliography"/>
        <w:spacing w:after="0"/>
        <w:ind w:left="720" w:hanging="720"/>
        <w:rPr>
          <w:noProof/>
        </w:rPr>
      </w:pPr>
      <w:bookmarkStart w:id="401" w:name="_ENREF_25"/>
      <w:r w:rsidRPr="00FC39FA">
        <w:rPr>
          <w:noProof/>
        </w:rPr>
        <w:t>[25]</w:t>
      </w:r>
      <w:r w:rsidRPr="00FC39FA">
        <w:rPr>
          <w:noProof/>
        </w:rPr>
        <w:tab/>
        <w:t>REN21, "Renewables 2016 Global Status Report," no. REN21. 2016., 2016 2016.</w:t>
      </w:r>
      <w:bookmarkEnd w:id="401"/>
    </w:p>
    <w:p w14:paraId="78BF798A" w14:textId="77777777" w:rsidR="00FC39FA" w:rsidRPr="00FC39FA" w:rsidRDefault="00FC39FA" w:rsidP="00FC39FA">
      <w:pPr>
        <w:pStyle w:val="EndNoteBibliography"/>
        <w:spacing w:after="0"/>
        <w:ind w:left="720" w:hanging="720"/>
        <w:rPr>
          <w:noProof/>
        </w:rPr>
      </w:pPr>
      <w:bookmarkStart w:id="402" w:name="_ENREF_26"/>
      <w:r w:rsidRPr="00FC39FA">
        <w:rPr>
          <w:noProof/>
        </w:rPr>
        <w:t>[26]</w:t>
      </w:r>
      <w:r w:rsidRPr="00FC39FA">
        <w:rPr>
          <w:noProof/>
        </w:rPr>
        <w:tab/>
        <w:t xml:space="preserve">I. Güney, N. Onat, and G. Koçyiğit, "Cost calculation algorithm for stand-alone photovoltaic systems," </w:t>
      </w:r>
      <w:r w:rsidRPr="00FC39FA">
        <w:rPr>
          <w:i/>
          <w:noProof/>
        </w:rPr>
        <w:t xml:space="preserve">WSEAS Transactions on Systems, </w:t>
      </w:r>
      <w:r w:rsidRPr="00FC39FA">
        <w:rPr>
          <w:noProof/>
        </w:rPr>
        <w:t>vol. 8, no. 7, pp. 835-844, 2009.</w:t>
      </w:r>
      <w:bookmarkEnd w:id="402"/>
    </w:p>
    <w:p w14:paraId="338F9A9F" w14:textId="77777777" w:rsidR="00FC39FA" w:rsidRPr="00FC39FA" w:rsidRDefault="00FC39FA" w:rsidP="00FC39FA">
      <w:pPr>
        <w:pStyle w:val="EndNoteBibliography"/>
        <w:spacing w:after="0"/>
        <w:ind w:left="720" w:hanging="720"/>
        <w:rPr>
          <w:noProof/>
        </w:rPr>
      </w:pPr>
      <w:bookmarkStart w:id="403" w:name="_ENREF_27"/>
      <w:r w:rsidRPr="00FC39FA">
        <w:rPr>
          <w:noProof/>
        </w:rPr>
        <w:t>[27]</w:t>
      </w:r>
      <w:r w:rsidRPr="00FC39FA">
        <w:rPr>
          <w:noProof/>
        </w:rPr>
        <w:tab/>
        <w:t>I. T. R. f. Photovoltaic, "International Technology Roadmap for Photovoltaic (ITRPV) 2014 Results," 2015.</w:t>
      </w:r>
      <w:bookmarkEnd w:id="403"/>
    </w:p>
    <w:p w14:paraId="21589130" w14:textId="77777777" w:rsidR="00FC39FA" w:rsidRPr="00FC39FA" w:rsidRDefault="00FC39FA" w:rsidP="00FC39FA">
      <w:pPr>
        <w:pStyle w:val="EndNoteBibliography"/>
        <w:spacing w:after="0"/>
        <w:ind w:left="720" w:hanging="720"/>
        <w:rPr>
          <w:noProof/>
        </w:rPr>
      </w:pPr>
      <w:bookmarkStart w:id="404" w:name="_ENREF_28"/>
      <w:r w:rsidRPr="00FC39FA">
        <w:rPr>
          <w:noProof/>
        </w:rPr>
        <w:t>[28]</w:t>
      </w:r>
      <w:r w:rsidRPr="00FC39FA">
        <w:rPr>
          <w:noProof/>
        </w:rPr>
        <w:tab/>
        <w:t xml:space="preserve">M. A. Green, K. Emery, Y. Hishikawa, W. Warta, and E. D. Dunlop, "Solar cell efficiency tables (Version 45)," </w:t>
      </w:r>
      <w:r w:rsidRPr="00FC39FA">
        <w:rPr>
          <w:i/>
          <w:noProof/>
        </w:rPr>
        <w:t xml:space="preserve">Progress in Photovoltaics: Research and Applications, </w:t>
      </w:r>
      <w:r w:rsidRPr="00FC39FA">
        <w:rPr>
          <w:noProof/>
        </w:rPr>
        <w:t>vol. 23, no. 1, pp. 1-9, 2015.</w:t>
      </w:r>
      <w:bookmarkEnd w:id="404"/>
    </w:p>
    <w:p w14:paraId="1F932696" w14:textId="77777777" w:rsidR="00FC39FA" w:rsidRPr="00FC39FA" w:rsidRDefault="00FC39FA" w:rsidP="00FC39FA">
      <w:pPr>
        <w:pStyle w:val="EndNoteBibliography"/>
        <w:spacing w:after="0"/>
        <w:ind w:left="720" w:hanging="720"/>
        <w:rPr>
          <w:noProof/>
        </w:rPr>
      </w:pPr>
      <w:bookmarkStart w:id="405" w:name="_ENREF_29"/>
      <w:r w:rsidRPr="00FC39FA">
        <w:rPr>
          <w:noProof/>
        </w:rPr>
        <w:t>[29]</w:t>
      </w:r>
      <w:r w:rsidRPr="00FC39FA">
        <w:rPr>
          <w:noProof/>
        </w:rPr>
        <w:tab/>
        <w:t xml:space="preserve">V. Sharma and S. S. Chandel, "Performance and degradation analysis for long term reliability of solar photovoltaic systems: A review," </w:t>
      </w:r>
      <w:r w:rsidRPr="00FC39FA">
        <w:rPr>
          <w:i/>
          <w:noProof/>
        </w:rPr>
        <w:t xml:space="preserve">Renewable and Sustainable Energy Reviews, </w:t>
      </w:r>
      <w:r w:rsidRPr="00FC39FA">
        <w:rPr>
          <w:noProof/>
        </w:rPr>
        <w:t>vol. 27, pp. 753-767, 2013/11/01/ 2013.</w:t>
      </w:r>
      <w:bookmarkEnd w:id="405"/>
    </w:p>
    <w:p w14:paraId="7ABF026A" w14:textId="77777777" w:rsidR="00FC39FA" w:rsidRPr="00FC39FA" w:rsidRDefault="00FC39FA" w:rsidP="00FC39FA">
      <w:pPr>
        <w:pStyle w:val="EndNoteBibliography"/>
        <w:spacing w:after="0"/>
        <w:ind w:left="720" w:hanging="720"/>
        <w:rPr>
          <w:noProof/>
        </w:rPr>
      </w:pPr>
      <w:bookmarkStart w:id="406" w:name="_ENREF_30"/>
      <w:r w:rsidRPr="00FC39FA">
        <w:rPr>
          <w:noProof/>
        </w:rPr>
        <w:t>[30]</w:t>
      </w:r>
      <w:r w:rsidRPr="00FC39FA">
        <w:rPr>
          <w:noProof/>
        </w:rPr>
        <w:tab/>
        <w:t xml:space="preserve">E. L. Meyer and E. E. v. Dyk, "Assessing the reliability and degradation of photovoltaic module performance parameters," </w:t>
      </w:r>
      <w:r w:rsidRPr="00FC39FA">
        <w:rPr>
          <w:i/>
          <w:noProof/>
        </w:rPr>
        <w:t xml:space="preserve">IEEE Transactions on Reliability, </w:t>
      </w:r>
      <w:r w:rsidRPr="00FC39FA">
        <w:rPr>
          <w:noProof/>
        </w:rPr>
        <w:t>vol. 53, no. 1, pp. 83-92, 2004.</w:t>
      </w:r>
      <w:bookmarkEnd w:id="406"/>
    </w:p>
    <w:p w14:paraId="7A43FAF1" w14:textId="77777777" w:rsidR="00FC39FA" w:rsidRPr="00FC39FA" w:rsidRDefault="00FC39FA" w:rsidP="00FC39FA">
      <w:pPr>
        <w:pStyle w:val="EndNoteBibliography"/>
        <w:spacing w:after="0"/>
        <w:ind w:left="720" w:hanging="720"/>
        <w:rPr>
          <w:noProof/>
        </w:rPr>
      </w:pPr>
      <w:bookmarkStart w:id="407" w:name="_ENREF_31"/>
      <w:r w:rsidRPr="00FC39FA">
        <w:rPr>
          <w:noProof/>
        </w:rPr>
        <w:t>[31]</w:t>
      </w:r>
      <w:r w:rsidRPr="00FC39FA">
        <w:rPr>
          <w:noProof/>
        </w:rPr>
        <w:tab/>
        <w:t xml:space="preserve">D. C. Jordan and S. R. Kurtz, "Photovoltaic degradation rates—an analytical review," </w:t>
      </w:r>
      <w:r w:rsidRPr="00FC39FA">
        <w:rPr>
          <w:i/>
          <w:noProof/>
        </w:rPr>
        <w:t xml:space="preserve">Progress in photovoltaics: Research and Applications, </w:t>
      </w:r>
      <w:r w:rsidRPr="00FC39FA">
        <w:rPr>
          <w:noProof/>
        </w:rPr>
        <w:t>vol. 21, no. 1, pp. 12-29, 2013.</w:t>
      </w:r>
      <w:bookmarkEnd w:id="407"/>
    </w:p>
    <w:p w14:paraId="6F285DCF" w14:textId="77777777" w:rsidR="00FC39FA" w:rsidRPr="00FC39FA" w:rsidRDefault="00FC39FA" w:rsidP="00FC39FA">
      <w:pPr>
        <w:pStyle w:val="EndNoteBibliography"/>
        <w:spacing w:after="0"/>
        <w:ind w:left="720" w:hanging="720"/>
        <w:rPr>
          <w:noProof/>
        </w:rPr>
      </w:pPr>
      <w:bookmarkStart w:id="408" w:name="_ENREF_32"/>
      <w:r w:rsidRPr="00FC39FA">
        <w:rPr>
          <w:noProof/>
        </w:rPr>
        <w:t>[32]</w:t>
      </w:r>
      <w:r w:rsidRPr="00FC39FA">
        <w:rPr>
          <w:noProof/>
        </w:rPr>
        <w:tab/>
        <w:t xml:space="preserve">Ö. Özden, Y. Duru, S. Zengin, and M. Boztepe, "Design and implementation of programmable PV simulator," in </w:t>
      </w:r>
      <w:r w:rsidRPr="00FC39FA">
        <w:rPr>
          <w:i/>
          <w:noProof/>
        </w:rPr>
        <w:t>Fundamentals of Electrical Engineering (ISFEE), 2016 International Symposium on</w:t>
      </w:r>
      <w:r w:rsidRPr="00FC39FA">
        <w:rPr>
          <w:noProof/>
        </w:rPr>
        <w:t>, 2016, pp. 1-5: IEEE.</w:t>
      </w:r>
      <w:bookmarkEnd w:id="408"/>
    </w:p>
    <w:p w14:paraId="760D3B5F" w14:textId="77777777" w:rsidR="00FC39FA" w:rsidRPr="00FC39FA" w:rsidRDefault="00FC39FA" w:rsidP="00FC39FA">
      <w:pPr>
        <w:pStyle w:val="EndNoteBibliography"/>
        <w:spacing w:after="0"/>
        <w:ind w:left="720" w:hanging="720"/>
        <w:rPr>
          <w:noProof/>
        </w:rPr>
      </w:pPr>
      <w:bookmarkStart w:id="409" w:name="_ENREF_33"/>
      <w:r w:rsidRPr="00FC39FA">
        <w:rPr>
          <w:noProof/>
        </w:rPr>
        <w:t>[33]</w:t>
      </w:r>
      <w:r w:rsidRPr="00FC39FA">
        <w:rPr>
          <w:noProof/>
        </w:rPr>
        <w:tab/>
        <w:t xml:space="preserve">S. Silvestre, A. Boronat, and A. Chouder, "Study of bypass diodes configuration on PV modules," </w:t>
      </w:r>
      <w:r w:rsidRPr="00FC39FA">
        <w:rPr>
          <w:i/>
          <w:noProof/>
        </w:rPr>
        <w:t xml:space="preserve">Applied Energy, </w:t>
      </w:r>
      <w:r w:rsidRPr="00FC39FA">
        <w:rPr>
          <w:noProof/>
        </w:rPr>
        <w:t>vol. 86, no. 9, pp. 1632-1640, 2009.</w:t>
      </w:r>
      <w:bookmarkEnd w:id="409"/>
    </w:p>
    <w:p w14:paraId="02254C83" w14:textId="77777777" w:rsidR="00FC39FA" w:rsidRPr="00FC39FA" w:rsidRDefault="00FC39FA" w:rsidP="00FC39FA">
      <w:pPr>
        <w:pStyle w:val="EndNoteBibliography"/>
        <w:spacing w:after="0"/>
        <w:ind w:left="720" w:hanging="720"/>
        <w:rPr>
          <w:noProof/>
        </w:rPr>
      </w:pPr>
      <w:bookmarkStart w:id="410" w:name="_ENREF_34"/>
      <w:r w:rsidRPr="00FC39FA">
        <w:rPr>
          <w:noProof/>
        </w:rPr>
        <w:t>[34]</w:t>
      </w:r>
      <w:r w:rsidRPr="00FC39FA">
        <w:rPr>
          <w:noProof/>
        </w:rPr>
        <w:tab/>
        <w:t xml:space="preserve">R. Baetens, R. De Coninck, L. Helsen, and D. Saelens, "The impact of domestic load profiles on the grid-interaction of building integrated photovoltaic (BIPV) systems in extremely low-energy dwellings," in </w:t>
      </w:r>
      <w:r w:rsidRPr="00FC39FA">
        <w:rPr>
          <w:i/>
          <w:noProof/>
        </w:rPr>
        <w:t>Zero Emission Buildings</w:t>
      </w:r>
      <w:r w:rsidRPr="00FC39FA">
        <w:rPr>
          <w:noProof/>
        </w:rPr>
        <w:t>, 2010, pp. 3-14.</w:t>
      </w:r>
      <w:bookmarkEnd w:id="410"/>
    </w:p>
    <w:p w14:paraId="4B1B6DFD" w14:textId="77777777" w:rsidR="00FC39FA" w:rsidRPr="00FC39FA" w:rsidRDefault="00FC39FA" w:rsidP="00FC39FA">
      <w:pPr>
        <w:pStyle w:val="EndNoteBibliography"/>
        <w:spacing w:after="0"/>
        <w:ind w:left="720" w:hanging="720"/>
        <w:rPr>
          <w:noProof/>
        </w:rPr>
      </w:pPr>
      <w:bookmarkStart w:id="411" w:name="_ENREF_35"/>
      <w:r w:rsidRPr="00FC39FA">
        <w:rPr>
          <w:noProof/>
        </w:rPr>
        <w:t>[35]</w:t>
      </w:r>
      <w:r w:rsidRPr="00FC39FA">
        <w:rPr>
          <w:noProof/>
        </w:rPr>
        <w:tab/>
        <w:t xml:space="preserve">R. Barrios and F. Dios, "Exponentiated Weibull model for the irradiance probability density function of a laser beam propagating through atmospheric turbulence," </w:t>
      </w:r>
      <w:r w:rsidRPr="00FC39FA">
        <w:rPr>
          <w:i/>
          <w:noProof/>
        </w:rPr>
        <w:t xml:space="preserve">Optics &amp; Laser Technology, </w:t>
      </w:r>
      <w:r w:rsidRPr="00FC39FA">
        <w:rPr>
          <w:noProof/>
        </w:rPr>
        <w:t>vol. 45, pp. 13-20, 2// 2013.</w:t>
      </w:r>
      <w:bookmarkEnd w:id="411"/>
    </w:p>
    <w:p w14:paraId="37513F26" w14:textId="77777777" w:rsidR="00FC39FA" w:rsidRPr="00FC39FA" w:rsidRDefault="00FC39FA" w:rsidP="00FC39FA">
      <w:pPr>
        <w:pStyle w:val="EndNoteBibliography"/>
        <w:spacing w:after="0"/>
        <w:ind w:left="720" w:hanging="720"/>
        <w:rPr>
          <w:noProof/>
        </w:rPr>
      </w:pPr>
      <w:bookmarkStart w:id="412" w:name="_ENREF_36"/>
      <w:r w:rsidRPr="00FC39FA">
        <w:rPr>
          <w:noProof/>
        </w:rPr>
        <w:t>[36]</w:t>
      </w:r>
      <w:r w:rsidRPr="00FC39FA">
        <w:rPr>
          <w:noProof/>
        </w:rPr>
        <w:tab/>
        <w:t xml:space="preserve">B. S. Borowy and Z. M. Salameh, "Methodology for optimally sizing the combination of a battery bank and PV array in a wind/PV hybrid system," </w:t>
      </w:r>
      <w:r w:rsidRPr="00FC39FA">
        <w:rPr>
          <w:i/>
          <w:noProof/>
        </w:rPr>
        <w:t xml:space="preserve">IEEE Transactions on Energy Conversion, </w:t>
      </w:r>
      <w:r w:rsidRPr="00FC39FA">
        <w:rPr>
          <w:noProof/>
        </w:rPr>
        <w:t>vol. 11, no. 2, pp. 367-375, 1996.</w:t>
      </w:r>
      <w:bookmarkEnd w:id="412"/>
    </w:p>
    <w:p w14:paraId="1903FD78" w14:textId="77777777" w:rsidR="00FC39FA" w:rsidRPr="00FC39FA" w:rsidRDefault="00FC39FA" w:rsidP="00FC39FA">
      <w:pPr>
        <w:pStyle w:val="EndNoteBibliography"/>
        <w:spacing w:after="0"/>
        <w:ind w:left="720" w:hanging="720"/>
        <w:rPr>
          <w:noProof/>
        </w:rPr>
      </w:pPr>
      <w:bookmarkStart w:id="413" w:name="_ENREF_37"/>
      <w:r w:rsidRPr="00FC39FA">
        <w:rPr>
          <w:noProof/>
        </w:rPr>
        <w:t>[37]</w:t>
      </w:r>
      <w:r w:rsidRPr="00FC39FA">
        <w:rPr>
          <w:noProof/>
        </w:rPr>
        <w:tab/>
        <w:t xml:space="preserve">A. Zahedi, "Economic Aspects of energy systems, calculations of system's capital and electricty cost considering time value of money. (LECTURE NOTES)," </w:t>
      </w:r>
      <w:r w:rsidRPr="00FC39FA">
        <w:rPr>
          <w:i/>
          <w:noProof/>
        </w:rPr>
        <w:t xml:space="preserve">Lectures, </w:t>
      </w:r>
      <w:r w:rsidRPr="00FC39FA">
        <w:rPr>
          <w:noProof/>
        </w:rPr>
        <w:t>2013.</w:t>
      </w:r>
      <w:bookmarkEnd w:id="413"/>
    </w:p>
    <w:p w14:paraId="56707032" w14:textId="77777777" w:rsidR="00FC39FA" w:rsidRPr="00FC39FA" w:rsidRDefault="00FC39FA" w:rsidP="00FC39FA">
      <w:pPr>
        <w:pStyle w:val="EndNoteBibliography"/>
        <w:spacing w:after="0"/>
        <w:ind w:left="720" w:hanging="720"/>
        <w:rPr>
          <w:noProof/>
        </w:rPr>
      </w:pPr>
      <w:bookmarkStart w:id="414" w:name="_ENREF_38"/>
      <w:r w:rsidRPr="00FC39FA">
        <w:rPr>
          <w:noProof/>
        </w:rPr>
        <w:t>[38]</w:t>
      </w:r>
      <w:r w:rsidRPr="00FC39FA">
        <w:rPr>
          <w:noProof/>
        </w:rPr>
        <w:tab/>
        <w:t xml:space="preserve">T. D. Mai, S. De Breucker, K. Baert, and J. Driesen, "Reconfigurable emulator for photovoltaic modules under static partial shading conditions," </w:t>
      </w:r>
      <w:r w:rsidRPr="00FC39FA">
        <w:rPr>
          <w:i/>
          <w:noProof/>
        </w:rPr>
        <w:t xml:space="preserve">Solar Energy, </w:t>
      </w:r>
      <w:r w:rsidRPr="00FC39FA">
        <w:rPr>
          <w:noProof/>
        </w:rPr>
        <w:t>vol. 141, pp. 256-265, 1/1/ 2017.</w:t>
      </w:r>
      <w:bookmarkEnd w:id="414"/>
    </w:p>
    <w:p w14:paraId="6833B7A0" w14:textId="080BDA9A" w:rsidR="00FC39FA" w:rsidRPr="00FC39FA" w:rsidRDefault="00FC39FA" w:rsidP="00FC39FA">
      <w:pPr>
        <w:pStyle w:val="EndNoteBibliography"/>
        <w:spacing w:after="0"/>
        <w:ind w:left="720" w:hanging="720"/>
        <w:rPr>
          <w:noProof/>
        </w:rPr>
      </w:pPr>
      <w:bookmarkStart w:id="415" w:name="_ENREF_39"/>
      <w:r w:rsidRPr="00FC39FA">
        <w:rPr>
          <w:noProof/>
        </w:rPr>
        <w:t>[39]</w:t>
      </w:r>
      <w:r w:rsidRPr="00FC39FA">
        <w:rPr>
          <w:noProof/>
        </w:rPr>
        <w:tab/>
        <w:t xml:space="preserve">S. Solar. (2017). </w:t>
      </w:r>
      <w:r w:rsidRPr="00FC39FA">
        <w:rPr>
          <w:i/>
          <w:noProof/>
        </w:rPr>
        <w:t>250W Polycrystalline Module Data Sheet</w:t>
      </w:r>
      <w:r w:rsidRPr="00FC39FA">
        <w:rPr>
          <w:noProof/>
        </w:rPr>
        <w:t xml:space="preserve">. Available: </w:t>
      </w:r>
      <w:hyperlink r:id="rId240" w:history="1">
        <w:r w:rsidRPr="00FC39FA">
          <w:rPr>
            <w:rStyle w:val="Hyperlink"/>
            <w:noProof/>
          </w:rPr>
          <w:t>www.sapphire-solar.com</w:t>
        </w:r>
        <w:bookmarkEnd w:id="415"/>
      </w:hyperlink>
    </w:p>
    <w:p w14:paraId="6B26ED7F" w14:textId="77777777" w:rsidR="00FC39FA" w:rsidRPr="00FC39FA" w:rsidRDefault="00FC39FA" w:rsidP="00FC39FA">
      <w:pPr>
        <w:pStyle w:val="EndNoteBibliography"/>
        <w:spacing w:after="0"/>
        <w:ind w:left="720" w:hanging="720"/>
        <w:rPr>
          <w:noProof/>
        </w:rPr>
      </w:pPr>
      <w:bookmarkStart w:id="416" w:name="_ENREF_40"/>
      <w:r w:rsidRPr="00FC39FA">
        <w:rPr>
          <w:noProof/>
        </w:rPr>
        <w:t>[40]</w:t>
      </w:r>
      <w:r w:rsidRPr="00FC39FA">
        <w:rPr>
          <w:noProof/>
        </w:rPr>
        <w:tab/>
        <w:t xml:space="preserve">M. C. Alonso-García, J. M. Ruiz, and F. Chenlo, "Experimental study of mismatch and shading effects in the I–V characteristic of a photovoltaic module," </w:t>
      </w:r>
      <w:r w:rsidRPr="00FC39FA">
        <w:rPr>
          <w:i/>
          <w:noProof/>
        </w:rPr>
        <w:t xml:space="preserve">Solar Energy Materials and Solar Cells, </w:t>
      </w:r>
      <w:r w:rsidRPr="00FC39FA">
        <w:rPr>
          <w:noProof/>
        </w:rPr>
        <w:t>vol. 90, no. 3, pp. 329-340, 2/15/ 2006.</w:t>
      </w:r>
      <w:bookmarkEnd w:id="416"/>
    </w:p>
    <w:p w14:paraId="3D77EC5C" w14:textId="77777777" w:rsidR="00FC39FA" w:rsidRPr="00FC39FA" w:rsidRDefault="00FC39FA" w:rsidP="00FC39FA">
      <w:pPr>
        <w:pStyle w:val="EndNoteBibliography"/>
        <w:spacing w:after="0"/>
        <w:ind w:left="720" w:hanging="720"/>
        <w:rPr>
          <w:noProof/>
        </w:rPr>
      </w:pPr>
      <w:bookmarkStart w:id="417" w:name="_ENREF_41"/>
      <w:r w:rsidRPr="00FC39FA">
        <w:rPr>
          <w:noProof/>
        </w:rPr>
        <w:t>[41]</w:t>
      </w:r>
      <w:r w:rsidRPr="00FC39FA">
        <w:rPr>
          <w:noProof/>
        </w:rPr>
        <w:tab/>
        <w:t xml:space="preserve">S. S. Mohammed, D. Devaraj, and T. I. Ahamed, "Modeling, simulation and analysis of photovoltaic modules under partially shaded conditions," </w:t>
      </w:r>
      <w:r w:rsidRPr="00FC39FA">
        <w:rPr>
          <w:i/>
          <w:noProof/>
        </w:rPr>
        <w:t xml:space="preserve">Indian Journal of Science and Technology, </w:t>
      </w:r>
      <w:r w:rsidRPr="00FC39FA">
        <w:rPr>
          <w:noProof/>
        </w:rPr>
        <w:t>vol. 9, no. 16, 2016.</w:t>
      </w:r>
      <w:bookmarkEnd w:id="417"/>
    </w:p>
    <w:p w14:paraId="6956F703" w14:textId="77777777" w:rsidR="00FC39FA" w:rsidRPr="00FC39FA" w:rsidRDefault="00FC39FA" w:rsidP="00FC39FA">
      <w:pPr>
        <w:pStyle w:val="EndNoteBibliography"/>
        <w:spacing w:after="0"/>
        <w:ind w:left="720" w:hanging="720"/>
        <w:rPr>
          <w:noProof/>
        </w:rPr>
      </w:pPr>
      <w:bookmarkStart w:id="418" w:name="_ENREF_42"/>
      <w:r w:rsidRPr="00FC39FA">
        <w:rPr>
          <w:noProof/>
        </w:rPr>
        <w:t>[42]</w:t>
      </w:r>
      <w:r w:rsidRPr="00FC39FA">
        <w:rPr>
          <w:noProof/>
        </w:rPr>
        <w:tab/>
        <w:t xml:space="preserve">M. Q. Duong, K. H. Le, T. S. Dinh, M. Mussetta, and G. N. Sava, "Effects of bypass diode configurations on solar photovoltaic modules suffering from shading phenomenon," in </w:t>
      </w:r>
      <w:r w:rsidRPr="00FC39FA">
        <w:rPr>
          <w:i/>
          <w:noProof/>
        </w:rPr>
        <w:t>2017 10th International Symposium on Advanced Topics in Electrical Engineering (ATEE)</w:t>
      </w:r>
      <w:r w:rsidRPr="00FC39FA">
        <w:rPr>
          <w:noProof/>
        </w:rPr>
        <w:t>, 2017, pp. 731-735.</w:t>
      </w:r>
      <w:bookmarkEnd w:id="418"/>
    </w:p>
    <w:p w14:paraId="4974255E" w14:textId="77777777" w:rsidR="00FC39FA" w:rsidRPr="00FC39FA" w:rsidRDefault="00FC39FA" w:rsidP="00FC39FA">
      <w:pPr>
        <w:pStyle w:val="EndNoteBibliography"/>
        <w:spacing w:after="0"/>
        <w:ind w:left="720" w:hanging="720"/>
        <w:rPr>
          <w:noProof/>
        </w:rPr>
      </w:pPr>
      <w:bookmarkStart w:id="419" w:name="_ENREF_43"/>
      <w:r w:rsidRPr="00FC39FA">
        <w:rPr>
          <w:noProof/>
        </w:rPr>
        <w:t>[43]</w:t>
      </w:r>
      <w:r w:rsidRPr="00FC39FA">
        <w:rPr>
          <w:noProof/>
        </w:rPr>
        <w:tab/>
        <w:t xml:space="preserve">W. Herrmann, W. Wiesner, and W. Vaassen, "Hot spot investigations on PV modules-new concepts for a test standard and consequences for module design with respect to bypass diodes," in </w:t>
      </w:r>
      <w:r w:rsidRPr="00FC39FA">
        <w:rPr>
          <w:i/>
          <w:noProof/>
        </w:rPr>
        <w:t>Photovoltaic Specialists Conference, 1997., Conference Record of the Twenty-Sixth IEEE</w:t>
      </w:r>
      <w:r w:rsidRPr="00FC39FA">
        <w:rPr>
          <w:noProof/>
        </w:rPr>
        <w:t>, 1997, pp. 1129-1132: IEEE.</w:t>
      </w:r>
      <w:bookmarkEnd w:id="419"/>
    </w:p>
    <w:p w14:paraId="7887AC22" w14:textId="77777777" w:rsidR="00FC39FA" w:rsidRPr="00FC39FA" w:rsidRDefault="00FC39FA" w:rsidP="00FC39FA">
      <w:pPr>
        <w:pStyle w:val="EndNoteBibliography"/>
        <w:spacing w:after="0"/>
        <w:ind w:left="720" w:hanging="720"/>
        <w:rPr>
          <w:noProof/>
        </w:rPr>
      </w:pPr>
      <w:bookmarkStart w:id="420" w:name="_ENREF_44"/>
      <w:r w:rsidRPr="00FC39FA">
        <w:rPr>
          <w:noProof/>
        </w:rPr>
        <w:t>[44]</w:t>
      </w:r>
      <w:r w:rsidRPr="00FC39FA">
        <w:rPr>
          <w:noProof/>
        </w:rPr>
        <w:tab/>
        <w:t>I. AspenCore, "Bypass Diodes in Solar," Electronic Tutorials 2017. AspenCore, Inc</w:t>
      </w:r>
      <w:bookmarkEnd w:id="420"/>
    </w:p>
    <w:p w14:paraId="6F4A78E3" w14:textId="77777777" w:rsidR="00FC39FA" w:rsidRPr="00FC39FA" w:rsidRDefault="00FC39FA" w:rsidP="00FC39FA">
      <w:pPr>
        <w:pStyle w:val="EndNoteBibliography"/>
        <w:spacing w:after="0"/>
        <w:ind w:left="720" w:hanging="720"/>
        <w:rPr>
          <w:noProof/>
        </w:rPr>
      </w:pPr>
      <w:bookmarkStart w:id="421" w:name="_ENREF_45"/>
      <w:r w:rsidRPr="00FC39FA">
        <w:rPr>
          <w:noProof/>
        </w:rPr>
        <w:t>[45]</w:t>
      </w:r>
      <w:r w:rsidRPr="00FC39FA">
        <w:rPr>
          <w:noProof/>
        </w:rPr>
        <w:tab/>
        <w:t xml:space="preserve">H. Jiang, L. Lu, and K. Sun, "Experimental investigation of the impact of airborne dust deposition on the performance of solar photovoltaic (PV) modules," </w:t>
      </w:r>
      <w:r w:rsidRPr="00FC39FA">
        <w:rPr>
          <w:i/>
          <w:noProof/>
        </w:rPr>
        <w:t xml:space="preserve">Atmospheric Environment, </w:t>
      </w:r>
      <w:r w:rsidRPr="00FC39FA">
        <w:rPr>
          <w:noProof/>
        </w:rPr>
        <w:t>vol. 45, no. 25, pp. 4299-4304, 2011/08/01/ 2011.</w:t>
      </w:r>
      <w:bookmarkEnd w:id="421"/>
    </w:p>
    <w:p w14:paraId="73C5763D" w14:textId="77777777" w:rsidR="00FC39FA" w:rsidRPr="00FC39FA" w:rsidRDefault="00FC39FA" w:rsidP="00FC39FA">
      <w:pPr>
        <w:pStyle w:val="EndNoteBibliography"/>
        <w:spacing w:after="0"/>
        <w:ind w:left="720" w:hanging="720"/>
        <w:rPr>
          <w:noProof/>
        </w:rPr>
      </w:pPr>
      <w:bookmarkStart w:id="422" w:name="_ENREF_46"/>
      <w:r w:rsidRPr="00FC39FA">
        <w:rPr>
          <w:noProof/>
        </w:rPr>
        <w:t>[46]</w:t>
      </w:r>
      <w:r w:rsidRPr="00FC39FA">
        <w:rPr>
          <w:noProof/>
        </w:rPr>
        <w:tab/>
        <w:t xml:space="preserve">M. Mani and R. Pillai, "Impact of dust on solar photovoltaic (PV) performance: Research status, challenges and recommendations," </w:t>
      </w:r>
      <w:r w:rsidRPr="00FC39FA">
        <w:rPr>
          <w:i/>
          <w:noProof/>
        </w:rPr>
        <w:t xml:space="preserve">Renewable and Sustainable Energy Reviews, </w:t>
      </w:r>
      <w:r w:rsidRPr="00FC39FA">
        <w:rPr>
          <w:noProof/>
        </w:rPr>
        <w:t>vol. 14, no. 9, pp. 3124-3131, 2010/12/01/ 2010.</w:t>
      </w:r>
      <w:bookmarkEnd w:id="422"/>
    </w:p>
    <w:p w14:paraId="51F41D0F" w14:textId="77777777" w:rsidR="00FC39FA" w:rsidRPr="00FC39FA" w:rsidRDefault="00FC39FA" w:rsidP="00FC39FA">
      <w:pPr>
        <w:pStyle w:val="EndNoteBibliography"/>
        <w:spacing w:after="0"/>
        <w:ind w:left="720" w:hanging="720"/>
        <w:rPr>
          <w:noProof/>
        </w:rPr>
      </w:pPr>
      <w:bookmarkStart w:id="423" w:name="_ENREF_47"/>
      <w:r w:rsidRPr="00FC39FA">
        <w:rPr>
          <w:noProof/>
        </w:rPr>
        <w:t>[47]</w:t>
      </w:r>
      <w:r w:rsidRPr="00FC39FA">
        <w:rPr>
          <w:noProof/>
        </w:rPr>
        <w:tab/>
        <w:t>A. Government, "Average Solar Usage and Generation Statistics," 2017.</w:t>
      </w:r>
      <w:bookmarkEnd w:id="423"/>
    </w:p>
    <w:p w14:paraId="60F392D9" w14:textId="77777777" w:rsidR="00FC39FA" w:rsidRPr="00FC39FA" w:rsidRDefault="00FC39FA" w:rsidP="00FC39FA">
      <w:pPr>
        <w:pStyle w:val="EndNoteBibliography"/>
        <w:spacing w:after="0"/>
        <w:ind w:left="720" w:hanging="720"/>
        <w:rPr>
          <w:noProof/>
        </w:rPr>
      </w:pPr>
      <w:bookmarkStart w:id="424" w:name="_ENREF_48"/>
      <w:r w:rsidRPr="00FC39FA">
        <w:rPr>
          <w:noProof/>
        </w:rPr>
        <w:t>[48]</w:t>
      </w:r>
      <w:r w:rsidRPr="00FC39FA">
        <w:rPr>
          <w:noProof/>
        </w:rPr>
        <w:tab/>
        <w:t xml:space="preserve">S. Kumar and G. N. Tiwari, "Life cycle cost analysis of single slope hybrid (PV/T) active solar still," </w:t>
      </w:r>
      <w:r w:rsidRPr="00FC39FA">
        <w:rPr>
          <w:i/>
          <w:noProof/>
        </w:rPr>
        <w:t xml:space="preserve">Applied Energy, </w:t>
      </w:r>
      <w:r w:rsidRPr="00FC39FA">
        <w:rPr>
          <w:noProof/>
        </w:rPr>
        <w:t>vol. 86, no. 10, pp. 1995-2004, 2009/10/01/ 2009.</w:t>
      </w:r>
      <w:bookmarkEnd w:id="424"/>
    </w:p>
    <w:p w14:paraId="203592C5" w14:textId="77777777" w:rsidR="00FC39FA" w:rsidRPr="00FC39FA" w:rsidRDefault="00FC39FA" w:rsidP="00FC39FA">
      <w:pPr>
        <w:pStyle w:val="EndNoteBibliography"/>
        <w:spacing w:after="0"/>
        <w:ind w:left="720" w:hanging="720"/>
        <w:rPr>
          <w:noProof/>
        </w:rPr>
      </w:pPr>
      <w:bookmarkStart w:id="425" w:name="_ENREF_49"/>
      <w:r w:rsidRPr="00FC39FA">
        <w:rPr>
          <w:noProof/>
        </w:rPr>
        <w:t>[49]</w:t>
      </w:r>
      <w:r w:rsidRPr="00FC39FA">
        <w:rPr>
          <w:noProof/>
        </w:rPr>
        <w:tab/>
        <w:t xml:space="preserve">J. McCabe, "Salvage Value of Photovoltaic Systems," in </w:t>
      </w:r>
      <w:r w:rsidRPr="00FC39FA">
        <w:rPr>
          <w:i/>
          <w:noProof/>
        </w:rPr>
        <w:t>World Renewable Energy Forum. Littleton, CO</w:t>
      </w:r>
      <w:r w:rsidRPr="00FC39FA">
        <w:rPr>
          <w:noProof/>
        </w:rPr>
        <w:t>, 2011.</w:t>
      </w:r>
      <w:bookmarkEnd w:id="425"/>
    </w:p>
    <w:p w14:paraId="66DAD792" w14:textId="77777777" w:rsidR="00FC39FA" w:rsidRPr="00FC39FA" w:rsidRDefault="00FC39FA" w:rsidP="00FC39FA">
      <w:pPr>
        <w:pStyle w:val="EndNoteBibliography"/>
        <w:spacing w:after="0"/>
        <w:ind w:left="720" w:hanging="720"/>
        <w:rPr>
          <w:noProof/>
        </w:rPr>
      </w:pPr>
      <w:bookmarkStart w:id="426" w:name="_ENREF_50"/>
      <w:r w:rsidRPr="00FC39FA">
        <w:rPr>
          <w:noProof/>
        </w:rPr>
        <w:t>[50]</w:t>
      </w:r>
      <w:r w:rsidRPr="00FC39FA">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FC39FA">
        <w:rPr>
          <w:i/>
          <w:noProof/>
        </w:rPr>
        <w:t xml:space="preserve">Solar Energy, </w:t>
      </w:r>
      <w:r w:rsidRPr="00FC39FA">
        <w:rPr>
          <w:noProof/>
        </w:rPr>
        <w:t>vol. 124, pp. 254-267, 2016.</w:t>
      </w:r>
      <w:bookmarkEnd w:id="426"/>
    </w:p>
    <w:p w14:paraId="5A7464B8" w14:textId="77777777" w:rsidR="00FC39FA" w:rsidRPr="00FC39FA" w:rsidRDefault="00FC39FA" w:rsidP="00FC39FA">
      <w:pPr>
        <w:pStyle w:val="EndNoteBibliography"/>
        <w:spacing w:after="0"/>
        <w:ind w:left="720" w:hanging="720"/>
        <w:rPr>
          <w:noProof/>
        </w:rPr>
      </w:pPr>
      <w:bookmarkStart w:id="427" w:name="_ENREF_51"/>
      <w:r w:rsidRPr="00FC39FA">
        <w:rPr>
          <w:noProof/>
        </w:rPr>
        <w:t>[51]</w:t>
      </w:r>
      <w:r w:rsidRPr="00FC39FA">
        <w:rPr>
          <w:noProof/>
        </w:rPr>
        <w:tab/>
        <w:t xml:space="preserve">K. Knapp and T. Jester, "Empirical investigation of the energy payback time for photovoltaic modules," </w:t>
      </w:r>
      <w:r w:rsidRPr="00FC39FA">
        <w:rPr>
          <w:i/>
          <w:noProof/>
        </w:rPr>
        <w:t xml:space="preserve">Solar Energy, </w:t>
      </w:r>
      <w:r w:rsidRPr="00FC39FA">
        <w:rPr>
          <w:noProof/>
        </w:rPr>
        <w:t>vol. 71, no. 3, pp. 165-172, 2001.</w:t>
      </w:r>
      <w:bookmarkEnd w:id="427"/>
    </w:p>
    <w:p w14:paraId="362E4A68" w14:textId="77777777" w:rsidR="00FC39FA" w:rsidRPr="00FC39FA" w:rsidRDefault="00FC39FA" w:rsidP="00FC39FA">
      <w:pPr>
        <w:pStyle w:val="EndNoteBibliography"/>
        <w:spacing w:after="0"/>
        <w:ind w:left="720" w:hanging="720"/>
        <w:rPr>
          <w:noProof/>
        </w:rPr>
      </w:pPr>
      <w:bookmarkStart w:id="428" w:name="_ENREF_52"/>
      <w:r w:rsidRPr="00FC39FA">
        <w:rPr>
          <w:noProof/>
        </w:rPr>
        <w:t>[52]</w:t>
      </w:r>
      <w:r w:rsidRPr="00FC39FA">
        <w:rPr>
          <w:noProof/>
        </w:rPr>
        <w:tab/>
        <w:t xml:space="preserve">E. A. Alsema, "Energy pay-back time and CO2 emissions of PV systems," </w:t>
      </w:r>
      <w:r w:rsidRPr="00FC39FA">
        <w:rPr>
          <w:i/>
          <w:noProof/>
        </w:rPr>
        <w:t xml:space="preserve">Progress in Photovoltaics: Research and Applications, </w:t>
      </w:r>
      <w:r w:rsidRPr="00FC39FA">
        <w:rPr>
          <w:noProof/>
        </w:rPr>
        <w:t>vol. 8, no. 1, pp. 17-25, 2000.</w:t>
      </w:r>
      <w:bookmarkEnd w:id="428"/>
    </w:p>
    <w:p w14:paraId="507C664B" w14:textId="77777777" w:rsidR="00FC39FA" w:rsidRPr="00FC39FA" w:rsidRDefault="00FC39FA" w:rsidP="00FC39FA">
      <w:pPr>
        <w:pStyle w:val="EndNoteBibliography"/>
        <w:spacing w:after="0"/>
        <w:ind w:left="720" w:hanging="720"/>
        <w:rPr>
          <w:noProof/>
        </w:rPr>
      </w:pPr>
      <w:bookmarkStart w:id="429" w:name="_ENREF_53"/>
      <w:r w:rsidRPr="00FC39FA">
        <w:rPr>
          <w:noProof/>
        </w:rPr>
        <w:t>[53]</w:t>
      </w:r>
      <w:r w:rsidRPr="00FC39FA">
        <w:rPr>
          <w:noProof/>
        </w:rPr>
        <w:tab/>
        <w:t xml:space="preserve">A. Ganguly and D. N. Basu, "Analysis of a solar photovoltaic-assisted absorption refrigeration system for domestic air conditioning," </w:t>
      </w:r>
      <w:r w:rsidRPr="00FC39FA">
        <w:rPr>
          <w:i/>
          <w:noProof/>
        </w:rPr>
        <w:t xml:space="preserve">International Journal of Green Energy, </w:t>
      </w:r>
      <w:r w:rsidRPr="00FC39FA">
        <w:rPr>
          <w:noProof/>
        </w:rPr>
        <w:t>vol. 13, no. 6, pp. 585-594, 2016/05/02 2016.</w:t>
      </w:r>
      <w:bookmarkEnd w:id="429"/>
    </w:p>
    <w:p w14:paraId="1B90AEFD" w14:textId="77777777" w:rsidR="00FC39FA" w:rsidRPr="00FC39FA" w:rsidRDefault="00FC39FA" w:rsidP="00FC39FA">
      <w:pPr>
        <w:pStyle w:val="EndNoteBibliography"/>
        <w:spacing w:after="0"/>
        <w:ind w:left="720" w:hanging="720"/>
        <w:rPr>
          <w:noProof/>
        </w:rPr>
      </w:pPr>
      <w:bookmarkStart w:id="430" w:name="_ENREF_54"/>
      <w:r w:rsidRPr="00FC39FA">
        <w:rPr>
          <w:noProof/>
        </w:rPr>
        <w:t>[54]</w:t>
      </w:r>
      <w:r w:rsidRPr="00FC39FA">
        <w:rPr>
          <w:noProof/>
        </w:rPr>
        <w:tab/>
        <w:t xml:space="preserve">G. Peharz and F. Dimroth, "Energy payback time of the high‐concentration PV system FLATCON®," </w:t>
      </w:r>
      <w:r w:rsidRPr="00FC39FA">
        <w:rPr>
          <w:i/>
          <w:noProof/>
        </w:rPr>
        <w:t xml:space="preserve">Progress in Photovoltaics: Research and Applications, </w:t>
      </w:r>
      <w:r w:rsidRPr="00FC39FA">
        <w:rPr>
          <w:noProof/>
        </w:rPr>
        <w:t>vol. 13, no. 7, pp. 627-634, 2005.</w:t>
      </w:r>
      <w:bookmarkEnd w:id="430"/>
    </w:p>
    <w:p w14:paraId="4B8FB873" w14:textId="77777777" w:rsidR="00FC39FA" w:rsidRPr="00FC39FA" w:rsidRDefault="00FC39FA" w:rsidP="00FC39FA">
      <w:pPr>
        <w:pStyle w:val="EndNoteBibliography"/>
        <w:spacing w:after="0"/>
        <w:ind w:left="720" w:hanging="720"/>
        <w:rPr>
          <w:noProof/>
        </w:rPr>
      </w:pPr>
      <w:bookmarkStart w:id="431" w:name="_ENREF_55"/>
      <w:r w:rsidRPr="00FC39FA">
        <w:rPr>
          <w:noProof/>
        </w:rPr>
        <w:t>[55]</w:t>
      </w:r>
      <w:r w:rsidRPr="00FC39FA">
        <w:rPr>
          <w:noProof/>
        </w:rPr>
        <w:tab/>
        <w:t xml:space="preserve">S. Jain and V. Agarwal, "A Single-Stage Grid Connected Inverter Topology for Solar PV Systems With Maximum Power Point Tracking," </w:t>
      </w:r>
      <w:r w:rsidRPr="00FC39FA">
        <w:rPr>
          <w:i/>
          <w:noProof/>
        </w:rPr>
        <w:t xml:space="preserve">IEEE Transactions on Power Electronics, </w:t>
      </w:r>
      <w:r w:rsidRPr="00FC39FA">
        <w:rPr>
          <w:noProof/>
        </w:rPr>
        <w:t>vol. 22, no. 5, pp. 1928-1940, 2007.</w:t>
      </w:r>
      <w:bookmarkEnd w:id="431"/>
    </w:p>
    <w:p w14:paraId="39D33722" w14:textId="77777777" w:rsidR="00FC39FA" w:rsidRPr="00FC39FA" w:rsidRDefault="00FC39FA" w:rsidP="00FC39FA">
      <w:pPr>
        <w:pStyle w:val="EndNoteBibliography"/>
        <w:spacing w:after="0"/>
        <w:ind w:left="720" w:hanging="720"/>
        <w:rPr>
          <w:noProof/>
        </w:rPr>
      </w:pPr>
      <w:bookmarkStart w:id="432" w:name="_ENREF_56"/>
      <w:r w:rsidRPr="00FC39FA">
        <w:rPr>
          <w:noProof/>
        </w:rPr>
        <w:t>[56]</w:t>
      </w:r>
      <w:r w:rsidRPr="00FC39FA">
        <w:rPr>
          <w:noProof/>
        </w:rPr>
        <w:tab/>
        <w:t>M. Solar, "Schematic and Operation of an Inverter," 2017.</w:t>
      </w:r>
      <w:bookmarkEnd w:id="432"/>
    </w:p>
    <w:p w14:paraId="019E1850" w14:textId="77777777" w:rsidR="00FC39FA" w:rsidRPr="00FC39FA" w:rsidRDefault="00FC39FA" w:rsidP="00FC39FA">
      <w:pPr>
        <w:pStyle w:val="EndNoteBibliography"/>
        <w:spacing w:after="0"/>
        <w:ind w:left="720" w:hanging="720"/>
        <w:rPr>
          <w:noProof/>
        </w:rPr>
      </w:pPr>
      <w:bookmarkStart w:id="433" w:name="_ENREF_57"/>
      <w:r w:rsidRPr="00FC39FA">
        <w:rPr>
          <w:noProof/>
        </w:rPr>
        <w:t>[57]</w:t>
      </w:r>
      <w:r w:rsidRPr="00FC39FA">
        <w:rPr>
          <w:noProof/>
        </w:rPr>
        <w:tab/>
        <w:t xml:space="preserve">L. Aarniovuori, A. Kosonen, P. Sillanpää, and M. Niemelä, "High-Power Solar Inverter Efficiency Measurements by Calorimetric and Electric Methods," </w:t>
      </w:r>
      <w:r w:rsidRPr="00FC39FA">
        <w:rPr>
          <w:i/>
          <w:noProof/>
        </w:rPr>
        <w:t xml:space="preserve">IEEE Transactions on Power Electronics, </w:t>
      </w:r>
      <w:r w:rsidRPr="00FC39FA">
        <w:rPr>
          <w:noProof/>
        </w:rPr>
        <w:t>vol. 28, no. 6, pp. 2798-2805, 2013.</w:t>
      </w:r>
      <w:bookmarkEnd w:id="433"/>
    </w:p>
    <w:p w14:paraId="000CDF17" w14:textId="77777777" w:rsidR="00FC39FA" w:rsidRPr="00FC39FA" w:rsidRDefault="00FC39FA" w:rsidP="00FC39FA">
      <w:pPr>
        <w:pStyle w:val="EndNoteBibliography"/>
        <w:spacing w:after="0"/>
        <w:ind w:left="720" w:hanging="720"/>
        <w:rPr>
          <w:noProof/>
        </w:rPr>
      </w:pPr>
      <w:bookmarkStart w:id="434" w:name="_ENREF_58"/>
      <w:r w:rsidRPr="00FC39FA">
        <w:rPr>
          <w:noProof/>
        </w:rPr>
        <w:t>[58]</w:t>
      </w:r>
      <w:r w:rsidRPr="00FC39FA">
        <w:rPr>
          <w:noProof/>
        </w:rPr>
        <w:tab/>
        <w:t xml:space="preserve">A. J. Carr and T. L. Pryor, "A comparison of the performance of different PV module types in temperate climates," </w:t>
      </w:r>
      <w:r w:rsidRPr="00FC39FA">
        <w:rPr>
          <w:i/>
          <w:noProof/>
        </w:rPr>
        <w:t xml:space="preserve">Solar Energy, </w:t>
      </w:r>
      <w:r w:rsidRPr="00FC39FA">
        <w:rPr>
          <w:noProof/>
        </w:rPr>
        <w:t>vol. 76, no. 1, pp. 285-294, 2004/01/01/ 2004.</w:t>
      </w:r>
      <w:bookmarkEnd w:id="434"/>
    </w:p>
    <w:p w14:paraId="53E14AD0" w14:textId="77777777" w:rsidR="00FC39FA" w:rsidRPr="00FC39FA" w:rsidRDefault="00FC39FA" w:rsidP="00FC39FA">
      <w:pPr>
        <w:pStyle w:val="EndNoteBibliography"/>
        <w:spacing w:after="0"/>
        <w:ind w:left="720" w:hanging="720"/>
        <w:rPr>
          <w:noProof/>
        </w:rPr>
      </w:pPr>
      <w:bookmarkStart w:id="435" w:name="_ENREF_59"/>
      <w:r w:rsidRPr="00FC39FA">
        <w:rPr>
          <w:noProof/>
        </w:rPr>
        <w:t>[59]</w:t>
      </w:r>
      <w:r w:rsidRPr="00FC39FA">
        <w:rPr>
          <w:noProof/>
        </w:rPr>
        <w:tab/>
        <w:t>A. N. Z. Standard, "Grid connection of energy systems via inverters, Part 1: Installation requirements," p. 12, 2016, Art. no. 1. SAI Global Limited</w:t>
      </w:r>
      <w:bookmarkEnd w:id="435"/>
    </w:p>
    <w:p w14:paraId="080F9223" w14:textId="77777777" w:rsidR="00FC39FA" w:rsidRPr="00FC39FA" w:rsidRDefault="00FC39FA" w:rsidP="00FC39FA">
      <w:pPr>
        <w:pStyle w:val="EndNoteBibliography"/>
        <w:spacing w:after="0"/>
        <w:ind w:left="720" w:hanging="720"/>
        <w:rPr>
          <w:noProof/>
        </w:rPr>
      </w:pPr>
      <w:bookmarkStart w:id="436" w:name="_ENREF_60"/>
      <w:r w:rsidRPr="00FC39FA">
        <w:rPr>
          <w:noProof/>
        </w:rPr>
        <w:t>[60]</w:t>
      </w:r>
      <w:r w:rsidRPr="00FC39FA">
        <w:rPr>
          <w:noProof/>
        </w:rPr>
        <w:tab/>
        <w:t xml:space="preserve">H. Kirchsteiger, P. Rechberger, and G. Steinmaurer, "Cost-optimal Control of Photovoltaic Systems with Battery Storage under Variable Electricity Tariffs," </w:t>
      </w:r>
      <w:r w:rsidRPr="00FC39FA">
        <w:rPr>
          <w:i/>
          <w:noProof/>
        </w:rPr>
        <w:t xml:space="preserve">e &amp; i Elektrotechnik und Informationstechnik, </w:t>
      </w:r>
      <w:r w:rsidRPr="00FC39FA">
        <w:rPr>
          <w:noProof/>
        </w:rPr>
        <w:t>journal article vol. 133, no. 8, pp. 371-380, 2016.</w:t>
      </w:r>
      <w:bookmarkEnd w:id="436"/>
    </w:p>
    <w:p w14:paraId="12E72512" w14:textId="59684358" w:rsidR="00FC39FA" w:rsidRPr="00FC39FA" w:rsidRDefault="00FC39FA" w:rsidP="00FC39FA">
      <w:pPr>
        <w:pStyle w:val="EndNoteBibliography"/>
        <w:spacing w:after="0"/>
        <w:ind w:left="720" w:hanging="720"/>
        <w:rPr>
          <w:noProof/>
        </w:rPr>
      </w:pPr>
      <w:bookmarkStart w:id="437" w:name="_ENREF_61"/>
      <w:r w:rsidRPr="00FC39FA">
        <w:rPr>
          <w:noProof/>
        </w:rPr>
        <w:t>[61]</w:t>
      </w:r>
      <w:r w:rsidRPr="00FC39FA">
        <w:rPr>
          <w:noProof/>
        </w:rPr>
        <w:tab/>
        <w:t xml:space="preserve">M. Energy. (2017, 3). </w:t>
      </w:r>
      <w:r w:rsidRPr="00FC39FA">
        <w:rPr>
          <w:i/>
          <w:noProof/>
        </w:rPr>
        <w:t>Energy future: Understanding your load profile</w:t>
      </w:r>
      <w:r w:rsidRPr="00FC39FA">
        <w:rPr>
          <w:noProof/>
        </w:rPr>
        <w:t xml:space="preserve">. Available: </w:t>
      </w:r>
      <w:hyperlink r:id="rId241" w:history="1">
        <w:r w:rsidRPr="00FC39FA">
          <w:rPr>
            <w:rStyle w:val="Hyperlink"/>
            <w:noProof/>
          </w:rPr>
          <w:t>https://www.mojopower.com.au/blogs-energy-future-understanding-your-load-profile/</w:t>
        </w:r>
        <w:bookmarkEnd w:id="437"/>
      </w:hyperlink>
    </w:p>
    <w:p w14:paraId="6F44418F" w14:textId="77777777" w:rsidR="00FC39FA" w:rsidRPr="00FC39FA" w:rsidRDefault="00FC39FA" w:rsidP="00FC39FA">
      <w:pPr>
        <w:pStyle w:val="EndNoteBibliography"/>
        <w:spacing w:after="0"/>
        <w:ind w:left="720" w:hanging="720"/>
        <w:rPr>
          <w:noProof/>
        </w:rPr>
      </w:pPr>
      <w:bookmarkStart w:id="438" w:name="_ENREF_62"/>
      <w:r w:rsidRPr="00FC39FA">
        <w:rPr>
          <w:noProof/>
        </w:rPr>
        <w:t>[62]</w:t>
      </w:r>
      <w:r w:rsidRPr="00FC39FA">
        <w:rPr>
          <w:noProof/>
        </w:rPr>
        <w:tab/>
        <w:t xml:space="preserve">C. J. Rydh and B. A. Sandén, "Energy analysis of batteries in photovoltaic systems. Part II: Energy return factors and overall battery efficiencies," </w:t>
      </w:r>
      <w:r w:rsidRPr="00FC39FA">
        <w:rPr>
          <w:i/>
          <w:noProof/>
        </w:rPr>
        <w:t xml:space="preserve">Energy Conversion and Management, </w:t>
      </w:r>
      <w:r w:rsidRPr="00FC39FA">
        <w:rPr>
          <w:noProof/>
        </w:rPr>
        <w:t>vol. 46, no. 11–12, pp. 1980-2000, 7// 2005.</w:t>
      </w:r>
      <w:bookmarkEnd w:id="438"/>
    </w:p>
    <w:p w14:paraId="50774031" w14:textId="77777777" w:rsidR="00FC39FA" w:rsidRPr="00FC39FA" w:rsidRDefault="00FC39FA" w:rsidP="00FC39FA">
      <w:pPr>
        <w:pStyle w:val="EndNoteBibliography"/>
        <w:spacing w:after="0"/>
        <w:ind w:left="720" w:hanging="720"/>
        <w:rPr>
          <w:noProof/>
        </w:rPr>
      </w:pPr>
      <w:bookmarkStart w:id="439" w:name="_ENREF_63"/>
      <w:r w:rsidRPr="00FC39FA">
        <w:rPr>
          <w:noProof/>
        </w:rPr>
        <w:t>[63]</w:t>
      </w:r>
      <w:r w:rsidRPr="00FC39FA">
        <w:rPr>
          <w:noProof/>
        </w:rPr>
        <w:tab/>
        <w:t>A. C. Council, "Sustainability Incentives Scheme," 2017.</w:t>
      </w:r>
      <w:bookmarkEnd w:id="439"/>
    </w:p>
    <w:p w14:paraId="4C42FC52" w14:textId="77777777" w:rsidR="00FC39FA" w:rsidRPr="00FC39FA" w:rsidRDefault="00FC39FA" w:rsidP="00FC39FA">
      <w:pPr>
        <w:pStyle w:val="EndNoteBibliography"/>
        <w:spacing w:after="0"/>
        <w:ind w:left="720" w:hanging="720"/>
        <w:rPr>
          <w:noProof/>
        </w:rPr>
      </w:pPr>
      <w:bookmarkStart w:id="440" w:name="_ENREF_64"/>
      <w:r w:rsidRPr="00FC39FA">
        <w:rPr>
          <w:noProof/>
        </w:rPr>
        <w:t>[64]</w:t>
      </w:r>
      <w:r w:rsidRPr="00FC39FA">
        <w:rPr>
          <w:noProof/>
        </w:rPr>
        <w:tab/>
        <w:t xml:space="preserve">J. H. Teng, S. W. Luan, D. J. Lee, and Y. Q. Huang, "Optimal Charging/Discharging Scheduling of Battery Storage Systems for Distribution Systems Interconnected With Sizeable PV Generation Systems," </w:t>
      </w:r>
      <w:r w:rsidRPr="00FC39FA">
        <w:rPr>
          <w:i/>
          <w:noProof/>
        </w:rPr>
        <w:t xml:space="preserve">IEEE Transactions on Power Systems, </w:t>
      </w:r>
      <w:r w:rsidRPr="00FC39FA">
        <w:rPr>
          <w:noProof/>
        </w:rPr>
        <w:t>vol. 28, no. 2, pp. 1425-1433, 2013.</w:t>
      </w:r>
      <w:bookmarkEnd w:id="440"/>
    </w:p>
    <w:p w14:paraId="64154A99" w14:textId="77777777" w:rsidR="00FC39FA" w:rsidRPr="00FC39FA" w:rsidRDefault="00FC39FA" w:rsidP="00FC39FA">
      <w:pPr>
        <w:pStyle w:val="EndNoteBibliography"/>
        <w:spacing w:after="0"/>
        <w:ind w:left="720" w:hanging="720"/>
        <w:rPr>
          <w:noProof/>
        </w:rPr>
      </w:pPr>
      <w:bookmarkStart w:id="441" w:name="_ENREF_65"/>
      <w:r w:rsidRPr="00FC39FA">
        <w:rPr>
          <w:noProof/>
        </w:rPr>
        <w:t>[65]</w:t>
      </w:r>
      <w:r w:rsidRPr="00FC39FA">
        <w:rPr>
          <w:noProof/>
        </w:rPr>
        <w:tab/>
        <w:t xml:space="preserve">W. X. Shen, "Optimally sizing of solar array and battery in a standalone photovoltaic system in Malaysia," </w:t>
      </w:r>
      <w:r w:rsidRPr="00FC39FA">
        <w:rPr>
          <w:i/>
          <w:noProof/>
        </w:rPr>
        <w:t xml:space="preserve">Renewable Energy, </w:t>
      </w:r>
      <w:r w:rsidRPr="00FC39FA">
        <w:rPr>
          <w:noProof/>
        </w:rPr>
        <w:t>vol. 34, no. 1, pp. 348-352, 1// 2009.</w:t>
      </w:r>
      <w:bookmarkEnd w:id="441"/>
    </w:p>
    <w:p w14:paraId="4DC50EF1" w14:textId="77777777" w:rsidR="00FC39FA" w:rsidRPr="00FC39FA" w:rsidRDefault="00FC39FA" w:rsidP="00FC39FA">
      <w:pPr>
        <w:pStyle w:val="EndNoteBibliography"/>
        <w:spacing w:after="0"/>
        <w:ind w:left="720" w:hanging="720"/>
        <w:rPr>
          <w:noProof/>
        </w:rPr>
      </w:pPr>
      <w:bookmarkStart w:id="442" w:name="_ENREF_66"/>
      <w:r w:rsidRPr="00FC39FA">
        <w:rPr>
          <w:noProof/>
        </w:rPr>
        <w:t>[66]</w:t>
      </w:r>
      <w:r w:rsidRPr="00FC39FA">
        <w:rPr>
          <w:noProof/>
        </w:rPr>
        <w:tab/>
        <w:t xml:space="preserve">K. S. Ng, C.-S. Moo, Y.-P. Chen, and Y.-C. Hsieh, "Enhanced coulomb counting method for estimating state-of-charge and state-of-health of lithium-ion batteries," </w:t>
      </w:r>
      <w:r w:rsidRPr="00FC39FA">
        <w:rPr>
          <w:i/>
          <w:noProof/>
        </w:rPr>
        <w:t xml:space="preserve">Applied Energy, </w:t>
      </w:r>
      <w:r w:rsidRPr="00FC39FA">
        <w:rPr>
          <w:noProof/>
        </w:rPr>
        <w:t>vol. 86, no. 9, pp. 1506-1511, 9// 2009.</w:t>
      </w:r>
      <w:bookmarkEnd w:id="442"/>
    </w:p>
    <w:p w14:paraId="08599FB2" w14:textId="77777777" w:rsidR="00FC39FA" w:rsidRPr="00FC39FA" w:rsidRDefault="00FC39FA" w:rsidP="00FC39FA">
      <w:pPr>
        <w:pStyle w:val="EndNoteBibliography"/>
        <w:spacing w:after="0"/>
        <w:ind w:left="720" w:hanging="720"/>
        <w:rPr>
          <w:noProof/>
        </w:rPr>
      </w:pPr>
      <w:bookmarkStart w:id="443" w:name="_ENREF_67"/>
      <w:r w:rsidRPr="00FC39FA">
        <w:rPr>
          <w:noProof/>
        </w:rPr>
        <w:t>[67]</w:t>
      </w:r>
      <w:r w:rsidRPr="00FC39FA">
        <w:rPr>
          <w:noProof/>
        </w:rPr>
        <w:tab/>
        <w:t xml:space="preserve">M. Muselli, G. Notton, P. Poggi, and A. Louche, "PV-hybrid power systems sizing incorporating battery storage: an analysis via simulation calculations," </w:t>
      </w:r>
      <w:r w:rsidRPr="00FC39FA">
        <w:rPr>
          <w:i/>
          <w:noProof/>
        </w:rPr>
        <w:t xml:space="preserve">Renewable Energy, </w:t>
      </w:r>
      <w:r w:rsidRPr="00FC39FA">
        <w:rPr>
          <w:noProof/>
        </w:rPr>
        <w:t>vol. 20, no. 1, pp. 1-7, 5// 2000.</w:t>
      </w:r>
      <w:bookmarkEnd w:id="443"/>
    </w:p>
    <w:p w14:paraId="5F437BBB" w14:textId="77777777" w:rsidR="00FC39FA" w:rsidRPr="00FC39FA" w:rsidRDefault="00FC39FA" w:rsidP="00FC39FA">
      <w:pPr>
        <w:pStyle w:val="EndNoteBibliography"/>
        <w:spacing w:after="0"/>
        <w:ind w:left="720" w:hanging="720"/>
        <w:rPr>
          <w:noProof/>
        </w:rPr>
      </w:pPr>
      <w:bookmarkStart w:id="444" w:name="_ENREF_68"/>
      <w:r w:rsidRPr="00FC39FA">
        <w:rPr>
          <w:noProof/>
        </w:rPr>
        <w:t>[68]</w:t>
      </w:r>
      <w:r w:rsidRPr="00FC39FA">
        <w:rPr>
          <w:noProof/>
        </w:rPr>
        <w:tab/>
        <w:t>R. L. McKenzie</w:t>
      </w:r>
      <w:r w:rsidRPr="00FC39FA">
        <w:rPr>
          <w:i/>
          <w:noProof/>
        </w:rPr>
        <w:t xml:space="preserve"> et al.</w:t>
      </w:r>
      <w:r w:rsidRPr="00FC39FA">
        <w:rPr>
          <w:noProof/>
        </w:rPr>
        <w:t xml:space="preserve">, "First southern hemisphere intercomparison of measured solar UV spectra," </w:t>
      </w:r>
      <w:r w:rsidRPr="00FC39FA">
        <w:rPr>
          <w:i/>
          <w:noProof/>
        </w:rPr>
        <w:t xml:space="preserve">Geophysical Research Letters, </w:t>
      </w:r>
      <w:r w:rsidRPr="00FC39FA">
        <w:rPr>
          <w:noProof/>
        </w:rPr>
        <w:t>vol. 20, no. 20, pp. 2223-2226, 1993.</w:t>
      </w:r>
      <w:bookmarkEnd w:id="444"/>
    </w:p>
    <w:p w14:paraId="5684B026" w14:textId="1ACC7758" w:rsidR="00FC39FA" w:rsidRPr="00FC39FA" w:rsidRDefault="00FC39FA" w:rsidP="00FC39FA">
      <w:pPr>
        <w:pStyle w:val="EndNoteBibliography"/>
        <w:spacing w:after="0"/>
        <w:ind w:left="720" w:hanging="720"/>
        <w:rPr>
          <w:noProof/>
        </w:rPr>
      </w:pPr>
      <w:bookmarkStart w:id="445" w:name="_ENREF_69"/>
      <w:r w:rsidRPr="00FC39FA">
        <w:rPr>
          <w:noProof/>
        </w:rPr>
        <w:t>[69]</w:t>
      </w:r>
      <w:r w:rsidRPr="00FC39FA">
        <w:rPr>
          <w:noProof/>
        </w:rPr>
        <w:tab/>
        <w:t xml:space="preserve">A. B. o. M. (BOM). (2017). </w:t>
      </w:r>
      <w:r w:rsidRPr="00FC39FA">
        <w:rPr>
          <w:i/>
          <w:noProof/>
        </w:rPr>
        <w:t>Average Solar Radiation for Australia</w:t>
      </w:r>
      <w:r w:rsidRPr="00FC39FA">
        <w:rPr>
          <w:noProof/>
        </w:rPr>
        <w:t xml:space="preserve">. Available: </w:t>
      </w:r>
      <w:hyperlink r:id="rId242" w:history="1">
        <w:r w:rsidRPr="00FC39FA">
          <w:rPr>
            <w:rStyle w:val="Hyperlink"/>
            <w:noProof/>
          </w:rPr>
          <w:t>http://www.bom.gov.au/climate/averages/climatology/solar_radiation/IDCJCM0019_solar_exposure.shtml</w:t>
        </w:r>
      </w:hyperlink>
      <w:r w:rsidRPr="00FC39FA">
        <w:rPr>
          <w:noProof/>
        </w:rPr>
        <w:t>.</w:t>
      </w:r>
      <w:bookmarkEnd w:id="445"/>
    </w:p>
    <w:p w14:paraId="66AAAEB7" w14:textId="77777777" w:rsidR="00FC39FA" w:rsidRPr="00FC39FA" w:rsidRDefault="00FC39FA" w:rsidP="00FC39FA">
      <w:pPr>
        <w:pStyle w:val="EndNoteBibliography"/>
        <w:spacing w:after="0"/>
        <w:ind w:left="720" w:hanging="720"/>
        <w:rPr>
          <w:noProof/>
        </w:rPr>
      </w:pPr>
      <w:bookmarkStart w:id="446" w:name="_ENREF_70"/>
      <w:r w:rsidRPr="00FC39FA">
        <w:rPr>
          <w:noProof/>
        </w:rPr>
        <w:t>[70]</w:t>
      </w:r>
      <w:r w:rsidRPr="00FC39FA">
        <w:rPr>
          <w:noProof/>
        </w:rPr>
        <w:tab/>
        <w:t xml:space="preserve">A. Zahedi, "Australian renewable energy progress," </w:t>
      </w:r>
      <w:r w:rsidRPr="00FC39FA">
        <w:rPr>
          <w:i/>
          <w:noProof/>
        </w:rPr>
        <w:t xml:space="preserve">Renewable and Sustainable Energy Reviews, </w:t>
      </w:r>
      <w:r w:rsidRPr="00FC39FA">
        <w:rPr>
          <w:noProof/>
        </w:rPr>
        <w:t>vol. 14, no. 8, pp. 2208-2213, 10// 2010.</w:t>
      </w:r>
      <w:bookmarkEnd w:id="446"/>
    </w:p>
    <w:p w14:paraId="7BAC0959" w14:textId="77777777" w:rsidR="00FC39FA" w:rsidRPr="00FC39FA" w:rsidRDefault="00FC39FA" w:rsidP="00FC39FA">
      <w:pPr>
        <w:pStyle w:val="EndNoteBibliography"/>
        <w:spacing w:after="0"/>
        <w:ind w:left="720" w:hanging="720"/>
        <w:rPr>
          <w:noProof/>
        </w:rPr>
      </w:pPr>
      <w:bookmarkStart w:id="447" w:name="_ENREF_71"/>
      <w:r w:rsidRPr="00FC39FA">
        <w:rPr>
          <w:noProof/>
        </w:rPr>
        <w:t>[71]</w:t>
      </w:r>
      <w:r w:rsidRPr="00FC39FA">
        <w:rPr>
          <w:noProof/>
        </w:rPr>
        <w:tab/>
        <w:t xml:space="preserve">G. Bernhard, B. Mayer, G. Seckmeyer, and A. Moise, "Measurements of spectral solar UV irradiance in tropical-Australia," </w:t>
      </w:r>
      <w:r w:rsidRPr="00FC39FA">
        <w:rPr>
          <w:i/>
          <w:noProof/>
        </w:rPr>
        <w:t xml:space="preserve">JOURNAL OF GEOPHYSICAL RESEARCH-ALL SERIES-, </w:t>
      </w:r>
      <w:r w:rsidRPr="00FC39FA">
        <w:rPr>
          <w:noProof/>
        </w:rPr>
        <w:t>vol. 102, pp. 8719-8730, 1997.</w:t>
      </w:r>
      <w:bookmarkEnd w:id="447"/>
    </w:p>
    <w:p w14:paraId="12A8219C" w14:textId="77777777" w:rsidR="00FC39FA" w:rsidRPr="00FC39FA" w:rsidRDefault="00FC39FA" w:rsidP="00FC39FA">
      <w:pPr>
        <w:pStyle w:val="EndNoteBibliography"/>
        <w:spacing w:after="0"/>
        <w:ind w:left="720" w:hanging="720"/>
        <w:rPr>
          <w:noProof/>
        </w:rPr>
      </w:pPr>
      <w:bookmarkStart w:id="448" w:name="_ENREF_72"/>
      <w:r w:rsidRPr="00FC39FA">
        <w:rPr>
          <w:noProof/>
        </w:rPr>
        <w:t>[72]</w:t>
      </w:r>
      <w:r w:rsidRPr="00FC39FA">
        <w:rPr>
          <w:noProof/>
        </w:rPr>
        <w:tab/>
        <w:t xml:space="preserve">K. Ulgen, "Optimum Tilt Angle for Solar Collectors," </w:t>
      </w:r>
      <w:r w:rsidRPr="00FC39FA">
        <w:rPr>
          <w:i/>
          <w:noProof/>
        </w:rPr>
        <w:t xml:space="preserve">Energy Sources, Part A: Recovery, Utilization, and Environmental Effects, </w:t>
      </w:r>
      <w:r w:rsidRPr="00FC39FA">
        <w:rPr>
          <w:noProof/>
        </w:rPr>
        <w:t>vol. 28, no. 13, pp. 1171-1180, 2006/09/01 2006.</w:t>
      </w:r>
      <w:bookmarkEnd w:id="448"/>
    </w:p>
    <w:p w14:paraId="01B74BD2" w14:textId="77777777" w:rsidR="00FC39FA" w:rsidRPr="00FC39FA" w:rsidRDefault="00FC39FA" w:rsidP="00FC39FA">
      <w:pPr>
        <w:pStyle w:val="EndNoteBibliography"/>
        <w:spacing w:after="0"/>
        <w:ind w:left="720" w:hanging="720"/>
        <w:rPr>
          <w:noProof/>
        </w:rPr>
      </w:pPr>
      <w:bookmarkStart w:id="449" w:name="_ENREF_73"/>
      <w:r w:rsidRPr="00FC39FA">
        <w:rPr>
          <w:noProof/>
        </w:rPr>
        <w:t>[73]</w:t>
      </w:r>
      <w:r w:rsidRPr="00FC39FA">
        <w:rPr>
          <w:noProof/>
        </w:rPr>
        <w:tab/>
        <w:t xml:space="preserve">C. L. Cheng, C. S. Sanchez Jimenez, and M.-C. Lee, "Research of BIPV optimal tilted angle, use of latitude concept for south orientated plans," </w:t>
      </w:r>
      <w:r w:rsidRPr="00FC39FA">
        <w:rPr>
          <w:i/>
          <w:noProof/>
        </w:rPr>
        <w:t xml:space="preserve">Renewable Energy, </w:t>
      </w:r>
      <w:r w:rsidRPr="00FC39FA">
        <w:rPr>
          <w:noProof/>
        </w:rPr>
        <w:t>vol. 34, no. 6, pp. 1644-1650, 2009/06/01/ 2009.</w:t>
      </w:r>
      <w:bookmarkEnd w:id="449"/>
    </w:p>
    <w:p w14:paraId="274B651D" w14:textId="77777777" w:rsidR="00FC39FA" w:rsidRPr="00FC39FA" w:rsidRDefault="00FC39FA" w:rsidP="00FC39FA">
      <w:pPr>
        <w:pStyle w:val="EndNoteBibliography"/>
        <w:spacing w:after="0"/>
        <w:ind w:left="720" w:hanging="720"/>
        <w:rPr>
          <w:noProof/>
        </w:rPr>
      </w:pPr>
      <w:bookmarkStart w:id="450" w:name="_ENREF_74"/>
      <w:r w:rsidRPr="00FC39FA">
        <w:rPr>
          <w:noProof/>
        </w:rPr>
        <w:t>[74]</w:t>
      </w:r>
      <w:r w:rsidRPr="00FC39FA">
        <w:rPr>
          <w:noProof/>
        </w:rPr>
        <w:tab/>
        <w:t xml:space="preserve">M. Kacira, M. Simsek, Y. Babur, and S. Demirkol, "Determining optimum tilt angles and orientations of photovoltaic panels in Sanliurfa, Turkey," </w:t>
      </w:r>
      <w:r w:rsidRPr="00FC39FA">
        <w:rPr>
          <w:i/>
          <w:noProof/>
        </w:rPr>
        <w:t xml:space="preserve">Renewable energy, </w:t>
      </w:r>
      <w:r w:rsidRPr="00FC39FA">
        <w:rPr>
          <w:noProof/>
        </w:rPr>
        <w:t>vol. 29, no. 8, pp. 1265-1275, 2004.</w:t>
      </w:r>
      <w:bookmarkEnd w:id="450"/>
    </w:p>
    <w:p w14:paraId="131EB21F" w14:textId="77777777" w:rsidR="00FC39FA" w:rsidRPr="00FC39FA" w:rsidRDefault="00FC39FA" w:rsidP="00FC39FA">
      <w:pPr>
        <w:pStyle w:val="EndNoteBibliography"/>
        <w:spacing w:after="0"/>
        <w:ind w:left="720" w:hanging="720"/>
        <w:rPr>
          <w:noProof/>
        </w:rPr>
      </w:pPr>
      <w:bookmarkStart w:id="451" w:name="_ENREF_75"/>
      <w:r w:rsidRPr="00FC39FA">
        <w:rPr>
          <w:noProof/>
        </w:rPr>
        <w:t>[75]</w:t>
      </w:r>
      <w:r w:rsidRPr="00FC39FA">
        <w:rPr>
          <w:noProof/>
        </w:rPr>
        <w:tab/>
        <w:t xml:space="preserve">R. Perez and S. Coleman, "PV module angles," </w:t>
      </w:r>
      <w:r w:rsidRPr="00FC39FA">
        <w:rPr>
          <w:i/>
          <w:noProof/>
        </w:rPr>
        <w:t xml:space="preserve">Home Power, </w:t>
      </w:r>
      <w:r w:rsidRPr="00FC39FA">
        <w:rPr>
          <w:noProof/>
        </w:rPr>
        <w:t>vol. 36, pp. 14-16, 1993.</w:t>
      </w:r>
      <w:bookmarkEnd w:id="451"/>
    </w:p>
    <w:p w14:paraId="459F699B" w14:textId="77777777" w:rsidR="00FC39FA" w:rsidRPr="00FC39FA" w:rsidRDefault="00FC39FA" w:rsidP="00FC39FA">
      <w:pPr>
        <w:pStyle w:val="EndNoteBibliography"/>
        <w:spacing w:after="0"/>
        <w:ind w:left="720" w:hanging="720"/>
        <w:rPr>
          <w:noProof/>
        </w:rPr>
      </w:pPr>
      <w:bookmarkStart w:id="452" w:name="_ENREF_76"/>
      <w:r w:rsidRPr="00FC39FA">
        <w:rPr>
          <w:noProof/>
        </w:rPr>
        <w:t>[76]</w:t>
      </w:r>
      <w:r w:rsidRPr="00FC39FA">
        <w:rPr>
          <w:noProof/>
        </w:rPr>
        <w:tab/>
        <w:t xml:space="preserve">J. D. Mondol, Y. G. Yohanis, and B. Norton, "The impact of array inclination and orientation on the performance of a grid-connected photovoltaic system," </w:t>
      </w:r>
      <w:r w:rsidRPr="00FC39FA">
        <w:rPr>
          <w:i/>
          <w:noProof/>
        </w:rPr>
        <w:t xml:space="preserve">Renewable Energy, </w:t>
      </w:r>
      <w:r w:rsidRPr="00FC39FA">
        <w:rPr>
          <w:noProof/>
        </w:rPr>
        <w:t>vol. 32, no. 1, pp. 118-140, 2007/01/01/ 2007.</w:t>
      </w:r>
      <w:bookmarkEnd w:id="452"/>
    </w:p>
    <w:p w14:paraId="0133A521" w14:textId="50A0791E" w:rsidR="00FC39FA" w:rsidRPr="00FC39FA" w:rsidRDefault="00FC39FA" w:rsidP="00FC39FA">
      <w:pPr>
        <w:pStyle w:val="EndNoteBibliography"/>
        <w:spacing w:after="0"/>
        <w:ind w:left="720" w:hanging="720"/>
        <w:rPr>
          <w:noProof/>
        </w:rPr>
      </w:pPr>
      <w:bookmarkStart w:id="453" w:name="_ENREF_77"/>
      <w:r w:rsidRPr="00FC39FA">
        <w:rPr>
          <w:noProof/>
        </w:rPr>
        <w:t>[77]</w:t>
      </w:r>
      <w:r w:rsidRPr="00FC39FA">
        <w:rPr>
          <w:noProof/>
        </w:rPr>
        <w:tab/>
        <w:t xml:space="preserve">A. E. M. Operator. (2017). </w:t>
      </w:r>
      <w:r w:rsidRPr="00FC39FA">
        <w:rPr>
          <w:i/>
          <w:noProof/>
        </w:rPr>
        <w:t>National Electricity Market (NEM)</w:t>
      </w:r>
      <w:r w:rsidRPr="00FC39FA">
        <w:rPr>
          <w:noProof/>
        </w:rPr>
        <w:t xml:space="preserve">. Available: </w:t>
      </w:r>
      <w:hyperlink r:id="rId243" w:history="1">
        <w:r w:rsidRPr="00FC39FA">
          <w:rPr>
            <w:rStyle w:val="Hyperlink"/>
            <w:noProof/>
          </w:rPr>
          <w:t>https://www.aemo.com.au/About-AEMO</w:t>
        </w:r>
        <w:bookmarkEnd w:id="453"/>
      </w:hyperlink>
    </w:p>
    <w:p w14:paraId="3C6324E7" w14:textId="77777777" w:rsidR="00FC39FA" w:rsidRPr="00FC39FA" w:rsidRDefault="00FC39FA" w:rsidP="00FC39FA">
      <w:pPr>
        <w:pStyle w:val="EndNoteBibliography"/>
        <w:spacing w:after="0"/>
        <w:ind w:left="720" w:hanging="720"/>
        <w:rPr>
          <w:noProof/>
        </w:rPr>
      </w:pPr>
      <w:bookmarkStart w:id="454" w:name="_ENREF_78"/>
      <w:r w:rsidRPr="00FC39FA">
        <w:rPr>
          <w:noProof/>
        </w:rPr>
        <w:t>[78]</w:t>
      </w:r>
      <w:r w:rsidRPr="00FC39FA">
        <w:rPr>
          <w:noProof/>
        </w:rPr>
        <w:tab/>
        <w:t>E. Energy, "An Overview Our Regulatory Proposal," 2015.</w:t>
      </w:r>
      <w:bookmarkEnd w:id="454"/>
    </w:p>
    <w:p w14:paraId="34E4F501" w14:textId="77777777" w:rsidR="00FC39FA" w:rsidRPr="00FC39FA" w:rsidRDefault="00FC39FA" w:rsidP="00FC39FA">
      <w:pPr>
        <w:pStyle w:val="EndNoteBibliography"/>
        <w:spacing w:after="0"/>
        <w:ind w:left="720" w:hanging="720"/>
        <w:rPr>
          <w:noProof/>
        </w:rPr>
      </w:pPr>
      <w:bookmarkStart w:id="455" w:name="_ENREF_79"/>
      <w:r w:rsidRPr="00FC39FA">
        <w:rPr>
          <w:noProof/>
        </w:rPr>
        <w:t>[79]</w:t>
      </w:r>
      <w:r w:rsidRPr="00FC39FA">
        <w:rPr>
          <w:noProof/>
        </w:rPr>
        <w:tab/>
        <w:t xml:space="preserve">I. Richardson, M. Thomson, D. Infield, and C. Clifford, "Domestic electricity use: A high-resolution energy demand model," </w:t>
      </w:r>
      <w:r w:rsidRPr="00FC39FA">
        <w:rPr>
          <w:i/>
          <w:noProof/>
        </w:rPr>
        <w:t xml:space="preserve">Energy and Buildings, </w:t>
      </w:r>
      <w:r w:rsidRPr="00FC39FA">
        <w:rPr>
          <w:noProof/>
        </w:rPr>
        <w:t>vol. 42, no. 10, pp. 1878-1887, 10// 2010.</w:t>
      </w:r>
      <w:bookmarkEnd w:id="455"/>
    </w:p>
    <w:p w14:paraId="6F6EAF28" w14:textId="77777777" w:rsidR="00FC39FA" w:rsidRPr="00FC39FA" w:rsidRDefault="00FC39FA" w:rsidP="00FC39FA">
      <w:pPr>
        <w:pStyle w:val="EndNoteBibliography"/>
        <w:spacing w:after="0"/>
        <w:ind w:left="720" w:hanging="720"/>
        <w:rPr>
          <w:noProof/>
        </w:rPr>
      </w:pPr>
      <w:bookmarkStart w:id="456" w:name="_ENREF_80"/>
      <w:r w:rsidRPr="00FC39FA">
        <w:rPr>
          <w:noProof/>
        </w:rPr>
        <w:t>[80]</w:t>
      </w:r>
      <w:r w:rsidRPr="00FC39FA">
        <w:rPr>
          <w:noProof/>
        </w:rPr>
        <w:tab/>
        <w:t xml:space="preserve">W. Hoffmann, "PV solar electricity industry: Market growth and perspective," </w:t>
      </w:r>
      <w:r w:rsidRPr="00FC39FA">
        <w:rPr>
          <w:i/>
          <w:noProof/>
        </w:rPr>
        <w:t xml:space="preserve">Solar Energy Materials and Solar Cells, </w:t>
      </w:r>
      <w:r w:rsidRPr="00FC39FA">
        <w:rPr>
          <w:noProof/>
        </w:rPr>
        <w:t>vol. 90, no. 18–19, pp. 3285-3311, 11/23/ 2006.</w:t>
      </w:r>
      <w:bookmarkEnd w:id="456"/>
    </w:p>
    <w:p w14:paraId="08D22B91" w14:textId="3C0CF7FF" w:rsidR="00FC39FA" w:rsidRPr="00FC39FA" w:rsidRDefault="00FC39FA" w:rsidP="00FC39FA">
      <w:pPr>
        <w:pStyle w:val="EndNoteBibliography"/>
        <w:spacing w:after="0"/>
        <w:ind w:left="720" w:hanging="720"/>
        <w:rPr>
          <w:noProof/>
        </w:rPr>
      </w:pPr>
      <w:bookmarkStart w:id="457" w:name="_ENREF_81"/>
      <w:r w:rsidRPr="00FC39FA">
        <w:rPr>
          <w:noProof/>
        </w:rPr>
        <w:t>[81]</w:t>
      </w:r>
      <w:r w:rsidRPr="00FC39FA">
        <w:rPr>
          <w:noProof/>
        </w:rPr>
        <w:tab/>
        <w:t xml:space="preserve">S. Choice. (2017). </w:t>
      </w:r>
      <w:r w:rsidRPr="00FC39FA">
        <w:rPr>
          <w:i/>
          <w:noProof/>
        </w:rPr>
        <w:t>Can you go off grid</w:t>
      </w:r>
      <w:r w:rsidRPr="00FC39FA">
        <w:rPr>
          <w:noProof/>
        </w:rPr>
        <w:t xml:space="preserve">. Available: </w:t>
      </w:r>
      <w:hyperlink r:id="rId244" w:history="1">
        <w:r w:rsidRPr="00FC39FA">
          <w:rPr>
            <w:rStyle w:val="Hyperlink"/>
            <w:noProof/>
          </w:rPr>
          <w:t>https://www.solarchoice.net.au/blog/can-you-go-off-grid-solar-energy-storage</w:t>
        </w:r>
        <w:bookmarkEnd w:id="457"/>
      </w:hyperlink>
    </w:p>
    <w:p w14:paraId="3C5E1D5A" w14:textId="77777777" w:rsidR="00FC39FA" w:rsidRPr="00FC39FA" w:rsidRDefault="00FC39FA" w:rsidP="00FC39FA">
      <w:pPr>
        <w:pStyle w:val="EndNoteBibliography"/>
        <w:spacing w:after="0"/>
        <w:ind w:left="720" w:hanging="720"/>
        <w:rPr>
          <w:noProof/>
        </w:rPr>
      </w:pPr>
      <w:bookmarkStart w:id="458" w:name="_ENREF_82"/>
      <w:r w:rsidRPr="00FC39FA">
        <w:rPr>
          <w:noProof/>
        </w:rPr>
        <w:t>[82]</w:t>
      </w:r>
      <w:r w:rsidRPr="00FC39FA">
        <w:rPr>
          <w:noProof/>
        </w:rPr>
        <w:tab/>
        <w:t>E. Energy, "Solar Inquiry Submission Report," 2017.</w:t>
      </w:r>
      <w:bookmarkEnd w:id="458"/>
    </w:p>
    <w:p w14:paraId="12EDBE32" w14:textId="77777777" w:rsidR="00FC39FA" w:rsidRPr="00FC39FA" w:rsidRDefault="00FC39FA" w:rsidP="00FC39FA">
      <w:pPr>
        <w:pStyle w:val="EndNoteBibliography"/>
        <w:spacing w:after="0"/>
        <w:ind w:left="720" w:hanging="720"/>
        <w:rPr>
          <w:noProof/>
        </w:rPr>
      </w:pPr>
      <w:bookmarkStart w:id="459" w:name="_ENREF_83"/>
      <w:r w:rsidRPr="00FC39FA">
        <w:rPr>
          <w:noProof/>
        </w:rPr>
        <w:t>[83]</w:t>
      </w:r>
      <w:r w:rsidRPr="00FC39FA">
        <w:rPr>
          <w:noProof/>
        </w:rPr>
        <w:tab/>
        <w:t>E. Energy, "Energy Price Fact Sheet," 2017.</w:t>
      </w:r>
      <w:bookmarkEnd w:id="459"/>
    </w:p>
    <w:p w14:paraId="15131BDB" w14:textId="77777777" w:rsidR="00FC39FA" w:rsidRPr="00FC39FA" w:rsidRDefault="00FC39FA" w:rsidP="00FC39FA">
      <w:pPr>
        <w:pStyle w:val="EndNoteBibliography"/>
        <w:spacing w:after="0"/>
        <w:ind w:left="720" w:hanging="720"/>
        <w:rPr>
          <w:noProof/>
        </w:rPr>
      </w:pPr>
      <w:bookmarkStart w:id="460" w:name="_ENREF_84"/>
      <w:r w:rsidRPr="00FC39FA">
        <w:rPr>
          <w:noProof/>
        </w:rPr>
        <w:t>[84]</w:t>
      </w:r>
      <w:r w:rsidRPr="00FC39FA">
        <w:rPr>
          <w:noProof/>
        </w:rPr>
        <w:tab/>
        <w:t>A. Government, "Queensland Solar Bonus Scheme," 2015.</w:t>
      </w:r>
      <w:bookmarkEnd w:id="460"/>
    </w:p>
    <w:p w14:paraId="0A3318B3" w14:textId="77777777" w:rsidR="00FC39FA" w:rsidRPr="00FC39FA" w:rsidRDefault="00FC39FA" w:rsidP="00FC39FA">
      <w:pPr>
        <w:pStyle w:val="EndNoteBibliography"/>
        <w:spacing w:after="0"/>
        <w:ind w:left="720" w:hanging="720"/>
        <w:rPr>
          <w:noProof/>
        </w:rPr>
      </w:pPr>
      <w:bookmarkStart w:id="461" w:name="_ENREF_85"/>
      <w:r w:rsidRPr="00FC39FA">
        <w:rPr>
          <w:noProof/>
        </w:rPr>
        <w:t>[85]</w:t>
      </w:r>
      <w:r w:rsidRPr="00FC39FA">
        <w:rPr>
          <w:noProof/>
        </w:rPr>
        <w:tab/>
        <w:t xml:space="preserve">R. Yao and K. Steemers, "A method of formulating energy load profile for domestic buildings in the UK," </w:t>
      </w:r>
      <w:r w:rsidRPr="00FC39FA">
        <w:rPr>
          <w:i/>
          <w:noProof/>
        </w:rPr>
        <w:t xml:space="preserve">Energy and Buildings, </w:t>
      </w:r>
      <w:r w:rsidRPr="00FC39FA">
        <w:rPr>
          <w:noProof/>
        </w:rPr>
        <w:t>vol. 37, no. 6, pp. 663-671, 6// 2005.</w:t>
      </w:r>
      <w:bookmarkEnd w:id="461"/>
    </w:p>
    <w:p w14:paraId="77393C82" w14:textId="78480B8A" w:rsidR="00FC39FA" w:rsidRPr="00FC39FA" w:rsidRDefault="00FC39FA" w:rsidP="00FC39FA">
      <w:pPr>
        <w:pStyle w:val="EndNoteBibliography"/>
        <w:spacing w:after="0"/>
        <w:ind w:left="720" w:hanging="720"/>
        <w:rPr>
          <w:noProof/>
        </w:rPr>
      </w:pPr>
      <w:bookmarkStart w:id="462" w:name="_ENREF_86"/>
      <w:r w:rsidRPr="00FC39FA">
        <w:rPr>
          <w:noProof/>
        </w:rPr>
        <w:t>[86]</w:t>
      </w:r>
      <w:r w:rsidRPr="00FC39FA">
        <w:rPr>
          <w:noProof/>
        </w:rPr>
        <w:tab/>
        <w:t xml:space="preserve">E. Energy. (2017). </w:t>
      </w:r>
      <w:r w:rsidRPr="00FC39FA">
        <w:rPr>
          <w:i/>
          <w:noProof/>
        </w:rPr>
        <w:t>Talking Energy</w:t>
      </w:r>
      <w:r w:rsidRPr="00FC39FA">
        <w:rPr>
          <w:noProof/>
        </w:rPr>
        <w:t xml:space="preserve">. Available: </w:t>
      </w:r>
      <w:hyperlink r:id="rId245" w:history="1">
        <w:r w:rsidRPr="00FC39FA">
          <w:rPr>
            <w:rStyle w:val="Hyperlink"/>
            <w:noProof/>
          </w:rPr>
          <w:t>https://www.ergon.com.au/about-us/news-hub/talking-energy/electricity-industry/consumption-vs-price</w:t>
        </w:r>
        <w:bookmarkEnd w:id="462"/>
      </w:hyperlink>
    </w:p>
    <w:p w14:paraId="6AE387A2" w14:textId="77777777" w:rsidR="00FC39FA" w:rsidRPr="00FC39FA" w:rsidRDefault="00FC39FA" w:rsidP="00FC39FA">
      <w:pPr>
        <w:pStyle w:val="EndNoteBibliography"/>
        <w:spacing w:after="0"/>
        <w:ind w:left="720" w:hanging="720"/>
        <w:rPr>
          <w:noProof/>
        </w:rPr>
      </w:pPr>
      <w:bookmarkStart w:id="463" w:name="_ENREF_87"/>
      <w:r w:rsidRPr="00FC39FA">
        <w:rPr>
          <w:noProof/>
        </w:rPr>
        <w:t>[87]</w:t>
      </w:r>
      <w:r w:rsidRPr="00FC39FA">
        <w:rPr>
          <w:noProof/>
        </w:rPr>
        <w:tab/>
        <w:t>A. Government, "Energy Made Easy," 2017.</w:t>
      </w:r>
      <w:bookmarkEnd w:id="463"/>
    </w:p>
    <w:p w14:paraId="6A8FFE27" w14:textId="77777777" w:rsidR="00FC39FA" w:rsidRPr="00FC39FA" w:rsidRDefault="00FC39FA" w:rsidP="00FC39FA">
      <w:pPr>
        <w:pStyle w:val="EndNoteBibliography"/>
        <w:spacing w:after="0"/>
        <w:ind w:left="720" w:hanging="720"/>
        <w:rPr>
          <w:noProof/>
        </w:rPr>
      </w:pPr>
      <w:bookmarkStart w:id="464" w:name="_ENREF_88"/>
      <w:r w:rsidRPr="00FC39FA">
        <w:rPr>
          <w:noProof/>
        </w:rPr>
        <w:t>[88]</w:t>
      </w:r>
      <w:r w:rsidRPr="00FC39FA">
        <w:rPr>
          <w:noProof/>
        </w:rPr>
        <w:tab/>
        <w:t xml:space="preserve">J. Faxas-Guzmán, R. García-Valverde, L. Serrano-Luján, and A. Urbina, "Priority load control algorithm for optimal energy management in stand-alone photovoltaic systems," </w:t>
      </w:r>
      <w:r w:rsidRPr="00FC39FA">
        <w:rPr>
          <w:i/>
          <w:noProof/>
        </w:rPr>
        <w:t xml:space="preserve">Renewable Energy, </w:t>
      </w:r>
      <w:r w:rsidRPr="00FC39FA">
        <w:rPr>
          <w:noProof/>
        </w:rPr>
        <w:t>vol. 68, pp. 156-162, 8// 2014.</w:t>
      </w:r>
      <w:bookmarkEnd w:id="464"/>
    </w:p>
    <w:p w14:paraId="4CBB942C" w14:textId="77777777" w:rsidR="00FC39FA" w:rsidRPr="00FC39FA" w:rsidRDefault="00FC39FA" w:rsidP="00FC39FA">
      <w:pPr>
        <w:pStyle w:val="EndNoteBibliography"/>
        <w:spacing w:after="0"/>
        <w:ind w:left="720" w:hanging="720"/>
        <w:rPr>
          <w:noProof/>
        </w:rPr>
      </w:pPr>
      <w:bookmarkStart w:id="465" w:name="_ENREF_89"/>
      <w:r w:rsidRPr="00FC39FA">
        <w:rPr>
          <w:noProof/>
        </w:rPr>
        <w:t>[89]</w:t>
      </w:r>
      <w:r w:rsidRPr="00FC39FA">
        <w:rPr>
          <w:noProof/>
        </w:rPr>
        <w:tab/>
        <w:t>M. Castillo-Cagigal</w:t>
      </w:r>
      <w:r w:rsidRPr="00FC39FA">
        <w:rPr>
          <w:i/>
          <w:noProof/>
        </w:rPr>
        <w:t xml:space="preserve"> et al.</w:t>
      </w:r>
      <w:r w:rsidRPr="00FC39FA">
        <w:rPr>
          <w:noProof/>
        </w:rPr>
        <w:t xml:space="preserve">, "PV self-consumption optimization with storage and Active DSM for the residential sector," </w:t>
      </w:r>
      <w:r w:rsidRPr="00FC39FA">
        <w:rPr>
          <w:i/>
          <w:noProof/>
        </w:rPr>
        <w:t xml:space="preserve">Solar Energy, </w:t>
      </w:r>
      <w:r w:rsidRPr="00FC39FA">
        <w:rPr>
          <w:noProof/>
        </w:rPr>
        <w:t>vol. 85, no. 9, pp. 2338-2348, 9// 2011.</w:t>
      </w:r>
      <w:bookmarkEnd w:id="465"/>
    </w:p>
    <w:p w14:paraId="7AC75A3F" w14:textId="07F831BD" w:rsidR="00FC39FA" w:rsidRPr="00FC39FA" w:rsidRDefault="00FC39FA" w:rsidP="00FC39FA">
      <w:pPr>
        <w:pStyle w:val="EndNoteBibliography"/>
        <w:spacing w:after="0"/>
        <w:ind w:left="720" w:hanging="720"/>
        <w:rPr>
          <w:noProof/>
        </w:rPr>
      </w:pPr>
      <w:bookmarkStart w:id="466" w:name="_ENREF_90"/>
      <w:r w:rsidRPr="00FC39FA">
        <w:rPr>
          <w:noProof/>
        </w:rPr>
        <w:t>[90]</w:t>
      </w:r>
      <w:r w:rsidRPr="00FC39FA">
        <w:rPr>
          <w:noProof/>
        </w:rPr>
        <w:tab/>
        <w:t xml:space="preserve">H. Energy. (2017). </w:t>
      </w:r>
      <w:r w:rsidRPr="00FC39FA">
        <w:rPr>
          <w:i/>
          <w:noProof/>
        </w:rPr>
        <w:t>HOMER PRO</w:t>
      </w:r>
      <w:r w:rsidRPr="00FC39FA">
        <w:rPr>
          <w:noProof/>
        </w:rPr>
        <w:t xml:space="preserve">. Available: </w:t>
      </w:r>
      <w:hyperlink r:id="rId246" w:history="1">
        <w:r w:rsidRPr="00FC39FA">
          <w:rPr>
            <w:rStyle w:val="Hyperlink"/>
            <w:noProof/>
          </w:rPr>
          <w:t>http://www.homerenergy.com/HOMER_pro.html</w:t>
        </w:r>
        <w:bookmarkEnd w:id="466"/>
      </w:hyperlink>
    </w:p>
    <w:p w14:paraId="12DE1880" w14:textId="77777777" w:rsidR="00FC39FA" w:rsidRPr="00FC39FA" w:rsidRDefault="00FC39FA" w:rsidP="00FC39FA">
      <w:pPr>
        <w:pStyle w:val="EndNoteBibliography"/>
        <w:spacing w:after="0"/>
        <w:ind w:left="720" w:hanging="720"/>
        <w:rPr>
          <w:noProof/>
        </w:rPr>
      </w:pPr>
      <w:bookmarkStart w:id="467" w:name="_ENREF_91"/>
      <w:r w:rsidRPr="00FC39FA">
        <w:rPr>
          <w:noProof/>
        </w:rPr>
        <w:t>[91]</w:t>
      </w:r>
      <w:r w:rsidRPr="00FC39FA">
        <w:rPr>
          <w:noProof/>
        </w:rPr>
        <w:tab/>
        <w:t xml:space="preserve">H. Yang, W. Zhou, L. Lu, and Z. Fang, "Optimal sizing method for stand-alone hybrid solar–wind system with LPSP technology by using genetic algorithm," </w:t>
      </w:r>
      <w:r w:rsidRPr="00FC39FA">
        <w:rPr>
          <w:i/>
          <w:noProof/>
        </w:rPr>
        <w:t xml:space="preserve">Solar Energy, </w:t>
      </w:r>
      <w:r w:rsidRPr="00FC39FA">
        <w:rPr>
          <w:noProof/>
        </w:rPr>
        <w:t>vol. 82, no. 4, pp. 354-367, 4// 2008.</w:t>
      </w:r>
      <w:bookmarkEnd w:id="467"/>
    </w:p>
    <w:p w14:paraId="6353ECF3" w14:textId="77777777" w:rsidR="00FC39FA" w:rsidRPr="00FC39FA" w:rsidRDefault="00FC39FA" w:rsidP="00FC39FA">
      <w:pPr>
        <w:pStyle w:val="EndNoteBibliography"/>
        <w:spacing w:after="0"/>
        <w:ind w:left="720" w:hanging="720"/>
        <w:rPr>
          <w:noProof/>
        </w:rPr>
      </w:pPr>
      <w:bookmarkStart w:id="468" w:name="_ENREF_92"/>
      <w:r w:rsidRPr="00FC39FA">
        <w:rPr>
          <w:noProof/>
        </w:rPr>
        <w:t>[92]</w:t>
      </w:r>
      <w:r w:rsidRPr="00FC39FA">
        <w:rPr>
          <w:noProof/>
        </w:rPr>
        <w:tab/>
        <w:t xml:space="preserve">J. A. Jardini, C. M. V. Tahan, M. R. Gouvea, S. U. Ahn, and F. M. Figueiredo, "Daily load profiles for residential, commercial and industrial low voltage consumers," </w:t>
      </w:r>
      <w:r w:rsidRPr="00FC39FA">
        <w:rPr>
          <w:i/>
          <w:noProof/>
        </w:rPr>
        <w:t xml:space="preserve">IEEE Transactions on Power Delivery, </w:t>
      </w:r>
      <w:r w:rsidRPr="00FC39FA">
        <w:rPr>
          <w:noProof/>
        </w:rPr>
        <w:t>vol. 15, no. 1, pp. 375-380, 2000.</w:t>
      </w:r>
      <w:bookmarkEnd w:id="468"/>
    </w:p>
    <w:p w14:paraId="0F56D02D" w14:textId="77777777" w:rsidR="00FC39FA" w:rsidRPr="00FC39FA" w:rsidRDefault="00FC39FA" w:rsidP="00FC39FA">
      <w:pPr>
        <w:pStyle w:val="EndNoteBibliography"/>
        <w:spacing w:after="0"/>
        <w:ind w:left="720" w:hanging="720"/>
        <w:rPr>
          <w:noProof/>
        </w:rPr>
      </w:pPr>
      <w:bookmarkStart w:id="469" w:name="_ENREF_93"/>
      <w:r w:rsidRPr="00FC39FA">
        <w:rPr>
          <w:noProof/>
        </w:rPr>
        <w:t>[93]</w:t>
      </w:r>
      <w:r w:rsidRPr="00FC39FA">
        <w:rPr>
          <w:noProof/>
        </w:rPr>
        <w:tab/>
        <w:t xml:space="preserve">R. Tonkoski, D. Turcotte, and T. H. M. E.-. Fouly, "Impact of High PV Penetration on Voltage Profiles in Residential Neighborhoods," </w:t>
      </w:r>
      <w:r w:rsidRPr="00FC39FA">
        <w:rPr>
          <w:i/>
          <w:noProof/>
        </w:rPr>
        <w:t xml:space="preserve">IEEE Transactions on Sustainable Energy, </w:t>
      </w:r>
      <w:r w:rsidRPr="00FC39FA">
        <w:rPr>
          <w:noProof/>
        </w:rPr>
        <w:t>vol. 3, no. 3, pp. 518-527, 2012.</w:t>
      </w:r>
      <w:bookmarkEnd w:id="469"/>
    </w:p>
    <w:p w14:paraId="2A0EA70C" w14:textId="77777777" w:rsidR="00FC39FA" w:rsidRPr="00FC39FA" w:rsidRDefault="00FC39FA" w:rsidP="00FC39FA">
      <w:pPr>
        <w:pStyle w:val="EndNoteBibliography"/>
        <w:spacing w:after="0"/>
        <w:ind w:left="720" w:hanging="720"/>
        <w:rPr>
          <w:noProof/>
        </w:rPr>
      </w:pPr>
      <w:bookmarkStart w:id="470" w:name="_ENREF_94"/>
      <w:r w:rsidRPr="00FC39FA">
        <w:rPr>
          <w:noProof/>
        </w:rPr>
        <w:t>[94]</w:t>
      </w:r>
      <w:r w:rsidRPr="00FC39FA">
        <w:rPr>
          <w:noProof/>
        </w:rPr>
        <w:tab/>
        <w:t xml:space="preserve">J. V. Paatero and P. D. Lund, "A model for generating household electricity load profiles," </w:t>
      </w:r>
      <w:r w:rsidRPr="00FC39FA">
        <w:rPr>
          <w:i/>
          <w:noProof/>
        </w:rPr>
        <w:t xml:space="preserve">International Journal of Energy Research, </w:t>
      </w:r>
      <w:r w:rsidRPr="00FC39FA">
        <w:rPr>
          <w:noProof/>
        </w:rPr>
        <w:t>vol. 30, no. 5, pp. 273-290, 2006.</w:t>
      </w:r>
      <w:bookmarkEnd w:id="470"/>
    </w:p>
    <w:p w14:paraId="7514F5A6" w14:textId="77777777" w:rsidR="00FC39FA" w:rsidRPr="00FC39FA" w:rsidRDefault="00FC39FA" w:rsidP="00FC39FA">
      <w:pPr>
        <w:pStyle w:val="EndNoteBibliography"/>
        <w:spacing w:after="0"/>
        <w:ind w:left="720" w:hanging="720"/>
        <w:rPr>
          <w:noProof/>
        </w:rPr>
      </w:pPr>
      <w:bookmarkStart w:id="471" w:name="_ENREF_95"/>
      <w:r w:rsidRPr="00FC39FA">
        <w:rPr>
          <w:noProof/>
        </w:rPr>
        <w:t>[95]</w:t>
      </w:r>
      <w:r w:rsidRPr="00FC39FA">
        <w:rPr>
          <w:noProof/>
        </w:rPr>
        <w:tab/>
        <w:t xml:space="preserve">M. Hazami, A. Riahi, F. Mehdaoui, O. Nouicer, and A. Farhat, "Energetic and exergetic performances analysis of a PV/T (photovoltaic thermal) solar system tested and simulated under to Tunisian (North Africa) climatic conditions," </w:t>
      </w:r>
      <w:r w:rsidRPr="00FC39FA">
        <w:rPr>
          <w:i/>
          <w:noProof/>
        </w:rPr>
        <w:t xml:space="preserve">Energy, </w:t>
      </w:r>
      <w:r w:rsidRPr="00FC39FA">
        <w:rPr>
          <w:noProof/>
        </w:rPr>
        <w:t>vol. 107, pp. 78-94, 7/15/ 2016.</w:t>
      </w:r>
      <w:bookmarkEnd w:id="471"/>
    </w:p>
    <w:p w14:paraId="7D8759EE" w14:textId="77777777" w:rsidR="00FC39FA" w:rsidRPr="00FC39FA" w:rsidRDefault="00FC39FA" w:rsidP="00FC39FA">
      <w:pPr>
        <w:pStyle w:val="EndNoteBibliography"/>
        <w:spacing w:after="0"/>
        <w:ind w:left="720" w:hanging="720"/>
        <w:rPr>
          <w:noProof/>
        </w:rPr>
      </w:pPr>
      <w:bookmarkStart w:id="472" w:name="_ENREF_96"/>
      <w:r w:rsidRPr="00FC39FA">
        <w:rPr>
          <w:noProof/>
        </w:rPr>
        <w:t>[96]</w:t>
      </w:r>
      <w:r w:rsidRPr="00FC39FA">
        <w:rPr>
          <w:noProof/>
        </w:rPr>
        <w:tab/>
        <w:t xml:space="preserve">S. Edalati, M. Ameri, and M. Iranmanesh, "Comparative performance investigation of mono- and poly-crystalline silicon photovoltaic modules for use in grid-connected photovoltaic systems in dry climates," </w:t>
      </w:r>
      <w:r w:rsidRPr="00FC39FA">
        <w:rPr>
          <w:i/>
          <w:noProof/>
        </w:rPr>
        <w:t xml:space="preserve">Applied Energy, </w:t>
      </w:r>
      <w:r w:rsidRPr="00FC39FA">
        <w:rPr>
          <w:noProof/>
        </w:rPr>
        <w:t>vol. 160, pp. 255-265, 12/15/ 2015.</w:t>
      </w:r>
      <w:bookmarkEnd w:id="472"/>
    </w:p>
    <w:p w14:paraId="16D93C37" w14:textId="77777777" w:rsidR="00FC39FA" w:rsidRPr="00FC39FA" w:rsidRDefault="00FC39FA" w:rsidP="00FC39FA">
      <w:pPr>
        <w:pStyle w:val="EndNoteBibliography"/>
        <w:spacing w:after="0"/>
        <w:ind w:left="720" w:hanging="720"/>
        <w:rPr>
          <w:noProof/>
        </w:rPr>
      </w:pPr>
      <w:bookmarkStart w:id="473" w:name="_ENREF_97"/>
      <w:r w:rsidRPr="00FC39FA">
        <w:rPr>
          <w:noProof/>
        </w:rPr>
        <w:t>[97]</w:t>
      </w:r>
      <w:r w:rsidRPr="00FC39FA">
        <w:rPr>
          <w:noProof/>
        </w:rPr>
        <w:tab/>
        <w:t>Y. Kandatsu, "DC/AC inverter controller for solar cell, including maximum power point tracking function," ed: Google Patents, 1993.</w:t>
      </w:r>
      <w:bookmarkEnd w:id="473"/>
    </w:p>
    <w:p w14:paraId="60569193" w14:textId="77777777" w:rsidR="00FC39FA" w:rsidRPr="00FC39FA" w:rsidRDefault="00FC39FA" w:rsidP="00FC39FA">
      <w:pPr>
        <w:pStyle w:val="EndNoteBibliography"/>
        <w:spacing w:after="0"/>
        <w:ind w:left="720" w:hanging="720"/>
        <w:rPr>
          <w:noProof/>
        </w:rPr>
      </w:pPr>
      <w:bookmarkStart w:id="474" w:name="_ENREF_98"/>
      <w:r w:rsidRPr="00FC39FA">
        <w:rPr>
          <w:noProof/>
        </w:rPr>
        <w:t>[98]</w:t>
      </w:r>
      <w:r w:rsidRPr="00FC39FA">
        <w:rPr>
          <w:noProof/>
        </w:rPr>
        <w:tab/>
        <w:t xml:space="preserve">A. Zahedi, "Development of an economical model to determine an appropriate feed-in tariff for grid-connected solar PV electricity in all states of Australia," </w:t>
      </w:r>
      <w:r w:rsidRPr="00FC39FA">
        <w:rPr>
          <w:i/>
          <w:noProof/>
        </w:rPr>
        <w:t xml:space="preserve">Renewable and Sustainable Energy Reviews, </w:t>
      </w:r>
      <w:r w:rsidRPr="00FC39FA">
        <w:rPr>
          <w:noProof/>
        </w:rPr>
        <w:t>vol. 13, no. 4, pp. 871-878, 5// 2009.</w:t>
      </w:r>
      <w:bookmarkEnd w:id="474"/>
    </w:p>
    <w:p w14:paraId="2566C2A9" w14:textId="77777777" w:rsidR="00FC39FA" w:rsidRPr="00FC39FA" w:rsidRDefault="00FC39FA" w:rsidP="00FC39FA">
      <w:pPr>
        <w:pStyle w:val="EndNoteBibliography"/>
        <w:spacing w:after="0"/>
        <w:ind w:left="720" w:hanging="720"/>
        <w:rPr>
          <w:noProof/>
        </w:rPr>
      </w:pPr>
      <w:bookmarkStart w:id="475" w:name="_ENREF_99"/>
      <w:r w:rsidRPr="00FC39FA">
        <w:rPr>
          <w:noProof/>
        </w:rPr>
        <w:t>[99]</w:t>
      </w:r>
      <w:r w:rsidRPr="00FC39FA">
        <w:rPr>
          <w:noProof/>
        </w:rPr>
        <w:tab/>
        <w:t xml:space="preserve">G. De Feo, M. Forni, F. Petito, and C. Renno, "Life cycle assessment and economic analysis of a low concentrating photovoltaic system," </w:t>
      </w:r>
      <w:r w:rsidRPr="00FC39FA">
        <w:rPr>
          <w:i/>
          <w:noProof/>
        </w:rPr>
        <w:t xml:space="preserve">Environmental Technology, </w:t>
      </w:r>
      <w:r w:rsidRPr="00FC39FA">
        <w:rPr>
          <w:noProof/>
        </w:rPr>
        <w:t>vol. 37, no. 19, pp. 2473-2482, 2016/10/01 2016.</w:t>
      </w:r>
      <w:bookmarkEnd w:id="475"/>
    </w:p>
    <w:p w14:paraId="15BC7777" w14:textId="77777777" w:rsidR="00FC39FA" w:rsidRPr="00FC39FA" w:rsidRDefault="00FC39FA" w:rsidP="00FC39FA">
      <w:pPr>
        <w:pStyle w:val="EndNoteBibliography"/>
        <w:spacing w:after="0"/>
        <w:ind w:left="720" w:hanging="720"/>
        <w:rPr>
          <w:noProof/>
        </w:rPr>
      </w:pPr>
      <w:bookmarkStart w:id="476" w:name="_ENREF_100"/>
      <w:r w:rsidRPr="00FC39FA">
        <w:rPr>
          <w:noProof/>
        </w:rPr>
        <w:t>[100]</w:t>
      </w:r>
      <w:r w:rsidRPr="00FC39FA">
        <w:rPr>
          <w:noProof/>
        </w:rPr>
        <w:tab/>
        <w:t>S. Rodrigues</w:t>
      </w:r>
      <w:r w:rsidRPr="00FC39FA">
        <w:rPr>
          <w:i/>
          <w:noProof/>
        </w:rPr>
        <w:t xml:space="preserve"> et al.</w:t>
      </w:r>
      <w:r w:rsidRPr="00FC39FA">
        <w:rPr>
          <w:noProof/>
        </w:rPr>
        <w:t xml:space="preserve">, "Economic feasibility analysis of small scale PV systems in different countries," </w:t>
      </w:r>
      <w:r w:rsidRPr="00FC39FA">
        <w:rPr>
          <w:i/>
          <w:noProof/>
        </w:rPr>
        <w:t xml:space="preserve">Solar Energy, </w:t>
      </w:r>
      <w:r w:rsidRPr="00FC39FA">
        <w:rPr>
          <w:noProof/>
        </w:rPr>
        <w:t>vol. 131, pp. 81-95, 6// 2016.</w:t>
      </w:r>
      <w:bookmarkEnd w:id="476"/>
    </w:p>
    <w:p w14:paraId="1582ABF7" w14:textId="77777777" w:rsidR="00FC39FA" w:rsidRPr="00FC39FA" w:rsidRDefault="00FC39FA" w:rsidP="00FC39FA">
      <w:pPr>
        <w:pStyle w:val="EndNoteBibliography"/>
        <w:spacing w:after="0"/>
        <w:ind w:left="720" w:hanging="720"/>
        <w:rPr>
          <w:noProof/>
        </w:rPr>
      </w:pPr>
      <w:bookmarkStart w:id="477" w:name="_ENREF_101"/>
      <w:r w:rsidRPr="00FC39FA">
        <w:rPr>
          <w:noProof/>
        </w:rPr>
        <w:t>[101]</w:t>
      </w:r>
      <w:r w:rsidRPr="00FC39FA">
        <w:rPr>
          <w:noProof/>
        </w:rPr>
        <w:tab/>
        <w:t xml:space="preserve">A. Q. Jakhrani, A. K. Othman, A. R. H. Rigit, S. R. Samo, L. P. Ling, and R. Baini, "Cost estimation of a standalone photovoltaic power system in remote areas of Sarawak, Malaysia," (in English), </w:t>
      </w:r>
      <w:r w:rsidRPr="00FC39FA">
        <w:rPr>
          <w:i/>
          <w:noProof/>
        </w:rPr>
        <w:t xml:space="preserve">NED University Journal of Research, </w:t>
      </w:r>
      <w:r w:rsidRPr="00FC39FA">
        <w:rPr>
          <w:noProof/>
        </w:rPr>
        <w:t>Report p. 15+, 2012/01/01 2012.</w:t>
      </w:r>
      <w:bookmarkEnd w:id="477"/>
    </w:p>
    <w:p w14:paraId="4CCC9072" w14:textId="77777777" w:rsidR="00FC39FA" w:rsidRPr="00FC39FA" w:rsidRDefault="00FC39FA" w:rsidP="00FC39FA">
      <w:pPr>
        <w:pStyle w:val="EndNoteBibliography"/>
        <w:spacing w:after="0"/>
        <w:ind w:left="720" w:hanging="720"/>
        <w:rPr>
          <w:noProof/>
        </w:rPr>
      </w:pPr>
      <w:bookmarkStart w:id="478" w:name="_ENREF_102"/>
      <w:r w:rsidRPr="00FC39FA">
        <w:rPr>
          <w:noProof/>
        </w:rPr>
        <w:t>[102]</w:t>
      </w:r>
      <w:r w:rsidRPr="00FC39FA">
        <w:rPr>
          <w:noProof/>
        </w:rPr>
        <w:tab/>
        <w:t xml:space="preserve">A. Q. Jakhrani, A. R. H. Rigit, A. K. Othman, S. R. Samo, and S. A. Kamboh, "Life cycle cost analysis of a standalone PV system," in </w:t>
      </w:r>
      <w:r w:rsidRPr="00FC39FA">
        <w:rPr>
          <w:i/>
          <w:noProof/>
        </w:rPr>
        <w:t>2012 International Conference on Green and Ubiquitous Technology</w:t>
      </w:r>
      <w:r w:rsidRPr="00FC39FA">
        <w:rPr>
          <w:noProof/>
        </w:rPr>
        <w:t>, 2012, pp. 82-85.</w:t>
      </w:r>
      <w:bookmarkEnd w:id="478"/>
    </w:p>
    <w:p w14:paraId="4BE88EB0" w14:textId="77777777" w:rsidR="00FC39FA" w:rsidRPr="00FC39FA" w:rsidRDefault="00FC39FA" w:rsidP="00FC39FA">
      <w:pPr>
        <w:pStyle w:val="EndNoteBibliography"/>
        <w:ind w:left="720" w:hanging="720"/>
        <w:rPr>
          <w:noProof/>
        </w:rPr>
      </w:pPr>
      <w:bookmarkStart w:id="479" w:name="_ENREF_103"/>
      <w:r w:rsidRPr="00FC39FA">
        <w:rPr>
          <w:noProof/>
        </w:rPr>
        <w:t>[103]</w:t>
      </w:r>
      <w:r w:rsidRPr="00FC39FA">
        <w:rPr>
          <w:noProof/>
        </w:rPr>
        <w:tab/>
        <w:t>A. Zahedi, "Developing a Method to Accurately Estimate the Electricity Cost of Grid-Connected Solar PV in Doha."</w:t>
      </w:r>
      <w:bookmarkEnd w:id="479"/>
    </w:p>
    <w:p w14:paraId="368B39A7" w14:textId="28AB3A4E" w:rsidR="004C4B3F" w:rsidRPr="00F23E32" w:rsidRDefault="0066749E" w:rsidP="004C4B3F">
      <w:pPr>
        <w:pStyle w:val="AppendixHeading1"/>
      </w:pPr>
      <w:r w:rsidRPr="00F23E32">
        <w:fldChar w:fldCharType="end"/>
      </w:r>
    </w:p>
    <w:p w14:paraId="05CD2EE7" w14:textId="7F3F2FFB" w:rsidR="001128D3" w:rsidRPr="00F23E32" w:rsidRDefault="001128D3" w:rsidP="00C3236C"/>
    <w:p w14:paraId="3620BE53" w14:textId="586DC377" w:rsidR="001128D3" w:rsidRPr="00F23E32" w:rsidRDefault="001128D3" w:rsidP="00C3236C"/>
    <w:p w14:paraId="05F0852D" w14:textId="5FDBEF7C" w:rsidR="001128D3" w:rsidRPr="00F23E32" w:rsidRDefault="001128D3" w:rsidP="00C3236C"/>
    <w:p w14:paraId="137F4077" w14:textId="16BF7822" w:rsidR="001128D3" w:rsidRPr="00F23E32" w:rsidRDefault="001128D3" w:rsidP="00C3236C"/>
    <w:p w14:paraId="4A707DC1" w14:textId="6D9C6FEB" w:rsidR="001128D3" w:rsidRPr="00F23E32" w:rsidRDefault="001128D3" w:rsidP="00C3236C"/>
    <w:p w14:paraId="257E7C0B" w14:textId="3E3E687C" w:rsidR="001128D3" w:rsidRPr="00F23E32" w:rsidRDefault="001128D3" w:rsidP="00C3236C"/>
    <w:p w14:paraId="7B3B2BF1" w14:textId="532DB479" w:rsidR="001128D3" w:rsidRPr="00F23E32" w:rsidRDefault="001128D3" w:rsidP="00C3236C"/>
    <w:p w14:paraId="1B717454" w14:textId="3C9BED81" w:rsidR="001128D3" w:rsidRPr="00F23E32" w:rsidRDefault="001128D3" w:rsidP="00C3236C"/>
    <w:p w14:paraId="44F33160" w14:textId="62C1EFDC" w:rsidR="001128D3" w:rsidRPr="00F23E32" w:rsidRDefault="001128D3" w:rsidP="00C3236C"/>
    <w:p w14:paraId="451BB578" w14:textId="780C11B4" w:rsidR="001128D3" w:rsidRPr="00F23E32" w:rsidRDefault="001128D3" w:rsidP="00C3236C"/>
    <w:p w14:paraId="02101F2E" w14:textId="55C8EA2E" w:rsidR="00D57C2C" w:rsidRPr="00F23E32" w:rsidRDefault="00D57C2C" w:rsidP="00C3236C"/>
    <w:p w14:paraId="17CCC4E6" w14:textId="3E3BFC91" w:rsidR="00D57C2C" w:rsidRPr="00F23E32" w:rsidRDefault="00D57C2C" w:rsidP="00C3236C"/>
    <w:p w14:paraId="1E55162D" w14:textId="51ABD416" w:rsidR="00D57C2C" w:rsidRPr="00F23E32" w:rsidRDefault="00D57C2C" w:rsidP="00C3236C"/>
    <w:p w14:paraId="47F42436" w14:textId="77777777" w:rsidR="00D57C2C" w:rsidRPr="00F23E32" w:rsidRDefault="00D57C2C" w:rsidP="00C3236C"/>
    <w:p w14:paraId="60421DE9" w14:textId="21CF554E" w:rsidR="001128D3" w:rsidRPr="00F23E32" w:rsidRDefault="001128D3" w:rsidP="00C3236C"/>
    <w:p w14:paraId="2A0866AE" w14:textId="3E467619" w:rsidR="001128D3" w:rsidRPr="00F23E32" w:rsidRDefault="001128D3" w:rsidP="00C3236C"/>
    <w:p w14:paraId="302D62D7" w14:textId="1F3FC4F8" w:rsidR="001128D3" w:rsidRPr="00F23E32" w:rsidRDefault="001128D3" w:rsidP="00C3236C"/>
    <w:p w14:paraId="6C742652" w14:textId="77777777" w:rsidR="001128D3" w:rsidRPr="00F23E32" w:rsidRDefault="001128D3" w:rsidP="00C3236C"/>
    <w:p w14:paraId="04BD10CD" w14:textId="77777777" w:rsidR="000D6B26" w:rsidRPr="00F23E32" w:rsidRDefault="000D6B26" w:rsidP="00C3236C">
      <w:r w:rsidRPr="00F23E32">
        <w:t>This page intentionally left blank</w:t>
      </w:r>
    </w:p>
    <w:p w14:paraId="0C31E552" w14:textId="70869CB8" w:rsidR="001128D3" w:rsidRPr="00F23E32" w:rsidRDefault="001128D3" w:rsidP="00C3236C"/>
    <w:p w14:paraId="6F50F112" w14:textId="39F44845" w:rsidR="00B553EA" w:rsidRPr="00F23E32" w:rsidRDefault="00B553EA" w:rsidP="00C3236C"/>
    <w:sectPr w:rsidR="00B553EA" w:rsidRPr="00F23E32" w:rsidSect="005A630A">
      <w:headerReference w:type="default" r:id="rId247"/>
      <w:footerReference w:type="default" r:id="rId248"/>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E67436" w:rsidRDefault="00E67436" w:rsidP="00C3236C">
      <w:r>
        <w:separator/>
      </w:r>
    </w:p>
    <w:p w14:paraId="541D9D4D" w14:textId="77777777" w:rsidR="00E67436" w:rsidRDefault="00E67436" w:rsidP="00C3236C"/>
    <w:p w14:paraId="5123330A" w14:textId="77777777" w:rsidR="00E67436" w:rsidRDefault="00E67436" w:rsidP="00C3236C"/>
    <w:p w14:paraId="318D6A0C" w14:textId="77777777" w:rsidR="00E67436" w:rsidRDefault="00E67436" w:rsidP="00C3236C"/>
    <w:p w14:paraId="3EA6BDF7" w14:textId="77777777" w:rsidR="00E67436" w:rsidRDefault="00E67436" w:rsidP="00C3236C"/>
    <w:p w14:paraId="725F6538" w14:textId="77777777" w:rsidR="00E67436" w:rsidRDefault="00E67436" w:rsidP="00C3236C"/>
    <w:p w14:paraId="70E17E71" w14:textId="77777777" w:rsidR="00E67436" w:rsidRDefault="00E67436" w:rsidP="00C3236C"/>
    <w:p w14:paraId="0C9DFF6F" w14:textId="77777777" w:rsidR="00E67436" w:rsidRDefault="00E67436" w:rsidP="00C3236C"/>
    <w:p w14:paraId="7D54F46B" w14:textId="77777777" w:rsidR="00E67436" w:rsidRDefault="00E67436" w:rsidP="00C3236C"/>
    <w:p w14:paraId="7175BB3E" w14:textId="77777777" w:rsidR="00E67436" w:rsidRDefault="00E67436" w:rsidP="00C3236C"/>
    <w:p w14:paraId="5B0BE854" w14:textId="77777777" w:rsidR="00E67436" w:rsidRDefault="00E67436" w:rsidP="00C3236C"/>
    <w:p w14:paraId="707464EF" w14:textId="77777777" w:rsidR="00E67436" w:rsidRDefault="00E67436" w:rsidP="00C3236C"/>
    <w:p w14:paraId="05C5F162" w14:textId="77777777" w:rsidR="00E67436" w:rsidRDefault="00E67436" w:rsidP="00C3236C"/>
    <w:p w14:paraId="58340D68" w14:textId="77777777" w:rsidR="00E67436" w:rsidRDefault="00E67436" w:rsidP="00C3236C"/>
    <w:p w14:paraId="2E99F135" w14:textId="77777777" w:rsidR="00E67436" w:rsidRDefault="00E67436" w:rsidP="00C3236C"/>
    <w:p w14:paraId="28D601FE" w14:textId="77777777" w:rsidR="00E67436" w:rsidRDefault="00E67436" w:rsidP="00C3236C"/>
    <w:p w14:paraId="5EE7B18D" w14:textId="77777777" w:rsidR="00E67436" w:rsidRDefault="00E67436" w:rsidP="00C3236C"/>
    <w:p w14:paraId="4494FFF5" w14:textId="77777777" w:rsidR="00E67436" w:rsidRDefault="00E67436" w:rsidP="00C3236C"/>
    <w:p w14:paraId="095EBC6D" w14:textId="77777777" w:rsidR="00E67436" w:rsidRDefault="00E67436" w:rsidP="00C3236C"/>
    <w:p w14:paraId="1C02EB99" w14:textId="77777777" w:rsidR="00E67436" w:rsidRDefault="00E67436" w:rsidP="00C3236C"/>
    <w:p w14:paraId="752ED9AD" w14:textId="77777777" w:rsidR="00E67436" w:rsidRDefault="00E67436" w:rsidP="00C3236C"/>
    <w:p w14:paraId="0FCFDF42" w14:textId="77777777" w:rsidR="00E67436" w:rsidRDefault="00E67436" w:rsidP="00C3236C"/>
    <w:p w14:paraId="7C1FDF14" w14:textId="77777777" w:rsidR="00E67436" w:rsidRDefault="00E67436" w:rsidP="00C3236C"/>
    <w:p w14:paraId="7468A34B" w14:textId="77777777" w:rsidR="00E67436" w:rsidRDefault="00E67436" w:rsidP="00C3236C"/>
    <w:p w14:paraId="1B6DA01B" w14:textId="77777777" w:rsidR="00E67436" w:rsidRDefault="00E67436" w:rsidP="00C3236C"/>
    <w:p w14:paraId="604246AE" w14:textId="77777777" w:rsidR="00E67436" w:rsidRDefault="00E67436" w:rsidP="00C3236C"/>
    <w:p w14:paraId="53529198" w14:textId="77777777" w:rsidR="00E67436" w:rsidRDefault="00E67436" w:rsidP="00C3236C"/>
    <w:p w14:paraId="10CDADB2" w14:textId="77777777" w:rsidR="00E67436" w:rsidRDefault="00E67436" w:rsidP="00C3236C"/>
    <w:p w14:paraId="275EE847" w14:textId="77777777" w:rsidR="00E67436" w:rsidRDefault="00E67436" w:rsidP="00C3236C"/>
    <w:p w14:paraId="2BA6B7C1" w14:textId="77777777" w:rsidR="00E67436" w:rsidRDefault="00E67436" w:rsidP="00C3236C"/>
    <w:p w14:paraId="22DADC59" w14:textId="77777777" w:rsidR="00E67436" w:rsidRDefault="00E67436" w:rsidP="00C3236C"/>
    <w:p w14:paraId="44A10A57" w14:textId="77777777" w:rsidR="00E67436" w:rsidRDefault="00E67436" w:rsidP="00C3236C"/>
    <w:p w14:paraId="44827D7B" w14:textId="77777777" w:rsidR="00E67436" w:rsidRDefault="00E67436" w:rsidP="00C3236C"/>
    <w:p w14:paraId="4ADBFC53" w14:textId="77777777" w:rsidR="00E67436" w:rsidRDefault="00E67436" w:rsidP="00C3236C"/>
    <w:p w14:paraId="3D358C1A" w14:textId="77777777" w:rsidR="00E67436" w:rsidRDefault="00E67436" w:rsidP="00C3236C"/>
    <w:p w14:paraId="54419D9D" w14:textId="77777777" w:rsidR="00E67436" w:rsidRDefault="00E67436" w:rsidP="00C3236C"/>
    <w:p w14:paraId="62009149" w14:textId="77777777" w:rsidR="00E67436" w:rsidRDefault="00E67436" w:rsidP="00C3236C"/>
    <w:p w14:paraId="4C72C469" w14:textId="77777777" w:rsidR="00E67436" w:rsidRDefault="00E67436" w:rsidP="00C3236C"/>
    <w:p w14:paraId="75379CC9" w14:textId="77777777" w:rsidR="00E67436" w:rsidRDefault="00E67436" w:rsidP="00C3236C"/>
    <w:p w14:paraId="15CFEC92" w14:textId="77777777" w:rsidR="00E67436" w:rsidRDefault="00E67436" w:rsidP="00C3236C"/>
    <w:p w14:paraId="6ED25C77" w14:textId="77777777" w:rsidR="00E67436" w:rsidRDefault="00E67436" w:rsidP="00C3236C"/>
    <w:p w14:paraId="418D170F" w14:textId="77777777" w:rsidR="00E67436" w:rsidRDefault="00E67436" w:rsidP="00C3236C"/>
    <w:p w14:paraId="1E7ECE4E" w14:textId="77777777" w:rsidR="00E67436" w:rsidRDefault="00E67436" w:rsidP="00C3236C"/>
    <w:p w14:paraId="486ACD0C" w14:textId="77777777" w:rsidR="00E67436" w:rsidRDefault="00E67436" w:rsidP="00C3236C"/>
    <w:p w14:paraId="2926EE98" w14:textId="77777777" w:rsidR="00E67436" w:rsidRDefault="00E67436" w:rsidP="00C3236C"/>
    <w:p w14:paraId="66E3665D" w14:textId="77777777" w:rsidR="00E67436" w:rsidRDefault="00E67436" w:rsidP="00C3236C"/>
    <w:p w14:paraId="237F0F74" w14:textId="77777777" w:rsidR="00E67436" w:rsidRDefault="00E67436" w:rsidP="00C3236C"/>
    <w:p w14:paraId="5E9F7152" w14:textId="77777777" w:rsidR="00E67436" w:rsidRDefault="00E67436"/>
    <w:p w14:paraId="2D05BB73" w14:textId="77777777" w:rsidR="00E67436" w:rsidRDefault="00E67436" w:rsidP="00833C8C"/>
    <w:p w14:paraId="2F971435" w14:textId="77777777" w:rsidR="00E67436" w:rsidRDefault="00E67436" w:rsidP="008C293F"/>
    <w:p w14:paraId="1910F60E" w14:textId="77777777" w:rsidR="00E67436" w:rsidRDefault="00E67436" w:rsidP="008C293F"/>
    <w:p w14:paraId="0FCBD548" w14:textId="77777777" w:rsidR="00E67436" w:rsidRDefault="00E67436" w:rsidP="008C293F"/>
    <w:p w14:paraId="74D594AF" w14:textId="77777777" w:rsidR="00E67436" w:rsidRDefault="00E67436" w:rsidP="00607EA4"/>
    <w:p w14:paraId="5D191ADA" w14:textId="77777777" w:rsidR="00E67436" w:rsidRDefault="00E67436" w:rsidP="00607EA4"/>
    <w:p w14:paraId="3FDCED18" w14:textId="77777777" w:rsidR="00E67436" w:rsidRDefault="00E67436" w:rsidP="00607EA4"/>
    <w:p w14:paraId="7135DB39" w14:textId="77777777" w:rsidR="00E67436" w:rsidRDefault="00E67436" w:rsidP="00607EA4"/>
    <w:p w14:paraId="0A1B1E76" w14:textId="77777777" w:rsidR="00E67436" w:rsidRDefault="00E67436" w:rsidP="00607EA4"/>
    <w:p w14:paraId="75BD096B" w14:textId="77777777" w:rsidR="00E67436" w:rsidRDefault="00E67436" w:rsidP="00607EA4"/>
    <w:p w14:paraId="5D3F8EDC" w14:textId="77777777" w:rsidR="00E67436" w:rsidRDefault="00E67436" w:rsidP="00607EA4"/>
    <w:p w14:paraId="59A469F0" w14:textId="77777777" w:rsidR="00E67436" w:rsidRDefault="00E67436" w:rsidP="00607EA4"/>
    <w:p w14:paraId="27D3E10E" w14:textId="77777777" w:rsidR="00E67436" w:rsidRDefault="00E67436" w:rsidP="007843D6"/>
    <w:p w14:paraId="51C8A066" w14:textId="77777777" w:rsidR="00E67436" w:rsidRDefault="00E67436" w:rsidP="0099569F"/>
  </w:endnote>
  <w:endnote w:type="continuationSeparator" w:id="0">
    <w:p w14:paraId="1AE4F5BE" w14:textId="2FA47E92" w:rsidR="00E67436" w:rsidRDefault="00E67436" w:rsidP="00C3236C">
      <w:r>
        <w:continuationSeparator/>
      </w:r>
    </w:p>
    <w:p w14:paraId="1AE4F5BF" w14:textId="77777777" w:rsidR="00E67436" w:rsidRDefault="00E67436" w:rsidP="00C3236C"/>
    <w:p w14:paraId="1AE4F5C0" w14:textId="77777777" w:rsidR="00E67436" w:rsidRDefault="00E67436" w:rsidP="00C3236C"/>
    <w:p w14:paraId="1AE4F5C1" w14:textId="77777777" w:rsidR="00E67436" w:rsidRDefault="00E67436" w:rsidP="00C3236C"/>
    <w:p w14:paraId="1AE4F5C2" w14:textId="77777777" w:rsidR="00E67436" w:rsidRDefault="00E67436" w:rsidP="00C3236C"/>
    <w:p w14:paraId="27DFD275" w14:textId="77777777" w:rsidR="00E67436" w:rsidRDefault="00E67436" w:rsidP="00C3236C"/>
    <w:p w14:paraId="2D044EF5" w14:textId="77777777" w:rsidR="00E67436" w:rsidRDefault="00E67436" w:rsidP="00C3236C"/>
    <w:p w14:paraId="7D279FBF" w14:textId="77777777" w:rsidR="00E67436" w:rsidRDefault="00E67436" w:rsidP="00C3236C"/>
    <w:p w14:paraId="3AFE8324" w14:textId="77777777" w:rsidR="00E67436" w:rsidRDefault="00E67436" w:rsidP="00C3236C"/>
    <w:p w14:paraId="096A634D" w14:textId="77777777" w:rsidR="00E67436" w:rsidRDefault="00E67436" w:rsidP="00C3236C"/>
    <w:p w14:paraId="4D5391B0" w14:textId="77777777" w:rsidR="00E67436" w:rsidRDefault="00E67436" w:rsidP="00C3236C"/>
    <w:p w14:paraId="1AD816A5" w14:textId="77777777" w:rsidR="00E67436" w:rsidRDefault="00E67436" w:rsidP="00C3236C"/>
    <w:p w14:paraId="42758377" w14:textId="77777777" w:rsidR="00E67436" w:rsidRDefault="00E67436" w:rsidP="00C3236C"/>
    <w:p w14:paraId="6F281B2C" w14:textId="77777777" w:rsidR="00E67436" w:rsidRDefault="00E67436" w:rsidP="00C3236C"/>
    <w:p w14:paraId="406AE64C" w14:textId="77777777" w:rsidR="00E67436" w:rsidRDefault="00E67436" w:rsidP="00C3236C"/>
    <w:p w14:paraId="07E798A1" w14:textId="77777777" w:rsidR="00E67436" w:rsidRDefault="00E67436" w:rsidP="00C3236C"/>
    <w:p w14:paraId="67B991CA" w14:textId="77777777" w:rsidR="00E67436" w:rsidRDefault="00E67436" w:rsidP="00C3236C"/>
    <w:p w14:paraId="268FCE26" w14:textId="77777777" w:rsidR="00E67436" w:rsidRDefault="00E67436" w:rsidP="00C3236C"/>
    <w:p w14:paraId="54C5E229" w14:textId="77777777" w:rsidR="00E67436" w:rsidRDefault="00E67436" w:rsidP="00C3236C"/>
    <w:p w14:paraId="69253DD2" w14:textId="77777777" w:rsidR="00E67436" w:rsidRDefault="00E67436" w:rsidP="00C3236C"/>
    <w:p w14:paraId="4A483E20" w14:textId="77777777" w:rsidR="00E67436" w:rsidRDefault="00E67436" w:rsidP="00C3236C"/>
    <w:p w14:paraId="437E804F" w14:textId="77777777" w:rsidR="00E67436" w:rsidRDefault="00E67436" w:rsidP="00C3236C"/>
    <w:p w14:paraId="00AAD312" w14:textId="77777777" w:rsidR="00E67436" w:rsidRDefault="00E67436" w:rsidP="00C3236C"/>
    <w:p w14:paraId="1F0F82E4" w14:textId="77777777" w:rsidR="00E67436" w:rsidRDefault="00E67436" w:rsidP="00C3236C"/>
    <w:p w14:paraId="3BDB61EC" w14:textId="77777777" w:rsidR="00E67436" w:rsidRDefault="00E67436" w:rsidP="00C3236C"/>
    <w:p w14:paraId="158DD276" w14:textId="77777777" w:rsidR="00E67436" w:rsidRDefault="00E67436" w:rsidP="00C3236C"/>
    <w:p w14:paraId="7489CD24" w14:textId="77777777" w:rsidR="00E67436" w:rsidRDefault="00E67436" w:rsidP="00C3236C"/>
    <w:p w14:paraId="62C199B4" w14:textId="77777777" w:rsidR="00E67436" w:rsidRDefault="00E67436" w:rsidP="00C3236C"/>
    <w:p w14:paraId="1583568D" w14:textId="77777777" w:rsidR="00E67436" w:rsidRDefault="00E67436" w:rsidP="00C3236C"/>
    <w:p w14:paraId="54533D79" w14:textId="77777777" w:rsidR="00E67436" w:rsidRDefault="00E67436" w:rsidP="00C3236C"/>
    <w:p w14:paraId="027DEF86" w14:textId="77777777" w:rsidR="00E67436" w:rsidRDefault="00E67436" w:rsidP="00C3236C"/>
    <w:p w14:paraId="4FFBE856" w14:textId="77777777" w:rsidR="00E67436" w:rsidRDefault="00E67436" w:rsidP="00C3236C"/>
    <w:p w14:paraId="162CA0BE" w14:textId="77777777" w:rsidR="00E67436" w:rsidRDefault="00E67436" w:rsidP="00C3236C"/>
    <w:p w14:paraId="7838453C" w14:textId="77777777" w:rsidR="00E67436" w:rsidRDefault="00E67436" w:rsidP="00C3236C"/>
    <w:p w14:paraId="72CB1EF8" w14:textId="77777777" w:rsidR="00E67436" w:rsidRDefault="00E67436" w:rsidP="00C3236C"/>
    <w:p w14:paraId="59ADAD86" w14:textId="77777777" w:rsidR="00E67436" w:rsidRDefault="00E67436" w:rsidP="00C3236C"/>
    <w:p w14:paraId="2823E145" w14:textId="77777777" w:rsidR="00E67436" w:rsidRDefault="00E67436" w:rsidP="00C3236C"/>
    <w:p w14:paraId="63B2DD34" w14:textId="77777777" w:rsidR="00E67436" w:rsidRDefault="00E67436" w:rsidP="00C3236C"/>
    <w:p w14:paraId="1B9779C1" w14:textId="77777777" w:rsidR="00E67436" w:rsidRDefault="00E67436" w:rsidP="00C3236C"/>
    <w:p w14:paraId="2358D7EB" w14:textId="77777777" w:rsidR="00E67436" w:rsidRDefault="00E67436" w:rsidP="00C3236C"/>
    <w:p w14:paraId="2B654D39" w14:textId="77777777" w:rsidR="00E67436" w:rsidRDefault="00E67436" w:rsidP="00C3236C"/>
    <w:p w14:paraId="6701BBE6" w14:textId="77777777" w:rsidR="00E67436" w:rsidRDefault="00E67436" w:rsidP="00C3236C"/>
    <w:p w14:paraId="5EB1C597" w14:textId="77777777" w:rsidR="00E67436" w:rsidRDefault="00E67436" w:rsidP="00C3236C"/>
    <w:p w14:paraId="0DA0F56A" w14:textId="77777777" w:rsidR="00E67436" w:rsidRDefault="00E67436" w:rsidP="00C3236C"/>
    <w:p w14:paraId="3F2701F3" w14:textId="77777777" w:rsidR="00E67436" w:rsidRDefault="00E67436" w:rsidP="00C3236C"/>
    <w:p w14:paraId="5874F96D" w14:textId="77777777" w:rsidR="00E67436" w:rsidRDefault="00E67436" w:rsidP="00C3236C"/>
    <w:p w14:paraId="715B7367" w14:textId="77777777" w:rsidR="00E67436" w:rsidRDefault="00E67436" w:rsidP="00C3236C"/>
    <w:p w14:paraId="755CA446" w14:textId="77777777" w:rsidR="00E67436" w:rsidRDefault="00E67436" w:rsidP="00C3236C"/>
    <w:p w14:paraId="5277A900" w14:textId="77777777" w:rsidR="00E67436" w:rsidRDefault="00E67436" w:rsidP="00C3236C"/>
    <w:p w14:paraId="0C6B1EA0" w14:textId="77777777" w:rsidR="00E67436" w:rsidRDefault="00E67436" w:rsidP="00C3236C"/>
    <w:p w14:paraId="42126B7D" w14:textId="77777777" w:rsidR="00E67436" w:rsidRDefault="00E67436" w:rsidP="00C3236C"/>
    <w:p w14:paraId="36C6F75C" w14:textId="77777777" w:rsidR="00E67436" w:rsidRDefault="00E67436"/>
    <w:p w14:paraId="2863F3FA" w14:textId="77777777" w:rsidR="00E67436" w:rsidRDefault="00E67436" w:rsidP="00833C8C"/>
    <w:p w14:paraId="77B53AE7" w14:textId="77777777" w:rsidR="00E67436" w:rsidRDefault="00E67436" w:rsidP="008C293F"/>
    <w:p w14:paraId="4F3A2658" w14:textId="77777777" w:rsidR="00E67436" w:rsidRDefault="00E67436" w:rsidP="008C293F"/>
    <w:p w14:paraId="4AA613CD" w14:textId="77777777" w:rsidR="00E67436" w:rsidRDefault="00E67436" w:rsidP="008C293F"/>
    <w:p w14:paraId="57223A52" w14:textId="77777777" w:rsidR="00E67436" w:rsidRDefault="00E67436" w:rsidP="00607EA4"/>
    <w:p w14:paraId="2572F071" w14:textId="77777777" w:rsidR="00E67436" w:rsidRDefault="00E67436" w:rsidP="00607EA4"/>
    <w:p w14:paraId="05112831" w14:textId="77777777" w:rsidR="00E67436" w:rsidRDefault="00E67436" w:rsidP="00607EA4"/>
    <w:p w14:paraId="3B2A9556" w14:textId="77777777" w:rsidR="00E67436" w:rsidRDefault="00E67436" w:rsidP="00607EA4"/>
    <w:p w14:paraId="3E674368" w14:textId="77777777" w:rsidR="00E67436" w:rsidRDefault="00E67436" w:rsidP="00607EA4"/>
    <w:p w14:paraId="6C5C15DE" w14:textId="77777777" w:rsidR="00E67436" w:rsidRDefault="00E67436" w:rsidP="00607EA4"/>
    <w:p w14:paraId="738DE1ED" w14:textId="77777777" w:rsidR="00E67436" w:rsidRDefault="00E67436" w:rsidP="00607EA4"/>
    <w:p w14:paraId="28E974F6" w14:textId="77777777" w:rsidR="00E67436" w:rsidRDefault="00E67436" w:rsidP="00607EA4"/>
    <w:p w14:paraId="688C9811" w14:textId="77777777" w:rsidR="00E67436" w:rsidRDefault="00E67436" w:rsidP="007843D6"/>
    <w:p w14:paraId="6A152008" w14:textId="77777777" w:rsidR="00E67436" w:rsidRDefault="00E67436" w:rsidP="009956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E67436" w:rsidRDefault="00E67436"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E67436" w:rsidRDefault="00E674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E67436" w:rsidRDefault="00E67436"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792FF12E" w:rsidR="00E67436" w:rsidRDefault="00E67436" w:rsidP="00FF7415">
        <w:pPr>
          <w:pStyle w:val="Footer"/>
          <w:jc w:val="right"/>
        </w:pPr>
        <w:r>
          <w:fldChar w:fldCharType="begin"/>
        </w:r>
        <w:r>
          <w:instrText xml:space="preserve"> PAGE   \* MERGEFORMAT </w:instrText>
        </w:r>
        <w:r>
          <w:fldChar w:fldCharType="separate"/>
        </w:r>
        <w:r w:rsidR="00D80471">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3084123"/>
      <w:docPartObj>
        <w:docPartGallery w:val="Page Numbers (Bottom of Page)"/>
        <w:docPartUnique/>
      </w:docPartObj>
    </w:sdtPr>
    <w:sdtEndPr>
      <w:rPr>
        <w:noProof/>
      </w:rPr>
    </w:sdtEndPr>
    <w:sdtContent>
      <w:p w14:paraId="66F4AC46" w14:textId="3C7773A1" w:rsidR="00E67436" w:rsidRDefault="00E67436" w:rsidP="0036408C">
        <w:pPr>
          <w:pStyle w:val="Footer"/>
        </w:pPr>
        <w:r>
          <w:rPr>
            <w:noProof/>
            <w:lang w:val="en-US" w:eastAsia="en-US"/>
          </w:rPr>
          <mc:AlternateContent>
            <mc:Choice Requires="wps">
              <w:drawing>
                <wp:anchor distT="0" distB="0" distL="114300" distR="114300" simplePos="0" relativeHeight="251686912"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799D66" id="Straight Connector 7271"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4E370D">
          <w:rPr>
            <w:noProof/>
          </w:rPr>
          <w:t>59</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2D17185D" w14:textId="68194426" w:rsidR="00E67436" w:rsidRDefault="00E67436" w:rsidP="00556925">
        <w:pPr>
          <w:pStyle w:val="Footer"/>
        </w:pPr>
        <w:r>
          <w:rPr>
            <w:noProof/>
            <w:lang w:val="en-US" w:eastAsia="en-US"/>
          </w:rPr>
          <mc:AlternateContent>
            <mc:Choice Requires="wps">
              <w:drawing>
                <wp:anchor distT="0" distB="0" distL="114300" distR="114300" simplePos="0" relativeHeight="2515742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EBF309" id="Straight Connector 7311" o:spid="_x0000_s1026" style="position:absolute;z-index:2515742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4E370D">
          <w:rPr>
            <w:noProof/>
          </w:rPr>
          <w:t>8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E67436" w:rsidRDefault="00E67436" w:rsidP="00C3236C">
      <w:bookmarkStart w:id="0" w:name="_Hlk481180154"/>
      <w:bookmarkEnd w:id="0"/>
      <w:r>
        <w:separator/>
      </w:r>
    </w:p>
    <w:p w14:paraId="13BAD0B5" w14:textId="77777777" w:rsidR="00E67436" w:rsidRDefault="00E67436" w:rsidP="00C3236C"/>
    <w:p w14:paraId="6C72ABAE" w14:textId="77777777" w:rsidR="00E67436" w:rsidRDefault="00E67436" w:rsidP="00C3236C"/>
    <w:p w14:paraId="1735BFC1" w14:textId="77777777" w:rsidR="00E67436" w:rsidRDefault="00E67436" w:rsidP="00C3236C"/>
    <w:p w14:paraId="2802343C" w14:textId="77777777" w:rsidR="00E67436" w:rsidRDefault="00E67436" w:rsidP="00C3236C"/>
    <w:p w14:paraId="0480FC32" w14:textId="77777777" w:rsidR="00E67436" w:rsidRDefault="00E67436" w:rsidP="00C3236C"/>
    <w:p w14:paraId="1BF62028" w14:textId="77777777" w:rsidR="00E67436" w:rsidRDefault="00E67436" w:rsidP="00C3236C"/>
    <w:p w14:paraId="1D52F975" w14:textId="77777777" w:rsidR="00E67436" w:rsidRDefault="00E67436" w:rsidP="00C3236C"/>
    <w:p w14:paraId="5F279C0C" w14:textId="77777777" w:rsidR="00E67436" w:rsidRDefault="00E67436" w:rsidP="00C3236C"/>
    <w:p w14:paraId="43C7C181" w14:textId="77777777" w:rsidR="00E67436" w:rsidRDefault="00E67436"/>
    <w:p w14:paraId="36AE6DAA" w14:textId="77777777" w:rsidR="00E67436" w:rsidRDefault="00E67436" w:rsidP="00833C8C"/>
    <w:p w14:paraId="1B5E7D9C" w14:textId="77777777" w:rsidR="00E67436" w:rsidRDefault="00E67436" w:rsidP="008C293F"/>
    <w:p w14:paraId="6B97AAC5" w14:textId="77777777" w:rsidR="00E67436" w:rsidRDefault="00E67436" w:rsidP="008C293F"/>
    <w:p w14:paraId="29B27D82" w14:textId="77777777" w:rsidR="00E67436" w:rsidRDefault="00E67436" w:rsidP="008C293F"/>
    <w:p w14:paraId="01232936" w14:textId="77777777" w:rsidR="00E67436" w:rsidRDefault="00E67436" w:rsidP="00607EA4"/>
    <w:p w14:paraId="2C1A8FE0" w14:textId="77777777" w:rsidR="00E67436" w:rsidRDefault="00E67436" w:rsidP="00607EA4"/>
    <w:p w14:paraId="1ABB5C0C" w14:textId="77777777" w:rsidR="00E67436" w:rsidRDefault="00E67436" w:rsidP="00607EA4"/>
    <w:p w14:paraId="1D237D5C" w14:textId="77777777" w:rsidR="00E67436" w:rsidRDefault="00E67436" w:rsidP="00607EA4"/>
    <w:p w14:paraId="1AE9EEF3" w14:textId="77777777" w:rsidR="00E67436" w:rsidRDefault="00E67436" w:rsidP="00607EA4"/>
    <w:p w14:paraId="24AC062B" w14:textId="77777777" w:rsidR="00E67436" w:rsidRDefault="00E67436" w:rsidP="00607EA4"/>
    <w:p w14:paraId="400AC1CD" w14:textId="77777777" w:rsidR="00E67436" w:rsidRDefault="00E67436" w:rsidP="00607EA4"/>
    <w:p w14:paraId="5BAC4BA5" w14:textId="77777777" w:rsidR="00E67436" w:rsidRDefault="00E67436" w:rsidP="00607EA4"/>
    <w:p w14:paraId="5A6AD202" w14:textId="77777777" w:rsidR="00E67436" w:rsidRDefault="00E67436" w:rsidP="007843D6"/>
    <w:p w14:paraId="4907042A" w14:textId="77777777" w:rsidR="00E67436" w:rsidRDefault="00E67436" w:rsidP="0099569F"/>
  </w:footnote>
  <w:footnote w:type="continuationSeparator" w:id="0">
    <w:p w14:paraId="769F7B08" w14:textId="2FDCA489" w:rsidR="00E67436" w:rsidRDefault="00E67436" w:rsidP="00C3236C">
      <w:r>
        <w:continuationSeparator/>
      </w:r>
    </w:p>
    <w:p w14:paraId="5B844CDB" w14:textId="77777777" w:rsidR="00E67436" w:rsidRDefault="00E67436" w:rsidP="00C3236C"/>
    <w:p w14:paraId="3A6D2EF6" w14:textId="77777777" w:rsidR="00E67436" w:rsidRDefault="00E67436" w:rsidP="00C3236C"/>
    <w:p w14:paraId="76768127" w14:textId="77777777" w:rsidR="00E67436" w:rsidRDefault="00E67436" w:rsidP="00C3236C"/>
    <w:p w14:paraId="24EC2D74" w14:textId="77777777" w:rsidR="00E67436" w:rsidRDefault="00E67436" w:rsidP="00C3236C"/>
    <w:p w14:paraId="3C83A819" w14:textId="77777777" w:rsidR="00E67436" w:rsidRDefault="00E67436" w:rsidP="00C3236C"/>
    <w:p w14:paraId="0D3BDAA2" w14:textId="77777777" w:rsidR="00E67436" w:rsidRDefault="00E67436" w:rsidP="00C3236C"/>
    <w:p w14:paraId="4E762631" w14:textId="77777777" w:rsidR="00E67436" w:rsidRDefault="00E67436" w:rsidP="00C3236C"/>
    <w:p w14:paraId="2D50C4FD" w14:textId="77777777" w:rsidR="00E67436" w:rsidRDefault="00E67436" w:rsidP="00C3236C"/>
    <w:p w14:paraId="010B776F" w14:textId="77777777" w:rsidR="00E67436" w:rsidRDefault="00E67436"/>
    <w:p w14:paraId="0F8BA3CE" w14:textId="77777777" w:rsidR="00E67436" w:rsidRDefault="00E67436" w:rsidP="00833C8C"/>
    <w:p w14:paraId="76D0FC36" w14:textId="77777777" w:rsidR="00E67436" w:rsidRDefault="00E67436" w:rsidP="008C293F"/>
    <w:p w14:paraId="1E97C33B" w14:textId="77777777" w:rsidR="00E67436" w:rsidRDefault="00E67436" w:rsidP="008C293F"/>
    <w:p w14:paraId="3F4CD43C" w14:textId="77777777" w:rsidR="00E67436" w:rsidRDefault="00E67436" w:rsidP="008C293F"/>
    <w:p w14:paraId="45A336A5" w14:textId="77777777" w:rsidR="00E67436" w:rsidRDefault="00E67436" w:rsidP="00607EA4"/>
    <w:p w14:paraId="1FEC24A9" w14:textId="77777777" w:rsidR="00E67436" w:rsidRDefault="00E67436" w:rsidP="00607EA4"/>
    <w:p w14:paraId="5FF67C31" w14:textId="77777777" w:rsidR="00E67436" w:rsidRDefault="00E67436" w:rsidP="00607EA4"/>
    <w:p w14:paraId="10605372" w14:textId="77777777" w:rsidR="00E67436" w:rsidRDefault="00E67436" w:rsidP="00607EA4"/>
    <w:p w14:paraId="12597CA1" w14:textId="77777777" w:rsidR="00E67436" w:rsidRDefault="00E67436" w:rsidP="00607EA4"/>
    <w:p w14:paraId="7650987D" w14:textId="77777777" w:rsidR="00E67436" w:rsidRDefault="00E67436" w:rsidP="00607EA4"/>
    <w:p w14:paraId="249202F4" w14:textId="77777777" w:rsidR="00E67436" w:rsidRDefault="00E67436" w:rsidP="00607EA4"/>
    <w:p w14:paraId="2DB2364B" w14:textId="77777777" w:rsidR="00E67436" w:rsidRDefault="00E67436" w:rsidP="00607EA4"/>
    <w:p w14:paraId="6B6FDED6" w14:textId="77777777" w:rsidR="00E67436" w:rsidRDefault="00E67436" w:rsidP="007843D6"/>
    <w:p w14:paraId="7F99E4C8" w14:textId="77777777" w:rsidR="00E67436" w:rsidRDefault="00E67436" w:rsidP="0099569F"/>
  </w:footnote>
  <w:footnote w:type="continuationNotice" w:id="1">
    <w:p w14:paraId="06D6D75B" w14:textId="20550954" w:rsidR="00E67436" w:rsidRPr="00EA6522" w:rsidRDefault="00E67436" w:rsidP="00EA6522">
      <w:pPr>
        <w:pStyle w:val="Footer"/>
      </w:pPr>
    </w:p>
    <w:p w14:paraId="33253F03" w14:textId="77777777" w:rsidR="00E67436" w:rsidRDefault="00E67436" w:rsidP="00C3236C"/>
    <w:p w14:paraId="5FAE0E5C" w14:textId="77777777" w:rsidR="00E67436" w:rsidRDefault="00E67436" w:rsidP="00C3236C"/>
    <w:p w14:paraId="6469F8E0" w14:textId="77777777" w:rsidR="00E67436" w:rsidRDefault="00E67436" w:rsidP="00C3236C"/>
    <w:p w14:paraId="38F27E6B" w14:textId="77777777" w:rsidR="00E67436" w:rsidRDefault="00E67436" w:rsidP="00C3236C"/>
    <w:p w14:paraId="31857DCB" w14:textId="77777777" w:rsidR="00E67436" w:rsidRDefault="00E67436" w:rsidP="00C3236C"/>
    <w:p w14:paraId="5B8EA24C" w14:textId="77777777" w:rsidR="00E67436" w:rsidRDefault="00E67436" w:rsidP="00C3236C"/>
    <w:p w14:paraId="06D537F2" w14:textId="77777777" w:rsidR="00E67436" w:rsidRDefault="00E67436" w:rsidP="00C3236C"/>
    <w:p w14:paraId="65CB3D86" w14:textId="77777777" w:rsidR="00E67436" w:rsidRDefault="00E67436" w:rsidP="00C3236C"/>
    <w:p w14:paraId="33CB9697" w14:textId="77777777" w:rsidR="00E67436" w:rsidRDefault="00E67436" w:rsidP="00C3236C"/>
    <w:p w14:paraId="116E5ED7" w14:textId="77777777" w:rsidR="00E67436" w:rsidRDefault="00E67436" w:rsidP="00C3236C"/>
    <w:p w14:paraId="44EE6CFE" w14:textId="77777777" w:rsidR="00E67436" w:rsidRDefault="00E67436" w:rsidP="00C3236C"/>
    <w:p w14:paraId="759B8D98" w14:textId="77777777" w:rsidR="00E67436" w:rsidRDefault="00E67436" w:rsidP="00C3236C"/>
    <w:p w14:paraId="1E92BF8C" w14:textId="77777777" w:rsidR="00E67436" w:rsidRDefault="00E67436" w:rsidP="00C3236C"/>
    <w:p w14:paraId="27A41025" w14:textId="77777777" w:rsidR="00E67436" w:rsidRDefault="00E67436" w:rsidP="00C3236C"/>
    <w:p w14:paraId="4A6033DA" w14:textId="77777777" w:rsidR="00E67436" w:rsidRDefault="00E67436" w:rsidP="00C3236C"/>
    <w:p w14:paraId="6A3DBD47" w14:textId="77777777" w:rsidR="00E67436" w:rsidRDefault="00E67436" w:rsidP="00C3236C"/>
    <w:p w14:paraId="4D3D20E5" w14:textId="77777777" w:rsidR="00E67436" w:rsidRDefault="00E67436" w:rsidP="00C3236C"/>
    <w:p w14:paraId="3BFF2214" w14:textId="77777777" w:rsidR="00E67436" w:rsidRDefault="00E67436" w:rsidP="00C3236C"/>
    <w:p w14:paraId="32069F8D" w14:textId="77777777" w:rsidR="00E67436" w:rsidRDefault="00E67436" w:rsidP="00C3236C"/>
    <w:p w14:paraId="774C3D4E" w14:textId="77777777" w:rsidR="00E67436" w:rsidRDefault="00E67436" w:rsidP="00C3236C"/>
    <w:p w14:paraId="2EA95B6C" w14:textId="77777777" w:rsidR="00E67436" w:rsidRDefault="00E67436" w:rsidP="00C3236C"/>
    <w:p w14:paraId="0A73A9EE" w14:textId="77777777" w:rsidR="00E67436" w:rsidRDefault="00E67436" w:rsidP="00C3236C"/>
    <w:p w14:paraId="2FE00228" w14:textId="77777777" w:rsidR="00E67436" w:rsidRDefault="00E67436" w:rsidP="00C3236C"/>
    <w:p w14:paraId="0640068D" w14:textId="77777777" w:rsidR="00E67436" w:rsidRDefault="00E67436" w:rsidP="00C3236C"/>
    <w:p w14:paraId="51BA70E6" w14:textId="77777777" w:rsidR="00E67436" w:rsidRDefault="00E67436" w:rsidP="00C3236C"/>
    <w:p w14:paraId="4138CAAB" w14:textId="77777777" w:rsidR="00E67436" w:rsidRDefault="00E67436" w:rsidP="00C3236C"/>
    <w:p w14:paraId="2D4D2BA6" w14:textId="77777777" w:rsidR="00E67436" w:rsidRDefault="00E67436" w:rsidP="00C3236C"/>
    <w:p w14:paraId="1947D336" w14:textId="77777777" w:rsidR="00E67436" w:rsidRDefault="00E67436" w:rsidP="00C3236C"/>
    <w:p w14:paraId="7AF904CE" w14:textId="77777777" w:rsidR="00E67436" w:rsidRDefault="00E67436" w:rsidP="00C3236C"/>
    <w:p w14:paraId="6DCDE4C8" w14:textId="77777777" w:rsidR="00E67436" w:rsidRDefault="00E67436" w:rsidP="00C3236C"/>
    <w:p w14:paraId="79237CC9" w14:textId="77777777" w:rsidR="00E67436" w:rsidRDefault="00E67436" w:rsidP="00C3236C"/>
    <w:p w14:paraId="1526BFBF" w14:textId="77777777" w:rsidR="00E67436" w:rsidRDefault="00E67436"/>
    <w:p w14:paraId="697CB8F3" w14:textId="77777777" w:rsidR="00E67436" w:rsidRDefault="00E67436" w:rsidP="00833C8C"/>
    <w:p w14:paraId="1BC24D7C" w14:textId="77777777" w:rsidR="00E67436" w:rsidRDefault="00E67436" w:rsidP="008C293F"/>
    <w:p w14:paraId="2D2CACDB" w14:textId="77777777" w:rsidR="00E67436" w:rsidRDefault="00E67436" w:rsidP="008C293F"/>
    <w:p w14:paraId="78D53DE3" w14:textId="77777777" w:rsidR="00E67436" w:rsidRDefault="00E67436" w:rsidP="008C293F"/>
    <w:p w14:paraId="650D565B" w14:textId="77777777" w:rsidR="00E67436" w:rsidRDefault="00E67436" w:rsidP="00607EA4"/>
    <w:p w14:paraId="7957AF2E" w14:textId="77777777" w:rsidR="00E67436" w:rsidRDefault="00E67436" w:rsidP="00607EA4"/>
    <w:p w14:paraId="5E0533EB" w14:textId="77777777" w:rsidR="00E67436" w:rsidRDefault="00E67436" w:rsidP="00607EA4"/>
    <w:p w14:paraId="0D0A5790" w14:textId="77777777" w:rsidR="00E67436" w:rsidRDefault="00E67436" w:rsidP="00607EA4"/>
    <w:p w14:paraId="077752B0" w14:textId="77777777" w:rsidR="00E67436" w:rsidRDefault="00E67436" w:rsidP="00607EA4"/>
    <w:p w14:paraId="029A4241" w14:textId="77777777" w:rsidR="00E67436" w:rsidRDefault="00E67436" w:rsidP="00607EA4"/>
    <w:p w14:paraId="3E1C72CC" w14:textId="77777777" w:rsidR="00E67436" w:rsidRDefault="00E67436" w:rsidP="00607EA4"/>
    <w:p w14:paraId="0CE8A8AC" w14:textId="77777777" w:rsidR="00E67436" w:rsidRDefault="00E67436" w:rsidP="00607EA4"/>
    <w:p w14:paraId="1397C96D" w14:textId="77777777" w:rsidR="00E67436" w:rsidRDefault="00E67436" w:rsidP="007843D6"/>
    <w:p w14:paraId="1DEA55C8" w14:textId="77777777" w:rsidR="00E67436" w:rsidRDefault="00E67436" w:rsidP="0099569F"/>
  </w:footnote>
  <w:footnote w:id="2">
    <w:p w14:paraId="67E7827F" w14:textId="77777777" w:rsidR="00E67436" w:rsidRDefault="00E67436" w:rsidP="00C3236C">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E67436" w:rsidRDefault="00E6743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E67436" w:rsidRDefault="00E6743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55C5428D" w:rsidR="00E67436" w:rsidRPr="0047700A" w:rsidRDefault="00E67436" w:rsidP="009D67FE">
    <w:pPr>
      <w:pStyle w:val="Header"/>
    </w:pPr>
    <w:r>
      <w:rPr>
        <w:noProof/>
        <w:snapToGrid/>
        <w:lang w:val="en-US"/>
      </w:rPr>
      <mc:AlternateContent>
        <mc:Choice Requires="wps">
          <w:drawing>
            <wp:anchor distT="0" distB="0" distL="114300" distR="114300" simplePos="0" relativeHeight="251671552"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5F329D" id="Straight Connector 7231"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6192"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E67436" w:rsidRPr="009D67FE" w:rsidRDefault="00E67436" w:rsidP="00C3236C">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E67436" w:rsidRPr="009D67FE" w:rsidRDefault="00E67436" w:rsidP="00C3236C">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4083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244" name="Picture 7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4E370D" w:rsidRPr="004E370D">
        <w:rPr>
          <w:rFonts w:ascii="Cambria Math" w:hAnsi="Cambria Math" w:cs="Cambria Math"/>
          <w:noProof/>
        </w:rPr>
        <w:t>MATLAB</w:t>
      </w:r>
      <w:r w:rsidR="004E370D">
        <w:rPr>
          <w:noProof/>
        </w:rPr>
        <w:t xml:space="preserve"> GUI PROGRAM</w:t>
      </w:r>
    </w:fldSimple>
    <w:r>
      <w:tab/>
    </w:r>
    <w:fldSimple w:instr=" STYLEREF  &quot;Heading 2&quot;  \* MERGEFORMAT ">
      <w:r w:rsidR="004E370D">
        <w:rPr>
          <w:noProof/>
        </w:rPr>
        <w:t>Data Acquisition</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E67436" w:rsidRDefault="00E6743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31428719" w:rsidR="00E67436" w:rsidRDefault="00E67436" w:rsidP="003C72B7">
    <w:pPr>
      <w:pStyle w:val="Header"/>
    </w:pPr>
    <w:r>
      <w:rPr>
        <w:noProof/>
        <w:snapToGrid/>
        <w:lang w:val="en-US"/>
      </w:rPr>
      <mc:AlternateContent>
        <mc:Choice Requires="wps">
          <w:drawing>
            <wp:anchor distT="0" distB="0" distL="114300" distR="114300" simplePos="0" relativeHeight="251608064"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6D309C" id="Straight Connector 7308" o:spid="_x0000_s1026" style="position:absolute;z-index:25160806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591680"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E67436" w:rsidRPr="009D67FE" w:rsidRDefault="00E67436" w:rsidP="0090082D">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E67436" w:rsidRPr="009D67FE" w:rsidRDefault="00E67436" w:rsidP="0090082D">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90656"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4E370D">
        <w:rPr>
          <w:noProof/>
        </w:rPr>
        <w:t>CONCLUSION</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E67436" w:rsidRDefault="00E674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E67436" w:rsidRDefault="00E6743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E67436" w:rsidRDefault="00E6743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E67436" w:rsidRDefault="00E6743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E67436" w:rsidRDefault="00E6743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E67436" w:rsidRDefault="00E6743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E67436" w:rsidRDefault="00E67436"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E67436" w:rsidRDefault="00E674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2DE03304"/>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1"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1"/>
  </w:num>
  <w:num w:numId="4">
    <w:abstractNumId w:val="1"/>
  </w:num>
  <w:num w:numId="5">
    <w:abstractNumId w:val="4"/>
  </w:num>
  <w:num w:numId="6">
    <w:abstractNumId w:val="7"/>
  </w:num>
  <w:num w:numId="7">
    <w:abstractNumId w:val="8"/>
  </w:num>
  <w:num w:numId="8">
    <w:abstractNumId w:val="0"/>
  </w:num>
  <w:num w:numId="9">
    <w:abstractNumId w:val="15"/>
  </w:num>
  <w:num w:numId="10">
    <w:abstractNumId w:val="6"/>
  </w:num>
  <w:num w:numId="11">
    <w:abstractNumId w:val="11"/>
  </w:num>
  <w:num w:numId="12">
    <w:abstractNumId w:val="2"/>
  </w:num>
  <w:num w:numId="13">
    <w:abstractNumId w:val="3"/>
  </w:num>
  <w:num w:numId="14">
    <w:abstractNumId w:val="12"/>
  </w:num>
  <w:num w:numId="15">
    <w:abstractNumId w:val="14"/>
  </w:num>
  <w:num w:numId="16">
    <w:abstractNumId w:val="9"/>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49153"/>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068DE"/>
    <w:rsid w:val="00307A8A"/>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66B2"/>
    <w:rsid w:val="004272D5"/>
    <w:rsid w:val="00427597"/>
    <w:rsid w:val="004275F6"/>
    <w:rsid w:val="00427CB2"/>
    <w:rsid w:val="00430871"/>
    <w:rsid w:val="00430965"/>
    <w:rsid w:val="00432100"/>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562"/>
    <w:rsid w:val="004C6E8D"/>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5393"/>
    <w:rsid w:val="00505E5A"/>
    <w:rsid w:val="0050662B"/>
    <w:rsid w:val="00511132"/>
    <w:rsid w:val="0051198B"/>
    <w:rsid w:val="0051483A"/>
    <w:rsid w:val="0052149C"/>
    <w:rsid w:val="005220AC"/>
    <w:rsid w:val="0052262B"/>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2E3"/>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106F"/>
    <w:rsid w:val="00622D0D"/>
    <w:rsid w:val="00627231"/>
    <w:rsid w:val="00633734"/>
    <w:rsid w:val="00633DB1"/>
    <w:rsid w:val="00635160"/>
    <w:rsid w:val="00635B46"/>
    <w:rsid w:val="00636843"/>
    <w:rsid w:val="00637C32"/>
    <w:rsid w:val="006404CD"/>
    <w:rsid w:val="006408D0"/>
    <w:rsid w:val="00640D8D"/>
    <w:rsid w:val="006425BF"/>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3D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C8C"/>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B6172"/>
    <w:rsid w:val="008C1242"/>
    <w:rsid w:val="008C293F"/>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1B7D"/>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40F6"/>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59DA"/>
    <w:rsid w:val="00DC74D7"/>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9153"/>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3236C"/>
    <w:pPr>
      <w:spacing w:before="100" w:beforeAutospacing="1" w:after="100" w:afterAutospacing="1"/>
      <w:contextualSpacing/>
      <w:jc w:val="both"/>
    </w:pPr>
    <w:rPr>
      <w:sz w:val="24"/>
      <w:szCs w:val="24"/>
      <w:lang w:val="en-US" w:eastAsia="ja-JP"/>
    </w:rPr>
  </w:style>
  <w:style w:type="paragraph" w:styleId="Heading1">
    <w:name w:val="heading 1"/>
    <w:next w:val="Normal"/>
    <w:link w:val="Heading1Char"/>
    <w:autoRedefine/>
    <w:qFormat/>
    <w:rsid w:val="00056B9F"/>
    <w:pPr>
      <w:keepNext/>
      <w:pageBreakBefore/>
      <w:numPr>
        <w:numId w:val="3"/>
      </w:numPr>
      <w:spacing w:before="3000" w:after="600"/>
      <w:outlineLvl w:val="0"/>
    </w:pPr>
    <w:rPr>
      <w:rFonts w:cs="Arial"/>
      <w:bCs/>
      <w:smallCaps/>
      <w:kern w:val="32"/>
      <w:sz w:val="72"/>
      <w:szCs w:val="32"/>
    </w:rPr>
  </w:style>
  <w:style w:type="paragraph" w:styleId="Heading2">
    <w:name w:val="heading 2"/>
    <w:basedOn w:val="Heading1"/>
    <w:next w:val="Normal"/>
    <w:link w:val="Heading2Char"/>
    <w:autoRedefine/>
    <w:qFormat/>
    <w:rsid w:val="00A46DF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0279CE"/>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tabs>
        <w:tab w:val="clear" w:pos="284"/>
        <w:tab w:val="num" w:pos="360"/>
      </w:tabs>
      <w:ind w:left="0" w:firstLine="0"/>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A46DFA"/>
    <w:rPr>
      <w:rFonts w:cs="Arial"/>
      <w:iCs/>
      <w:kern w:val="32"/>
      <w:sz w:val="32"/>
      <w:szCs w:val="28"/>
    </w:rPr>
  </w:style>
  <w:style w:type="character" w:customStyle="1" w:styleId="Heading3Char">
    <w:name w:val="Heading 3 Char"/>
    <w:link w:val="Heading3"/>
    <w:rsid w:val="000279CE"/>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056B9F"/>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US" w:eastAsia="ja-JP"/>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sz w:val="24"/>
      <w:szCs w:val="24"/>
      <w:lang w:val="en-US"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lang w:val="en-AU"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8.docx" TargetMode="External"/><Relationship Id="rId63" Type="http://schemas.openxmlformats.org/officeDocument/2006/relationships/hyperlink" Target="https://d.docs.live.net/c07c9239cf8ef362/4th%20Year%20Sem2/EG4012/Matlab%20GUI%20Thesis/Matlab-GUI-Thesis/Final%20Paper/Semester%202%20-%20Draft_R_8.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4.png"/><Relationship Id="rId247" Type="http://schemas.openxmlformats.org/officeDocument/2006/relationships/header" Target="header13.xm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8.docx" TargetMode="External"/><Relationship Id="rId53" Type="http://schemas.openxmlformats.org/officeDocument/2006/relationships/hyperlink" Target="https://d.docs.live.net/c07c9239cf8ef362/4th%20Year%20Sem2/EG4012/Matlab%20GUI%20Thesis/Matlab-GUI-Thesis/Final%20Paper/Semester%202%20-%20Draft_R_8.docx" TargetMode="External"/><Relationship Id="rId74" Type="http://schemas.openxmlformats.org/officeDocument/2006/relationships/hyperlink" Target="https://d.docs.live.net/c07c9239cf8ef362/4th%20Year%20Sem2/EG4012/Matlab%20GUI%20Thesis/Matlab-GUI-Thesis/Final%20Paper/Semester%202%20-%20Draft_R_8.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4.png"/><Relationship Id="rId237" Type="http://schemas.openxmlformats.org/officeDocument/2006/relationships/image" Target="media/image155.png"/><Relationship Id="rId22" Type="http://schemas.openxmlformats.org/officeDocument/2006/relationships/hyperlink" Target="https://d.docs.live.net/c07c9239cf8ef362/4th%20Year%20Sem2/EG4012/Matlab%20GUI%20Thesis/Matlab-GUI-Thesis/Final%20Paper/Semester%202%20-%20Draft_R_8.docx" TargetMode="External"/><Relationship Id="rId43" Type="http://schemas.openxmlformats.org/officeDocument/2006/relationships/hyperlink" Target="https://d.docs.live.net/c07c9239cf8ef362/4th%20Year%20Sem2/EG4012/Matlab%20GUI%20Thesis/Matlab-GUI-Thesis/Final%20Paper/Semester%202%20-%20Draft_R_8.docx" TargetMode="External"/><Relationship Id="rId64" Type="http://schemas.openxmlformats.org/officeDocument/2006/relationships/hyperlink" Target="https://d.docs.live.net/c07c9239cf8ef362/4th%20Year%20Sem2/EG4012/Matlab%20GUI%20Thesis/Matlab-GUI-Thesis/Final%20Paper/Semester%202%20-%20Draft_R_8.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5.png"/><Relationship Id="rId248" Type="http://schemas.openxmlformats.org/officeDocument/2006/relationships/footer" Target="footer6.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Matlab%20GUI%20Thesis/Matlab-GUI-Thesis/Final%20Paper/Semester%202%20-%20Draft_R_8.docx" TargetMode="External"/><Relationship Id="rId38" Type="http://schemas.openxmlformats.org/officeDocument/2006/relationships/hyperlink" Target="https://d.docs.live.net/c07c9239cf8ef362/4th%20Year%20Sem2/EG4012/Matlab%20GUI%20Thesis/Matlab-GUI-Thesis/Final%20Paper/Semester%202%20-%20Draft_R_8.docx" TargetMode="External"/><Relationship Id="rId59" Type="http://schemas.openxmlformats.org/officeDocument/2006/relationships/hyperlink" Target="https://d.docs.live.net/c07c9239cf8ef362/4th%20Year%20Sem2/EG4012/Matlab%20GUI%20Thesis/Matlab-GUI-Thesis/Final%20Paper/Semester%202%20-%20Draft_R_8.docx" TargetMode="External"/><Relationship Id="rId103" Type="http://schemas.openxmlformats.org/officeDocument/2006/relationships/image" Target="media/image21.png"/><Relationship Id="rId108" Type="http://schemas.openxmlformats.org/officeDocument/2006/relationships/image" Target="media/image26.png"/><Relationship Id="rId124" Type="http://schemas.openxmlformats.org/officeDocument/2006/relationships/image" Target="media/image42.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8.docx" TargetMode="External"/><Relationship Id="rId70" Type="http://schemas.openxmlformats.org/officeDocument/2006/relationships/hyperlink" Target="https://d.docs.live.net/c07c9239cf8ef362/4th%20Year%20Sem2/EG4012/Matlab%20GUI%20Thesis/Matlab-GUI-Thesis/Final%20Paper/Semester%202%20-%20Draft_R_8.docx" TargetMode="External"/><Relationship Id="rId75" Type="http://schemas.openxmlformats.org/officeDocument/2006/relationships/hyperlink" Target="https://d.docs.live.net/c07c9239cf8ef362/4th%20Year%20Sem2/EG4012/Matlab%20GUI%20Thesis/Matlab-GUI-Thesis/Final%20Paper/Semester%202%20-%20Draft_R_8.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51.png"/><Relationship Id="rId238" Type="http://schemas.openxmlformats.org/officeDocument/2006/relationships/image" Target="media/image156.png"/><Relationship Id="rId23" Type="http://schemas.openxmlformats.org/officeDocument/2006/relationships/hyperlink" Target="https://d.docs.live.net/c07c9239cf8ef362/4th%20Year%20Sem2/EG4012/Matlab%20GUI%20Thesis/Matlab-GUI-Thesis/Final%20Paper/Semester%202%20-%20Draft_R_8.docx" TargetMode="External"/><Relationship Id="rId28" Type="http://schemas.openxmlformats.org/officeDocument/2006/relationships/hyperlink" Target="https://d.docs.live.net/c07c9239cf8ef362/4th%20Year%20Sem2/EG4012/Matlab%20GUI%20Thesis/Matlab-GUI-Thesis/Final%20Paper/Semester%202%20-%20Draft_R_8.docx" TargetMode="External"/><Relationship Id="rId49" Type="http://schemas.openxmlformats.org/officeDocument/2006/relationships/hyperlink" Target="https://d.docs.live.net/c07c9239cf8ef362/4th%20Year%20Sem2/EG4012/Matlab%20GUI%20Thesis/Matlab-GUI-Thesis/Final%20Paper/Semester%202%20-%20Draft_R_8.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8.docx" TargetMode="External"/><Relationship Id="rId60" Type="http://schemas.openxmlformats.org/officeDocument/2006/relationships/hyperlink" Target="https://d.docs.live.net/c07c9239cf8ef362/4th%20Year%20Sem2/EG4012/Matlab%20GUI%20Thesis/Matlab-GUI-Thesis/Final%20Paper/Semester%202%20-%20Draft_R_8.docx" TargetMode="External"/><Relationship Id="rId65" Type="http://schemas.openxmlformats.org/officeDocument/2006/relationships/hyperlink" Target="https://d.docs.live.net/c07c9239cf8ef362/4th%20Year%20Sem2/EG4012/Matlab%20GUI%20Thesis/Matlab-GUI-Thesis/Final%20Paper/Semester%202%20-%20Draft_R_8.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s://www.solarchoice.net.au/blog/can-you-go-off-grid-solar-energy-storage" TargetMode="External"/><Relationship Id="rId249" Type="http://schemas.openxmlformats.org/officeDocument/2006/relationships/fontTable" Target="fontTable.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8.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8.docx" TargetMode="External"/><Relationship Id="rId50" Type="http://schemas.openxmlformats.org/officeDocument/2006/relationships/hyperlink" Target="https://d.docs.live.net/c07c9239cf8ef362/4th%20Year%20Sem2/EG4012/Matlab%20GUI%20Thesis/Matlab-GUI-Thesis/Final%20Paper/Semester%202%20-%20Draft_R_8.docx" TargetMode="External"/><Relationship Id="rId55" Type="http://schemas.openxmlformats.org/officeDocument/2006/relationships/hyperlink" Target="https://d.docs.live.net/c07c9239cf8ef362/4th%20Year%20Sem2/EG4012/Matlab%20GUI%20Thesis/Matlab-GUI-Thesis/Final%20Paper/Semester%202%20-%20Draft_R_8.docx" TargetMode="External"/><Relationship Id="rId76" Type="http://schemas.openxmlformats.org/officeDocument/2006/relationships/hyperlink" Target="https://d.docs.live.net/c07c9239cf8ef362/4th%20Year%20Sem2/EG4012/Matlab%20GUI%20Thesis/Matlab-GUI-Thesis/Final%20Paper/Semester%202%20-%20Draft_R_8.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8.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6.png"/><Relationship Id="rId234" Type="http://schemas.openxmlformats.org/officeDocument/2006/relationships/image" Target="media/image152.png"/><Relationship Id="rId239" Type="http://schemas.openxmlformats.org/officeDocument/2006/relationships/hyperlink" Target="http://savonsolar.com/how-solar-works/"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8.docx" TargetMode="External"/><Relationship Id="rId250" Type="http://schemas.openxmlformats.org/officeDocument/2006/relationships/glossaryDocument" Target="glossary/document.xml"/><Relationship Id="rId24" Type="http://schemas.openxmlformats.org/officeDocument/2006/relationships/hyperlink" Target="https://d.docs.live.net/c07c9239cf8ef362/4th%20Year%20Sem2/EG4012/Matlab%20GUI%20Thesis/Matlab-GUI-Thesis/Final%20Paper/Semester%202%20-%20Draft_R_8.docx" TargetMode="External"/><Relationship Id="rId40" Type="http://schemas.openxmlformats.org/officeDocument/2006/relationships/hyperlink" Target="https://d.docs.live.net/c07c9239cf8ef362/4th%20Year%20Sem2/EG4012/Matlab%20GUI%20Thesis/Matlab-GUI-Thesis/Final%20Paper/Semester%202%20-%20Draft_R_8.docx" TargetMode="External"/><Relationship Id="rId45" Type="http://schemas.openxmlformats.org/officeDocument/2006/relationships/hyperlink" Target="https://d.docs.live.net/c07c9239cf8ef362/4th%20Year%20Sem2/EG4012/Matlab%20GUI%20Thesis/Matlab-GUI-Thesis/Final%20Paper/Semester%202%20-%20Draft_R_8.docx" TargetMode="External"/><Relationship Id="rId66" Type="http://schemas.openxmlformats.org/officeDocument/2006/relationships/hyperlink" Target="https://d.docs.live.net/c07c9239cf8ef362/4th%20Year%20Sem2/EG4012/Matlab%20GUI%20Thesis/Matlab-GUI-Thesis/Final%20Paper/Semester%202%20-%20Draft_R_8.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8.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7.png"/><Relationship Id="rId19" Type="http://schemas.openxmlformats.org/officeDocument/2006/relationships/header" Target="header8.xml"/><Relationship Id="rId224" Type="http://schemas.openxmlformats.org/officeDocument/2006/relationships/image" Target="media/image142.png"/><Relationship Id="rId240" Type="http://schemas.openxmlformats.org/officeDocument/2006/relationships/hyperlink" Target="www.sapphire-solar.com" TargetMode="External"/><Relationship Id="rId245" Type="http://schemas.openxmlformats.org/officeDocument/2006/relationships/hyperlink" Target="https://www.ergon.com.au/about-us/news-hub/talking-energy/electricity-industry/consumption-vs-price"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8.docx" TargetMode="External"/><Relationship Id="rId35" Type="http://schemas.openxmlformats.org/officeDocument/2006/relationships/hyperlink" Target="https://d.docs.live.net/c07c9239cf8ef362/4th%20Year%20Sem2/EG4012/Matlab%20GUI%20Thesis/Matlab-GUI-Thesis/Final%20Paper/Semester%202%20-%20Draft_R_8.docx" TargetMode="External"/><Relationship Id="rId56" Type="http://schemas.openxmlformats.org/officeDocument/2006/relationships/hyperlink" Target="https://d.docs.live.net/c07c9239cf8ef362/4th%20Year%20Sem2/EG4012/Matlab%20GUI%20Thesis/Matlab-GUI-Thesis/Final%20Paper/Semester%202%20-%20Draft_R_8.docx" TargetMode="External"/><Relationship Id="rId77" Type="http://schemas.openxmlformats.org/officeDocument/2006/relationships/hyperlink" Target="https://d.docs.live.net/c07c9239cf8ef362/4th%20Year%20Sem2/EG4012/Matlab%20GUI%20Thesis/Matlab-GUI-Thesis/Final%20Paper/Semester%202%20-%20Draft_R_8.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8.docx" TargetMode="External"/><Relationship Id="rId72" Type="http://schemas.openxmlformats.org/officeDocument/2006/relationships/hyperlink" Target="https://d.docs.live.net/c07c9239cf8ef362/4th%20Year%20Sem2/EG4012/Matlab%20GUI%20Thesis/Matlab-GUI-Thesis/Final%20Paper/Semester%202%20-%20Draft_R_8.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7.png"/><Relationship Id="rId3" Type="http://schemas.openxmlformats.org/officeDocument/2006/relationships/numbering" Target="numbering.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image" Target="media/image153.png"/><Relationship Id="rId251"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8.docx" TargetMode="External"/><Relationship Id="rId46" Type="http://schemas.openxmlformats.org/officeDocument/2006/relationships/hyperlink" Target="https://d.docs.live.net/c07c9239cf8ef362/4th%20Year%20Sem2/EG4012/Matlab%20GUI%20Thesis/Matlab-GUI-Thesis/Final%20Paper/Semester%202%20-%20Draft_R_8.docx" TargetMode="External"/><Relationship Id="rId67" Type="http://schemas.openxmlformats.org/officeDocument/2006/relationships/hyperlink" Target="https://d.docs.live.net/c07c9239cf8ef362/4th%20Year%20Sem2/EG4012/Matlab%20GUI%20Thesis/Matlab-GUI-Thesis/Final%20Paper/Semester%202%20-%20Draft_R_8.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8.docx" TargetMode="External"/><Relationship Id="rId62" Type="http://schemas.openxmlformats.org/officeDocument/2006/relationships/hyperlink" Target="https://d.docs.live.net/c07c9239cf8ef362/4th%20Year%20Sem2/EG4012/Matlab%20GUI%20Thesis/Matlab-GUI-Thesis/Final%20Paper/Semester%202%20-%20Draft_R_8.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s://www.mojopower.com.au/blogs-energy-future-understanding-your-load-profile/" TargetMode="External"/><Relationship Id="rId246" Type="http://schemas.openxmlformats.org/officeDocument/2006/relationships/hyperlink" Target="http://www.homerenergy.com/HOMER_pro.html"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8.docx" TargetMode="External"/><Relationship Id="rId57" Type="http://schemas.openxmlformats.org/officeDocument/2006/relationships/hyperlink" Target="https://d.docs.live.net/c07c9239cf8ef362/4th%20Year%20Sem2/EG4012/Matlab%20GUI%20Thesis/Matlab-GUI-Thesis/Final%20Paper/Semester%202%20-%20Draft_R_8.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8.docx" TargetMode="External"/><Relationship Id="rId52" Type="http://schemas.openxmlformats.org/officeDocument/2006/relationships/hyperlink" Target="https://d.docs.live.net/c07c9239cf8ef362/4th%20Year%20Sem2/EG4012/Matlab%20GUI%20Thesis/Matlab-GUI-Thesis/Final%20Paper/Semester%202%20-%20Draft_R_8.docx" TargetMode="External"/><Relationship Id="rId73" Type="http://schemas.openxmlformats.org/officeDocument/2006/relationships/hyperlink" Target="https://d.docs.live.net/c07c9239cf8ef362/4th%20Year%20Sem2/EG4012/Matlab%20GUI%20Thesis/Matlab-GUI-Thesis/Final%20Paper/Semester%202%20-%20Draft_R_8.docx" TargetMode="External"/><Relationship Id="rId78" Type="http://schemas.openxmlformats.org/officeDocument/2006/relationships/hyperlink" Target="https://d.docs.live.net/c07c9239cf8ef362/4th%20Year%20Sem2/EG4012/Matlab%20GUI%20Thesis/Matlab-GUI-Thesis/Final%20Paper/Semester%202%20-%20Draft_R_8.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image" Target="media/image133.png"/><Relationship Id="rId236" Type="http://schemas.openxmlformats.org/officeDocument/2006/relationships/image" Target="media/image154.jpg"/><Relationship Id="rId26" Type="http://schemas.openxmlformats.org/officeDocument/2006/relationships/hyperlink" Target="https://d.docs.live.net/c07c9239cf8ef362/4th%20Year%20Sem2/EG4012/Matlab%20GUI%20Thesis/Matlab-GUI-Thesis/Final%20Paper/Semester%202%20-%20Draft_R_8.docx" TargetMode="External"/><Relationship Id="rId231" Type="http://schemas.openxmlformats.org/officeDocument/2006/relationships/image" Target="media/image149.png"/><Relationship Id="rId47" Type="http://schemas.openxmlformats.org/officeDocument/2006/relationships/hyperlink" Target="https://d.docs.live.net/c07c9239cf8ef362/4th%20Year%20Sem2/EG4012/Matlab%20GUI%20Thesis/Matlab-GUI-Thesis/Final%20Paper/Semester%202%20-%20Draft_R_8.docx" TargetMode="External"/><Relationship Id="rId68" Type="http://schemas.openxmlformats.org/officeDocument/2006/relationships/hyperlink" Target="https://d.docs.live.net/c07c9239cf8ef362/4th%20Year%20Sem2/EG4012/Matlab%20GUI%20Thesis/Matlab-GUI-Thesis/Final%20Paper/Semester%202%20-%20Draft_R_8.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9.png"/><Relationship Id="rId242" Type="http://schemas.openxmlformats.org/officeDocument/2006/relationships/hyperlink" Target="http://www.bom.gov.au/climate/averages/climatology/solar_radiation/IDCJCM0019_solar_exposure.shtml" TargetMode="External"/><Relationship Id="rId37" Type="http://schemas.openxmlformats.org/officeDocument/2006/relationships/hyperlink" Target="https://d.docs.live.net/c07c9239cf8ef362/4th%20Year%20Sem2/EG4012/Matlab%20GUI%20Thesis/Matlab-GUI-Thesis/Final%20Paper/Semester%202%20-%20Draft_R_8.docx" TargetMode="External"/><Relationship Id="rId58" Type="http://schemas.openxmlformats.org/officeDocument/2006/relationships/hyperlink" Target="https://d.docs.live.net/c07c9239cf8ef362/4th%20Year%20Sem2/EG4012/Matlab%20GUI%20Thesis/Matlab-GUI-Thesis/Final%20Paper/Semester%202%20-%20Draft_R_8.docx" TargetMode="External"/><Relationship Id="rId79" Type="http://schemas.openxmlformats.org/officeDocument/2006/relationships/hyperlink" Target="https://d.docs.live.net/c07c9239cf8ef362/4th%20Year%20Sem2/EG4012/Matlab%20GUI%20Thesis/Matlab-GUI-Thesis/Final%20Paper/Semester%202%20-%20Draft_R_8.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50.png"/><Relationship Id="rId27" Type="http://schemas.openxmlformats.org/officeDocument/2006/relationships/hyperlink" Target="https://d.docs.live.net/c07c9239cf8ef362/4th%20Year%20Sem2/EG4012/Matlab%20GUI%20Thesis/Matlab-GUI-Thesis/Final%20Paper/Semester%202%20-%20Draft_R_8.docx" TargetMode="External"/><Relationship Id="rId48" Type="http://schemas.openxmlformats.org/officeDocument/2006/relationships/hyperlink" Target="https://d.docs.live.net/c07c9239cf8ef362/4th%20Year%20Sem2/EG4012/Matlab%20GUI%20Thesis/Matlab-GUI-Thesis/Final%20Paper/Semester%202%20-%20Draft_R_8.docx" TargetMode="External"/><Relationship Id="rId69" Type="http://schemas.openxmlformats.org/officeDocument/2006/relationships/hyperlink" Target="https://d.docs.live.net/c07c9239cf8ef362/4th%20Year%20Sem2/EG4012/Matlab%20GUI%20Thesis/Matlab-GUI-Thesis/Final%20Paper/Semester%202%20-%20Draft_R_8.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40.png"/><Relationship Id="rId243" Type="http://schemas.openxmlformats.org/officeDocument/2006/relationships/hyperlink" Target="https://www.aemo.com.au/About-AEMO"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FD"/>
    <w:rsid w:val="004174FD"/>
    <w:rsid w:val="00AB57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B57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496AB9-CB0E-4763-8281-BE201D162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16</Pages>
  <Words>25929</Words>
  <Characters>333333</Characters>
  <Application>Microsoft Office Word</Application>
  <DocSecurity>0</DocSecurity>
  <Lines>2777</Lines>
  <Paragraphs>717</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58545</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5</cp:revision>
  <cp:lastPrinted>2017-05-04T04:32:00Z</cp:lastPrinted>
  <dcterms:created xsi:type="dcterms:W3CDTF">2017-09-12T04:13:00Z</dcterms:created>
  <dcterms:modified xsi:type="dcterms:W3CDTF">2017-09-12T05:45:00Z</dcterms:modified>
</cp:coreProperties>
</file>